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6.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1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18.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19.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0.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21.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22.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23.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4.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header25.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26.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7.xml" ContentType="application/vnd.openxmlformats-officedocument.wordprocessingml.header+xml"/>
  <Override PartName="/word/footer44.xml" ContentType="application/vnd.openxmlformats-officedocument.wordprocessingml.footer+xml"/>
  <Override PartName="/word/footer45.xml" ContentType="application/vnd.openxmlformats-officedocument.wordprocessingml.footer+xml"/>
  <Override PartName="/word/header28.xml" ContentType="application/vnd.openxmlformats-officedocument.wordprocessingml.header+xml"/>
  <Override PartName="/word/footer46.xml" ContentType="application/vnd.openxmlformats-officedocument.wordprocessingml.footer+xml"/>
  <Override PartName="/word/footer47.xml" ContentType="application/vnd.openxmlformats-officedocument.wordprocessingml.footer+xml"/>
  <Override PartName="/word/header29.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0.xml" ContentType="application/vnd.openxmlformats-officedocument.wordprocessingml.header+xml"/>
  <Override PartName="/word/footer50.xml" ContentType="application/vnd.openxmlformats-officedocument.wordprocessingml.footer+xml"/>
  <Override PartName="/word/footer51.xml" ContentType="application/vnd.openxmlformats-officedocument.wordprocessingml.footer+xml"/>
  <Override PartName="/word/header31.xml" ContentType="application/vnd.openxmlformats-officedocument.wordprocessingml.header+xml"/>
  <Override PartName="/word/footer52.xml" ContentType="application/vnd.openxmlformats-officedocument.wordprocessingml.footer+xml"/>
  <Override PartName="/word/footer53.xml" ContentType="application/vnd.openxmlformats-officedocument.wordprocessingml.footer+xml"/>
  <Override PartName="/word/header32.xml" ContentType="application/vnd.openxmlformats-officedocument.wordprocessingml.header+xml"/>
  <Override PartName="/word/footer54.xml" ContentType="application/vnd.openxmlformats-officedocument.wordprocessingml.footer+xml"/>
  <Override PartName="/word/footer55.xml" ContentType="application/vnd.openxmlformats-officedocument.wordprocessingml.footer+xml"/>
  <Override PartName="/word/header33.xml" ContentType="application/vnd.openxmlformats-officedocument.wordprocessingml.header+xml"/>
  <Override PartName="/word/footer56.xml" ContentType="application/vnd.openxmlformats-officedocument.wordprocessingml.footer+xml"/>
  <Override PartName="/word/footer57.xml" ContentType="application/vnd.openxmlformats-officedocument.wordprocessingml.footer+xml"/>
  <Override PartName="/word/header34.xml" ContentType="application/vnd.openxmlformats-officedocument.wordprocessingml.header+xml"/>
  <Override PartName="/word/footer58.xml" ContentType="application/vnd.openxmlformats-officedocument.wordprocessingml.footer+xml"/>
  <Override PartName="/word/footer59.xml" ContentType="application/vnd.openxmlformats-officedocument.wordprocessingml.footer+xml"/>
  <Override PartName="/word/header35.xml" ContentType="application/vnd.openxmlformats-officedocument.wordprocessingml.header+xml"/>
  <Override PartName="/word/footer60.xml" ContentType="application/vnd.openxmlformats-officedocument.wordprocessingml.footer+xml"/>
  <Override PartName="/word/footer61.xml" ContentType="application/vnd.openxmlformats-officedocument.wordprocessingml.footer+xml"/>
  <Override PartName="/word/header36.xml" ContentType="application/vnd.openxmlformats-officedocument.wordprocessingml.header+xml"/>
  <Override PartName="/word/footer62.xml" ContentType="application/vnd.openxmlformats-officedocument.wordprocessingml.footer+xml"/>
  <Override PartName="/word/footer63.xml" ContentType="application/vnd.openxmlformats-officedocument.wordprocessingml.footer+xml"/>
  <Override PartName="/word/header37.xml" ContentType="application/vnd.openxmlformats-officedocument.wordprocessingml.header+xml"/>
  <Override PartName="/word/footer64.xml" ContentType="application/vnd.openxmlformats-officedocument.wordprocessingml.footer+xml"/>
  <Override PartName="/word/footer65.xml" ContentType="application/vnd.openxmlformats-officedocument.wordprocessingml.footer+xml"/>
  <Override PartName="/word/header38.xml" ContentType="application/vnd.openxmlformats-officedocument.wordprocessingml.header+xml"/>
  <Override PartName="/word/footer66.xml" ContentType="application/vnd.openxmlformats-officedocument.wordprocessingml.footer+xml"/>
  <Override PartName="/word/footer67.xml" ContentType="application/vnd.openxmlformats-officedocument.wordprocessingml.footer+xml"/>
  <Override PartName="/word/header39.xml" ContentType="application/vnd.openxmlformats-officedocument.wordprocessingml.header+xml"/>
  <Override PartName="/word/footer68.xml" ContentType="application/vnd.openxmlformats-officedocument.wordprocessingml.footer+xml"/>
  <Override PartName="/word/footer69.xml" ContentType="application/vnd.openxmlformats-officedocument.wordprocessingml.footer+xml"/>
  <Override PartName="/word/header40.xml" ContentType="application/vnd.openxmlformats-officedocument.wordprocessingml.header+xml"/>
  <Override PartName="/word/footer70.xml" ContentType="application/vnd.openxmlformats-officedocument.wordprocessingml.footer+xml"/>
  <Override PartName="/word/footer71.xml" ContentType="application/vnd.openxmlformats-officedocument.wordprocessingml.footer+xml"/>
  <Override PartName="/word/header41.xml" ContentType="application/vnd.openxmlformats-officedocument.wordprocessingml.header+xml"/>
  <Override PartName="/word/footer72.xml" ContentType="application/vnd.openxmlformats-officedocument.wordprocessingml.footer+xml"/>
  <Override PartName="/word/footer73.xml" ContentType="application/vnd.openxmlformats-officedocument.wordprocessingml.footer+xml"/>
  <Override PartName="/word/header42.xml" ContentType="application/vnd.openxmlformats-officedocument.wordprocessingml.header+xml"/>
  <Override PartName="/word/footer74.xml" ContentType="application/vnd.openxmlformats-officedocument.wordprocessingml.footer+xml"/>
  <Override PartName="/word/footer75.xml" ContentType="application/vnd.openxmlformats-officedocument.wordprocessingml.footer+xml"/>
  <Override PartName="/word/header43.xml" ContentType="application/vnd.openxmlformats-officedocument.wordprocessingml.header+xml"/>
  <Override PartName="/word/footer76.xml" ContentType="application/vnd.openxmlformats-officedocument.wordprocessingml.footer+xml"/>
  <Override PartName="/word/footer77.xml" ContentType="application/vnd.openxmlformats-officedocument.wordprocessingml.footer+xml"/>
  <Override PartName="/word/header44.xml" ContentType="application/vnd.openxmlformats-officedocument.wordprocessingml.header+xml"/>
  <Override PartName="/word/footer78.xml" ContentType="application/vnd.openxmlformats-officedocument.wordprocessingml.footer+xml"/>
  <Override PartName="/word/footer79.xml" ContentType="application/vnd.openxmlformats-officedocument.wordprocessingml.footer+xml"/>
  <Override PartName="/word/header45.xml" ContentType="application/vnd.openxmlformats-officedocument.wordprocessingml.header+xml"/>
  <Override PartName="/word/footer80.xml" ContentType="application/vnd.openxmlformats-officedocument.wordprocessingml.footer+xml"/>
  <Override PartName="/word/footer81.xml" ContentType="application/vnd.openxmlformats-officedocument.wordprocessingml.footer+xml"/>
  <Override PartName="/word/header46.xml" ContentType="application/vnd.openxmlformats-officedocument.wordprocessingml.header+xml"/>
  <Override PartName="/word/footer82.xml" ContentType="application/vnd.openxmlformats-officedocument.wordprocessingml.footer+xml"/>
  <Override PartName="/word/footer83.xml" ContentType="application/vnd.openxmlformats-officedocument.wordprocessingml.footer+xml"/>
  <Override PartName="/word/header47.xml" ContentType="application/vnd.openxmlformats-officedocument.wordprocessingml.header+xml"/>
  <Override PartName="/word/footer84.xml" ContentType="application/vnd.openxmlformats-officedocument.wordprocessingml.footer+xml"/>
  <Override PartName="/word/footer85.xml" ContentType="application/vnd.openxmlformats-officedocument.wordprocessingml.footer+xml"/>
  <Override PartName="/word/header48.xml" ContentType="application/vnd.openxmlformats-officedocument.wordprocessingml.header+xml"/>
  <Override PartName="/word/footer86.xml" ContentType="application/vnd.openxmlformats-officedocument.wordprocessingml.footer+xml"/>
  <Override PartName="/word/footer87.xml" ContentType="application/vnd.openxmlformats-officedocument.wordprocessingml.footer+xml"/>
  <Override PartName="/word/header49.xml" ContentType="application/vnd.openxmlformats-officedocument.wordprocessingml.header+xml"/>
  <Override PartName="/word/footer88.xml" ContentType="application/vnd.openxmlformats-officedocument.wordprocessingml.footer+xml"/>
  <Override PartName="/word/footer89.xml" ContentType="application/vnd.openxmlformats-officedocument.wordprocessingml.footer+xml"/>
  <Override PartName="/word/header50.xml" ContentType="application/vnd.openxmlformats-officedocument.wordprocessingml.header+xml"/>
  <Override PartName="/word/footer90.xml" ContentType="application/vnd.openxmlformats-officedocument.wordprocessingml.footer+xml"/>
  <Override PartName="/word/header51.xml" ContentType="application/vnd.openxmlformats-officedocument.wordprocessingml.header+xml"/>
  <Override PartName="/word/footer91.xml" ContentType="application/vnd.openxmlformats-officedocument.wordprocessingml.footer+xml"/>
  <Override PartName="/word/header52.xml" ContentType="application/vnd.openxmlformats-officedocument.wordprocessingml.header+xml"/>
  <Override PartName="/word/footer9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094202" w14:textId="77777777" w:rsidR="00DB7039" w:rsidRDefault="00DC1691" w:rsidP="00606064">
      <w:pPr>
        <w:tabs>
          <w:tab w:val="left" w:pos="1560"/>
        </w:tabs>
        <w:jc w:val="left"/>
        <w:rPr>
          <w:b/>
          <w:bCs/>
          <w:sz w:val="36"/>
          <w:lang w:val="vi-VN"/>
        </w:rPr>
      </w:pPr>
      <w:r w:rsidRPr="003C51CB">
        <w:rPr>
          <w:b/>
          <w:bCs/>
          <w:sz w:val="36"/>
        </w:rPr>
        <w:t>Modeling of high-strength steels (HSS) in automobile forming</w:t>
      </w:r>
    </w:p>
    <w:p w14:paraId="4881FDF3" w14:textId="77777777" w:rsidR="00DB7039" w:rsidRDefault="00DB7039" w:rsidP="00651E7B">
      <w:pPr>
        <w:jc w:val="left"/>
        <w:rPr>
          <w:b/>
          <w:bCs/>
          <w:sz w:val="36"/>
          <w:lang w:val="vi-VN"/>
        </w:rPr>
      </w:pPr>
    </w:p>
    <w:p w14:paraId="1D8A5D12" w14:textId="77777777" w:rsidR="007D49FA" w:rsidRDefault="007D49FA" w:rsidP="00651E7B">
      <w:pPr>
        <w:jc w:val="left"/>
        <w:rPr>
          <w:b/>
          <w:bCs/>
          <w:sz w:val="36"/>
          <w:lang w:val="vi-VN"/>
        </w:rPr>
      </w:pPr>
    </w:p>
    <w:p w14:paraId="76C47F37" w14:textId="77777777" w:rsidR="007D49FA" w:rsidRDefault="007D49FA" w:rsidP="00651E7B">
      <w:pPr>
        <w:jc w:val="left"/>
        <w:rPr>
          <w:b/>
          <w:bCs/>
          <w:sz w:val="36"/>
          <w:lang w:val="vi-VN"/>
        </w:rPr>
      </w:pPr>
    </w:p>
    <w:p w14:paraId="28192724" w14:textId="77777777" w:rsidR="007D49FA" w:rsidRDefault="007D49FA" w:rsidP="00651E7B">
      <w:pPr>
        <w:jc w:val="left"/>
        <w:rPr>
          <w:b/>
          <w:bCs/>
          <w:sz w:val="36"/>
          <w:lang w:val="vi-VN"/>
        </w:rPr>
      </w:pPr>
    </w:p>
    <w:p w14:paraId="4ACEC238" w14:textId="77777777" w:rsidR="007D49FA" w:rsidRDefault="007D49FA" w:rsidP="00651E7B">
      <w:pPr>
        <w:jc w:val="left"/>
        <w:rPr>
          <w:b/>
          <w:bCs/>
          <w:sz w:val="36"/>
          <w:lang w:val="vi-VN"/>
        </w:rPr>
      </w:pPr>
    </w:p>
    <w:p w14:paraId="371A058F" w14:textId="77777777" w:rsidR="007D49FA" w:rsidRDefault="007D49FA" w:rsidP="00651E7B">
      <w:pPr>
        <w:jc w:val="left"/>
        <w:rPr>
          <w:b/>
          <w:bCs/>
          <w:sz w:val="36"/>
          <w:lang w:val="vi-VN"/>
        </w:rPr>
      </w:pPr>
    </w:p>
    <w:p w14:paraId="4102D229" w14:textId="77777777" w:rsidR="007D49FA" w:rsidRDefault="007D49FA" w:rsidP="00651E7B">
      <w:pPr>
        <w:jc w:val="left"/>
        <w:rPr>
          <w:b/>
          <w:bCs/>
          <w:sz w:val="36"/>
          <w:lang w:val="vi-VN"/>
        </w:rPr>
      </w:pPr>
    </w:p>
    <w:p w14:paraId="0E8602AF" w14:textId="77777777" w:rsidR="007D49FA" w:rsidRDefault="007D49FA" w:rsidP="00651E7B">
      <w:pPr>
        <w:jc w:val="left"/>
        <w:rPr>
          <w:b/>
          <w:bCs/>
          <w:sz w:val="36"/>
          <w:lang w:val="vi-VN"/>
        </w:rPr>
      </w:pPr>
    </w:p>
    <w:p w14:paraId="1320FA43" w14:textId="77777777" w:rsidR="007D49FA" w:rsidRDefault="007D49FA" w:rsidP="00651E7B">
      <w:pPr>
        <w:jc w:val="left"/>
        <w:rPr>
          <w:b/>
          <w:bCs/>
          <w:sz w:val="36"/>
          <w:lang w:val="vi-VN"/>
        </w:rPr>
      </w:pPr>
    </w:p>
    <w:p w14:paraId="360455D3" w14:textId="77777777" w:rsidR="007D49FA" w:rsidRDefault="007D49FA" w:rsidP="00651E7B">
      <w:pPr>
        <w:jc w:val="left"/>
        <w:rPr>
          <w:b/>
          <w:bCs/>
          <w:sz w:val="36"/>
          <w:lang w:val="vi-VN"/>
        </w:rPr>
      </w:pPr>
    </w:p>
    <w:p w14:paraId="177933E7" w14:textId="77777777" w:rsidR="007D49FA" w:rsidRDefault="007D49FA" w:rsidP="00651E7B">
      <w:pPr>
        <w:jc w:val="left"/>
        <w:rPr>
          <w:b/>
          <w:bCs/>
          <w:sz w:val="36"/>
          <w:lang w:val="vi-VN"/>
        </w:rPr>
      </w:pPr>
    </w:p>
    <w:p w14:paraId="779B26EE" w14:textId="77777777" w:rsidR="007D49FA" w:rsidRDefault="007D49FA" w:rsidP="00651E7B">
      <w:pPr>
        <w:jc w:val="left"/>
        <w:rPr>
          <w:b/>
          <w:bCs/>
          <w:sz w:val="36"/>
          <w:lang w:val="vi-VN"/>
        </w:rPr>
      </w:pPr>
    </w:p>
    <w:p w14:paraId="7FEC8629" w14:textId="77777777" w:rsidR="007D49FA" w:rsidRDefault="007D49FA" w:rsidP="00651E7B">
      <w:pPr>
        <w:jc w:val="left"/>
        <w:rPr>
          <w:b/>
          <w:bCs/>
          <w:sz w:val="36"/>
          <w:lang w:val="vi-VN"/>
        </w:rPr>
      </w:pPr>
    </w:p>
    <w:p w14:paraId="51E9DA78" w14:textId="77777777" w:rsidR="007D49FA" w:rsidRDefault="007D49FA" w:rsidP="00651E7B">
      <w:pPr>
        <w:jc w:val="left"/>
        <w:rPr>
          <w:b/>
          <w:bCs/>
          <w:sz w:val="36"/>
          <w:lang w:val="vi-VN"/>
        </w:rPr>
      </w:pPr>
    </w:p>
    <w:p w14:paraId="26E44ED5" w14:textId="77777777" w:rsidR="007D49FA" w:rsidRDefault="007D49FA" w:rsidP="00651E7B">
      <w:pPr>
        <w:jc w:val="left"/>
        <w:rPr>
          <w:b/>
          <w:bCs/>
          <w:sz w:val="36"/>
          <w:lang w:val="vi-VN"/>
        </w:rPr>
      </w:pPr>
    </w:p>
    <w:p w14:paraId="65E7421D" w14:textId="77777777" w:rsidR="007D49FA" w:rsidRDefault="007D49FA" w:rsidP="00651E7B">
      <w:pPr>
        <w:jc w:val="left"/>
        <w:rPr>
          <w:b/>
          <w:bCs/>
          <w:sz w:val="36"/>
          <w:lang w:val="vi-VN"/>
        </w:rPr>
      </w:pPr>
    </w:p>
    <w:p w14:paraId="7AFC0611" w14:textId="77777777" w:rsidR="007D49FA" w:rsidRDefault="007D49FA" w:rsidP="00651E7B">
      <w:pPr>
        <w:jc w:val="left"/>
        <w:rPr>
          <w:b/>
          <w:bCs/>
          <w:sz w:val="36"/>
          <w:lang w:val="vi-VN"/>
        </w:rPr>
      </w:pPr>
    </w:p>
    <w:p w14:paraId="27A96F66" w14:textId="76A80960" w:rsidR="007D49FA" w:rsidRPr="00293044" w:rsidRDefault="0066767B" w:rsidP="5631A083">
      <w:pPr>
        <w:jc w:val="left"/>
        <w:rPr>
          <w:sz w:val="28"/>
          <w:szCs w:val="28"/>
        </w:rPr>
      </w:pPr>
      <w:r w:rsidRPr="5631A083">
        <w:rPr>
          <w:sz w:val="28"/>
          <w:szCs w:val="28"/>
          <w:lang w:val="vi-VN"/>
        </w:rPr>
        <w:t>COE-C3010 - Computational Engineering Project 2024</w:t>
      </w:r>
      <w:r w:rsidR="00293044" w:rsidRPr="5631A083">
        <w:rPr>
          <w:sz w:val="28"/>
          <w:szCs w:val="28"/>
        </w:rPr>
        <w:t xml:space="preserve"> - </w:t>
      </w:r>
      <w:r w:rsidR="00293044" w:rsidRPr="5631A083">
        <w:rPr>
          <w:sz w:val="28"/>
          <w:szCs w:val="28"/>
          <w:lang w:val="vi-VN"/>
        </w:rPr>
        <w:t>Aa</w:t>
      </w:r>
      <w:r w:rsidR="00293044" w:rsidRPr="5631A083">
        <w:rPr>
          <w:sz w:val="28"/>
          <w:szCs w:val="28"/>
        </w:rPr>
        <w:t>lto University</w:t>
      </w:r>
    </w:p>
    <w:p w14:paraId="7768ACBA" w14:textId="1E4E4588" w:rsidR="00DB7039" w:rsidRDefault="00DB7039" w:rsidP="00651E7B">
      <w:pPr>
        <w:jc w:val="left"/>
        <w:rPr>
          <w:sz w:val="28"/>
          <w:szCs w:val="21"/>
          <w:lang w:val="vi-VN"/>
        </w:rPr>
      </w:pPr>
      <w:r w:rsidRPr="00DB7039">
        <w:rPr>
          <w:sz w:val="28"/>
          <w:szCs w:val="21"/>
          <w:lang w:val="vi-VN"/>
        </w:rPr>
        <w:t xml:space="preserve">Group 5: </w:t>
      </w:r>
      <w:r>
        <w:rPr>
          <w:sz w:val="28"/>
          <w:szCs w:val="21"/>
          <w:lang w:val="vi-VN"/>
        </w:rPr>
        <w:t>An Mai, Hoang Le, Linh Nguyen, Thoa Le</w:t>
      </w:r>
    </w:p>
    <w:p w14:paraId="6E6222D7" w14:textId="398D518E" w:rsidR="00DB7039" w:rsidRDefault="00DB7039" w:rsidP="00651E7B">
      <w:pPr>
        <w:jc w:val="left"/>
        <w:rPr>
          <w:sz w:val="28"/>
          <w:szCs w:val="21"/>
          <w:lang w:val="vi-VN"/>
        </w:rPr>
      </w:pPr>
      <w:r>
        <w:rPr>
          <w:sz w:val="28"/>
          <w:szCs w:val="21"/>
          <w:lang w:val="vi-VN"/>
        </w:rPr>
        <w:t>Adv</w:t>
      </w:r>
      <w:r w:rsidR="007D49FA">
        <w:rPr>
          <w:sz w:val="28"/>
          <w:szCs w:val="21"/>
          <w:lang w:val="vi-VN"/>
        </w:rPr>
        <w:t>i</w:t>
      </w:r>
      <w:r>
        <w:rPr>
          <w:sz w:val="28"/>
          <w:szCs w:val="21"/>
          <w:lang w:val="vi-VN"/>
        </w:rPr>
        <w:t>sor: Li Zinan</w:t>
      </w:r>
    </w:p>
    <w:p w14:paraId="7D8C2388" w14:textId="404E7080" w:rsidR="00293044" w:rsidRPr="00EC0B41" w:rsidRDefault="00DB7039" w:rsidP="00EC0B41">
      <w:pPr>
        <w:jc w:val="left"/>
        <w:rPr>
          <w:sz w:val="28"/>
          <w:szCs w:val="21"/>
          <w:lang w:val="vi-VN"/>
        </w:rPr>
        <w:sectPr w:rsidR="00293044" w:rsidRPr="00EC0B41" w:rsidSect="002A0705">
          <w:headerReference w:type="default" r:id="rId11"/>
          <w:footerReference w:type="default" r:id="rId12"/>
          <w:headerReference w:type="first" r:id="rId13"/>
          <w:footerReference w:type="first" r:id="rId14"/>
          <w:endnotePr>
            <w:numFmt w:val="decimal"/>
          </w:endnotePr>
          <w:pgSz w:w="11909" w:h="16834"/>
          <w:pgMar w:top="1418" w:right="1418" w:bottom="1134" w:left="1418" w:header="720" w:footer="720" w:gutter="0"/>
          <w:pgNumType w:start="1"/>
          <w:cols w:space="60"/>
          <w:noEndnote/>
          <w:titlePg/>
          <w:docGrid w:linePitch="326"/>
        </w:sectPr>
      </w:pPr>
      <w:r>
        <w:rPr>
          <w:sz w:val="28"/>
          <w:szCs w:val="21"/>
          <w:lang w:val="vi-VN"/>
        </w:rPr>
        <w:t xml:space="preserve">Supervisor: </w:t>
      </w:r>
      <w:r w:rsidR="003724F8">
        <w:rPr>
          <w:sz w:val="28"/>
          <w:szCs w:val="21"/>
          <w:lang w:val="vi-VN"/>
        </w:rPr>
        <w:t>Junhe Lian</w:t>
      </w:r>
    </w:p>
    <w:p w14:paraId="02B0954E" w14:textId="29998C2A" w:rsidR="001D5D1D" w:rsidRDefault="003401AB">
      <w:pPr>
        <w:pStyle w:val="TOC1"/>
        <w:rPr>
          <w:rFonts w:eastAsiaTheme="minorEastAsia" w:cstheme="minorBidi"/>
          <w:b w:val="0"/>
          <w:bCs w:val="0"/>
          <w:i w:val="0"/>
          <w:iCs w:val="0"/>
          <w:noProof/>
          <w:kern w:val="2"/>
          <w:sz w:val="22"/>
          <w:szCs w:val="22"/>
          <w:lang w:eastAsia="en-US"/>
          <w14:ligatures w14:val="standardContextual"/>
        </w:rPr>
      </w:pPr>
      <w:r>
        <w:rPr>
          <w:lang w:val="vi-VN"/>
        </w:rPr>
        <w:lastRenderedPageBreak/>
        <w:fldChar w:fldCharType="begin"/>
      </w:r>
      <w:r>
        <w:rPr>
          <w:lang w:val="vi-VN"/>
        </w:rPr>
        <w:instrText xml:space="preserve"> TOC \o "1-3" \h \z \u </w:instrText>
      </w:r>
      <w:r>
        <w:rPr>
          <w:lang w:val="vi-VN"/>
        </w:rPr>
        <w:fldChar w:fldCharType="separate"/>
      </w:r>
      <w:hyperlink w:anchor="_Toc185041684" w:history="1">
        <w:r w:rsidR="001D5D1D" w:rsidRPr="00D90C10">
          <w:rPr>
            <w:rStyle w:val="Hyperlink"/>
            <w:noProof/>
          </w:rPr>
          <w:t>Abstract</w:t>
        </w:r>
        <w:r w:rsidR="001D5D1D">
          <w:rPr>
            <w:noProof/>
            <w:webHidden/>
          </w:rPr>
          <w:tab/>
        </w:r>
        <w:r w:rsidR="001D5D1D">
          <w:rPr>
            <w:noProof/>
            <w:webHidden/>
          </w:rPr>
          <w:fldChar w:fldCharType="begin"/>
        </w:r>
        <w:r w:rsidR="001D5D1D">
          <w:rPr>
            <w:noProof/>
            <w:webHidden/>
          </w:rPr>
          <w:instrText xml:space="preserve"> PAGEREF _Toc185041684 \h </w:instrText>
        </w:r>
        <w:r w:rsidR="001D5D1D">
          <w:rPr>
            <w:noProof/>
            <w:webHidden/>
          </w:rPr>
        </w:r>
        <w:r w:rsidR="001D5D1D">
          <w:rPr>
            <w:noProof/>
            <w:webHidden/>
          </w:rPr>
          <w:fldChar w:fldCharType="separate"/>
        </w:r>
        <w:r w:rsidR="00532ED6">
          <w:rPr>
            <w:noProof/>
            <w:webHidden/>
          </w:rPr>
          <w:t>1</w:t>
        </w:r>
        <w:r w:rsidR="001D5D1D">
          <w:rPr>
            <w:noProof/>
            <w:webHidden/>
          </w:rPr>
          <w:fldChar w:fldCharType="end"/>
        </w:r>
      </w:hyperlink>
    </w:p>
    <w:p w14:paraId="4B5C876F" w14:textId="53279E7E"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85" w:history="1">
        <w:r w:rsidRPr="00D90C10">
          <w:rPr>
            <w:rStyle w:val="Hyperlink"/>
            <w:noProof/>
          </w:rPr>
          <w:t>1</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Introduction</w:t>
        </w:r>
        <w:r>
          <w:rPr>
            <w:noProof/>
            <w:webHidden/>
          </w:rPr>
          <w:tab/>
        </w:r>
        <w:r>
          <w:rPr>
            <w:noProof/>
            <w:webHidden/>
          </w:rPr>
          <w:fldChar w:fldCharType="begin"/>
        </w:r>
        <w:r>
          <w:rPr>
            <w:noProof/>
            <w:webHidden/>
          </w:rPr>
          <w:instrText xml:space="preserve"> PAGEREF _Toc185041685 \h </w:instrText>
        </w:r>
        <w:r>
          <w:rPr>
            <w:noProof/>
            <w:webHidden/>
          </w:rPr>
        </w:r>
        <w:r>
          <w:rPr>
            <w:noProof/>
            <w:webHidden/>
          </w:rPr>
          <w:fldChar w:fldCharType="separate"/>
        </w:r>
        <w:r w:rsidR="00532ED6">
          <w:rPr>
            <w:noProof/>
            <w:webHidden/>
          </w:rPr>
          <w:t>2</w:t>
        </w:r>
        <w:r>
          <w:rPr>
            <w:noProof/>
            <w:webHidden/>
          </w:rPr>
          <w:fldChar w:fldCharType="end"/>
        </w:r>
      </w:hyperlink>
    </w:p>
    <w:p w14:paraId="37C48CB6" w14:textId="1A7E4F8F"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86" w:history="1">
        <w:r w:rsidRPr="00D90C10">
          <w:rPr>
            <w:rStyle w:val="Hyperlink"/>
            <w:noProof/>
          </w:rPr>
          <w:t>2</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Literature Review</w:t>
        </w:r>
        <w:r>
          <w:rPr>
            <w:noProof/>
            <w:webHidden/>
          </w:rPr>
          <w:tab/>
        </w:r>
        <w:r>
          <w:rPr>
            <w:noProof/>
            <w:webHidden/>
          </w:rPr>
          <w:fldChar w:fldCharType="begin"/>
        </w:r>
        <w:r>
          <w:rPr>
            <w:noProof/>
            <w:webHidden/>
          </w:rPr>
          <w:instrText xml:space="preserve"> PAGEREF _Toc185041686 \h </w:instrText>
        </w:r>
        <w:r>
          <w:rPr>
            <w:noProof/>
            <w:webHidden/>
          </w:rPr>
        </w:r>
        <w:r>
          <w:rPr>
            <w:noProof/>
            <w:webHidden/>
          </w:rPr>
          <w:fldChar w:fldCharType="separate"/>
        </w:r>
        <w:r w:rsidR="00532ED6">
          <w:rPr>
            <w:noProof/>
            <w:webHidden/>
          </w:rPr>
          <w:t>4</w:t>
        </w:r>
        <w:r>
          <w:rPr>
            <w:noProof/>
            <w:webHidden/>
          </w:rPr>
          <w:fldChar w:fldCharType="end"/>
        </w:r>
      </w:hyperlink>
    </w:p>
    <w:p w14:paraId="0A56F55E" w14:textId="079FF77D"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87" w:history="1">
        <w:r w:rsidRPr="00D90C10">
          <w:rPr>
            <w:rStyle w:val="Hyperlink"/>
            <w:noProof/>
          </w:rPr>
          <w:t>2.1</w:t>
        </w:r>
        <w:r>
          <w:rPr>
            <w:rFonts w:eastAsiaTheme="minorEastAsia" w:cstheme="minorBidi"/>
            <w:b w:val="0"/>
            <w:bCs w:val="0"/>
            <w:noProof/>
            <w:kern w:val="2"/>
            <w:lang w:eastAsia="en-US"/>
            <w14:ligatures w14:val="standardContextual"/>
          </w:rPr>
          <w:tab/>
        </w:r>
        <w:r w:rsidRPr="00D90C10">
          <w:rPr>
            <w:rStyle w:val="Hyperlink"/>
            <w:noProof/>
            <w:lang w:val="en-GB"/>
          </w:rPr>
          <w:t>Constitutive</w:t>
        </w:r>
        <w:r w:rsidRPr="00D90C10">
          <w:rPr>
            <w:rStyle w:val="Hyperlink"/>
            <w:noProof/>
          </w:rPr>
          <w:t xml:space="preserve"> model approach</w:t>
        </w:r>
        <w:r>
          <w:rPr>
            <w:noProof/>
            <w:webHidden/>
          </w:rPr>
          <w:tab/>
        </w:r>
        <w:r>
          <w:rPr>
            <w:noProof/>
            <w:webHidden/>
          </w:rPr>
          <w:fldChar w:fldCharType="begin"/>
        </w:r>
        <w:r>
          <w:rPr>
            <w:noProof/>
            <w:webHidden/>
          </w:rPr>
          <w:instrText xml:space="preserve"> PAGEREF _Toc185041687 \h </w:instrText>
        </w:r>
        <w:r>
          <w:rPr>
            <w:noProof/>
            <w:webHidden/>
          </w:rPr>
        </w:r>
        <w:r>
          <w:rPr>
            <w:noProof/>
            <w:webHidden/>
          </w:rPr>
          <w:fldChar w:fldCharType="separate"/>
        </w:r>
        <w:r w:rsidR="00532ED6">
          <w:rPr>
            <w:noProof/>
            <w:webHidden/>
          </w:rPr>
          <w:t>4</w:t>
        </w:r>
        <w:r>
          <w:rPr>
            <w:noProof/>
            <w:webHidden/>
          </w:rPr>
          <w:fldChar w:fldCharType="end"/>
        </w:r>
      </w:hyperlink>
    </w:p>
    <w:p w14:paraId="450FC30E" w14:textId="7C52589F"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88" w:history="1">
        <w:r w:rsidRPr="00D90C10">
          <w:rPr>
            <w:rStyle w:val="Hyperlink"/>
            <w:noProof/>
          </w:rPr>
          <w:t>2.1.1</w:t>
        </w:r>
        <w:r>
          <w:rPr>
            <w:rFonts w:eastAsiaTheme="minorEastAsia" w:cstheme="minorBidi"/>
            <w:noProof/>
            <w:kern w:val="2"/>
            <w:sz w:val="22"/>
            <w:szCs w:val="22"/>
            <w:lang w:eastAsia="en-US"/>
            <w14:ligatures w14:val="standardContextual"/>
          </w:rPr>
          <w:tab/>
        </w:r>
        <w:r w:rsidRPr="00D90C10">
          <w:rPr>
            <w:rStyle w:val="Hyperlink"/>
            <w:noProof/>
          </w:rPr>
          <w:t>Swift-Voce law</w:t>
        </w:r>
        <w:r>
          <w:rPr>
            <w:noProof/>
            <w:webHidden/>
          </w:rPr>
          <w:tab/>
        </w:r>
        <w:r>
          <w:rPr>
            <w:noProof/>
            <w:webHidden/>
          </w:rPr>
          <w:fldChar w:fldCharType="begin"/>
        </w:r>
        <w:r>
          <w:rPr>
            <w:noProof/>
            <w:webHidden/>
          </w:rPr>
          <w:instrText xml:space="preserve"> PAGEREF _Toc185041688 \h </w:instrText>
        </w:r>
        <w:r>
          <w:rPr>
            <w:noProof/>
            <w:webHidden/>
          </w:rPr>
        </w:r>
        <w:r>
          <w:rPr>
            <w:noProof/>
            <w:webHidden/>
          </w:rPr>
          <w:fldChar w:fldCharType="separate"/>
        </w:r>
        <w:r w:rsidR="00532ED6">
          <w:rPr>
            <w:noProof/>
            <w:webHidden/>
          </w:rPr>
          <w:t>4</w:t>
        </w:r>
        <w:r>
          <w:rPr>
            <w:noProof/>
            <w:webHidden/>
          </w:rPr>
          <w:fldChar w:fldCharType="end"/>
        </w:r>
      </w:hyperlink>
    </w:p>
    <w:p w14:paraId="08BADADD" w14:textId="7B86F6E0"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89" w:history="1">
        <w:r w:rsidRPr="00D90C10">
          <w:rPr>
            <w:rStyle w:val="Hyperlink"/>
            <w:rFonts w:eastAsia="Arial"/>
            <w:noProof/>
          </w:rPr>
          <w:t>2.1.2</w:t>
        </w:r>
        <w:r>
          <w:rPr>
            <w:rFonts w:eastAsiaTheme="minorEastAsia" w:cstheme="minorBidi"/>
            <w:noProof/>
            <w:kern w:val="2"/>
            <w:sz w:val="22"/>
            <w:szCs w:val="22"/>
            <w:lang w:eastAsia="en-US"/>
            <w14:ligatures w14:val="standardContextual"/>
          </w:rPr>
          <w:tab/>
        </w:r>
        <w:r w:rsidRPr="00D90C10">
          <w:rPr>
            <w:rStyle w:val="Hyperlink"/>
            <w:rFonts w:eastAsia="Arial"/>
            <w:noProof/>
          </w:rPr>
          <w:t>Evolving Non-Associated Hill48 Model</w:t>
        </w:r>
        <w:r>
          <w:rPr>
            <w:noProof/>
            <w:webHidden/>
          </w:rPr>
          <w:tab/>
        </w:r>
        <w:r>
          <w:rPr>
            <w:noProof/>
            <w:webHidden/>
          </w:rPr>
          <w:fldChar w:fldCharType="begin"/>
        </w:r>
        <w:r>
          <w:rPr>
            <w:noProof/>
            <w:webHidden/>
          </w:rPr>
          <w:instrText xml:space="preserve"> PAGEREF _Toc185041689 \h </w:instrText>
        </w:r>
        <w:r>
          <w:rPr>
            <w:noProof/>
            <w:webHidden/>
          </w:rPr>
        </w:r>
        <w:r>
          <w:rPr>
            <w:noProof/>
            <w:webHidden/>
          </w:rPr>
          <w:fldChar w:fldCharType="separate"/>
        </w:r>
        <w:r w:rsidR="00532ED6">
          <w:rPr>
            <w:noProof/>
            <w:webHidden/>
          </w:rPr>
          <w:t>6</w:t>
        </w:r>
        <w:r>
          <w:rPr>
            <w:noProof/>
            <w:webHidden/>
          </w:rPr>
          <w:fldChar w:fldCharType="end"/>
        </w:r>
      </w:hyperlink>
    </w:p>
    <w:p w14:paraId="036AFD8C" w14:textId="0DB32354" w:rsidR="001D5D1D" w:rsidRDefault="001D5D1D">
      <w:pPr>
        <w:pStyle w:val="TOC2"/>
        <w:tabs>
          <w:tab w:val="right" w:leader="dot" w:pos="9063"/>
        </w:tabs>
        <w:rPr>
          <w:rFonts w:eastAsiaTheme="minorEastAsia" w:cstheme="minorBidi"/>
          <w:b w:val="0"/>
          <w:bCs w:val="0"/>
          <w:noProof/>
          <w:kern w:val="2"/>
          <w:lang w:eastAsia="en-US"/>
          <w14:ligatures w14:val="standardContextual"/>
        </w:rPr>
      </w:pPr>
      <w:hyperlink w:anchor="_Toc185041690" w:history="1">
        <w:r w:rsidRPr="00D90C10">
          <w:rPr>
            <w:rStyle w:val="Hyperlink"/>
            <w:noProof/>
          </w:rPr>
          <w:t>2.2. Long Short-Term Memory (LSTM)</w:t>
        </w:r>
        <w:r>
          <w:rPr>
            <w:noProof/>
            <w:webHidden/>
          </w:rPr>
          <w:tab/>
        </w:r>
        <w:r>
          <w:rPr>
            <w:noProof/>
            <w:webHidden/>
          </w:rPr>
          <w:fldChar w:fldCharType="begin"/>
        </w:r>
        <w:r>
          <w:rPr>
            <w:noProof/>
            <w:webHidden/>
          </w:rPr>
          <w:instrText xml:space="preserve"> PAGEREF _Toc185041690 \h </w:instrText>
        </w:r>
        <w:r>
          <w:rPr>
            <w:noProof/>
            <w:webHidden/>
          </w:rPr>
        </w:r>
        <w:r>
          <w:rPr>
            <w:noProof/>
            <w:webHidden/>
          </w:rPr>
          <w:fldChar w:fldCharType="separate"/>
        </w:r>
        <w:r w:rsidR="00532ED6">
          <w:rPr>
            <w:noProof/>
            <w:webHidden/>
          </w:rPr>
          <w:t>9</w:t>
        </w:r>
        <w:r>
          <w:rPr>
            <w:noProof/>
            <w:webHidden/>
          </w:rPr>
          <w:fldChar w:fldCharType="end"/>
        </w:r>
      </w:hyperlink>
    </w:p>
    <w:p w14:paraId="3A8D8C3F" w14:textId="547C3905"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1" w:history="1">
        <w:r w:rsidRPr="00D90C10">
          <w:rPr>
            <w:rStyle w:val="Hyperlink"/>
            <w:noProof/>
          </w:rPr>
          <w:t>2.1.1.</w:t>
        </w:r>
        <w:r>
          <w:rPr>
            <w:rFonts w:eastAsiaTheme="minorEastAsia" w:cstheme="minorBidi"/>
            <w:noProof/>
            <w:kern w:val="2"/>
            <w:sz w:val="22"/>
            <w:szCs w:val="22"/>
            <w:lang w:eastAsia="en-US"/>
            <w14:ligatures w14:val="standardContextual"/>
          </w:rPr>
          <w:tab/>
        </w:r>
        <w:r w:rsidRPr="00D90C10">
          <w:rPr>
            <w:rStyle w:val="Hyperlink"/>
            <w:noProof/>
          </w:rPr>
          <w:t>An overview of LSTM</w:t>
        </w:r>
        <w:r>
          <w:rPr>
            <w:noProof/>
            <w:webHidden/>
          </w:rPr>
          <w:tab/>
        </w:r>
        <w:r>
          <w:rPr>
            <w:noProof/>
            <w:webHidden/>
          </w:rPr>
          <w:fldChar w:fldCharType="begin"/>
        </w:r>
        <w:r>
          <w:rPr>
            <w:noProof/>
            <w:webHidden/>
          </w:rPr>
          <w:instrText xml:space="preserve"> PAGEREF _Toc185041691 \h </w:instrText>
        </w:r>
        <w:r>
          <w:rPr>
            <w:noProof/>
            <w:webHidden/>
          </w:rPr>
        </w:r>
        <w:r>
          <w:rPr>
            <w:noProof/>
            <w:webHidden/>
          </w:rPr>
          <w:fldChar w:fldCharType="separate"/>
        </w:r>
        <w:r w:rsidR="00532ED6">
          <w:rPr>
            <w:noProof/>
            <w:webHidden/>
          </w:rPr>
          <w:t>9</w:t>
        </w:r>
        <w:r>
          <w:rPr>
            <w:noProof/>
            <w:webHidden/>
          </w:rPr>
          <w:fldChar w:fldCharType="end"/>
        </w:r>
      </w:hyperlink>
    </w:p>
    <w:p w14:paraId="634A230D" w14:textId="09BA4E8E"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2" w:history="1">
        <w:r w:rsidRPr="00D90C10">
          <w:rPr>
            <w:rStyle w:val="Hyperlink"/>
            <w:noProof/>
          </w:rPr>
          <w:t>2.1.2.</w:t>
        </w:r>
        <w:r>
          <w:rPr>
            <w:rFonts w:eastAsiaTheme="minorEastAsia" w:cstheme="minorBidi"/>
            <w:noProof/>
            <w:kern w:val="2"/>
            <w:sz w:val="22"/>
            <w:szCs w:val="22"/>
            <w:lang w:eastAsia="en-US"/>
            <w14:ligatures w14:val="standardContextual"/>
          </w:rPr>
          <w:tab/>
        </w:r>
        <w:r w:rsidRPr="00D90C10">
          <w:rPr>
            <w:rStyle w:val="Hyperlink"/>
            <w:noProof/>
          </w:rPr>
          <w:t>LSTM application in predicting flow curve</w:t>
        </w:r>
        <w:r>
          <w:rPr>
            <w:noProof/>
            <w:webHidden/>
          </w:rPr>
          <w:tab/>
        </w:r>
        <w:r>
          <w:rPr>
            <w:noProof/>
            <w:webHidden/>
          </w:rPr>
          <w:fldChar w:fldCharType="begin"/>
        </w:r>
        <w:r>
          <w:rPr>
            <w:noProof/>
            <w:webHidden/>
          </w:rPr>
          <w:instrText xml:space="preserve"> PAGEREF _Toc185041692 \h </w:instrText>
        </w:r>
        <w:r>
          <w:rPr>
            <w:noProof/>
            <w:webHidden/>
          </w:rPr>
        </w:r>
        <w:r>
          <w:rPr>
            <w:noProof/>
            <w:webHidden/>
          </w:rPr>
          <w:fldChar w:fldCharType="separate"/>
        </w:r>
        <w:r w:rsidR="00532ED6">
          <w:rPr>
            <w:noProof/>
            <w:webHidden/>
          </w:rPr>
          <w:t>12</w:t>
        </w:r>
        <w:r>
          <w:rPr>
            <w:noProof/>
            <w:webHidden/>
          </w:rPr>
          <w:fldChar w:fldCharType="end"/>
        </w:r>
      </w:hyperlink>
    </w:p>
    <w:p w14:paraId="2E2FA595" w14:textId="643E70B2"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3" w:history="1">
        <w:r w:rsidRPr="00D90C10">
          <w:rPr>
            <w:rStyle w:val="Hyperlink"/>
            <w:noProof/>
          </w:rPr>
          <w:t>2.1.3.</w:t>
        </w:r>
        <w:r>
          <w:rPr>
            <w:rFonts w:eastAsiaTheme="minorEastAsia" w:cstheme="minorBidi"/>
            <w:noProof/>
            <w:kern w:val="2"/>
            <w:sz w:val="22"/>
            <w:szCs w:val="22"/>
            <w:lang w:eastAsia="en-US"/>
            <w14:ligatures w14:val="standardContextual"/>
          </w:rPr>
          <w:tab/>
        </w:r>
        <w:r w:rsidRPr="00D90C10">
          <w:rPr>
            <w:rStyle w:val="Hyperlink"/>
            <w:noProof/>
          </w:rPr>
          <w:t>Evaluation of LSTM model using Mean Squared Error (MSE)</w:t>
        </w:r>
        <w:r>
          <w:rPr>
            <w:noProof/>
            <w:webHidden/>
          </w:rPr>
          <w:tab/>
        </w:r>
        <w:r>
          <w:rPr>
            <w:noProof/>
            <w:webHidden/>
          </w:rPr>
          <w:fldChar w:fldCharType="begin"/>
        </w:r>
        <w:r>
          <w:rPr>
            <w:noProof/>
            <w:webHidden/>
          </w:rPr>
          <w:instrText xml:space="preserve"> PAGEREF _Toc185041693 \h </w:instrText>
        </w:r>
        <w:r>
          <w:rPr>
            <w:noProof/>
            <w:webHidden/>
          </w:rPr>
        </w:r>
        <w:r>
          <w:rPr>
            <w:noProof/>
            <w:webHidden/>
          </w:rPr>
          <w:fldChar w:fldCharType="separate"/>
        </w:r>
        <w:r w:rsidR="00532ED6">
          <w:rPr>
            <w:noProof/>
            <w:webHidden/>
          </w:rPr>
          <w:t>13</w:t>
        </w:r>
        <w:r>
          <w:rPr>
            <w:noProof/>
            <w:webHidden/>
          </w:rPr>
          <w:fldChar w:fldCharType="end"/>
        </w:r>
      </w:hyperlink>
    </w:p>
    <w:p w14:paraId="74F00244" w14:textId="37433FF0"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94" w:history="1">
        <w:r w:rsidRPr="00D90C10">
          <w:rPr>
            <w:rStyle w:val="Hyperlink"/>
            <w:noProof/>
          </w:rPr>
          <w:t>3.</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Methodology</w:t>
        </w:r>
        <w:r>
          <w:rPr>
            <w:noProof/>
            <w:webHidden/>
          </w:rPr>
          <w:tab/>
        </w:r>
        <w:r>
          <w:rPr>
            <w:noProof/>
            <w:webHidden/>
          </w:rPr>
          <w:fldChar w:fldCharType="begin"/>
        </w:r>
        <w:r>
          <w:rPr>
            <w:noProof/>
            <w:webHidden/>
          </w:rPr>
          <w:instrText xml:space="preserve"> PAGEREF _Toc185041694 \h </w:instrText>
        </w:r>
        <w:r>
          <w:rPr>
            <w:noProof/>
            <w:webHidden/>
          </w:rPr>
        </w:r>
        <w:r>
          <w:rPr>
            <w:noProof/>
            <w:webHidden/>
          </w:rPr>
          <w:fldChar w:fldCharType="separate"/>
        </w:r>
        <w:r w:rsidR="00532ED6">
          <w:rPr>
            <w:noProof/>
            <w:webHidden/>
          </w:rPr>
          <w:t>15</w:t>
        </w:r>
        <w:r>
          <w:rPr>
            <w:noProof/>
            <w:webHidden/>
          </w:rPr>
          <w:fldChar w:fldCharType="end"/>
        </w:r>
      </w:hyperlink>
    </w:p>
    <w:p w14:paraId="3693F34C" w14:textId="42C0BD81"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95" w:history="1">
        <w:r w:rsidRPr="00D90C10">
          <w:rPr>
            <w:rStyle w:val="Hyperlink"/>
            <w:noProof/>
          </w:rPr>
          <w:t>3.1.</w:t>
        </w:r>
        <w:r>
          <w:rPr>
            <w:rFonts w:eastAsiaTheme="minorEastAsia" w:cstheme="minorBidi"/>
            <w:b w:val="0"/>
            <w:bCs w:val="0"/>
            <w:noProof/>
            <w:kern w:val="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695 \h </w:instrText>
        </w:r>
        <w:r>
          <w:rPr>
            <w:noProof/>
            <w:webHidden/>
          </w:rPr>
        </w:r>
        <w:r>
          <w:rPr>
            <w:noProof/>
            <w:webHidden/>
          </w:rPr>
          <w:fldChar w:fldCharType="separate"/>
        </w:r>
        <w:r w:rsidR="00532ED6">
          <w:rPr>
            <w:noProof/>
            <w:webHidden/>
          </w:rPr>
          <w:t>15</w:t>
        </w:r>
        <w:r>
          <w:rPr>
            <w:noProof/>
            <w:webHidden/>
          </w:rPr>
          <w:fldChar w:fldCharType="end"/>
        </w:r>
      </w:hyperlink>
    </w:p>
    <w:p w14:paraId="64E9898B" w14:textId="728D1CF3"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6" w:history="1">
        <w:r w:rsidRPr="00D90C10">
          <w:rPr>
            <w:rStyle w:val="Hyperlink"/>
            <w:noProof/>
          </w:rPr>
          <w:t>3.1.1.</w:t>
        </w:r>
        <w:r>
          <w:rPr>
            <w:rFonts w:eastAsiaTheme="minorEastAsia" w:cstheme="minorBidi"/>
            <w:noProof/>
            <w:kern w:val="2"/>
            <w:sz w:val="22"/>
            <w:szCs w:val="22"/>
            <w:lang w:eastAsia="en-US"/>
            <w14:ligatures w14:val="standardContextual"/>
          </w:rPr>
          <w:tab/>
        </w:r>
        <w:r w:rsidRPr="00D90C10">
          <w:rPr>
            <w:rStyle w:val="Hyperlink"/>
            <w:noProof/>
          </w:rPr>
          <w:t>Flow curve fitting with Swift – Voce equation</w:t>
        </w:r>
        <w:r>
          <w:rPr>
            <w:noProof/>
            <w:webHidden/>
          </w:rPr>
          <w:tab/>
        </w:r>
        <w:r>
          <w:rPr>
            <w:noProof/>
            <w:webHidden/>
          </w:rPr>
          <w:fldChar w:fldCharType="begin"/>
        </w:r>
        <w:r>
          <w:rPr>
            <w:noProof/>
            <w:webHidden/>
          </w:rPr>
          <w:instrText xml:space="preserve"> PAGEREF _Toc185041696 \h </w:instrText>
        </w:r>
        <w:r>
          <w:rPr>
            <w:noProof/>
            <w:webHidden/>
          </w:rPr>
        </w:r>
        <w:r>
          <w:rPr>
            <w:noProof/>
            <w:webHidden/>
          </w:rPr>
          <w:fldChar w:fldCharType="separate"/>
        </w:r>
        <w:r w:rsidR="00532ED6">
          <w:rPr>
            <w:noProof/>
            <w:webHidden/>
          </w:rPr>
          <w:t>15</w:t>
        </w:r>
        <w:r>
          <w:rPr>
            <w:noProof/>
            <w:webHidden/>
          </w:rPr>
          <w:fldChar w:fldCharType="end"/>
        </w:r>
      </w:hyperlink>
    </w:p>
    <w:p w14:paraId="6E4E78A7" w14:textId="544B7E2C"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7" w:history="1">
        <w:r w:rsidRPr="00D90C10">
          <w:rPr>
            <w:rStyle w:val="Hyperlink"/>
            <w:noProof/>
          </w:rPr>
          <w:t>3.1.2.</w:t>
        </w:r>
        <w:r>
          <w:rPr>
            <w:rFonts w:eastAsiaTheme="minorEastAsia" w:cstheme="minorBidi"/>
            <w:noProof/>
            <w:kern w:val="2"/>
            <w:sz w:val="22"/>
            <w:szCs w:val="22"/>
            <w:lang w:eastAsia="en-US"/>
            <w14:ligatures w14:val="standardContextual"/>
          </w:rPr>
          <w:tab/>
        </w:r>
        <w:r w:rsidRPr="00D90C10">
          <w:rPr>
            <w:rStyle w:val="Hyperlink"/>
            <w:noProof/>
          </w:rPr>
          <w:t>Temperature dependency function parameter calibration</w:t>
        </w:r>
        <w:r>
          <w:rPr>
            <w:noProof/>
            <w:webHidden/>
          </w:rPr>
          <w:tab/>
        </w:r>
        <w:r>
          <w:rPr>
            <w:noProof/>
            <w:webHidden/>
          </w:rPr>
          <w:fldChar w:fldCharType="begin"/>
        </w:r>
        <w:r>
          <w:rPr>
            <w:noProof/>
            <w:webHidden/>
          </w:rPr>
          <w:instrText xml:space="preserve"> PAGEREF _Toc185041697 \h </w:instrText>
        </w:r>
        <w:r>
          <w:rPr>
            <w:noProof/>
            <w:webHidden/>
          </w:rPr>
        </w:r>
        <w:r>
          <w:rPr>
            <w:noProof/>
            <w:webHidden/>
          </w:rPr>
          <w:fldChar w:fldCharType="separate"/>
        </w:r>
        <w:r w:rsidR="00532ED6">
          <w:rPr>
            <w:noProof/>
            <w:webHidden/>
          </w:rPr>
          <w:t>15</w:t>
        </w:r>
        <w:r>
          <w:rPr>
            <w:noProof/>
            <w:webHidden/>
          </w:rPr>
          <w:fldChar w:fldCharType="end"/>
        </w:r>
      </w:hyperlink>
    </w:p>
    <w:p w14:paraId="537792BB" w14:textId="410C4E4D"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8" w:history="1">
        <w:r w:rsidRPr="00D90C10">
          <w:rPr>
            <w:rStyle w:val="Hyperlink"/>
            <w:noProof/>
          </w:rPr>
          <w:t>3.1.3.</w:t>
        </w:r>
        <w:r>
          <w:rPr>
            <w:rFonts w:eastAsiaTheme="minorEastAsia" w:cstheme="minorBidi"/>
            <w:noProof/>
            <w:kern w:val="2"/>
            <w:sz w:val="22"/>
            <w:szCs w:val="22"/>
            <w:lang w:eastAsia="en-US"/>
            <w14:ligatures w14:val="standardContextual"/>
          </w:rPr>
          <w:tab/>
        </w:r>
        <w:r w:rsidRPr="00D90C10">
          <w:rPr>
            <w:rStyle w:val="Hyperlink"/>
            <w:noProof/>
          </w:rPr>
          <w:t>Strain-rate dependency function parameter calibration</w:t>
        </w:r>
        <w:r>
          <w:rPr>
            <w:noProof/>
            <w:webHidden/>
          </w:rPr>
          <w:tab/>
        </w:r>
        <w:r>
          <w:rPr>
            <w:noProof/>
            <w:webHidden/>
          </w:rPr>
          <w:fldChar w:fldCharType="begin"/>
        </w:r>
        <w:r>
          <w:rPr>
            <w:noProof/>
            <w:webHidden/>
          </w:rPr>
          <w:instrText xml:space="preserve"> PAGEREF _Toc185041698 \h </w:instrText>
        </w:r>
        <w:r>
          <w:rPr>
            <w:noProof/>
            <w:webHidden/>
          </w:rPr>
        </w:r>
        <w:r>
          <w:rPr>
            <w:noProof/>
            <w:webHidden/>
          </w:rPr>
          <w:fldChar w:fldCharType="separate"/>
        </w:r>
        <w:r w:rsidR="00532ED6">
          <w:rPr>
            <w:noProof/>
            <w:webHidden/>
          </w:rPr>
          <w:t>20</w:t>
        </w:r>
        <w:r>
          <w:rPr>
            <w:noProof/>
            <w:webHidden/>
          </w:rPr>
          <w:fldChar w:fldCharType="end"/>
        </w:r>
      </w:hyperlink>
    </w:p>
    <w:p w14:paraId="2D44F7B6" w14:textId="68DFD5ED"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99" w:history="1">
        <w:r w:rsidRPr="00D90C10">
          <w:rPr>
            <w:rStyle w:val="Hyperlink"/>
            <w:noProof/>
          </w:rPr>
          <w:t>3.2.</w:t>
        </w:r>
        <w:r>
          <w:rPr>
            <w:rFonts w:eastAsiaTheme="minorEastAsia" w:cstheme="minorBidi"/>
            <w:b w:val="0"/>
            <w:bCs w:val="0"/>
            <w:noProof/>
            <w:kern w:val="2"/>
            <w:lang w:eastAsia="en-US"/>
            <w14:ligatures w14:val="standardContextual"/>
          </w:rPr>
          <w:tab/>
        </w:r>
        <w:r w:rsidRPr="00D90C10">
          <w:rPr>
            <w:rStyle w:val="Hyperlink"/>
            <w:noProof/>
          </w:rPr>
          <w:t>Machine Learning-based model: Long Short-Term Memory</w:t>
        </w:r>
        <w:r>
          <w:rPr>
            <w:noProof/>
            <w:webHidden/>
          </w:rPr>
          <w:tab/>
        </w:r>
        <w:r>
          <w:rPr>
            <w:noProof/>
            <w:webHidden/>
          </w:rPr>
          <w:fldChar w:fldCharType="begin"/>
        </w:r>
        <w:r>
          <w:rPr>
            <w:noProof/>
            <w:webHidden/>
          </w:rPr>
          <w:instrText xml:space="preserve"> PAGEREF _Toc185041699 \h </w:instrText>
        </w:r>
        <w:r>
          <w:rPr>
            <w:noProof/>
            <w:webHidden/>
          </w:rPr>
        </w:r>
        <w:r>
          <w:rPr>
            <w:noProof/>
            <w:webHidden/>
          </w:rPr>
          <w:fldChar w:fldCharType="separate"/>
        </w:r>
        <w:r w:rsidR="00532ED6">
          <w:rPr>
            <w:noProof/>
            <w:webHidden/>
          </w:rPr>
          <w:t>26</w:t>
        </w:r>
        <w:r>
          <w:rPr>
            <w:noProof/>
            <w:webHidden/>
          </w:rPr>
          <w:fldChar w:fldCharType="end"/>
        </w:r>
      </w:hyperlink>
    </w:p>
    <w:p w14:paraId="49DFCA8C" w14:textId="3038E4B3"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0" w:history="1">
        <w:r w:rsidRPr="00D90C10">
          <w:rPr>
            <w:rStyle w:val="Hyperlink"/>
            <w:noProof/>
          </w:rPr>
          <w:t>3.2.1.</w:t>
        </w:r>
        <w:r>
          <w:rPr>
            <w:rFonts w:eastAsiaTheme="minorEastAsia" w:cstheme="minorBidi"/>
            <w:noProof/>
            <w:kern w:val="2"/>
            <w:sz w:val="22"/>
            <w:szCs w:val="22"/>
            <w:lang w:eastAsia="en-US"/>
            <w14:ligatures w14:val="standardContextual"/>
          </w:rPr>
          <w:tab/>
        </w:r>
        <w:r w:rsidRPr="00D90C10">
          <w:rPr>
            <w:rStyle w:val="Hyperlink"/>
            <w:noProof/>
          </w:rPr>
          <w:t>Data preprocessing</w:t>
        </w:r>
        <w:r>
          <w:rPr>
            <w:noProof/>
            <w:webHidden/>
          </w:rPr>
          <w:tab/>
        </w:r>
        <w:r>
          <w:rPr>
            <w:noProof/>
            <w:webHidden/>
          </w:rPr>
          <w:fldChar w:fldCharType="begin"/>
        </w:r>
        <w:r>
          <w:rPr>
            <w:noProof/>
            <w:webHidden/>
          </w:rPr>
          <w:instrText xml:space="preserve"> PAGEREF _Toc185041700 \h </w:instrText>
        </w:r>
        <w:r>
          <w:rPr>
            <w:noProof/>
            <w:webHidden/>
          </w:rPr>
        </w:r>
        <w:r>
          <w:rPr>
            <w:noProof/>
            <w:webHidden/>
          </w:rPr>
          <w:fldChar w:fldCharType="separate"/>
        </w:r>
        <w:r w:rsidR="00532ED6">
          <w:rPr>
            <w:noProof/>
            <w:webHidden/>
          </w:rPr>
          <w:t>26</w:t>
        </w:r>
        <w:r>
          <w:rPr>
            <w:noProof/>
            <w:webHidden/>
          </w:rPr>
          <w:fldChar w:fldCharType="end"/>
        </w:r>
      </w:hyperlink>
    </w:p>
    <w:p w14:paraId="296A3700" w14:textId="54F09863"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1" w:history="1">
        <w:r w:rsidRPr="00D90C10">
          <w:rPr>
            <w:rStyle w:val="Hyperlink"/>
            <w:noProof/>
          </w:rPr>
          <w:t>3.2.2.</w:t>
        </w:r>
        <w:r>
          <w:rPr>
            <w:rFonts w:eastAsiaTheme="minorEastAsia" w:cstheme="minorBidi"/>
            <w:noProof/>
            <w:kern w:val="2"/>
            <w:sz w:val="22"/>
            <w:szCs w:val="22"/>
            <w:lang w:eastAsia="en-US"/>
            <w14:ligatures w14:val="standardContextual"/>
          </w:rPr>
          <w:tab/>
        </w:r>
        <w:r w:rsidRPr="00D90C10">
          <w:rPr>
            <w:rStyle w:val="Hyperlink"/>
            <w:noProof/>
          </w:rPr>
          <w:t>Model Architecture and Implementation</w:t>
        </w:r>
        <w:r>
          <w:rPr>
            <w:noProof/>
            <w:webHidden/>
          </w:rPr>
          <w:tab/>
        </w:r>
        <w:r>
          <w:rPr>
            <w:noProof/>
            <w:webHidden/>
          </w:rPr>
          <w:fldChar w:fldCharType="begin"/>
        </w:r>
        <w:r>
          <w:rPr>
            <w:noProof/>
            <w:webHidden/>
          </w:rPr>
          <w:instrText xml:space="preserve"> PAGEREF _Toc185041701 \h </w:instrText>
        </w:r>
        <w:r>
          <w:rPr>
            <w:noProof/>
            <w:webHidden/>
          </w:rPr>
        </w:r>
        <w:r>
          <w:rPr>
            <w:noProof/>
            <w:webHidden/>
          </w:rPr>
          <w:fldChar w:fldCharType="separate"/>
        </w:r>
        <w:r w:rsidR="00532ED6">
          <w:rPr>
            <w:noProof/>
            <w:webHidden/>
          </w:rPr>
          <w:t>26</w:t>
        </w:r>
        <w:r>
          <w:rPr>
            <w:noProof/>
            <w:webHidden/>
          </w:rPr>
          <w:fldChar w:fldCharType="end"/>
        </w:r>
      </w:hyperlink>
    </w:p>
    <w:p w14:paraId="6ACCC22E" w14:textId="4D642CB1"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2" w:history="1">
        <w:r w:rsidRPr="00D90C10">
          <w:rPr>
            <w:rStyle w:val="Hyperlink"/>
            <w:noProof/>
          </w:rPr>
          <w:t>3.3.</w:t>
        </w:r>
        <w:r>
          <w:rPr>
            <w:rFonts w:eastAsiaTheme="minorEastAsia" w:cstheme="minorBidi"/>
            <w:b w:val="0"/>
            <w:bCs w:val="0"/>
            <w:noProof/>
            <w:kern w:val="2"/>
            <w:lang w:eastAsia="en-US"/>
            <w14:ligatures w14:val="standardContextual"/>
          </w:rPr>
          <w:tab/>
        </w:r>
        <w:r w:rsidRPr="00D90C10">
          <w:rPr>
            <w:rStyle w:val="Hyperlink"/>
            <w:noProof/>
          </w:rPr>
          <w:t>Validation</w:t>
        </w:r>
        <w:r>
          <w:rPr>
            <w:noProof/>
            <w:webHidden/>
          </w:rPr>
          <w:tab/>
        </w:r>
        <w:r>
          <w:rPr>
            <w:noProof/>
            <w:webHidden/>
          </w:rPr>
          <w:fldChar w:fldCharType="begin"/>
        </w:r>
        <w:r>
          <w:rPr>
            <w:noProof/>
            <w:webHidden/>
          </w:rPr>
          <w:instrText xml:space="preserve"> PAGEREF _Toc185041702 \h </w:instrText>
        </w:r>
        <w:r>
          <w:rPr>
            <w:noProof/>
            <w:webHidden/>
          </w:rPr>
        </w:r>
        <w:r>
          <w:rPr>
            <w:noProof/>
            <w:webHidden/>
          </w:rPr>
          <w:fldChar w:fldCharType="separate"/>
        </w:r>
        <w:r w:rsidR="00532ED6">
          <w:rPr>
            <w:noProof/>
            <w:webHidden/>
          </w:rPr>
          <w:t>28</w:t>
        </w:r>
        <w:r>
          <w:rPr>
            <w:noProof/>
            <w:webHidden/>
          </w:rPr>
          <w:fldChar w:fldCharType="end"/>
        </w:r>
      </w:hyperlink>
    </w:p>
    <w:p w14:paraId="4C424DFB" w14:textId="5D581C06"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03" w:history="1">
        <w:r w:rsidRPr="00D90C10">
          <w:rPr>
            <w:rStyle w:val="Hyperlink"/>
            <w:noProof/>
          </w:rPr>
          <w:t>4.</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Results &amp; Discussion</w:t>
        </w:r>
        <w:r>
          <w:rPr>
            <w:noProof/>
            <w:webHidden/>
          </w:rPr>
          <w:tab/>
        </w:r>
        <w:r>
          <w:rPr>
            <w:noProof/>
            <w:webHidden/>
          </w:rPr>
          <w:fldChar w:fldCharType="begin"/>
        </w:r>
        <w:r>
          <w:rPr>
            <w:noProof/>
            <w:webHidden/>
          </w:rPr>
          <w:instrText xml:space="preserve"> PAGEREF _Toc185041703 \h </w:instrText>
        </w:r>
        <w:r>
          <w:rPr>
            <w:noProof/>
            <w:webHidden/>
          </w:rPr>
        </w:r>
        <w:r>
          <w:rPr>
            <w:noProof/>
            <w:webHidden/>
          </w:rPr>
          <w:fldChar w:fldCharType="separate"/>
        </w:r>
        <w:r w:rsidR="00532ED6">
          <w:rPr>
            <w:noProof/>
            <w:webHidden/>
          </w:rPr>
          <w:t>30</w:t>
        </w:r>
        <w:r>
          <w:rPr>
            <w:noProof/>
            <w:webHidden/>
          </w:rPr>
          <w:fldChar w:fldCharType="end"/>
        </w:r>
      </w:hyperlink>
    </w:p>
    <w:p w14:paraId="26B665FC" w14:textId="36B672D9"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4" w:history="1">
        <w:r w:rsidRPr="00D90C10">
          <w:rPr>
            <w:rStyle w:val="Hyperlink"/>
            <w:noProof/>
          </w:rPr>
          <w:t>4.1.</w:t>
        </w:r>
        <w:r>
          <w:rPr>
            <w:rFonts w:eastAsiaTheme="minorEastAsia" w:cstheme="minorBidi"/>
            <w:b w:val="0"/>
            <w:bCs w:val="0"/>
            <w:noProof/>
            <w:kern w:val="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704 \h </w:instrText>
        </w:r>
        <w:r>
          <w:rPr>
            <w:noProof/>
            <w:webHidden/>
          </w:rPr>
        </w:r>
        <w:r>
          <w:rPr>
            <w:noProof/>
            <w:webHidden/>
          </w:rPr>
          <w:fldChar w:fldCharType="separate"/>
        </w:r>
        <w:r w:rsidR="00532ED6">
          <w:rPr>
            <w:noProof/>
            <w:webHidden/>
          </w:rPr>
          <w:t>30</w:t>
        </w:r>
        <w:r>
          <w:rPr>
            <w:noProof/>
            <w:webHidden/>
          </w:rPr>
          <w:fldChar w:fldCharType="end"/>
        </w:r>
      </w:hyperlink>
    </w:p>
    <w:p w14:paraId="3E73392E" w14:textId="6B304977"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5" w:history="1">
        <w:r w:rsidRPr="00D90C10">
          <w:rPr>
            <w:rStyle w:val="Hyperlink"/>
            <w:noProof/>
          </w:rPr>
          <w:t>4.1.1.</w:t>
        </w:r>
        <w:r>
          <w:rPr>
            <w:rFonts w:eastAsiaTheme="minorEastAsia" w:cstheme="minorBidi"/>
            <w:noProof/>
            <w:kern w:val="2"/>
            <w:sz w:val="22"/>
            <w:szCs w:val="22"/>
            <w:lang w:eastAsia="en-US"/>
            <w14:ligatures w14:val="standardContextual"/>
          </w:rPr>
          <w:tab/>
        </w:r>
        <w:r w:rsidRPr="00D90C10">
          <w:rPr>
            <w:rStyle w:val="Hyperlink"/>
            <w:noProof/>
          </w:rPr>
          <w:t>Flow curve fitting with Swift – Voce equation</w:t>
        </w:r>
        <w:r>
          <w:rPr>
            <w:noProof/>
            <w:webHidden/>
          </w:rPr>
          <w:tab/>
        </w:r>
        <w:r>
          <w:rPr>
            <w:noProof/>
            <w:webHidden/>
          </w:rPr>
          <w:fldChar w:fldCharType="begin"/>
        </w:r>
        <w:r>
          <w:rPr>
            <w:noProof/>
            <w:webHidden/>
          </w:rPr>
          <w:instrText xml:space="preserve"> PAGEREF _Toc185041705 \h </w:instrText>
        </w:r>
        <w:r>
          <w:rPr>
            <w:noProof/>
            <w:webHidden/>
          </w:rPr>
        </w:r>
        <w:r>
          <w:rPr>
            <w:noProof/>
            <w:webHidden/>
          </w:rPr>
          <w:fldChar w:fldCharType="separate"/>
        </w:r>
        <w:r w:rsidR="00532ED6">
          <w:rPr>
            <w:noProof/>
            <w:webHidden/>
          </w:rPr>
          <w:t>30</w:t>
        </w:r>
        <w:r>
          <w:rPr>
            <w:noProof/>
            <w:webHidden/>
          </w:rPr>
          <w:fldChar w:fldCharType="end"/>
        </w:r>
      </w:hyperlink>
    </w:p>
    <w:p w14:paraId="6565823C" w14:textId="4D24F86F"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6" w:history="1">
        <w:r w:rsidRPr="00D90C10">
          <w:rPr>
            <w:rStyle w:val="Hyperlink"/>
            <w:noProof/>
          </w:rPr>
          <w:t>4.1.2.</w:t>
        </w:r>
        <w:r>
          <w:rPr>
            <w:rFonts w:eastAsiaTheme="minorEastAsia" w:cstheme="minorBidi"/>
            <w:noProof/>
            <w:kern w:val="2"/>
            <w:sz w:val="22"/>
            <w:szCs w:val="22"/>
            <w:lang w:eastAsia="en-US"/>
            <w14:ligatures w14:val="standardContextual"/>
          </w:rPr>
          <w:tab/>
        </w:r>
        <w:r w:rsidRPr="00D90C10">
          <w:rPr>
            <w:rStyle w:val="Hyperlink"/>
            <w:noProof/>
          </w:rPr>
          <w:t>Temperature dependency function parameter calibration</w:t>
        </w:r>
        <w:r>
          <w:rPr>
            <w:noProof/>
            <w:webHidden/>
          </w:rPr>
          <w:tab/>
        </w:r>
        <w:r>
          <w:rPr>
            <w:noProof/>
            <w:webHidden/>
          </w:rPr>
          <w:fldChar w:fldCharType="begin"/>
        </w:r>
        <w:r>
          <w:rPr>
            <w:noProof/>
            <w:webHidden/>
          </w:rPr>
          <w:instrText xml:space="preserve"> PAGEREF _Toc185041706 \h </w:instrText>
        </w:r>
        <w:r>
          <w:rPr>
            <w:noProof/>
            <w:webHidden/>
          </w:rPr>
        </w:r>
        <w:r>
          <w:rPr>
            <w:noProof/>
            <w:webHidden/>
          </w:rPr>
          <w:fldChar w:fldCharType="separate"/>
        </w:r>
        <w:r w:rsidR="00532ED6">
          <w:rPr>
            <w:noProof/>
            <w:webHidden/>
          </w:rPr>
          <w:t>32</w:t>
        </w:r>
        <w:r>
          <w:rPr>
            <w:noProof/>
            <w:webHidden/>
          </w:rPr>
          <w:fldChar w:fldCharType="end"/>
        </w:r>
      </w:hyperlink>
    </w:p>
    <w:p w14:paraId="0242208D" w14:textId="3CBFA4DE"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7" w:history="1">
        <w:r w:rsidRPr="00D90C10">
          <w:rPr>
            <w:rStyle w:val="Hyperlink"/>
            <w:noProof/>
          </w:rPr>
          <w:t>4.1.3.</w:t>
        </w:r>
        <w:r>
          <w:rPr>
            <w:rFonts w:eastAsiaTheme="minorEastAsia" w:cstheme="minorBidi"/>
            <w:noProof/>
            <w:kern w:val="2"/>
            <w:sz w:val="22"/>
            <w:szCs w:val="22"/>
            <w:lang w:eastAsia="en-US"/>
            <w14:ligatures w14:val="standardContextual"/>
          </w:rPr>
          <w:tab/>
        </w:r>
        <w:r w:rsidRPr="00D90C10">
          <w:rPr>
            <w:rStyle w:val="Hyperlink"/>
            <w:noProof/>
          </w:rPr>
          <w:t>Strain-rate dependency function parameter calibration</w:t>
        </w:r>
        <w:r>
          <w:rPr>
            <w:noProof/>
            <w:webHidden/>
          </w:rPr>
          <w:tab/>
        </w:r>
        <w:r>
          <w:rPr>
            <w:noProof/>
            <w:webHidden/>
          </w:rPr>
          <w:fldChar w:fldCharType="begin"/>
        </w:r>
        <w:r>
          <w:rPr>
            <w:noProof/>
            <w:webHidden/>
          </w:rPr>
          <w:instrText xml:space="preserve"> PAGEREF _Toc185041707 \h </w:instrText>
        </w:r>
        <w:r>
          <w:rPr>
            <w:noProof/>
            <w:webHidden/>
          </w:rPr>
        </w:r>
        <w:r>
          <w:rPr>
            <w:noProof/>
            <w:webHidden/>
          </w:rPr>
          <w:fldChar w:fldCharType="separate"/>
        </w:r>
        <w:r w:rsidR="00532ED6">
          <w:rPr>
            <w:noProof/>
            <w:webHidden/>
          </w:rPr>
          <w:t>43</w:t>
        </w:r>
        <w:r>
          <w:rPr>
            <w:noProof/>
            <w:webHidden/>
          </w:rPr>
          <w:fldChar w:fldCharType="end"/>
        </w:r>
      </w:hyperlink>
    </w:p>
    <w:p w14:paraId="3DE77227" w14:textId="5C05EC6B"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8" w:history="1">
        <w:r w:rsidRPr="00D90C10">
          <w:rPr>
            <w:rStyle w:val="Hyperlink"/>
            <w:noProof/>
          </w:rPr>
          <w:t>4.2.</w:t>
        </w:r>
        <w:r>
          <w:rPr>
            <w:rFonts w:eastAsiaTheme="minorEastAsia" w:cstheme="minorBidi"/>
            <w:b w:val="0"/>
            <w:bCs w:val="0"/>
            <w:noProof/>
            <w:kern w:val="2"/>
            <w:lang w:eastAsia="en-US"/>
            <w14:ligatures w14:val="standardContextual"/>
          </w:rPr>
          <w:tab/>
        </w:r>
        <w:r w:rsidRPr="00D90C10">
          <w:rPr>
            <w:rStyle w:val="Hyperlink"/>
            <w:noProof/>
          </w:rPr>
          <w:t>Long Short-Term Memory model</w:t>
        </w:r>
        <w:r>
          <w:rPr>
            <w:noProof/>
            <w:webHidden/>
          </w:rPr>
          <w:tab/>
        </w:r>
        <w:r>
          <w:rPr>
            <w:noProof/>
            <w:webHidden/>
          </w:rPr>
          <w:fldChar w:fldCharType="begin"/>
        </w:r>
        <w:r>
          <w:rPr>
            <w:noProof/>
            <w:webHidden/>
          </w:rPr>
          <w:instrText xml:space="preserve"> PAGEREF _Toc185041708 \h </w:instrText>
        </w:r>
        <w:r>
          <w:rPr>
            <w:noProof/>
            <w:webHidden/>
          </w:rPr>
        </w:r>
        <w:r>
          <w:rPr>
            <w:noProof/>
            <w:webHidden/>
          </w:rPr>
          <w:fldChar w:fldCharType="separate"/>
        </w:r>
        <w:r w:rsidR="00532ED6">
          <w:rPr>
            <w:noProof/>
            <w:webHidden/>
          </w:rPr>
          <w:t>50</w:t>
        </w:r>
        <w:r>
          <w:rPr>
            <w:noProof/>
            <w:webHidden/>
          </w:rPr>
          <w:fldChar w:fldCharType="end"/>
        </w:r>
      </w:hyperlink>
    </w:p>
    <w:p w14:paraId="73130D19" w14:textId="762DAE95"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9" w:history="1">
        <w:r w:rsidRPr="00D90C10">
          <w:rPr>
            <w:rStyle w:val="Hyperlink"/>
            <w:noProof/>
          </w:rPr>
          <w:t>4.3.</w:t>
        </w:r>
        <w:r>
          <w:rPr>
            <w:rFonts w:eastAsiaTheme="minorEastAsia" w:cstheme="minorBidi"/>
            <w:b w:val="0"/>
            <w:bCs w:val="0"/>
            <w:noProof/>
            <w:kern w:val="2"/>
            <w:lang w:eastAsia="en-US"/>
            <w14:ligatures w14:val="standardContextual"/>
          </w:rPr>
          <w:tab/>
        </w:r>
        <w:r w:rsidRPr="00D90C10">
          <w:rPr>
            <w:rStyle w:val="Hyperlink"/>
            <w:rFonts w:eastAsia="Arial"/>
            <w:noProof/>
          </w:rPr>
          <w:t>Validation</w:t>
        </w:r>
        <w:r>
          <w:rPr>
            <w:noProof/>
            <w:webHidden/>
          </w:rPr>
          <w:tab/>
        </w:r>
        <w:r>
          <w:rPr>
            <w:noProof/>
            <w:webHidden/>
          </w:rPr>
          <w:fldChar w:fldCharType="begin"/>
        </w:r>
        <w:r>
          <w:rPr>
            <w:noProof/>
            <w:webHidden/>
          </w:rPr>
          <w:instrText xml:space="preserve"> PAGEREF _Toc185041709 \h </w:instrText>
        </w:r>
        <w:r>
          <w:rPr>
            <w:noProof/>
            <w:webHidden/>
          </w:rPr>
        </w:r>
        <w:r>
          <w:rPr>
            <w:noProof/>
            <w:webHidden/>
          </w:rPr>
          <w:fldChar w:fldCharType="separate"/>
        </w:r>
        <w:r w:rsidR="00532ED6">
          <w:rPr>
            <w:noProof/>
            <w:webHidden/>
          </w:rPr>
          <w:t>54</w:t>
        </w:r>
        <w:r>
          <w:rPr>
            <w:noProof/>
            <w:webHidden/>
          </w:rPr>
          <w:fldChar w:fldCharType="end"/>
        </w:r>
      </w:hyperlink>
    </w:p>
    <w:p w14:paraId="3CEA5B23" w14:textId="0975DF51"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10" w:history="1">
        <w:r w:rsidRPr="00D90C10">
          <w:rPr>
            <w:rStyle w:val="Hyperlink"/>
            <w:noProof/>
          </w:rPr>
          <w:t>4.3.1.</w:t>
        </w:r>
        <w:r>
          <w:rPr>
            <w:rFonts w:eastAsiaTheme="minorEastAsia" w:cstheme="minorBidi"/>
            <w:noProof/>
            <w:kern w:val="2"/>
            <w:sz w:val="22"/>
            <w:szCs w:val="22"/>
            <w:lang w:eastAsia="en-US"/>
            <w14:ligatures w14:val="standardContextual"/>
          </w:rPr>
          <w:tab/>
        </w:r>
        <w:r w:rsidRPr="00D90C10">
          <w:rPr>
            <w:rStyle w:val="Hyperlink"/>
            <w:noProof/>
          </w:rPr>
          <w:t>Machine Learning model</w:t>
        </w:r>
        <w:r>
          <w:rPr>
            <w:noProof/>
            <w:webHidden/>
          </w:rPr>
          <w:tab/>
        </w:r>
        <w:r>
          <w:rPr>
            <w:noProof/>
            <w:webHidden/>
          </w:rPr>
          <w:fldChar w:fldCharType="begin"/>
        </w:r>
        <w:r>
          <w:rPr>
            <w:noProof/>
            <w:webHidden/>
          </w:rPr>
          <w:instrText xml:space="preserve"> PAGEREF _Toc185041710 \h </w:instrText>
        </w:r>
        <w:r>
          <w:rPr>
            <w:noProof/>
            <w:webHidden/>
          </w:rPr>
        </w:r>
        <w:r>
          <w:rPr>
            <w:noProof/>
            <w:webHidden/>
          </w:rPr>
          <w:fldChar w:fldCharType="separate"/>
        </w:r>
        <w:r w:rsidR="00532ED6">
          <w:rPr>
            <w:noProof/>
            <w:webHidden/>
          </w:rPr>
          <w:t>54</w:t>
        </w:r>
        <w:r>
          <w:rPr>
            <w:noProof/>
            <w:webHidden/>
          </w:rPr>
          <w:fldChar w:fldCharType="end"/>
        </w:r>
      </w:hyperlink>
    </w:p>
    <w:p w14:paraId="05B72CA7" w14:textId="79F9C420"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11" w:history="1">
        <w:r w:rsidRPr="00D90C10">
          <w:rPr>
            <w:rStyle w:val="Hyperlink"/>
            <w:noProof/>
          </w:rPr>
          <w:t>4.3.2.</w:t>
        </w:r>
        <w:r>
          <w:rPr>
            <w:rFonts w:eastAsiaTheme="minorEastAsia" w:cstheme="minorBidi"/>
            <w:noProof/>
            <w:kern w:val="2"/>
            <w:sz w:val="22"/>
            <w:szCs w:val="2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711 \h </w:instrText>
        </w:r>
        <w:r>
          <w:rPr>
            <w:noProof/>
            <w:webHidden/>
          </w:rPr>
        </w:r>
        <w:r>
          <w:rPr>
            <w:noProof/>
            <w:webHidden/>
          </w:rPr>
          <w:fldChar w:fldCharType="separate"/>
        </w:r>
        <w:r w:rsidR="00532ED6">
          <w:rPr>
            <w:noProof/>
            <w:webHidden/>
          </w:rPr>
          <w:t>55</w:t>
        </w:r>
        <w:r>
          <w:rPr>
            <w:noProof/>
            <w:webHidden/>
          </w:rPr>
          <w:fldChar w:fldCharType="end"/>
        </w:r>
      </w:hyperlink>
    </w:p>
    <w:p w14:paraId="5F38BB76" w14:textId="7BB99801"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12" w:history="1">
        <w:r w:rsidRPr="00D90C10">
          <w:rPr>
            <w:rStyle w:val="Hyperlink"/>
            <w:noProof/>
          </w:rPr>
          <w:t>4.4.</w:t>
        </w:r>
        <w:r>
          <w:rPr>
            <w:rFonts w:eastAsiaTheme="minorEastAsia" w:cstheme="minorBidi"/>
            <w:b w:val="0"/>
            <w:bCs w:val="0"/>
            <w:noProof/>
            <w:kern w:val="2"/>
            <w:lang w:eastAsia="en-US"/>
            <w14:ligatures w14:val="standardContextual"/>
          </w:rPr>
          <w:tab/>
        </w:r>
        <w:r w:rsidRPr="00D90C10">
          <w:rPr>
            <w:rStyle w:val="Hyperlink"/>
            <w:noProof/>
          </w:rPr>
          <w:t>Comparison between constituive model and LSTM model</w:t>
        </w:r>
        <w:r>
          <w:rPr>
            <w:noProof/>
            <w:webHidden/>
          </w:rPr>
          <w:tab/>
        </w:r>
        <w:r>
          <w:rPr>
            <w:noProof/>
            <w:webHidden/>
          </w:rPr>
          <w:fldChar w:fldCharType="begin"/>
        </w:r>
        <w:r>
          <w:rPr>
            <w:noProof/>
            <w:webHidden/>
          </w:rPr>
          <w:instrText xml:space="preserve"> PAGEREF _Toc185041712 \h </w:instrText>
        </w:r>
        <w:r>
          <w:rPr>
            <w:noProof/>
            <w:webHidden/>
          </w:rPr>
        </w:r>
        <w:r>
          <w:rPr>
            <w:noProof/>
            <w:webHidden/>
          </w:rPr>
          <w:fldChar w:fldCharType="separate"/>
        </w:r>
        <w:r w:rsidR="00532ED6">
          <w:rPr>
            <w:noProof/>
            <w:webHidden/>
          </w:rPr>
          <w:t>59</w:t>
        </w:r>
        <w:r>
          <w:rPr>
            <w:noProof/>
            <w:webHidden/>
          </w:rPr>
          <w:fldChar w:fldCharType="end"/>
        </w:r>
      </w:hyperlink>
    </w:p>
    <w:p w14:paraId="1E7C91EF" w14:textId="7227CD52"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3" w:history="1">
        <w:r w:rsidRPr="00D90C10">
          <w:rPr>
            <w:rStyle w:val="Hyperlink"/>
            <w:noProof/>
          </w:rPr>
          <w:t>5.</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Conclusions and Outlooks</w:t>
        </w:r>
        <w:r>
          <w:rPr>
            <w:noProof/>
            <w:webHidden/>
          </w:rPr>
          <w:tab/>
        </w:r>
        <w:r>
          <w:rPr>
            <w:noProof/>
            <w:webHidden/>
          </w:rPr>
          <w:fldChar w:fldCharType="begin"/>
        </w:r>
        <w:r>
          <w:rPr>
            <w:noProof/>
            <w:webHidden/>
          </w:rPr>
          <w:instrText xml:space="preserve"> PAGEREF _Toc185041713 \h </w:instrText>
        </w:r>
        <w:r>
          <w:rPr>
            <w:noProof/>
            <w:webHidden/>
          </w:rPr>
        </w:r>
        <w:r>
          <w:rPr>
            <w:noProof/>
            <w:webHidden/>
          </w:rPr>
          <w:fldChar w:fldCharType="separate"/>
        </w:r>
        <w:r w:rsidR="00532ED6">
          <w:rPr>
            <w:noProof/>
            <w:webHidden/>
          </w:rPr>
          <w:t>61</w:t>
        </w:r>
        <w:r>
          <w:rPr>
            <w:noProof/>
            <w:webHidden/>
          </w:rPr>
          <w:fldChar w:fldCharType="end"/>
        </w:r>
      </w:hyperlink>
    </w:p>
    <w:p w14:paraId="2BF73F2A" w14:textId="28059C4D"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4" w:history="1">
        <w:r w:rsidRPr="00D90C10">
          <w:rPr>
            <w:rStyle w:val="Hyperlink"/>
            <w:noProof/>
          </w:rPr>
          <w:t>6.</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Personal evaluation</w:t>
        </w:r>
        <w:r>
          <w:rPr>
            <w:noProof/>
            <w:webHidden/>
          </w:rPr>
          <w:tab/>
        </w:r>
        <w:r>
          <w:rPr>
            <w:noProof/>
            <w:webHidden/>
          </w:rPr>
          <w:fldChar w:fldCharType="begin"/>
        </w:r>
        <w:r>
          <w:rPr>
            <w:noProof/>
            <w:webHidden/>
          </w:rPr>
          <w:instrText xml:space="preserve"> PAGEREF _Toc185041714 \h </w:instrText>
        </w:r>
        <w:r>
          <w:rPr>
            <w:noProof/>
            <w:webHidden/>
          </w:rPr>
        </w:r>
        <w:r>
          <w:rPr>
            <w:noProof/>
            <w:webHidden/>
          </w:rPr>
          <w:fldChar w:fldCharType="separate"/>
        </w:r>
        <w:r w:rsidR="00532ED6">
          <w:rPr>
            <w:noProof/>
            <w:webHidden/>
          </w:rPr>
          <w:t>63</w:t>
        </w:r>
        <w:r>
          <w:rPr>
            <w:noProof/>
            <w:webHidden/>
          </w:rPr>
          <w:fldChar w:fldCharType="end"/>
        </w:r>
      </w:hyperlink>
    </w:p>
    <w:p w14:paraId="473EF0B8" w14:textId="01232BBA"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5" w:history="1">
        <w:r w:rsidRPr="00D90C10">
          <w:rPr>
            <w:rStyle w:val="Hyperlink"/>
            <w:noProof/>
          </w:rPr>
          <w:t>References</w:t>
        </w:r>
        <w:r>
          <w:rPr>
            <w:noProof/>
            <w:webHidden/>
          </w:rPr>
          <w:tab/>
        </w:r>
        <w:r>
          <w:rPr>
            <w:noProof/>
            <w:webHidden/>
          </w:rPr>
          <w:fldChar w:fldCharType="begin"/>
        </w:r>
        <w:r>
          <w:rPr>
            <w:noProof/>
            <w:webHidden/>
          </w:rPr>
          <w:instrText xml:space="preserve"> PAGEREF _Toc185041715 \h </w:instrText>
        </w:r>
        <w:r>
          <w:rPr>
            <w:noProof/>
            <w:webHidden/>
          </w:rPr>
        </w:r>
        <w:r>
          <w:rPr>
            <w:noProof/>
            <w:webHidden/>
          </w:rPr>
          <w:fldChar w:fldCharType="separate"/>
        </w:r>
        <w:r w:rsidR="00532ED6">
          <w:rPr>
            <w:noProof/>
            <w:webHidden/>
          </w:rPr>
          <w:t>64</w:t>
        </w:r>
        <w:r>
          <w:rPr>
            <w:noProof/>
            <w:webHidden/>
          </w:rPr>
          <w:fldChar w:fldCharType="end"/>
        </w:r>
      </w:hyperlink>
    </w:p>
    <w:p w14:paraId="54A5A11A" w14:textId="714FAD21"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6" w:history="1">
        <w:r w:rsidRPr="00D90C10">
          <w:rPr>
            <w:rStyle w:val="Hyperlink"/>
            <w:noProof/>
          </w:rPr>
          <w:t>Appendix</w:t>
        </w:r>
        <w:r>
          <w:rPr>
            <w:noProof/>
            <w:webHidden/>
          </w:rPr>
          <w:tab/>
        </w:r>
        <w:r>
          <w:rPr>
            <w:noProof/>
            <w:webHidden/>
          </w:rPr>
          <w:fldChar w:fldCharType="begin"/>
        </w:r>
        <w:r>
          <w:rPr>
            <w:noProof/>
            <w:webHidden/>
          </w:rPr>
          <w:instrText xml:space="preserve"> PAGEREF _Toc185041716 \h </w:instrText>
        </w:r>
        <w:r>
          <w:rPr>
            <w:noProof/>
            <w:webHidden/>
          </w:rPr>
        </w:r>
        <w:r>
          <w:rPr>
            <w:noProof/>
            <w:webHidden/>
          </w:rPr>
          <w:fldChar w:fldCharType="separate"/>
        </w:r>
        <w:r w:rsidR="00532ED6">
          <w:rPr>
            <w:noProof/>
            <w:webHidden/>
          </w:rPr>
          <w:t>66</w:t>
        </w:r>
        <w:r>
          <w:rPr>
            <w:noProof/>
            <w:webHidden/>
          </w:rPr>
          <w:fldChar w:fldCharType="end"/>
        </w:r>
      </w:hyperlink>
    </w:p>
    <w:p w14:paraId="7D8C2398" w14:textId="71224F9D" w:rsidR="00B855AE" w:rsidRPr="00462869" w:rsidRDefault="003401AB" w:rsidP="002806AE">
      <w:pPr>
        <w:pStyle w:val="TOC1"/>
        <w:rPr>
          <w:lang w:val="vi-VN"/>
        </w:rPr>
        <w:sectPr w:rsidR="00B855AE" w:rsidRPr="00462869" w:rsidSect="00916C04">
          <w:headerReference w:type="default" r:id="rId15"/>
          <w:footerReference w:type="default" r:id="rId16"/>
          <w:headerReference w:type="first" r:id="rId17"/>
          <w:footerReference w:type="first" r:id="rId18"/>
          <w:endnotePr>
            <w:numFmt w:val="decimal"/>
          </w:endnotePr>
          <w:pgSz w:w="11909" w:h="16834"/>
          <w:pgMar w:top="1418" w:right="1418" w:bottom="1134" w:left="1418" w:header="720" w:footer="720" w:gutter="0"/>
          <w:pgNumType w:fmt="lowerRoman" w:start="1"/>
          <w:cols w:space="60"/>
          <w:noEndnote/>
        </w:sectPr>
      </w:pPr>
      <w:r>
        <w:rPr>
          <w:lang w:val="vi-VN"/>
        </w:rPr>
        <w:fldChar w:fldCharType="end"/>
      </w:r>
    </w:p>
    <w:p w14:paraId="489BB0C1" w14:textId="60911C5D" w:rsidR="002E2BEE" w:rsidRDefault="00F2632C" w:rsidP="00651E7B">
      <w:pPr>
        <w:pStyle w:val="Heading1"/>
        <w:numPr>
          <w:ilvl w:val="0"/>
          <w:numId w:val="0"/>
        </w:numPr>
        <w:spacing w:before="0" w:after="0"/>
        <w:ind w:left="432" w:hanging="432"/>
        <w:rPr>
          <w:lang w:val="vi-VN"/>
        </w:rPr>
      </w:pPr>
      <w:bookmarkStart w:id="0" w:name="_Toc81438405"/>
      <w:bookmarkStart w:id="1" w:name="_Toc185023247"/>
      <w:bookmarkStart w:id="2" w:name="_Toc185041684"/>
      <w:r>
        <w:lastRenderedPageBreak/>
        <w:t>Abstract</w:t>
      </w:r>
      <w:bookmarkEnd w:id="0"/>
      <w:bookmarkEnd w:id="1"/>
      <w:bookmarkEnd w:id="2"/>
    </w:p>
    <w:p w14:paraId="7E4A1365" w14:textId="77777777" w:rsidR="000819C8" w:rsidRDefault="000819C8" w:rsidP="00651E7B">
      <w:pPr>
        <w:pStyle w:val="ListBullet"/>
        <w:numPr>
          <w:ilvl w:val="0"/>
          <w:numId w:val="0"/>
        </w:numPr>
        <w:rPr>
          <w:lang w:val="vi-VN"/>
        </w:rPr>
      </w:pPr>
    </w:p>
    <w:p w14:paraId="7D8C239E" w14:textId="2E4BC9CE" w:rsidR="00A71B8E" w:rsidRPr="003C51CB" w:rsidRDefault="09402D38" w:rsidP="0094192E">
      <w:pPr>
        <w:pStyle w:val="ListBullet"/>
        <w:numPr>
          <w:ilvl w:val="0"/>
          <w:numId w:val="0"/>
        </w:numPr>
        <w:sectPr w:rsidR="00A71B8E" w:rsidRPr="003C51CB" w:rsidSect="002A0705">
          <w:headerReference w:type="default" r:id="rId19"/>
          <w:footerReference w:type="default" r:id="rId20"/>
          <w:headerReference w:type="first" r:id="rId21"/>
          <w:footerReference w:type="first" r:id="rId22"/>
          <w:endnotePr>
            <w:numFmt w:val="decimal"/>
          </w:endnotePr>
          <w:pgSz w:w="11909" w:h="16834"/>
          <w:pgMar w:top="1418" w:right="1418" w:bottom="1134" w:left="1418" w:header="720" w:footer="720" w:gutter="0"/>
          <w:pgNumType w:start="1"/>
          <w:cols w:space="60"/>
          <w:noEndnote/>
          <w:titlePg/>
          <w:docGrid w:linePitch="326"/>
        </w:sectPr>
      </w:pPr>
      <w:r w:rsidRPr="7C0DF4A4">
        <w:t>This project aims to develop and validate temperature- and strain-rate-dependent models for high-strength steel (HSS) used in automobile forming processes. With the increasing demand for lightweight components and improved crashworthiness in the automotive industry, it is essential to model the behavior of HSS during forming. The hot forming process, known for producing parts with optimal material behavior, is highly influenced by temperature and strain-rate conditions. The project focuses on utilizing the isotropic hardening rule for plasticity, incorporating both temperature and strain-rate dependencies.</w:t>
      </w:r>
      <w:r w:rsidR="0094192E">
        <w:t xml:space="preserve"> </w:t>
      </w:r>
      <w:r w:rsidRPr="7C0DF4A4">
        <w:t xml:space="preserve">The study includes literature research on parameter identification methods and different polynomial functions for fitting thermal and strain-rate dependency functions. Two models are developed: one based on an existing temperature dependency function and the other using a proposed function that provides better fitting accuracy. The project also involves optimizing parameters and validating the models under various thermal and strain-rate conditions. </w:t>
      </w:r>
      <w:r w:rsidR="048C4736" w:rsidRPr="7C0DF4A4">
        <w:t>Fina</w:t>
      </w:r>
      <w:r w:rsidRPr="7C0DF4A4">
        <w:t>lly, the models are validated to ensure their predictive capability in real-world forming scenarios.</w:t>
      </w:r>
      <w:r w:rsidR="28AB585C" w:rsidRPr="7C0DF4A4">
        <w:t xml:space="preserve"> </w:t>
      </w:r>
      <w:r w:rsidR="420F725C" w:rsidRPr="7C0DF4A4">
        <w:rPr>
          <w:rFonts w:eastAsia="Arial" w:cs="Arial"/>
        </w:rPr>
        <w:t>In addition to the traditional constitutive models, a machine learning (ML)-based approach is explored as a secondary method to compare with the established models. This ML model is constructed using code provided by the advisor, aiming to predict material behavior based on experimental data. Although the primary focus is on the development and validation of the constitutive models, the comparison with the ML model provides additional insights into its potential advantages and limitations in predicting HSS behavior under varying conditions.</w:t>
      </w:r>
      <w:r w:rsidR="0094192E">
        <w:rPr>
          <w:rFonts w:eastAsia="Arial" w:cs="Arial"/>
        </w:rPr>
        <w:t xml:space="preserve"> </w:t>
      </w:r>
      <w:r w:rsidRPr="7C0DF4A4">
        <w:t>The key learning outcomes include gaining knowledge of material modeling</w:t>
      </w:r>
      <w:r w:rsidR="280ADC7B" w:rsidRPr="7C0DF4A4">
        <w:t>,</w:t>
      </w:r>
      <w:r w:rsidRPr="7C0DF4A4">
        <w:t xml:space="preserve"> applying programming skills, and developing scientific writing for research documentation. The final deliverables will consist of optimized functions, a local Python repository with developed scripts, and an instructional tutorial. A joint report and public presentation will summarize the findings, contributing to a deeper understanding of HSS material behavior in automobile forming applications.</w:t>
      </w:r>
    </w:p>
    <w:p w14:paraId="7D8C239F" w14:textId="77777777" w:rsidR="00A73285" w:rsidRPr="003C51CB" w:rsidRDefault="00773550" w:rsidP="00D54270">
      <w:pPr>
        <w:pStyle w:val="Heading1"/>
      </w:pPr>
      <w:bookmarkStart w:id="3" w:name="_Toc81438406"/>
      <w:bookmarkStart w:id="4" w:name="_Ref184842784"/>
      <w:bookmarkStart w:id="5" w:name="_Ref184842787"/>
      <w:bookmarkStart w:id="6" w:name="_Toc185023248"/>
      <w:bookmarkStart w:id="7" w:name="_Toc185041685"/>
      <w:r>
        <w:lastRenderedPageBreak/>
        <w:t>Introduction</w:t>
      </w:r>
      <w:bookmarkEnd w:id="3"/>
      <w:bookmarkEnd w:id="4"/>
      <w:bookmarkEnd w:id="5"/>
      <w:bookmarkEnd w:id="6"/>
      <w:bookmarkEnd w:id="7"/>
    </w:p>
    <w:p w14:paraId="1D5ADEF9" w14:textId="36558FF5" w:rsidR="002E2BEE" w:rsidRDefault="00104704" w:rsidP="00651E7B">
      <w:pPr>
        <w:pStyle w:val="ListBullet"/>
        <w:numPr>
          <w:ilvl w:val="0"/>
          <w:numId w:val="0"/>
        </w:numPr>
        <w:rPr>
          <w:lang w:val="en-GB"/>
        </w:rPr>
      </w:pPr>
      <w:r w:rsidRPr="0035658C">
        <w:rPr>
          <w:lang w:val="en-GB"/>
        </w:rPr>
        <w:t xml:space="preserve">In recent years, the application of high-strength steels (HSS) in the automotive industry has transformed vehicle design and manufacturing. These advanced materials allow engineers to design lighter, safer, and more efficient vehicles by balancing lightweight construction with crashworthiness. As safety and environmental concerns continue to grow, HSS has become increasingly essential for meeting regulatory and performance standards. However, achieving optimal performance in HSS parts during automotive forming processes requires a precise understanding of the material’s behaviour under varied temperature and </w:t>
      </w:r>
      <w:r w:rsidR="002F243D">
        <w:rPr>
          <w:lang w:val="en-GB"/>
        </w:rPr>
        <w:t>strain-rate</w:t>
      </w:r>
      <w:r w:rsidRPr="0035658C">
        <w:rPr>
          <w:lang w:val="en-GB"/>
        </w:rPr>
        <w:t xml:space="preserve"> conditions. This project aims to develop a model capable of accurately simulating material DP1000 flow curves and fracture points under different conditions to optimize forming processes and predict material behaviour under operational stresses. In this project, two different approaches to modelling are examined: the constitutive model’s parameters calibration approach with finite element method (FEM) and artificial intelligence approach with Long Short-Term Memory (LSTM). </w:t>
      </w:r>
    </w:p>
    <w:p w14:paraId="48EFD757" w14:textId="77777777" w:rsidR="007A3B88" w:rsidRPr="0035658C" w:rsidRDefault="007A3B88" w:rsidP="00651E7B">
      <w:pPr>
        <w:pStyle w:val="ListBullet"/>
        <w:numPr>
          <w:ilvl w:val="0"/>
          <w:numId w:val="0"/>
        </w:numPr>
        <w:rPr>
          <w:lang w:val="en-GB"/>
        </w:rPr>
      </w:pPr>
    </w:p>
    <w:p w14:paraId="278BB106" w14:textId="654D78F9" w:rsidR="00104704" w:rsidRDefault="00104704" w:rsidP="00651E7B">
      <w:pPr>
        <w:pStyle w:val="ListBullet"/>
        <w:numPr>
          <w:ilvl w:val="0"/>
          <w:numId w:val="0"/>
        </w:numPr>
        <w:rPr>
          <w:rFonts w:eastAsia="Arial"/>
          <w:lang w:val="en-GB"/>
        </w:rPr>
      </w:pPr>
      <w:r w:rsidRPr="0035658C">
        <w:rPr>
          <w:lang w:val="en-GB"/>
        </w:rPr>
        <w:t xml:space="preserve">Finite Element Method (FEM) is a powerful numerical technique that divides complex structures into smaller, manageable finite elements, enabling detailed analysis of stress, strain, and deformation within materials. The strengths of FEM lie in its ability to incorporate detailed material properties and boundary conditions, offering physical insights into material behaviour. However, FEM can be computationally intensive and time-consuming, requiring precise material data for calibration. In this project, we derive the flow curves from the existing FEM models of different specimen and the experimental data with numerical method optimization for Swift-Voce equations. The flow curves are then </w:t>
      </w:r>
      <w:r>
        <w:rPr>
          <w:lang w:val="en-GB"/>
        </w:rPr>
        <w:t>validated by</w:t>
      </w:r>
      <w:r w:rsidRPr="0035658C">
        <w:rPr>
          <w:lang w:val="en-GB"/>
        </w:rPr>
        <w:t xml:space="preserve"> the force-displacement prediction with simulation. Along with flow curve </w:t>
      </w:r>
      <w:r>
        <w:rPr>
          <w:lang w:val="en-GB"/>
        </w:rPr>
        <w:t>prediction</w:t>
      </w:r>
      <w:r w:rsidRPr="0035658C">
        <w:rPr>
          <w:lang w:val="en-GB"/>
        </w:rPr>
        <w:t xml:space="preserve">, the parameters of </w:t>
      </w:r>
      <w:r w:rsidRPr="0035658C">
        <w:rPr>
          <w:rFonts w:eastAsia="Arial"/>
          <w:lang w:val="en-GB"/>
        </w:rPr>
        <w:t xml:space="preserve">Uncoupled Modified Bai-Wierzbicki </w:t>
      </w:r>
      <w:r>
        <w:rPr>
          <w:rFonts w:eastAsia="Arial"/>
          <w:lang w:val="en-GB"/>
        </w:rPr>
        <w:t xml:space="preserve">(MBW) </w:t>
      </w:r>
      <w:r w:rsidRPr="0035658C">
        <w:rPr>
          <w:rFonts w:eastAsia="Arial"/>
          <w:lang w:val="en-GB"/>
        </w:rPr>
        <w:t>model are calibrated based on parameter identification methods to fit with the</w:t>
      </w:r>
      <w:r>
        <w:rPr>
          <w:rFonts w:eastAsia="Arial"/>
          <w:lang w:val="en-GB"/>
        </w:rPr>
        <w:t xml:space="preserve"> </w:t>
      </w:r>
      <w:r w:rsidR="002F243D">
        <w:rPr>
          <w:rFonts w:eastAsia="Arial"/>
          <w:lang w:val="en-GB"/>
        </w:rPr>
        <w:t>strain-rate</w:t>
      </w:r>
      <w:r>
        <w:rPr>
          <w:rFonts w:eastAsia="Arial"/>
          <w:lang w:val="en-GB"/>
        </w:rPr>
        <w:t xml:space="preserve"> dependent and temperature dependant</w:t>
      </w:r>
      <w:r w:rsidRPr="0035658C">
        <w:rPr>
          <w:rFonts w:eastAsia="Arial"/>
          <w:lang w:val="en-GB"/>
        </w:rPr>
        <w:t xml:space="preserve"> material behaviour</w:t>
      </w:r>
      <w:r>
        <w:rPr>
          <w:rFonts w:eastAsia="Arial"/>
          <w:lang w:val="en-GB"/>
        </w:rPr>
        <w:t>s.</w:t>
      </w:r>
      <w:r w:rsidRPr="0035658C">
        <w:rPr>
          <w:rFonts w:eastAsia="Arial"/>
          <w:lang w:val="en-GB"/>
        </w:rPr>
        <w:t xml:space="preserve"> Finally, the predicted flow curve is used to validate the calibrated parameters to arrive at the final parameters for DP1000. </w:t>
      </w:r>
    </w:p>
    <w:p w14:paraId="71C5F8C9" w14:textId="77777777" w:rsidR="000478A1" w:rsidRPr="00D21FDC" w:rsidRDefault="000478A1" w:rsidP="00651E7B">
      <w:pPr>
        <w:pStyle w:val="ListBullet"/>
        <w:numPr>
          <w:ilvl w:val="0"/>
          <w:numId w:val="0"/>
        </w:numPr>
        <w:rPr>
          <w:rFonts w:eastAsia="Arial"/>
          <w:lang w:val="en-GB"/>
        </w:rPr>
      </w:pPr>
    </w:p>
    <w:p w14:paraId="51CD7D2A" w14:textId="508D3453" w:rsidR="002E2BEE" w:rsidRDefault="00104704" w:rsidP="00651E7B">
      <w:pPr>
        <w:pStyle w:val="ListBullet"/>
        <w:numPr>
          <w:ilvl w:val="0"/>
          <w:numId w:val="0"/>
        </w:numPr>
        <w:rPr>
          <w:lang w:val="en-GB"/>
        </w:rPr>
      </w:pPr>
      <w:r w:rsidRPr="00A96F07">
        <w:rPr>
          <w:lang w:val="en-GB"/>
        </w:rPr>
        <w:lastRenderedPageBreak/>
        <w:t xml:space="preserve">On the other hand, LSTM networks </w:t>
      </w:r>
      <w:r>
        <w:rPr>
          <w:lang w:val="en-GB"/>
        </w:rPr>
        <w:t>is</w:t>
      </w:r>
      <w:r w:rsidRPr="00A96F07">
        <w:rPr>
          <w:lang w:val="en-GB"/>
        </w:rPr>
        <w:t xml:space="preserve"> well-suited for modelling sequential and time-dependent data.</w:t>
      </w:r>
      <w:r>
        <w:rPr>
          <w:lang w:val="en-GB"/>
        </w:rPr>
        <w:t xml:space="preserve"> </w:t>
      </w:r>
      <w:r w:rsidRPr="00A96F07">
        <w:rPr>
          <w:lang w:val="en-GB"/>
        </w:rPr>
        <w:t xml:space="preserve">The advantages of using LSTM </w:t>
      </w:r>
      <w:r>
        <w:rPr>
          <w:lang w:val="en-GB"/>
        </w:rPr>
        <w:t xml:space="preserve">include </w:t>
      </w:r>
      <w:r w:rsidRPr="00A96F07">
        <w:rPr>
          <w:lang w:val="en-GB"/>
        </w:rPr>
        <w:t>its ability to model complex, non-linear relationships without explicitly defining the underlying physical laws, reducing the need for extensive material characterization.</w:t>
      </w:r>
      <w:r>
        <w:rPr>
          <w:lang w:val="en-GB"/>
        </w:rPr>
        <w:t xml:space="preserve"> </w:t>
      </w:r>
      <w:r w:rsidRPr="00A96F07">
        <w:rPr>
          <w:lang w:val="en-GB"/>
        </w:rPr>
        <w:t>However, this method relies heavily on the availability of large</w:t>
      </w:r>
      <w:r>
        <w:rPr>
          <w:lang w:val="en-GB"/>
        </w:rPr>
        <w:t xml:space="preserve"> and diverse</w:t>
      </w:r>
      <w:r w:rsidRPr="00A96F07">
        <w:rPr>
          <w:lang w:val="en-GB"/>
        </w:rPr>
        <w:t xml:space="preserve"> datasets and may lack the interpretability of physics-based models like FEM. The "black box" nature of neural networks makes it challenging to understand the underlying mechanisms driving the predictions</w:t>
      </w:r>
      <w:r>
        <w:rPr>
          <w:lang w:val="en-GB"/>
        </w:rPr>
        <w:t xml:space="preserve"> and valuable insights on the material are lost</w:t>
      </w:r>
      <w:r w:rsidRPr="00A96F07">
        <w:rPr>
          <w:lang w:val="en-GB"/>
        </w:rPr>
        <w:t>.</w:t>
      </w:r>
      <w:r>
        <w:rPr>
          <w:lang w:val="en-GB"/>
        </w:rPr>
        <w:t xml:space="preserve"> </w:t>
      </w:r>
      <w:r w:rsidRPr="00A96F07">
        <w:rPr>
          <w:lang w:val="en-GB"/>
        </w:rPr>
        <w:t xml:space="preserve">Applying LSTM to DP1000 steel </w:t>
      </w:r>
      <w:r>
        <w:rPr>
          <w:lang w:val="en-GB"/>
        </w:rPr>
        <w:t xml:space="preserve">in this project </w:t>
      </w:r>
      <w:r w:rsidRPr="00A96F07">
        <w:rPr>
          <w:lang w:val="en-GB"/>
        </w:rPr>
        <w:t xml:space="preserve">involves training the network on </w:t>
      </w:r>
      <w:r>
        <w:rPr>
          <w:lang w:val="en-GB"/>
        </w:rPr>
        <w:t xml:space="preserve">existing </w:t>
      </w:r>
      <w:r w:rsidRPr="00A96F07">
        <w:rPr>
          <w:lang w:val="en-GB"/>
        </w:rPr>
        <w:t>experimental data to predict flow curves and fracture points under different forming conditions.</w:t>
      </w:r>
    </w:p>
    <w:p w14:paraId="4CE93D86" w14:textId="77777777" w:rsidR="000478A1" w:rsidRDefault="000478A1" w:rsidP="00651E7B">
      <w:pPr>
        <w:pStyle w:val="ListBullet"/>
        <w:numPr>
          <w:ilvl w:val="0"/>
          <w:numId w:val="0"/>
        </w:numPr>
        <w:rPr>
          <w:lang w:val="en-GB"/>
        </w:rPr>
      </w:pPr>
    </w:p>
    <w:p w14:paraId="02F033CF" w14:textId="2ACD4AE2" w:rsidR="00104704" w:rsidRPr="00A96F07" w:rsidRDefault="00104704" w:rsidP="00651E7B">
      <w:pPr>
        <w:pStyle w:val="ListBullet"/>
        <w:numPr>
          <w:ilvl w:val="0"/>
          <w:numId w:val="0"/>
        </w:numPr>
        <w:rPr>
          <w:lang w:val="en-GB"/>
        </w:rPr>
      </w:pPr>
      <w:r>
        <w:rPr>
          <w:lang w:val="en-GB"/>
        </w:rPr>
        <w:t xml:space="preserve">Following this section, the report discusses the theoretical background and literature review in section 3, covering topics such as the Swift-Voce law, the MBW model and LSTM. Section 4 describes the methodology for FEM and LSTM approaches. Section 5 is the result and </w:t>
      </w:r>
      <w:r w:rsidR="00644236">
        <w:rPr>
          <w:lang w:val="en-GB"/>
        </w:rPr>
        <w:t xml:space="preserve">section 6 </w:t>
      </w:r>
      <w:r w:rsidR="0155B27F" w:rsidRPr="7C0DF4A4">
        <w:rPr>
          <w:lang w:val="en-GB"/>
        </w:rPr>
        <w:t>are</w:t>
      </w:r>
      <w:r w:rsidR="00644236">
        <w:rPr>
          <w:lang w:val="en-GB"/>
        </w:rPr>
        <w:t xml:space="preserve"> the </w:t>
      </w:r>
      <w:r>
        <w:rPr>
          <w:lang w:val="en-GB"/>
        </w:rPr>
        <w:t xml:space="preserve">discussion where the different methods are compared. Section </w:t>
      </w:r>
      <w:r w:rsidR="00644236">
        <w:rPr>
          <w:lang w:val="en-GB"/>
        </w:rPr>
        <w:t>7</w:t>
      </w:r>
      <w:r>
        <w:rPr>
          <w:lang w:val="en-GB"/>
        </w:rPr>
        <w:t xml:space="preserve"> is the conclusion and outlooks of the project. Finally, section </w:t>
      </w:r>
      <w:r w:rsidR="00644236">
        <w:rPr>
          <w:lang w:val="en-GB"/>
        </w:rPr>
        <w:t>8</w:t>
      </w:r>
      <w:r>
        <w:rPr>
          <w:lang w:val="en-GB"/>
        </w:rPr>
        <w:t xml:space="preserve"> covers the personal and course evaluation from our group. </w:t>
      </w:r>
    </w:p>
    <w:p w14:paraId="6A6E07C1" w14:textId="77777777" w:rsidR="00F2632C" w:rsidRPr="003C51CB" w:rsidRDefault="00F2632C" w:rsidP="00651E7B">
      <w:pPr>
        <w:pStyle w:val="ListBullet"/>
        <w:numPr>
          <w:ilvl w:val="0"/>
          <w:numId w:val="0"/>
        </w:numPr>
        <w:sectPr w:rsidR="00F2632C" w:rsidRPr="003C51CB" w:rsidSect="002A0705">
          <w:headerReference w:type="default" r:id="rId23"/>
          <w:footerReference w:type="default" r:id="rId24"/>
          <w:headerReference w:type="first" r:id="rId25"/>
          <w:footerReference w:type="first" r:id="rId26"/>
          <w:endnotePr>
            <w:numFmt w:val="decimal"/>
          </w:endnotePr>
          <w:pgSz w:w="11909" w:h="16834"/>
          <w:pgMar w:top="1418" w:right="1418" w:bottom="1134" w:left="1418" w:header="737" w:footer="720" w:gutter="0"/>
          <w:cols w:space="60"/>
          <w:noEndnote/>
          <w:docGrid w:linePitch="326"/>
        </w:sectPr>
      </w:pPr>
    </w:p>
    <w:p w14:paraId="7D8C23A6" w14:textId="0C02AED6" w:rsidR="00A73285" w:rsidRPr="003C51CB" w:rsidRDefault="00F95686" w:rsidP="00651E7B">
      <w:pPr>
        <w:pStyle w:val="Heading1"/>
        <w:spacing w:before="0" w:after="0"/>
      </w:pPr>
      <w:bookmarkStart w:id="8" w:name="_Toc81438407"/>
      <w:bookmarkStart w:id="9" w:name="_Toc185023249"/>
      <w:bookmarkStart w:id="10" w:name="_Toc185041686"/>
      <w:r>
        <w:lastRenderedPageBreak/>
        <w:t>Literature Review</w:t>
      </w:r>
      <w:bookmarkEnd w:id="8"/>
      <w:bookmarkEnd w:id="9"/>
      <w:bookmarkEnd w:id="10"/>
    </w:p>
    <w:p w14:paraId="1F206D8E" w14:textId="5D2E4879" w:rsidR="002E2BEE" w:rsidRDefault="00973489" w:rsidP="00651E7B">
      <w:r>
        <w:t xml:space="preserve">This section covers the theoretical background for </w:t>
      </w:r>
      <w:r w:rsidR="00184598">
        <w:t>Constitutive</w:t>
      </w:r>
      <w:r w:rsidR="002D114C">
        <w:t xml:space="preserve"> model and LSTM approaches. For the </w:t>
      </w:r>
      <w:r w:rsidR="00DC052F">
        <w:t xml:space="preserve">constitutive </w:t>
      </w:r>
      <w:r w:rsidR="002D114C">
        <w:t>model method, see section 3.1. For LSTM method, see section 3.</w:t>
      </w:r>
      <w:r w:rsidR="00DC052F">
        <w:t>2</w:t>
      </w:r>
      <w:r w:rsidR="002D114C">
        <w:t xml:space="preserve">. </w:t>
      </w:r>
    </w:p>
    <w:p w14:paraId="016F4050" w14:textId="77777777" w:rsidR="00F36526" w:rsidRDefault="00F36526" w:rsidP="00651E7B"/>
    <w:p w14:paraId="492C4324" w14:textId="7A7E43F6" w:rsidR="00DC052F" w:rsidRPr="00973489" w:rsidRDefault="00DC052F" w:rsidP="00651E7B">
      <w:pPr>
        <w:pStyle w:val="Heading2"/>
        <w:spacing w:before="0" w:after="0"/>
      </w:pPr>
      <w:bookmarkStart w:id="11" w:name="_Toc185023250"/>
      <w:bookmarkStart w:id="12" w:name="_Toc185041687"/>
      <w:r w:rsidRPr="5631A083">
        <w:rPr>
          <w:lang w:val="en-GB"/>
        </w:rPr>
        <w:t>Constitutive</w:t>
      </w:r>
      <w:r>
        <w:t xml:space="preserve"> model approach</w:t>
      </w:r>
      <w:bookmarkEnd w:id="11"/>
      <w:bookmarkEnd w:id="12"/>
    </w:p>
    <w:p w14:paraId="66EA4315" w14:textId="74E3BB30" w:rsidR="00895358" w:rsidRPr="003C51CB" w:rsidRDefault="00561390" w:rsidP="00651E7B">
      <w:pPr>
        <w:pStyle w:val="Heading3"/>
        <w:spacing w:before="0" w:after="0"/>
      </w:pPr>
      <w:bookmarkStart w:id="13" w:name="_Toc185023251"/>
      <w:bookmarkStart w:id="14" w:name="_Toc185041688"/>
      <w:r>
        <w:t>Swift</w:t>
      </w:r>
      <w:r w:rsidR="00895358">
        <w:t>-</w:t>
      </w:r>
      <w:r>
        <w:t>Voce law</w:t>
      </w:r>
      <w:bookmarkEnd w:id="13"/>
      <w:bookmarkEnd w:id="14"/>
    </w:p>
    <w:p w14:paraId="28041A56" w14:textId="733C7140" w:rsidR="002561C8" w:rsidRPr="002561C8" w:rsidRDefault="005703B1" w:rsidP="00651E7B">
      <w:pPr>
        <w:rPr>
          <w:lang w:val="vi-VN"/>
        </w:rPr>
      </w:pPr>
      <w:r w:rsidRPr="003C51CB">
        <w:t xml:space="preserve">The Swift-Voce equation </w:t>
      </w:r>
      <w:r w:rsidR="004A4858" w:rsidRPr="003C51CB">
        <w:t>defines the</w:t>
      </w:r>
      <w:r w:rsidRPr="003C51CB">
        <w:t xml:space="preserve"> plastic deformation </w:t>
      </w:r>
      <w:r w:rsidR="00375393" w:rsidRPr="003C51CB">
        <w:t>behavior</w:t>
      </w:r>
      <w:r w:rsidRPr="003C51CB">
        <w:t xml:space="preserve"> in materials</w:t>
      </w:r>
      <w:r w:rsidR="00D14F8E" w:rsidRPr="003C51CB">
        <w:t xml:space="preserve"> by combining Swift hardening law which describes the hardening </w:t>
      </w:r>
      <w:r w:rsidR="00375393" w:rsidRPr="003C51CB">
        <w:t>behavior</w:t>
      </w:r>
      <w:r w:rsidR="00D14F8E" w:rsidRPr="003C51CB">
        <w:t xml:space="preserve"> and Voce law which </w:t>
      </w:r>
      <w:r w:rsidR="0073096C" w:rsidRPr="003C51CB">
        <w:t>describes</w:t>
      </w:r>
      <w:r w:rsidR="00D14F8E" w:rsidRPr="003C51CB">
        <w:t xml:space="preserve"> the stress-strain </w:t>
      </w:r>
      <w:r w:rsidR="00B23A22" w:rsidRPr="003C51CB">
        <w:t>behaviors</w:t>
      </w:r>
      <w:r w:rsidRPr="003C51CB">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E33381" w14:paraId="508FB7BE" w14:textId="77777777" w:rsidTr="00F10A7B">
        <w:tc>
          <w:tcPr>
            <w:tcW w:w="8330" w:type="dxa"/>
          </w:tcPr>
          <w:p w14:paraId="373CDE83" w14:textId="1EB1638B" w:rsidR="00E33381" w:rsidRPr="00E44AA8" w:rsidRDefault="00000000" w:rsidP="00651E7B">
            <w:pPr>
              <w:rPr>
                <w:bCs/>
                <w:i/>
                <w:lang w:val="vi-VN"/>
              </w:rPr>
            </w:pPr>
            <m:oMathPara>
              <m:oMath>
                <m:sSub>
                  <m:sSubPr>
                    <m:ctrlPr>
                      <w:rPr>
                        <w:rFonts w:ascii="Cambria Math" w:hAnsi="Cambria Math"/>
                        <w:bCs/>
                      </w:rPr>
                    </m:ctrlPr>
                  </m:sSubPr>
                  <m:e>
                    <m:r>
                      <w:rPr>
                        <w:rFonts w:ascii="Cambria Math" w:hAnsi="Cambria Math"/>
                      </w:rPr>
                      <m:t>σ</m:t>
                    </m:r>
                  </m:e>
                  <m:sub>
                    <m:r>
                      <w:rPr>
                        <w:rFonts w:ascii="Cambria Math" w:hAnsi="Cambria Math"/>
                      </w:rPr>
                      <m:t>S</m:t>
                    </m:r>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y</m:t>
                        </m:r>
                      </m:sub>
                    </m:sSub>
                  </m:sub>
                </m:sSub>
                <m:d>
                  <m:dPr>
                    <m:ctrlPr>
                      <w:rPr>
                        <w:rFonts w:ascii="Cambria Math" w:hAnsi="Cambria Math"/>
                        <w:bCs/>
                      </w:rPr>
                    </m:ctrlPr>
                  </m:dPr>
                  <m:e>
                    <m:sSub>
                      <m:sSubPr>
                        <m:ctrlPr>
                          <w:rPr>
                            <w:rFonts w:ascii="Cambria Math" w:hAnsi="Cambria Math"/>
                            <w:bCs/>
                          </w:rPr>
                        </m:ctrlPr>
                      </m:sSubPr>
                      <m:e>
                        <m:r>
                          <w:rPr>
                            <w:rFonts w:ascii="Cambria Math" w:hAnsi="Cambria Math"/>
                          </w:rPr>
                          <m:t>ε</m:t>
                        </m:r>
                      </m:e>
                      <m:sub>
                        <m:r>
                          <w:rPr>
                            <w:rFonts w:ascii="Cambria Math" w:hAnsi="Cambria Math"/>
                          </w:rPr>
                          <m:t>p</m:t>
                        </m:r>
                      </m:sub>
                    </m:sSub>
                  </m:e>
                </m:d>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A</m:t>
                </m:r>
                <m:sSup>
                  <m:sSupPr>
                    <m:ctrlPr>
                      <w:rPr>
                        <w:rFonts w:ascii="Cambria Math" w:hAnsi="Cambria Math"/>
                        <w:bCs/>
                      </w:rPr>
                    </m:ctrlPr>
                  </m:sSupPr>
                  <m:e>
                    <m:d>
                      <m:dPr>
                        <m:ctrlPr>
                          <w:rPr>
                            <w:rFonts w:ascii="Cambria Math" w:hAnsi="Cambria Math"/>
                            <w:bCs/>
                          </w:rPr>
                        </m:ctrlPr>
                      </m:dPr>
                      <m:e>
                        <m:sSub>
                          <m:sSubPr>
                            <m:ctrlPr>
                              <w:rPr>
                                <w:rFonts w:ascii="Cambria Math" w:hAnsi="Cambria Math"/>
                                <w:bCs/>
                              </w:rPr>
                            </m:ctrlPr>
                          </m:sSubPr>
                          <m:e>
                            <m:r>
                              <w:rPr>
                                <w:rFonts w:ascii="Cambria Math" w:hAnsi="Cambria Math"/>
                              </w:rPr>
                              <m:t>ε</m:t>
                            </m:r>
                          </m:e>
                          <m:sub>
                            <m:r>
                              <m:rPr>
                                <m:sty m:val="p"/>
                              </m:rPr>
                              <w:rPr>
                                <w:rFonts w:ascii="Cambria Math" w:hAnsi="Cambria Math"/>
                              </w:rPr>
                              <m:t>0</m:t>
                            </m:r>
                          </m:sub>
                        </m:sSub>
                        <m:r>
                          <m:rPr>
                            <m:sty m:val="p"/>
                          </m:rPr>
                          <w:rPr>
                            <w:rFonts w:ascii="Cambria Math" w:hAnsi="Cambria Math"/>
                          </w:rPr>
                          <m:t>+</m:t>
                        </m:r>
                        <m:sSub>
                          <m:sSubPr>
                            <m:ctrlPr>
                              <w:rPr>
                                <w:rFonts w:ascii="Cambria Math" w:hAnsi="Cambria Math"/>
                                <w:bCs/>
                              </w:rPr>
                            </m:ctrlPr>
                          </m:sSubPr>
                          <m:e>
                            <m:r>
                              <w:rPr>
                                <w:rFonts w:ascii="Cambria Math" w:hAnsi="Cambria Math"/>
                              </w:rPr>
                              <m:t>ε</m:t>
                            </m:r>
                          </m:e>
                          <m:sub>
                            <m:r>
                              <w:rPr>
                                <w:rFonts w:ascii="Cambria Math" w:hAnsi="Cambria Math"/>
                              </w:rPr>
                              <m:t>p</m:t>
                            </m:r>
                          </m:sub>
                        </m:sSub>
                      </m:e>
                    </m:d>
                  </m:e>
                  <m:sup>
                    <m:r>
                      <w:rPr>
                        <w:rFonts w:ascii="Cambria Math" w:hAnsi="Cambria Math"/>
                      </w:rPr>
                      <m:t>n</m:t>
                    </m:r>
                  </m:sup>
                </m:sSup>
                <m:r>
                  <m:rPr>
                    <m:sty m:val="p"/>
                  </m:rPr>
                  <w:rPr>
                    <w:rFonts w:ascii="Cambria Math" w:hAnsi="Cambria Math"/>
                  </w:rPr>
                  <m:t>+</m:t>
                </m:r>
                <m:d>
                  <m:dPr>
                    <m:ctrlPr>
                      <w:rPr>
                        <w:rFonts w:ascii="Cambria Math" w:hAnsi="Cambria Math"/>
                        <w:bCs/>
                      </w:rPr>
                    </m:ctrlPr>
                  </m:dPr>
                  <m:e>
                    <m:r>
                      <m:rPr>
                        <m:sty m:val="p"/>
                      </m:rPr>
                      <w:rPr>
                        <w:rFonts w:ascii="Cambria Math" w:hAnsi="Cambria Math"/>
                      </w:rPr>
                      <m:t>1-</m:t>
                    </m:r>
                    <m:r>
                      <w:rPr>
                        <w:rFonts w:ascii="Cambria Math" w:hAnsi="Cambria Math"/>
                      </w:rPr>
                      <m:t>α</m:t>
                    </m:r>
                  </m:e>
                </m:d>
                <m:r>
                  <m:rPr>
                    <m:sty m:val="p"/>
                  </m:rPr>
                  <w:rPr>
                    <w:rFonts w:ascii="Cambria Math" w:hAnsi="Cambria Math"/>
                  </w:rPr>
                  <m:t>⋅</m:t>
                </m:r>
                <m:d>
                  <m:dPr>
                    <m:begChr m:val="["/>
                    <m:endChr m:val="]"/>
                    <m:ctrlPr>
                      <w:rPr>
                        <w:rFonts w:ascii="Cambria Math" w:hAnsi="Cambria Math"/>
                        <w:bCs/>
                      </w:rPr>
                    </m:ctrlPr>
                  </m:dPr>
                  <m:e>
                    <m:sSub>
                      <m:sSubPr>
                        <m:ctrlPr>
                          <w:rPr>
                            <w:rFonts w:ascii="Cambria Math" w:hAnsi="Cambria Math"/>
                            <w:bCs/>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r>
                      <w:rPr>
                        <w:rFonts w:ascii="Cambria Math" w:hAnsi="Cambria Math"/>
                      </w:rPr>
                      <m:t>Q</m:t>
                    </m:r>
                    <m:d>
                      <m:dPr>
                        <m:ctrlPr>
                          <w:rPr>
                            <w:rFonts w:ascii="Cambria Math" w:hAnsi="Cambria Math"/>
                            <w:bCs/>
                          </w:rPr>
                        </m:ctrlPr>
                      </m:dPr>
                      <m:e>
                        <m:r>
                          <m:rPr>
                            <m:sty m:val="p"/>
                          </m:rPr>
                          <w:rPr>
                            <w:rFonts w:ascii="Cambria Math" w:hAnsi="Cambria Math"/>
                          </w:rPr>
                          <m:t>1-</m:t>
                        </m:r>
                        <m:sSup>
                          <m:sSupPr>
                            <m:ctrlPr>
                              <w:rPr>
                                <w:rFonts w:ascii="Cambria Math" w:hAnsi="Cambria Math"/>
                                <w:bCs/>
                              </w:rPr>
                            </m:ctrlPr>
                          </m:sSupPr>
                          <m:e>
                            <m:r>
                              <w:rPr>
                                <w:rFonts w:ascii="Cambria Math" w:hAnsi="Cambria Math"/>
                              </w:rPr>
                              <m:t>e</m:t>
                            </m:r>
                          </m:e>
                          <m:sup>
                            <m:r>
                              <m:rPr>
                                <m:sty m:val="p"/>
                              </m:rPr>
                              <w:rPr>
                                <w:rFonts w:ascii="Cambria Math" w:hAnsi="Cambria Math"/>
                              </w:rPr>
                              <m:t>-</m:t>
                            </m:r>
                            <m:sSub>
                              <m:sSubPr>
                                <m:ctrlPr>
                                  <w:rPr>
                                    <w:rFonts w:ascii="Cambria Math" w:hAnsi="Cambria Math"/>
                                    <w:bCs/>
                                  </w:rPr>
                                </m:ctrlPr>
                              </m:sSubPr>
                              <m:e>
                                <m:r>
                                  <w:rPr>
                                    <w:rFonts w:ascii="Cambria Math" w:hAnsi="Cambria Math"/>
                                  </w:rPr>
                                  <m:t>β</m:t>
                                </m:r>
                              </m:e>
                              <m:sub>
                                <m:r>
                                  <m:rPr>
                                    <m:sty m:val="p"/>
                                  </m:rPr>
                                  <w:rPr>
                                    <w:rFonts w:ascii="Cambria Math" w:hAnsi="Cambria Math"/>
                                  </w:rPr>
                                  <m:t>0</m:t>
                                </m:r>
                              </m:sub>
                            </m:sSub>
                            <m:sSub>
                              <m:sSubPr>
                                <m:ctrlPr>
                                  <w:rPr>
                                    <w:rFonts w:ascii="Cambria Math" w:hAnsi="Cambria Math"/>
                                    <w:bCs/>
                                  </w:rPr>
                                </m:ctrlPr>
                              </m:sSubPr>
                              <m:e>
                                <m:r>
                                  <w:rPr>
                                    <w:rFonts w:ascii="Cambria Math" w:hAnsi="Cambria Math"/>
                                  </w:rPr>
                                  <m:t>ε</m:t>
                                </m:r>
                              </m:e>
                              <m:sub>
                                <m:r>
                                  <w:rPr>
                                    <w:rFonts w:ascii="Cambria Math" w:hAnsi="Cambria Math"/>
                                  </w:rPr>
                                  <m:t>p</m:t>
                                </m:r>
                              </m:sub>
                            </m:sSub>
                          </m:sup>
                        </m:sSup>
                      </m:e>
                    </m:d>
                  </m:e>
                </m:d>
              </m:oMath>
            </m:oMathPara>
          </w:p>
        </w:tc>
        <w:tc>
          <w:tcPr>
            <w:tcW w:w="723" w:type="dxa"/>
          </w:tcPr>
          <w:p w14:paraId="39F03E38" w14:textId="6B598870" w:rsidR="00E33381" w:rsidRPr="002561C8" w:rsidRDefault="002561C8" w:rsidP="00651E7B">
            <w:pPr>
              <w:pStyle w:val="Caption"/>
              <w:spacing w:line="360" w:lineRule="auto"/>
              <w:rPr>
                <w:b w:val="0"/>
                <w:bCs/>
                <w:lang w:val="vi-VN"/>
              </w:rPr>
            </w:pPr>
            <w:bookmarkStart w:id="15" w:name="_Ref185012600"/>
            <w:r w:rsidRPr="002561C8">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w:t>
            </w:r>
            <w:r w:rsidR="00E85AA5">
              <w:rPr>
                <w:b w:val="0"/>
                <w:bCs/>
                <w:lang w:val="vi-VN"/>
              </w:rPr>
              <w:fldChar w:fldCharType="end"/>
            </w:r>
            <w:r w:rsidRPr="002561C8">
              <w:rPr>
                <w:b w:val="0"/>
                <w:bCs/>
                <w:lang w:val="vi-VN"/>
              </w:rPr>
              <w:t>)</w:t>
            </w:r>
            <w:bookmarkEnd w:id="15"/>
          </w:p>
        </w:tc>
      </w:tr>
      <w:tr w:rsidR="00E33381" w14:paraId="5234759A" w14:textId="77777777" w:rsidTr="000850D6">
        <w:trPr>
          <w:gridAfter w:val="1"/>
          <w:wAfter w:w="723" w:type="dxa"/>
        </w:trPr>
        <w:tc>
          <w:tcPr>
            <w:tcW w:w="8330" w:type="dxa"/>
          </w:tcPr>
          <w:p w14:paraId="071E24F9" w14:textId="7660280D" w:rsidR="00E33381" w:rsidRDefault="00E33381" w:rsidP="00651E7B">
            <w:pPr>
              <w:keepNext/>
            </w:pPr>
          </w:p>
        </w:tc>
      </w:tr>
    </w:tbl>
    <w:p w14:paraId="311559F5" w14:textId="51D429BE" w:rsidR="002E2BEE" w:rsidRDefault="00D14F8E" w:rsidP="00651E7B">
      <w:r w:rsidRPr="003C51CB">
        <w:t xml:space="preserve">In </w:t>
      </w:r>
      <w:r w:rsidRPr="002561C8">
        <w:t>equation</w:t>
      </w:r>
      <w:r w:rsidR="002561C8" w:rsidRPr="002561C8">
        <w:rPr>
          <w:lang w:val="vi-VN"/>
        </w:rPr>
        <w:t xml:space="preserve"> </w:t>
      </w:r>
      <w:r w:rsidR="002561C8" w:rsidRPr="002561C8">
        <w:rPr>
          <w:lang w:val="vi-VN"/>
        </w:rPr>
        <w:fldChar w:fldCharType="begin"/>
      </w:r>
      <w:r w:rsidR="002561C8" w:rsidRPr="002561C8">
        <w:rPr>
          <w:lang w:val="vi-VN"/>
        </w:rPr>
        <w:instrText xml:space="preserve"> REF _Ref185012600 \h  \* MERGEFORMAT </w:instrText>
      </w:r>
      <w:r w:rsidR="002561C8" w:rsidRPr="002561C8">
        <w:rPr>
          <w:lang w:val="vi-VN"/>
        </w:rPr>
      </w:r>
      <w:r w:rsidR="002561C8" w:rsidRPr="002561C8">
        <w:rPr>
          <w:lang w:val="vi-VN"/>
        </w:rPr>
        <w:fldChar w:fldCharType="separate"/>
      </w:r>
      <w:r w:rsidR="00532ED6" w:rsidRPr="00532ED6">
        <w:rPr>
          <w:lang w:val="vi-VN"/>
        </w:rPr>
        <w:t>(</w:t>
      </w:r>
      <w:r w:rsidR="00532ED6" w:rsidRPr="00532ED6">
        <w:rPr>
          <w:noProof/>
        </w:rPr>
        <w:t>2</w:t>
      </w:r>
      <w:r w:rsidR="00532ED6" w:rsidRPr="00532ED6">
        <w:rPr>
          <w:noProof/>
        </w:rPr>
        <w:noBreakHyphen/>
        <w:t>1</w:t>
      </w:r>
      <w:r w:rsidR="00532ED6" w:rsidRPr="00532ED6">
        <w:rPr>
          <w:lang w:val="vi-VN"/>
        </w:rPr>
        <w:t>)</w:t>
      </w:r>
      <w:r w:rsidR="002561C8" w:rsidRPr="002561C8">
        <w:rPr>
          <w:lang w:val="vi-VN"/>
        </w:rPr>
        <w:fldChar w:fldCharType="end"/>
      </w:r>
      <w:r w:rsidRPr="003C51CB">
        <w:t xml:space="preserve">, </w:t>
      </w:r>
      <m:oMath>
        <m:sSub>
          <m:sSubPr>
            <m:ctrlPr>
              <w:rPr>
                <w:rFonts w:ascii="Cambria Math" w:hAnsi="Cambria Math"/>
              </w:rPr>
            </m:ctrlPr>
          </m:sSubPr>
          <m:e>
            <m:r>
              <w:rPr>
                <w:rFonts w:ascii="Cambria Math" w:hAnsi="Cambria Math"/>
              </w:rPr>
              <m:t>σ</m:t>
            </m:r>
          </m:e>
          <m:sub>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oMath>
      <w:r w:rsidRPr="003C51CB">
        <w:t xml:space="preserve"> is the yield stress as function of plastic strain and </w:t>
      </w:r>
      <m:oMath>
        <m:r>
          <w:rPr>
            <w:rFonts w:ascii="Cambria Math" w:hAnsi="Cambria Math"/>
          </w:rPr>
          <m:t>α</m:t>
        </m:r>
      </m:oMath>
      <w:r w:rsidRPr="003C51CB">
        <w:rPr>
          <w:iCs/>
        </w:rPr>
        <w:t xml:space="preserve"> is the weighing </w:t>
      </w:r>
      <w:r w:rsidR="006D6632" w:rsidRPr="003C51CB">
        <w:rPr>
          <w:iCs/>
        </w:rPr>
        <w:t>factor of Swift and Voce law.</w:t>
      </w:r>
    </w:p>
    <w:p w14:paraId="3F5270F6" w14:textId="5027EBFE" w:rsidR="00C36874" w:rsidRPr="00C36874" w:rsidRDefault="00B24ADC" w:rsidP="00651E7B">
      <w:pPr>
        <w:rPr>
          <w:lang w:val="vi-VN"/>
        </w:rPr>
      </w:pPr>
      <w:r w:rsidRPr="003C51CB">
        <w:t xml:space="preserve">The Swift </w:t>
      </w:r>
      <w:r w:rsidR="00B46FCF" w:rsidRPr="003C51CB">
        <w:t>law</w:t>
      </w:r>
      <w:r w:rsidR="00211928" w:rsidRPr="003C51CB">
        <w:t xml:space="preserve"> </w:t>
      </w:r>
      <w:r w:rsidR="002301BF" w:rsidRPr="003C51CB">
        <w:fldChar w:fldCharType="begin"/>
      </w:r>
      <w:r w:rsidR="00A262A7">
        <w:instrText xml:space="preserve"> ADDIN ZOTERO_ITEM CSL_CITATION {"citationID":"8HjDLWQZ","properties":{"formattedCitation":"(Swift, 1952)","plainCitation":"(Swift, 1952)","noteIndex":0},"citationItems":[{"id":116,"uris":["http://zotero.org/users/local/wnJjTQal/items/V2I8TJDV"],"itemData":{"id":116,"type":"article-journal","container-title":"Journal of the Mechanics and Physics of Solids","DOI":"10.1016/0022-5096(52)90002-1","ISSN":"00225096","issue":"1","journalAbbreviation":"Journal of the Mechanics and Physics of Solids","language":"en","license":"https://www.elsevier.com/tdm/userlicense/1.0/","page":"1-18","source":"DOI.org (Crossref)","title":"Plastic instability under plane stress","volume":"1","author":[{"family":"Swift","given":"H.W."}],"issued":{"date-parts":[["1952",10]]}}}],"schema":"https://github.com/citation-style-language/schema/raw/master/csl-citation.json"} </w:instrText>
      </w:r>
      <w:r w:rsidR="002301BF" w:rsidRPr="003C51CB">
        <w:fldChar w:fldCharType="separate"/>
      </w:r>
      <w:r w:rsidR="00A262A7">
        <w:rPr>
          <w:noProof/>
        </w:rPr>
        <w:t>(Swift, 1952)</w:t>
      </w:r>
      <w:r w:rsidR="002301BF" w:rsidRPr="003C51CB">
        <w:fldChar w:fldCharType="end"/>
      </w:r>
      <w:r w:rsidR="00455665" w:rsidRPr="003C51CB">
        <w:t xml:space="preserve"> </w:t>
      </w:r>
      <w:r w:rsidR="000E495C" w:rsidRPr="003C51CB">
        <w:t>is expressed as</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FB3A79" w:rsidRPr="00E33381" w14:paraId="72C701E4" w14:textId="77777777" w:rsidTr="00F10A7B">
        <w:tc>
          <w:tcPr>
            <w:tcW w:w="8330" w:type="dxa"/>
          </w:tcPr>
          <w:p w14:paraId="1797F069" w14:textId="6A73B892" w:rsidR="00FB3A79" w:rsidRPr="00DE5B0C" w:rsidRDefault="00000000" w:rsidP="00651E7B">
            <w:pPr>
              <w:rPr>
                <w:i/>
                <w:lang w:val="vi-VN"/>
              </w:rPr>
            </w:pPr>
            <m:oMathPara>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p</m:t>
                        </m:r>
                      </m:sub>
                    </m:sSub>
                  </m:e>
                </m:d>
                <m:r>
                  <w:rPr>
                    <w:rFonts w:ascii="Cambria Math" w:hAnsi="Cambria Math"/>
                  </w:rPr>
                  <m:t>=A</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e>
                    </m:d>
                  </m:e>
                  <m:sup>
                    <m:r>
                      <w:rPr>
                        <w:rFonts w:ascii="Cambria Math" w:hAnsi="Cambria Math"/>
                      </w:rPr>
                      <m:t>n</m:t>
                    </m:r>
                  </m:sup>
                </m:sSup>
              </m:oMath>
            </m:oMathPara>
          </w:p>
        </w:tc>
        <w:tc>
          <w:tcPr>
            <w:tcW w:w="723" w:type="dxa"/>
          </w:tcPr>
          <w:p w14:paraId="3AEEB5F3" w14:textId="03C8F7CE" w:rsidR="00FB3A79" w:rsidRPr="00C36874" w:rsidRDefault="00C36874" w:rsidP="00651E7B">
            <w:pPr>
              <w:pStyle w:val="Caption"/>
              <w:spacing w:line="360" w:lineRule="auto"/>
              <w:rPr>
                <w:b w:val="0"/>
                <w:bCs/>
                <w:lang w:val="vi-VN"/>
              </w:rPr>
            </w:pPr>
            <w:bookmarkStart w:id="16" w:name="_Ref185012801"/>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w:t>
            </w:r>
            <w:r w:rsidR="00E85AA5">
              <w:rPr>
                <w:b w:val="0"/>
                <w:bCs/>
                <w:lang w:val="vi-VN"/>
              </w:rPr>
              <w:fldChar w:fldCharType="end"/>
            </w:r>
            <w:r w:rsidRPr="00C36874">
              <w:rPr>
                <w:b w:val="0"/>
                <w:bCs/>
                <w:lang w:val="vi-VN"/>
              </w:rPr>
              <w:t>)</w:t>
            </w:r>
            <w:bookmarkEnd w:id="16"/>
          </w:p>
        </w:tc>
      </w:tr>
    </w:tbl>
    <w:p w14:paraId="3C73D36A" w14:textId="2A8DC766" w:rsidR="00F61C9A" w:rsidRPr="003C51CB" w:rsidRDefault="00946067" w:rsidP="00651E7B">
      <w:pPr>
        <w:pStyle w:val="Standard1"/>
        <w:spacing w:line="360" w:lineRule="auto"/>
        <w:jc w:val="left"/>
      </w:pPr>
      <w:r>
        <w:t>W</w:t>
      </w:r>
      <w:r w:rsidR="00E84CEC" w:rsidRPr="003C51CB">
        <w:t>here:</w:t>
      </w:r>
    </w:p>
    <w:p w14:paraId="2722FB71" w14:textId="2047C019" w:rsidR="00E84CEC"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p</m:t>
                </m:r>
              </m:sub>
            </m:sSub>
          </m:e>
        </m:d>
      </m:oMath>
      <w:r w:rsidR="00E84CEC" w:rsidRPr="00DE5B0C">
        <w:t xml:space="preserve"> </w:t>
      </w:r>
      <w:r w:rsidR="004449E2" w:rsidRPr="00DE5B0C">
        <w:t>is the</w:t>
      </w:r>
      <w:r w:rsidR="00E84CEC" w:rsidRPr="00DE5B0C">
        <w:t xml:space="preserve"> </w:t>
      </w:r>
      <w:r w:rsidR="004449E2" w:rsidRPr="00DE5B0C">
        <w:t>tr</w:t>
      </w:r>
      <w:r w:rsidR="0035517B" w:rsidRPr="00DE5B0C">
        <w:t xml:space="preserve">ue </w:t>
      </w:r>
      <w:r w:rsidR="0073096C" w:rsidRPr="00DE5B0C">
        <w:t>stress</w:t>
      </w:r>
    </w:p>
    <w:p w14:paraId="51C8D2F4" w14:textId="738A7932" w:rsidR="004449E2" w:rsidRPr="00DE5B0C" w:rsidRDefault="00DE5B0C" w:rsidP="00651E7B">
      <w:pPr>
        <w:pStyle w:val="Standard1"/>
        <w:numPr>
          <w:ilvl w:val="0"/>
          <w:numId w:val="16"/>
        </w:numPr>
        <w:spacing w:line="276" w:lineRule="auto"/>
        <w:jc w:val="left"/>
      </w:pPr>
      <m:oMath>
        <m:r>
          <w:rPr>
            <w:rFonts w:ascii="Cambria Math" w:hAnsi="Cambria Math"/>
          </w:rPr>
          <m:t>A</m:t>
        </m:r>
      </m:oMath>
      <w:r w:rsidR="0035517B" w:rsidRPr="00DE5B0C">
        <w:t xml:space="preserve"> </w:t>
      </w:r>
      <w:r w:rsidR="4DA8E6DE" w:rsidRPr="00DE5B0C">
        <w:t xml:space="preserve"> </w:t>
      </w:r>
      <w:r w:rsidR="0035517B" w:rsidRPr="00DE5B0C">
        <w:t xml:space="preserve"> </w:t>
      </w:r>
      <w:r w:rsidR="004449E2" w:rsidRPr="00DE5B0C">
        <w:t>is the material strength coefficient</w:t>
      </w:r>
    </w:p>
    <w:p w14:paraId="5A35E015" w14:textId="3E4273F2" w:rsidR="0035517B"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ε</m:t>
            </m:r>
          </m:e>
          <m:sub>
            <m:r>
              <w:rPr>
                <w:rFonts w:ascii="Cambria Math" w:hAnsi="Cambria Math"/>
              </w:rPr>
              <m:t>0</m:t>
            </m:r>
          </m:sub>
        </m:sSub>
      </m:oMath>
      <w:r w:rsidR="625EB405" w:rsidRPr="00DE5B0C">
        <w:t xml:space="preserve"> </w:t>
      </w:r>
      <w:r w:rsidR="004C712E" w:rsidRPr="00DE5B0C">
        <w:t xml:space="preserve">is a pre-strain or offset strain </w:t>
      </w:r>
    </w:p>
    <w:p w14:paraId="7DA406C7" w14:textId="055A98F8" w:rsidR="0035517B"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ε</m:t>
            </m:r>
          </m:e>
          <m:sub>
            <m:r>
              <w:rPr>
                <w:rFonts w:ascii="Cambria Math" w:hAnsi="Cambria Math"/>
              </w:rPr>
              <m:t>p</m:t>
            </m:r>
          </m:sub>
        </m:sSub>
      </m:oMath>
      <w:r w:rsidR="2A89663D" w:rsidRPr="00DE5B0C">
        <w:t xml:space="preserve"> </w:t>
      </w:r>
      <w:r w:rsidR="004C712E" w:rsidRPr="00DE5B0C">
        <w:t>is the true plastic strain</w:t>
      </w:r>
    </w:p>
    <w:p w14:paraId="34050674" w14:textId="0F041EEB" w:rsidR="0035517B" w:rsidRPr="00DE5B0C" w:rsidRDefault="00DE5B0C" w:rsidP="00651E7B">
      <w:pPr>
        <w:pStyle w:val="Standard1"/>
        <w:numPr>
          <w:ilvl w:val="0"/>
          <w:numId w:val="16"/>
        </w:numPr>
        <w:spacing w:line="276" w:lineRule="auto"/>
        <w:jc w:val="left"/>
      </w:pPr>
      <m:oMath>
        <m:r>
          <w:rPr>
            <w:rFonts w:ascii="Cambria Math" w:hAnsi="Cambria Math"/>
          </w:rPr>
          <m:t>n</m:t>
        </m:r>
      </m:oMath>
      <w:r w:rsidR="00593415" w:rsidRPr="00DE5B0C">
        <w:t xml:space="preserve"> is the </w:t>
      </w:r>
      <w:r w:rsidR="00B46FCF" w:rsidRPr="00DE5B0C">
        <w:t>strain hardening exponent</w:t>
      </w:r>
    </w:p>
    <w:p w14:paraId="40DB8CCB" w14:textId="4F5EE946" w:rsidR="00C36874" w:rsidRPr="003C51CB" w:rsidRDefault="00C36874" w:rsidP="00651E7B">
      <w:pPr>
        <w:pStyle w:val="Standard1"/>
        <w:spacing w:line="360" w:lineRule="auto"/>
        <w:ind w:left="720"/>
        <w:jc w:val="left"/>
      </w:pPr>
    </w:p>
    <w:p w14:paraId="2336BE0D" w14:textId="77B8EA54" w:rsidR="00087960" w:rsidRDefault="00087960" w:rsidP="00651E7B">
      <w:pPr>
        <w:pStyle w:val="Standard1"/>
        <w:spacing w:line="360" w:lineRule="auto"/>
        <w:jc w:val="left"/>
        <w:rPr>
          <w:lang w:val="vi-VN"/>
        </w:rPr>
      </w:pPr>
      <w:r w:rsidRPr="003C51CB">
        <w:t xml:space="preserve">The Voce law </w:t>
      </w:r>
      <w:r w:rsidR="000E495C" w:rsidRPr="003C51CB">
        <w:t>is expressed as</w:t>
      </w:r>
      <w:r w:rsidRPr="003C51CB">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E33381" w14:paraId="41EBEFE9" w14:textId="77777777" w:rsidTr="00F10A7B">
        <w:trPr>
          <w:trHeight w:val="480"/>
        </w:trPr>
        <w:tc>
          <w:tcPr>
            <w:tcW w:w="8330" w:type="dxa"/>
          </w:tcPr>
          <w:p w14:paraId="23C3702C" w14:textId="216ECF29" w:rsidR="00C36874" w:rsidRPr="00DE5B0C" w:rsidRDefault="00000000" w:rsidP="00651E7B">
            <w:pPr>
              <w:rPr>
                <w:i/>
                <w:lang w:val="vi-VN"/>
              </w:rPr>
            </w:pPr>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r>
                  <w:rPr>
                    <w:rFonts w:ascii="Cambria Math" w:hAnsi="Cambria Math"/>
                  </w:rPr>
                  <m:t xml:space="preserve"> = </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r>
                  <w:rPr>
                    <w:rFonts w:ascii="Cambria Math" w:hAnsi="Cambria Math"/>
                  </w:rPr>
                  <m:t>Q</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sSub>
                          <m:sSubPr>
                            <m:ctrlPr>
                              <w:rPr>
                                <w:rFonts w:ascii="Cambria Math" w:hAnsi="Cambria Math"/>
                              </w:rPr>
                            </m:ctrlPr>
                          </m:sSubPr>
                          <m:e>
                            <m:r>
                              <w:rPr>
                                <w:rFonts w:ascii="Cambria Math" w:hAnsi="Cambria Math"/>
                              </w:rPr>
                              <m:t>ε</m:t>
                            </m:r>
                          </m:e>
                          <m:sub>
                            <m:r>
                              <w:rPr>
                                <w:rFonts w:ascii="Cambria Math" w:hAnsi="Cambria Math"/>
                              </w:rPr>
                              <m:t>p</m:t>
                            </m:r>
                          </m:sub>
                        </m:sSub>
                      </m:sup>
                    </m:sSup>
                  </m:e>
                </m:d>
                <m:r>
                  <w:rPr>
                    <w:rFonts w:ascii="Cambria Math" w:hAnsi="Cambria Math"/>
                  </w:rPr>
                  <m:t xml:space="preserve"> </m:t>
                </m:r>
              </m:oMath>
            </m:oMathPara>
          </w:p>
        </w:tc>
        <w:tc>
          <w:tcPr>
            <w:tcW w:w="723" w:type="dxa"/>
          </w:tcPr>
          <w:p w14:paraId="1BB32054" w14:textId="52836CF1" w:rsidR="00C36874" w:rsidRPr="00C36874" w:rsidRDefault="00C36874" w:rsidP="00651E7B">
            <w:pPr>
              <w:pStyle w:val="Caption"/>
              <w:spacing w:line="360" w:lineRule="auto"/>
              <w:rPr>
                <w:b w:val="0"/>
                <w:bCs/>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3</w:t>
            </w:r>
            <w:r w:rsidR="00E85AA5">
              <w:rPr>
                <w:b w:val="0"/>
                <w:bCs/>
                <w:lang w:val="vi-VN"/>
              </w:rPr>
              <w:fldChar w:fldCharType="end"/>
            </w:r>
            <w:r w:rsidRPr="00C36874">
              <w:rPr>
                <w:b w:val="0"/>
                <w:bCs/>
                <w:lang w:val="vi-VN"/>
              </w:rPr>
              <w:t>)</w:t>
            </w:r>
          </w:p>
        </w:tc>
      </w:tr>
    </w:tbl>
    <w:p w14:paraId="36581EB4" w14:textId="605C187D" w:rsidR="0010178E" w:rsidRPr="003C51CB" w:rsidRDefault="00946067" w:rsidP="00651E7B">
      <w:pPr>
        <w:pStyle w:val="Standard1"/>
        <w:spacing w:line="360" w:lineRule="auto"/>
        <w:jc w:val="left"/>
      </w:pPr>
      <w:r>
        <w:t>W</w:t>
      </w:r>
      <w:r w:rsidR="0010178E" w:rsidRPr="003C51CB">
        <w:t>here:</w:t>
      </w:r>
    </w:p>
    <w:p w14:paraId="56CA664D" w14:textId="5AC9ED86" w:rsidR="0010178E" w:rsidRPr="00DE5B0C"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oMath>
      <w:r w:rsidR="00612F72" w:rsidRPr="00DE5B0C">
        <w:t xml:space="preserve"> is the true stress</w:t>
      </w:r>
    </w:p>
    <w:p w14:paraId="3F801EC3" w14:textId="210F9CA6" w:rsidR="00612F72" w:rsidRPr="00DE5B0C" w:rsidRDefault="00000000" w:rsidP="00651E7B">
      <w:pPr>
        <w:pStyle w:val="Standard1"/>
        <w:numPr>
          <w:ilvl w:val="0"/>
          <w:numId w:val="16"/>
        </w:numPr>
        <w:spacing w:line="276" w:lineRule="auto"/>
        <w:jc w:val="left"/>
        <w:rPr>
          <w:lang w:val="en-GB"/>
        </w:rPr>
      </w:pPr>
      <m:oMath>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sidR="00A6385A" w:rsidRPr="00DE5B0C">
        <w:rPr>
          <w:lang w:val="en-GB"/>
        </w:rPr>
        <w:t xml:space="preserve"> is the </w:t>
      </w:r>
      <w:r w:rsidR="00A1741B" w:rsidRPr="00DE5B0C">
        <w:rPr>
          <w:lang w:val="en-GB"/>
        </w:rPr>
        <w:t>initial yielding stress before hardening</w:t>
      </w:r>
    </w:p>
    <w:p w14:paraId="3C32086D" w14:textId="6B7B088A" w:rsidR="00612F72" w:rsidRPr="00DE5B0C" w:rsidRDefault="00DE5B0C" w:rsidP="00651E7B">
      <w:pPr>
        <w:pStyle w:val="Standard1"/>
        <w:numPr>
          <w:ilvl w:val="0"/>
          <w:numId w:val="16"/>
        </w:numPr>
        <w:spacing w:line="276" w:lineRule="auto"/>
        <w:jc w:val="left"/>
      </w:pPr>
      <m:oMath>
        <m:r>
          <w:rPr>
            <w:rFonts w:ascii="Cambria Math" w:hAnsi="Cambria Math"/>
          </w:rPr>
          <m:t>Q</m:t>
        </m:r>
      </m:oMath>
      <w:r w:rsidR="00E40C15" w:rsidRPr="00DE5B0C">
        <w:rPr>
          <w:iCs/>
        </w:rPr>
        <w:t xml:space="preserve"> is the saturation stress</w:t>
      </w:r>
    </w:p>
    <w:p w14:paraId="204D2BF7" w14:textId="2F3D46CB" w:rsidR="00612F72" w:rsidRPr="003C51CB"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rsidR="00E40C15" w:rsidRPr="00DE5B0C">
        <w:t xml:space="preserve"> is</w:t>
      </w:r>
      <w:r w:rsidR="00E40C15" w:rsidRPr="003C51CB">
        <w:t xml:space="preserve"> a parameter that controls how quick stress approaches saturation</w:t>
      </w:r>
    </w:p>
    <w:p w14:paraId="7D379F54" w14:textId="7B4D21E6" w:rsidR="00DC3F8B"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12F72" w:rsidRPr="00DE5B0C">
        <w:t xml:space="preserve"> is the tr</w:t>
      </w:r>
      <w:r w:rsidR="00612F72" w:rsidRPr="003C51CB">
        <w:t>ue plastic strain</w:t>
      </w:r>
    </w:p>
    <w:p w14:paraId="356873BB" w14:textId="77777777" w:rsidR="00651E7B" w:rsidRPr="00C36874" w:rsidRDefault="00651E7B" w:rsidP="00651E7B">
      <w:pPr>
        <w:pStyle w:val="Standard1"/>
        <w:spacing w:line="276" w:lineRule="auto"/>
        <w:ind w:left="720"/>
        <w:jc w:val="left"/>
      </w:pPr>
    </w:p>
    <w:p w14:paraId="0AD74BD0" w14:textId="248AFD08" w:rsidR="00AA14B1" w:rsidRPr="003C51CB" w:rsidRDefault="00874C64" w:rsidP="00651E7B">
      <w:pPr>
        <w:pStyle w:val="Standard1"/>
        <w:spacing w:line="360" w:lineRule="auto"/>
        <w:jc w:val="both"/>
      </w:pPr>
      <w:r w:rsidRPr="003C51CB">
        <w:t xml:space="preserve">The true stress and strain are obtained from experiment while </w:t>
      </w:r>
      <m:oMath>
        <m:r>
          <w:rPr>
            <w:rFonts w:ascii="Cambria Math" w:hAnsi="Cambria Math"/>
          </w:rPr>
          <m:t xml:space="preserve">A, </m:t>
        </m:r>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 xml:space="preserve">p, </m:t>
            </m:r>
          </m:sub>
        </m:sSub>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 xml:space="preserve">, Q,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w:rPr>
            <w:rFonts w:ascii="Cambria Math" w:hAnsi="Cambria Math"/>
          </w:rPr>
          <m:t xml:space="preserve">,α </m:t>
        </m:r>
      </m:oMath>
      <w:r w:rsidRPr="003C51CB">
        <w:t xml:space="preserve"> need to be determined for a specific material usually by uniaxial tension tests.</w:t>
      </w:r>
      <w:r w:rsidR="005F22D7" w:rsidRPr="003C51CB">
        <w:t xml:space="preserve"> </w:t>
      </w:r>
      <w:r w:rsidR="00682C2D" w:rsidRPr="003C51CB">
        <w:t xml:space="preserve">After </w:t>
      </w:r>
      <w:r w:rsidR="00682C2D" w:rsidRPr="003C51CB">
        <w:lastRenderedPageBreak/>
        <w:t xml:space="preserve">calibration, </w:t>
      </w:r>
      <w:r w:rsidR="00A758D3" w:rsidRPr="003C51CB">
        <w:t>more stress and strain data can be generated</w:t>
      </w:r>
      <w:r w:rsidR="00474CB5" w:rsidRPr="003C51CB">
        <w:t xml:space="preserve"> from the equation</w:t>
      </w:r>
      <w:r w:rsidR="00A758D3" w:rsidRPr="003C51CB">
        <w:t xml:space="preserve"> and used as the input for simulation. </w:t>
      </w:r>
    </w:p>
    <w:p w14:paraId="6A5F1506" w14:textId="133F166D" w:rsidR="004B4421" w:rsidRPr="00C36874" w:rsidRDefault="00E0675A" w:rsidP="00651E7B">
      <w:pPr>
        <w:pStyle w:val="Standard1"/>
        <w:spacing w:line="360" w:lineRule="auto"/>
        <w:jc w:val="both"/>
        <w:rPr>
          <w:lang w:val="vi-VN"/>
        </w:rPr>
      </w:pPr>
      <w:r w:rsidRPr="003C51CB">
        <w:t>The Swift-Voce equation has shown good results</w:t>
      </w:r>
      <w:r w:rsidR="00F552FF" w:rsidRPr="003C51CB">
        <w:t xml:space="preserve"> when fitted for low </w:t>
      </w:r>
      <w:r w:rsidR="002F243D">
        <w:t>strain-rate</w:t>
      </w:r>
      <w:r w:rsidR="00F552FF" w:rsidRPr="003C51CB">
        <w:t>. Ho</w:t>
      </w:r>
      <w:r w:rsidR="00B45969" w:rsidRPr="003C51CB">
        <w:t xml:space="preserve">wever, for higher </w:t>
      </w:r>
      <w:r w:rsidR="002F243D">
        <w:t>strain-rate</w:t>
      </w:r>
      <w:r w:rsidR="00B45969" w:rsidRPr="003C51CB">
        <w:t xml:space="preserve"> such as 1, the modified Swift-Voce equation has shown better results</w:t>
      </w:r>
      <w:r w:rsidR="00153AA5" w:rsidRPr="003C51CB">
        <w:t xml:space="preserve"> since it accounts for initial rapid hardening, saturation effects, and additional damping. </w:t>
      </w:r>
      <w:r w:rsidR="006B5CA9" w:rsidRPr="003C51CB">
        <w:t xml:space="preserve">The modified Swift-Voce equation can be described </w:t>
      </w:r>
      <w:r w:rsidR="004B4421" w:rsidRPr="003C51CB">
        <w:t>in</w:t>
      </w:r>
      <w:r w:rsidR="003132F4" w:rsidRPr="003C51CB">
        <w:t xml:space="preserve"> Equation </w:t>
      </w:r>
      <w:r w:rsidR="00C36874" w:rsidRPr="00C36874">
        <w:fldChar w:fldCharType="begin"/>
      </w:r>
      <w:r w:rsidR="00C36874" w:rsidRPr="00C36874">
        <w:instrText xml:space="preserve"> REF _Ref185012752 \h  \* MERGEFORMAT </w:instrText>
      </w:r>
      <w:r w:rsidR="00C36874" w:rsidRPr="00C36874">
        <w:fldChar w:fldCharType="separate"/>
      </w:r>
      <w:r w:rsidR="00532ED6" w:rsidRPr="00532ED6">
        <w:rPr>
          <w:lang w:val="vi-VN"/>
        </w:rPr>
        <w:t>(</w:t>
      </w:r>
      <w:r w:rsidR="00532ED6" w:rsidRPr="00532ED6">
        <w:rPr>
          <w:noProof/>
          <w:lang w:val="vi-VN"/>
        </w:rPr>
        <w:t>2</w:t>
      </w:r>
      <w:r w:rsidR="00532ED6" w:rsidRPr="00532ED6">
        <w:rPr>
          <w:noProof/>
          <w:lang w:val="vi-VN"/>
        </w:rPr>
        <w:noBreakHyphen/>
        <w:t>4</w:t>
      </w:r>
      <w:r w:rsidR="00532ED6" w:rsidRPr="00532ED6">
        <w:rPr>
          <w:lang w:val="vi-VN"/>
        </w:rPr>
        <w:t>)</w:t>
      </w:r>
      <w:r w:rsidR="00C36874" w:rsidRPr="00C36874">
        <w:fldChar w:fldCharType="end"/>
      </w:r>
      <w:r w:rsidR="00C36874">
        <w:rPr>
          <w:lang w:val="vi-VN"/>
        </w:rPr>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2B5F10F2" w14:textId="77777777" w:rsidTr="00F10A7B">
        <w:tc>
          <w:tcPr>
            <w:tcW w:w="8330" w:type="dxa"/>
          </w:tcPr>
          <w:p w14:paraId="147EB34A" w14:textId="25D4154D" w:rsidR="00C36874" w:rsidRPr="00DE5B0C" w:rsidRDefault="00000000" w:rsidP="00651E7B">
            <w:pPr>
              <w:rPr>
                <w:i/>
                <w:lang w:val="vi-VN"/>
              </w:rPr>
            </w:pPr>
            <m:oMathPara>
              <m:oMath>
                <m:sSub>
                  <m:sSubPr>
                    <m:ctrlPr>
                      <w:rPr>
                        <w:rFonts w:ascii="Cambria Math" w:hAnsi="Cambria Math"/>
                        <w:i/>
                      </w:rPr>
                    </m:ctrlPr>
                  </m:sSubPr>
                  <m:e>
                    <m:r>
                      <m:rPr>
                        <m:sty m:val="p"/>
                      </m:rPr>
                      <w:rPr>
                        <w:rFonts w:ascii="Cambria Math" w:hAnsi="Cambria Math"/>
                      </w:rPr>
                      <m:t>σ</m:t>
                    </m:r>
                  </m:e>
                  <m:sub>
                    <m:r>
                      <m:rPr>
                        <m:nor/>
                      </m:rPr>
                      <w:rPr>
                        <w:rFonts w:ascii="Cambria Math" w:hAnsi="Cambria Math"/>
                        <w:lang w:val="sv-SE"/>
                      </w:rPr>
                      <m:t>MSV</m:t>
                    </m:r>
                  </m:sub>
                </m:sSub>
                <m:d>
                  <m:dPr>
                    <m:ctrlPr>
                      <w:rPr>
                        <w:rFonts w:ascii="Cambria Math" w:hAnsi="Cambria Math"/>
                      </w:rPr>
                    </m:ctrlPr>
                  </m:dPr>
                  <m:e>
                    <m:r>
                      <m:rPr>
                        <m:sty m:val="p"/>
                      </m:rPr>
                      <w:rPr>
                        <w:rFonts w:ascii="Cambria Math" w:hAnsi="Cambria Math"/>
                      </w:rPr>
                      <m:t>ε</m:t>
                    </m:r>
                    <m:ctrlPr>
                      <w:rPr>
                        <w:rFonts w:ascii="Cambria Math" w:hAnsi="Cambria Math"/>
                        <w:i/>
                      </w:rPr>
                    </m:ctrlPr>
                  </m:e>
                </m:d>
                <m:r>
                  <w:rPr>
                    <w:rFonts w:ascii="Cambria Math" w:hAnsi="Cambria Math"/>
                    <w:lang w:val="sv-SE"/>
                  </w:rPr>
                  <m:t>=</m:t>
                </m:r>
                <m:r>
                  <w:rPr>
                    <w:rFonts w:ascii="Cambria Math" w:hAnsi="Cambria Math"/>
                  </w:rPr>
                  <m:t>A</m:t>
                </m:r>
                <m:r>
                  <m:rPr>
                    <m:sty m:val="p"/>
                  </m:rPr>
                  <w:rPr>
                    <w:rFonts w:ascii="Cambria Math" w:hAnsi="Cambria Math"/>
                    <w:lang w:val="sv-SE"/>
                  </w:rPr>
                  <m:t>⋅</m:t>
                </m:r>
                <m:sSup>
                  <m:sSupPr>
                    <m:ctrlPr>
                      <w:rPr>
                        <w:rFonts w:ascii="Cambria Math" w:hAnsi="Cambria Math"/>
                        <w:i/>
                      </w:rPr>
                    </m:ctrlPr>
                  </m:sSupPr>
                  <m:e>
                    <m:d>
                      <m:dPr>
                        <m:ctrlPr>
                          <w:rPr>
                            <w:rFonts w:ascii="Cambria Math" w:hAnsi="Cambria Math"/>
                          </w:rPr>
                        </m:ctrlPr>
                      </m:dPr>
                      <m:e>
                        <m:r>
                          <m:rPr>
                            <m:sty m:val="p"/>
                          </m:rPr>
                          <w:rPr>
                            <w:rFonts w:ascii="Cambria Math" w:hAnsi="Cambria Math"/>
                          </w:rPr>
                          <m:t>ε</m:t>
                        </m:r>
                        <m:r>
                          <w:rPr>
                            <w:rFonts w:ascii="Cambria Math" w:hAnsi="Cambria Math"/>
                            <w:lang w:val="sv-SE"/>
                          </w:rPr>
                          <m:t>+</m:t>
                        </m:r>
                        <m:sSub>
                          <m:sSubPr>
                            <m:ctrlPr>
                              <w:rPr>
                                <w:rFonts w:ascii="Cambria Math" w:hAnsi="Cambria Math"/>
                              </w:rPr>
                            </m:ctrlPr>
                          </m:sSubPr>
                          <m:e>
                            <m:r>
                              <w:rPr>
                                <w:rFonts w:ascii="Cambria Math" w:hAnsi="Cambria Math"/>
                              </w:rPr>
                              <m:t>ε</m:t>
                            </m:r>
                          </m:e>
                          <m:sub>
                            <m:r>
                              <m:rPr>
                                <m:sty m:val="p"/>
                              </m:rPr>
                              <w:rPr>
                                <w:rFonts w:ascii="Cambria Math" w:hAnsi="Cambria Math"/>
                                <w:lang w:val="fi-FI"/>
                              </w:rPr>
                              <m:t>0</m:t>
                            </m:r>
                          </m:sub>
                        </m:sSub>
                        <m:ctrlPr>
                          <w:rPr>
                            <w:rFonts w:ascii="Cambria Math" w:hAnsi="Cambria Math"/>
                            <w:i/>
                          </w:rPr>
                        </m:ctrlPr>
                      </m:e>
                    </m:d>
                    <m:ctrlPr>
                      <w:rPr>
                        <w:rFonts w:ascii="Cambria Math" w:hAnsi="Cambria Math"/>
                      </w:rPr>
                    </m:ctrlPr>
                  </m:e>
                  <m:sup>
                    <m:r>
                      <w:rPr>
                        <w:rFonts w:ascii="Cambria Math" w:hAnsi="Cambria Math"/>
                      </w:rPr>
                      <m:t>n</m:t>
                    </m:r>
                  </m:sup>
                </m:sSup>
                <m:r>
                  <w:rPr>
                    <w:rFonts w:ascii="Cambria Math" w:hAnsi="Cambria Math"/>
                    <w:lang w:val="sv-SE"/>
                  </w:rPr>
                  <m:t>+</m:t>
                </m:r>
                <m:r>
                  <w:rPr>
                    <w:rFonts w:ascii="Cambria Math" w:hAnsi="Cambria Math"/>
                  </w:rPr>
                  <m:t>Q</m:t>
                </m:r>
                <m:r>
                  <m:rPr>
                    <m:sty m:val="p"/>
                  </m:rPr>
                  <w:rPr>
                    <w:rFonts w:ascii="Cambria Math" w:hAnsi="Cambria Math"/>
                    <w:lang w:val="sv-SE"/>
                  </w:rPr>
                  <m:t>⋅</m:t>
                </m:r>
                <m:d>
                  <m:dPr>
                    <m:ctrlPr>
                      <w:rPr>
                        <w:rFonts w:ascii="Cambria Math" w:hAnsi="Cambria Math"/>
                      </w:rPr>
                    </m:ctrlPr>
                  </m:dPr>
                  <m:e>
                    <m:r>
                      <w:rPr>
                        <w:rFonts w:ascii="Cambria Math" w:hAnsi="Cambria Math"/>
                        <w:lang w:val="sv-SE"/>
                      </w:rPr>
                      <m:t>1-</m:t>
                    </m:r>
                    <m:sSup>
                      <m:sSupPr>
                        <m:ctrlPr>
                          <w:rPr>
                            <w:rFonts w:ascii="Cambria Math" w:hAnsi="Cambria Math"/>
                            <w:i/>
                          </w:rPr>
                        </m:ctrlPr>
                      </m:sSupPr>
                      <m:e>
                        <m:r>
                          <w:rPr>
                            <w:rFonts w:ascii="Cambria Math" w:hAnsi="Cambria Math"/>
                          </w:rPr>
                          <m:t>e</m:t>
                        </m:r>
                      </m:e>
                      <m:sup>
                        <m:r>
                          <w:rPr>
                            <w:rFonts w:ascii="Cambria Math" w:hAnsi="Cambria Math"/>
                            <w:lang w:val="sv-SE"/>
                          </w:rPr>
                          <m:t>-</m:t>
                        </m:r>
                        <m:r>
                          <w:rPr>
                            <w:rFonts w:ascii="Cambria Math" w:hAnsi="Cambria Math"/>
                          </w:rPr>
                          <m:t>B</m:t>
                        </m:r>
                        <m:r>
                          <m:rPr>
                            <m:sty m:val="p"/>
                          </m:rPr>
                          <w:rPr>
                            <w:rFonts w:ascii="Cambria Math" w:hAnsi="Cambria Math"/>
                            <w:lang w:val="sv-SE"/>
                          </w:rPr>
                          <m:t>⋅</m:t>
                        </m:r>
                        <m:r>
                          <m:rPr>
                            <m:sty m:val="p"/>
                          </m:rPr>
                          <w:rPr>
                            <w:rFonts w:ascii="Cambria Math" w:hAnsi="Cambria Math"/>
                          </w:rPr>
                          <m:t>ε</m:t>
                        </m:r>
                      </m:sup>
                    </m:sSup>
                    <m:ctrlPr>
                      <w:rPr>
                        <w:rFonts w:ascii="Cambria Math" w:hAnsi="Cambria Math"/>
                        <w:i/>
                      </w:rPr>
                    </m:ctrlPr>
                  </m:e>
                </m:d>
                <m:r>
                  <m:rPr>
                    <m:sty m:val="p"/>
                  </m:rPr>
                  <w:rPr>
                    <w:rFonts w:ascii="Cambria Math" w:hAnsi="Cambria Math"/>
                    <w:lang w:val="sv-SE"/>
                  </w:rPr>
                  <m:t>⋅</m:t>
                </m:r>
                <m:f>
                  <m:fPr>
                    <m:ctrlPr>
                      <w:rPr>
                        <w:rFonts w:ascii="Cambria Math" w:hAnsi="Cambria Math"/>
                      </w:rPr>
                    </m:ctrlPr>
                  </m:fPr>
                  <m:num>
                    <m:r>
                      <w:rPr>
                        <w:rFonts w:ascii="Cambria Math" w:hAnsi="Cambria Math"/>
                        <w:lang w:val="sv-SE"/>
                      </w:rPr>
                      <m:t>1-</m:t>
                    </m:r>
                    <m:sSup>
                      <m:sSupPr>
                        <m:ctrlPr>
                          <w:rPr>
                            <w:rFonts w:ascii="Cambria Math" w:hAnsi="Cambria Math"/>
                            <w:i/>
                          </w:rPr>
                        </m:ctrlPr>
                      </m:sSupPr>
                      <m:e>
                        <m:r>
                          <w:rPr>
                            <w:rFonts w:ascii="Cambria Math" w:hAnsi="Cambria Math"/>
                          </w:rPr>
                          <m:t>e</m:t>
                        </m:r>
                      </m:e>
                      <m:sup>
                        <m:r>
                          <w:rPr>
                            <w:rFonts w:ascii="Cambria Math" w:hAnsi="Cambria Math"/>
                            <w:lang w:val="sv-SE"/>
                          </w:rPr>
                          <m:t>-</m:t>
                        </m:r>
                        <m:r>
                          <m:rPr>
                            <m:sty m:val="p"/>
                          </m:rPr>
                          <w:rPr>
                            <w:rFonts w:ascii="Cambria Math" w:hAnsi="Cambria Math"/>
                          </w:rPr>
                          <m:t>α</m:t>
                        </m:r>
                        <m:r>
                          <m:rPr>
                            <m:sty m:val="p"/>
                          </m:rPr>
                          <w:rPr>
                            <w:rFonts w:ascii="Cambria Math" w:hAnsi="Cambria Math"/>
                            <w:lang w:val="sv-SE"/>
                          </w:rPr>
                          <m:t>⋅</m:t>
                        </m:r>
                        <m:r>
                          <m:rPr>
                            <m:sty m:val="p"/>
                          </m:rPr>
                          <w:rPr>
                            <w:rFonts w:ascii="Cambria Math" w:hAnsi="Cambria Math"/>
                          </w:rPr>
                          <m:t>ε</m:t>
                        </m:r>
                      </m:sup>
                    </m:sSup>
                    <m:ctrlPr>
                      <w:rPr>
                        <w:rFonts w:ascii="Cambria Math" w:hAnsi="Cambria Math"/>
                        <w:i/>
                      </w:rPr>
                    </m:ctrlPr>
                  </m:num>
                  <m:den>
                    <m:r>
                      <w:rPr>
                        <w:rFonts w:ascii="Cambria Math" w:hAnsi="Cambria Math"/>
                        <w:lang w:val="sv-SE"/>
                      </w:rPr>
                      <m:t>1+</m:t>
                    </m:r>
                    <m:r>
                      <m:rPr>
                        <m:sty m:val="p"/>
                      </m:rPr>
                      <w:rPr>
                        <w:rFonts w:ascii="Cambria Math" w:hAnsi="Cambria Math"/>
                      </w:rPr>
                      <m:t>β</m:t>
                    </m:r>
                    <m:r>
                      <m:rPr>
                        <m:sty m:val="p"/>
                      </m:rPr>
                      <w:rPr>
                        <w:rFonts w:ascii="Cambria Math" w:hAnsi="Cambria Math"/>
                        <w:lang w:val="sv-SE"/>
                      </w:rPr>
                      <m:t>⋅</m:t>
                    </m:r>
                    <m:r>
                      <m:rPr>
                        <m:sty m:val="p"/>
                      </m:rPr>
                      <w:rPr>
                        <w:rFonts w:ascii="Cambria Math" w:hAnsi="Cambria Math"/>
                      </w:rPr>
                      <m:t>ε</m:t>
                    </m:r>
                    <m:ctrlPr>
                      <w:rPr>
                        <w:rFonts w:ascii="Cambria Math" w:hAnsi="Cambria Math"/>
                        <w:i/>
                      </w:rPr>
                    </m:ctrlPr>
                  </m:den>
                </m:f>
                <m:r>
                  <w:rPr>
                    <w:rFonts w:ascii="Cambria Math" w:hAnsi="Cambria Math"/>
                    <w:lang w:val="fi-FI"/>
                  </w:rPr>
                  <m:t xml:space="preserve"> </m:t>
                </m:r>
              </m:oMath>
            </m:oMathPara>
          </w:p>
        </w:tc>
        <w:tc>
          <w:tcPr>
            <w:tcW w:w="723" w:type="dxa"/>
          </w:tcPr>
          <w:p w14:paraId="5BB0DEC5" w14:textId="03F44A33" w:rsidR="00C36874" w:rsidRPr="00C36874" w:rsidRDefault="00C36874" w:rsidP="00651E7B">
            <w:pPr>
              <w:pStyle w:val="Caption"/>
              <w:spacing w:line="360" w:lineRule="auto"/>
              <w:rPr>
                <w:b w:val="0"/>
                <w:bCs/>
                <w:lang w:val="vi-VN"/>
              </w:rPr>
            </w:pPr>
            <w:bookmarkStart w:id="17" w:name="_Ref18501275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4</w:t>
            </w:r>
            <w:r w:rsidR="00E85AA5">
              <w:rPr>
                <w:b w:val="0"/>
                <w:bCs/>
                <w:lang w:val="vi-VN"/>
              </w:rPr>
              <w:fldChar w:fldCharType="end"/>
            </w:r>
            <w:r w:rsidRPr="00C36874">
              <w:rPr>
                <w:b w:val="0"/>
                <w:bCs/>
                <w:lang w:val="vi-VN"/>
              </w:rPr>
              <w:t>)</w:t>
            </w:r>
            <w:bookmarkEnd w:id="17"/>
          </w:p>
        </w:tc>
      </w:tr>
    </w:tbl>
    <w:p w14:paraId="12FA12BE" w14:textId="70157E51" w:rsidR="00AA14B1" w:rsidRDefault="00946067" w:rsidP="00651E7B">
      <w:pPr>
        <w:pStyle w:val="Standard1"/>
        <w:spacing w:line="360" w:lineRule="auto"/>
        <w:jc w:val="both"/>
      </w:pPr>
      <w:r>
        <w:t>W</w:t>
      </w:r>
      <w:r w:rsidR="00131767" w:rsidRPr="00C36874">
        <w:t xml:space="preserve">here </w:t>
      </w:r>
      <w:r w:rsidR="00FC78F3" w:rsidRPr="00C36874">
        <w:t>the Swift equation is kept the same as described in Equation</w:t>
      </w:r>
      <w:r w:rsidR="00C36874" w:rsidRPr="00C36874">
        <w:rPr>
          <w:lang w:val="vi-VN"/>
        </w:rPr>
        <w:t xml:space="preserve"> </w:t>
      </w:r>
      <w:r w:rsidR="00C36874" w:rsidRPr="00C36874">
        <w:rPr>
          <w:lang w:val="vi-VN"/>
        </w:rPr>
        <w:fldChar w:fldCharType="begin"/>
      </w:r>
      <w:r w:rsidR="00C36874" w:rsidRPr="00C36874">
        <w:rPr>
          <w:lang w:val="vi-VN"/>
        </w:rPr>
        <w:instrText xml:space="preserve"> REF _Ref185012801 \h  \* MERGEFORMAT </w:instrText>
      </w:r>
      <w:r w:rsidR="00C36874" w:rsidRPr="00C36874">
        <w:rPr>
          <w:lang w:val="vi-VN"/>
        </w:rPr>
      </w:r>
      <w:r w:rsidR="00C36874" w:rsidRPr="00C36874">
        <w:rPr>
          <w:lang w:val="vi-VN"/>
        </w:rPr>
        <w:fldChar w:fldCharType="separate"/>
      </w:r>
      <w:r w:rsidR="00532ED6" w:rsidRPr="00532ED6">
        <w:rPr>
          <w:lang w:val="vi-VN"/>
        </w:rPr>
        <w:t>(</w:t>
      </w:r>
      <w:r w:rsidR="00532ED6" w:rsidRPr="00532ED6">
        <w:rPr>
          <w:noProof/>
          <w:lang w:val="vi-VN"/>
        </w:rPr>
        <w:t>2</w:t>
      </w:r>
      <w:r w:rsidR="00532ED6" w:rsidRPr="00532ED6">
        <w:rPr>
          <w:noProof/>
          <w:lang w:val="vi-VN"/>
        </w:rPr>
        <w:noBreakHyphen/>
        <w:t>2</w:t>
      </w:r>
      <w:r w:rsidR="00532ED6" w:rsidRPr="00532ED6">
        <w:rPr>
          <w:lang w:val="vi-VN"/>
        </w:rPr>
        <w:t>)</w:t>
      </w:r>
      <w:r w:rsidR="00C36874" w:rsidRPr="00C36874">
        <w:rPr>
          <w:lang w:val="vi-VN"/>
        </w:rPr>
        <w:fldChar w:fldCharType="end"/>
      </w:r>
      <w:r w:rsidR="00D5616A" w:rsidRPr="00C36874">
        <w:t xml:space="preserve">, </w:t>
      </w:r>
      <w:r w:rsidR="00C0388F" w:rsidRPr="00C36874">
        <w:t xml:space="preserve">the Voce equation is updated </w:t>
      </w:r>
      <w:r w:rsidR="00D5616A" w:rsidRPr="00C36874">
        <w:t>in Equation</w:t>
      </w:r>
      <w:r w:rsidR="00F52E9D" w:rsidRPr="00C36874">
        <w:t xml:space="preserve"> </w:t>
      </w:r>
      <w:r w:rsidR="00C36874" w:rsidRPr="00C36874">
        <w:fldChar w:fldCharType="begin"/>
      </w:r>
      <w:r w:rsidR="00C36874" w:rsidRPr="00C36874">
        <w:instrText xml:space="preserve"> REF _Ref185012812 \h  \* MERGEFORMAT </w:instrText>
      </w:r>
      <w:r w:rsidR="00C36874" w:rsidRPr="00C36874">
        <w:fldChar w:fldCharType="separate"/>
      </w:r>
      <w:r w:rsidR="00532ED6" w:rsidRPr="00532ED6">
        <w:rPr>
          <w:lang w:val="vi-VN"/>
        </w:rPr>
        <w:t>(</w:t>
      </w:r>
      <w:r w:rsidR="00532ED6" w:rsidRPr="00532ED6">
        <w:rPr>
          <w:noProof/>
          <w:lang w:val="vi-VN"/>
        </w:rPr>
        <w:t>2</w:t>
      </w:r>
      <w:r w:rsidR="00532ED6" w:rsidRPr="00532ED6">
        <w:rPr>
          <w:noProof/>
          <w:lang w:val="vi-VN"/>
        </w:rPr>
        <w:noBreakHyphen/>
        <w:t>5</w:t>
      </w:r>
      <w:r w:rsidR="00532ED6" w:rsidRPr="00532ED6">
        <w:rPr>
          <w:lang w:val="vi-VN"/>
        </w:rPr>
        <w:t>)</w:t>
      </w:r>
      <w:r w:rsidR="00C36874" w:rsidRPr="00C36874">
        <w:fldChar w:fldCharType="end"/>
      </w:r>
      <w:r w:rsidR="00C36874" w:rsidRPr="00C36874">
        <w:rPr>
          <w:lang w:val="vi-VN"/>
        </w:rPr>
        <w:t xml:space="preserve"> </w:t>
      </w:r>
      <w:r w:rsidR="00D5616A" w:rsidRPr="00C36874">
        <w:t>and the new damping term is shown in Equation</w:t>
      </w:r>
      <w:r w:rsidR="00C36874" w:rsidRPr="00C36874">
        <w:rPr>
          <w:lang w:val="vi-VN"/>
        </w:rPr>
        <w:t xml:space="preserve"> </w:t>
      </w:r>
      <w:r w:rsidR="00C36874" w:rsidRPr="00C36874">
        <w:rPr>
          <w:lang w:val="vi-VN"/>
        </w:rPr>
        <w:fldChar w:fldCharType="begin"/>
      </w:r>
      <w:r w:rsidR="00C36874" w:rsidRPr="00C36874">
        <w:rPr>
          <w:lang w:val="vi-VN"/>
        </w:rPr>
        <w:instrText xml:space="preserve"> REF _Ref185012822 \h  \* MERGEFORMAT </w:instrText>
      </w:r>
      <w:r w:rsidR="00C36874" w:rsidRPr="00C36874">
        <w:rPr>
          <w:lang w:val="vi-VN"/>
        </w:rPr>
      </w:r>
      <w:r w:rsidR="00C36874" w:rsidRPr="00C36874">
        <w:rPr>
          <w:lang w:val="vi-VN"/>
        </w:rPr>
        <w:fldChar w:fldCharType="separate"/>
      </w:r>
      <w:r w:rsidR="00532ED6" w:rsidRPr="00532ED6">
        <w:rPr>
          <w:lang w:val="vi-VN"/>
        </w:rPr>
        <w:t>(</w:t>
      </w:r>
      <w:r w:rsidR="00532ED6" w:rsidRPr="00532ED6">
        <w:rPr>
          <w:noProof/>
          <w:lang w:val="vi-VN"/>
        </w:rPr>
        <w:t>2</w:t>
      </w:r>
      <w:r w:rsidR="00532ED6" w:rsidRPr="00532ED6">
        <w:rPr>
          <w:noProof/>
          <w:lang w:val="vi-VN"/>
        </w:rPr>
        <w:noBreakHyphen/>
        <w:t>6</w:t>
      </w:r>
      <w:r w:rsidR="00532ED6" w:rsidRPr="00532ED6">
        <w:rPr>
          <w:lang w:val="vi-VN"/>
        </w:rPr>
        <w:t>)</w:t>
      </w:r>
      <w:r w:rsidR="00C36874" w:rsidRPr="00C36874">
        <w:rPr>
          <w:lang w:val="vi-VN"/>
        </w:rPr>
        <w:fldChar w:fldCharType="end"/>
      </w:r>
      <w:r w:rsidR="00D5616A" w:rsidRPr="00C36874">
        <w:t>.</w:t>
      </w:r>
    </w:p>
    <w:p w14:paraId="64668C04" w14:textId="77777777" w:rsidR="00E2575F" w:rsidRPr="003C51CB" w:rsidRDefault="00E2575F" w:rsidP="00651E7B">
      <w:pPr>
        <w:pStyle w:val="Standard1"/>
        <w:spacing w:line="360" w:lineRule="auto"/>
        <w:jc w:val="both"/>
      </w:pPr>
    </w:p>
    <w:p w14:paraId="4287C004" w14:textId="6C9885D8" w:rsidR="00D5616A" w:rsidRDefault="000A3847" w:rsidP="00651E7B">
      <w:pPr>
        <w:pStyle w:val="Standard1"/>
        <w:spacing w:line="360" w:lineRule="auto"/>
        <w:jc w:val="left"/>
        <w:rPr>
          <w:lang w:val="vi-VN"/>
        </w:rPr>
      </w:pPr>
      <w:r w:rsidRPr="003C51CB">
        <w:t>Modified Voce equation:</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3113F379" w14:textId="77777777" w:rsidTr="00F10A7B">
        <w:tc>
          <w:tcPr>
            <w:tcW w:w="8330" w:type="dxa"/>
          </w:tcPr>
          <w:p w14:paraId="136B96A8" w14:textId="18324B34" w:rsidR="00C36874" w:rsidRPr="00DE5B0C" w:rsidRDefault="00000000" w:rsidP="00651E7B">
            <w:pPr>
              <w:rPr>
                <w:i/>
                <w:lang w:val="vi-VN"/>
              </w:rPr>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nor/>
                      </m:rPr>
                      <w:rPr>
                        <w:rFonts w:ascii="Cambria Math" w:hAnsi="Cambria Math"/>
                      </w:rPr>
                      <m:t>Voce</m:t>
                    </m:r>
                  </m:sub>
                </m:sSub>
                <m:d>
                  <m:dPr>
                    <m:ctrlPr>
                      <w:rPr>
                        <w:rFonts w:ascii="Cambria Math" w:hAnsi="Cambria Math"/>
                        <w:i/>
                      </w:rPr>
                    </m:ctrlPr>
                  </m:dPr>
                  <m:e>
                    <m:r>
                      <m:rPr>
                        <m:sty m:val="p"/>
                      </m:rPr>
                      <w:rPr>
                        <w:rFonts w:ascii="Cambria Math" w:hAnsi="Cambria Math"/>
                      </w:rPr>
                      <m:t>ε</m:t>
                    </m:r>
                  </m:e>
                </m:d>
                <m:r>
                  <w:rPr>
                    <w:rFonts w:ascii="Cambria Math" w:hAnsi="Cambria Math"/>
                  </w:rPr>
                  <m:t>=Q</m:t>
                </m:r>
                <m:r>
                  <m:rPr>
                    <m:sty m:val="p"/>
                  </m:rP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B</m:t>
                        </m:r>
                        <m:r>
                          <m:rPr>
                            <m:sty m:val="p"/>
                          </m:rPr>
                          <w:rPr>
                            <w:rFonts w:ascii="Cambria Math" w:hAnsi="Cambria Math"/>
                          </w:rPr>
                          <m:t>⋅ε</m:t>
                        </m:r>
                      </m:sup>
                    </m:sSup>
                  </m:e>
                </m:d>
                <m:r>
                  <w:rPr>
                    <w:rFonts w:ascii="Cambria Math" w:hAnsi="Cambria Math"/>
                  </w:rPr>
                  <m:t xml:space="preserve"> </m:t>
                </m:r>
              </m:oMath>
            </m:oMathPara>
          </w:p>
        </w:tc>
        <w:tc>
          <w:tcPr>
            <w:tcW w:w="723" w:type="dxa"/>
          </w:tcPr>
          <w:p w14:paraId="217F70B7" w14:textId="13F10AFB" w:rsidR="00C36874" w:rsidRPr="00C36874" w:rsidRDefault="00C36874" w:rsidP="00651E7B">
            <w:pPr>
              <w:pStyle w:val="Caption"/>
              <w:spacing w:line="360" w:lineRule="auto"/>
              <w:rPr>
                <w:b w:val="0"/>
                <w:bCs/>
                <w:lang w:val="vi-VN"/>
              </w:rPr>
            </w:pPr>
            <w:bookmarkStart w:id="18" w:name="_Ref18501281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5</w:t>
            </w:r>
            <w:r w:rsidR="00E85AA5">
              <w:rPr>
                <w:b w:val="0"/>
                <w:bCs/>
                <w:lang w:val="vi-VN"/>
              </w:rPr>
              <w:fldChar w:fldCharType="end"/>
            </w:r>
            <w:r w:rsidRPr="00C36874">
              <w:rPr>
                <w:b w:val="0"/>
                <w:bCs/>
                <w:lang w:val="vi-VN"/>
              </w:rPr>
              <w:t>)</w:t>
            </w:r>
            <w:bookmarkEnd w:id="18"/>
          </w:p>
        </w:tc>
      </w:tr>
    </w:tbl>
    <w:p w14:paraId="16ED069B" w14:textId="62F519FB" w:rsidR="00464411" w:rsidRPr="003C51CB" w:rsidRDefault="00A607E1" w:rsidP="00651E7B">
      <w:pPr>
        <w:pStyle w:val="Standard1"/>
        <w:spacing w:line="360" w:lineRule="auto"/>
        <w:jc w:val="left"/>
      </w:pPr>
      <w:r>
        <w:t>Where:</w:t>
      </w:r>
    </w:p>
    <w:p w14:paraId="57A63E95" w14:textId="181F50CA" w:rsidR="00821DBE"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σ</m:t>
            </m:r>
            <m:ctrlPr>
              <w:rPr>
                <w:rFonts w:ascii="Cambria Math" w:hAnsi="Cambria Math"/>
              </w:rPr>
            </m:ctrlPr>
          </m:e>
          <m:sub>
            <m:r>
              <m:rPr>
                <m:nor/>
              </m:rPr>
              <w:rPr>
                <w:rFonts w:ascii="Cambria Math" w:hAnsi="Cambria Math"/>
              </w:rPr>
              <m:t>Voce</m:t>
            </m:r>
          </m:sub>
        </m:sSub>
        <m:d>
          <m:dPr>
            <m:ctrlPr>
              <w:rPr>
                <w:rFonts w:ascii="Cambria Math" w:hAnsi="Cambria Math"/>
                <w:i/>
              </w:rPr>
            </m:ctrlPr>
          </m:dPr>
          <m:e>
            <m:r>
              <w:rPr>
                <w:rFonts w:ascii="Cambria Math" w:hAnsi="Cambria Math"/>
              </w:rPr>
              <m:t>ε</m:t>
            </m:r>
          </m:e>
        </m:d>
      </m:oMath>
      <w:r w:rsidR="00821DBE" w:rsidRPr="00DE5B0C">
        <w:t xml:space="preserve"> is the true stress</w:t>
      </w:r>
    </w:p>
    <w:p w14:paraId="00E26C87" w14:textId="1D840074" w:rsidR="00821DBE" w:rsidRPr="00DE5B0C" w:rsidRDefault="00DE5B0C" w:rsidP="00651E7B">
      <w:pPr>
        <w:pStyle w:val="Standard1"/>
        <w:numPr>
          <w:ilvl w:val="0"/>
          <w:numId w:val="16"/>
        </w:numPr>
        <w:spacing w:line="276" w:lineRule="auto"/>
        <w:jc w:val="left"/>
      </w:pPr>
      <m:oMath>
        <m:r>
          <w:rPr>
            <w:rFonts w:ascii="Cambria Math" w:hAnsi="Cambria Math"/>
          </w:rPr>
          <m:t>Q</m:t>
        </m:r>
      </m:oMath>
      <w:r w:rsidR="00821DBE" w:rsidRPr="00DE5B0C">
        <w:rPr>
          <w:iCs/>
        </w:rPr>
        <w:t xml:space="preserve"> is the saturation stress</w:t>
      </w:r>
    </w:p>
    <w:p w14:paraId="096A17CA" w14:textId="0DCB54F4" w:rsidR="00821DBE" w:rsidRPr="00DE5B0C" w:rsidRDefault="00DE5B0C" w:rsidP="00651E7B">
      <w:pPr>
        <w:pStyle w:val="Standard1"/>
        <w:numPr>
          <w:ilvl w:val="0"/>
          <w:numId w:val="16"/>
        </w:numPr>
        <w:spacing w:line="276" w:lineRule="auto"/>
        <w:jc w:val="left"/>
      </w:pPr>
      <m:oMath>
        <m:r>
          <w:rPr>
            <w:rFonts w:ascii="Cambria Math" w:hAnsi="Cambria Math"/>
          </w:rPr>
          <m:t>B</m:t>
        </m:r>
      </m:oMath>
      <w:r w:rsidR="00821DBE" w:rsidRPr="00DE5B0C">
        <w:t xml:space="preserve"> is a parameter that controls how quick stress approaches saturation</w:t>
      </w:r>
    </w:p>
    <w:p w14:paraId="33E1C334" w14:textId="5C526EF5" w:rsidR="000A3847" w:rsidRDefault="00DE5B0C" w:rsidP="00F8732D">
      <w:pPr>
        <w:pStyle w:val="Standard1"/>
        <w:numPr>
          <w:ilvl w:val="0"/>
          <w:numId w:val="16"/>
        </w:numPr>
        <w:spacing w:line="276" w:lineRule="auto"/>
        <w:jc w:val="left"/>
      </w:pPr>
      <m:oMath>
        <m:r>
          <w:rPr>
            <w:rFonts w:ascii="Cambria Math" w:hAnsi="Cambria Math"/>
          </w:rPr>
          <m:t>ε</m:t>
        </m:r>
      </m:oMath>
      <w:r w:rsidR="00821DBE" w:rsidRPr="00DE5B0C">
        <w:t xml:space="preserve"> is the true plastic strain</w:t>
      </w:r>
    </w:p>
    <w:p w14:paraId="26A11DAF" w14:textId="77777777" w:rsidR="0033418E" w:rsidRPr="003C51CB" w:rsidRDefault="0033418E" w:rsidP="0033418E">
      <w:pPr>
        <w:pStyle w:val="Standard1"/>
        <w:spacing w:line="276" w:lineRule="auto"/>
        <w:jc w:val="left"/>
      </w:pPr>
    </w:p>
    <w:p w14:paraId="211F0556" w14:textId="02DD282A" w:rsidR="00464411" w:rsidRDefault="00464411" w:rsidP="00651E7B">
      <w:pPr>
        <w:pStyle w:val="Standard1"/>
        <w:spacing w:line="360" w:lineRule="auto"/>
        <w:jc w:val="left"/>
        <w:rPr>
          <w:lang w:val="vi-VN"/>
        </w:rPr>
      </w:pPr>
      <w:r w:rsidRPr="003C51CB">
        <w:t>Damping term:</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1EA4FBEC" w14:textId="77777777" w:rsidTr="00F10A7B">
        <w:tc>
          <w:tcPr>
            <w:tcW w:w="8330" w:type="dxa"/>
          </w:tcPr>
          <w:p w14:paraId="54D52A84" w14:textId="50B7F589" w:rsidR="00C36874" w:rsidRPr="00DE5B0C" w:rsidRDefault="00C36874" w:rsidP="00651E7B">
            <w:pPr>
              <w:rPr>
                <w:i/>
                <w:lang w:val="vi-VN"/>
              </w:rPr>
            </w:pPr>
            <m:oMathPara>
              <m:oMath>
                <m:r>
                  <m:rPr>
                    <m:nor/>
                  </m:rPr>
                  <w:rPr>
                    <w:rFonts w:ascii="Cambria Math" w:hAnsi="Cambria Math"/>
                  </w:rPr>
                  <m:t>Damping</m:t>
                </m:r>
                <m:r>
                  <w:rPr>
                    <w:rFonts w:ascii="Cambria Math" w:hAnsi="Cambria Math"/>
                  </w:rPr>
                  <m:t>=</m:t>
                </m:r>
                <m:f>
                  <m:fPr>
                    <m:ctrlPr>
                      <w:rPr>
                        <w:rFonts w:ascii="Cambria Math" w:hAnsi="Cambria Math"/>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α⋅ε</m:t>
                        </m:r>
                      </m:sup>
                    </m:sSup>
                    <m:ctrlPr>
                      <w:rPr>
                        <w:rFonts w:ascii="Cambria Math" w:hAnsi="Cambria Math"/>
                        <w:i/>
                      </w:rPr>
                    </m:ctrlPr>
                  </m:num>
                  <m:den>
                    <m:r>
                      <w:rPr>
                        <w:rFonts w:ascii="Cambria Math" w:hAnsi="Cambria Math"/>
                      </w:rPr>
                      <m:t>1+</m:t>
                    </m:r>
                    <m:r>
                      <m:rPr>
                        <m:sty m:val="p"/>
                      </m:rPr>
                      <w:rPr>
                        <w:rFonts w:ascii="Cambria Math" w:hAnsi="Cambria Math"/>
                      </w:rPr>
                      <m:t>β⋅ε</m:t>
                    </m:r>
                    <m:ctrlPr>
                      <w:rPr>
                        <w:rFonts w:ascii="Cambria Math" w:hAnsi="Cambria Math"/>
                        <w:i/>
                      </w:rPr>
                    </m:ctrlPr>
                  </m:den>
                </m:f>
                <m:r>
                  <w:rPr>
                    <w:rFonts w:ascii="Cambria Math" w:hAnsi="Cambria Math"/>
                  </w:rPr>
                  <m:t xml:space="preserve"> </m:t>
                </m:r>
              </m:oMath>
            </m:oMathPara>
          </w:p>
        </w:tc>
        <w:tc>
          <w:tcPr>
            <w:tcW w:w="723" w:type="dxa"/>
          </w:tcPr>
          <w:p w14:paraId="10CCDF73" w14:textId="561B273C" w:rsidR="00C36874" w:rsidRPr="00C36874" w:rsidRDefault="00C36874" w:rsidP="00651E7B">
            <w:pPr>
              <w:pStyle w:val="Caption"/>
              <w:spacing w:line="360" w:lineRule="auto"/>
              <w:rPr>
                <w:b w:val="0"/>
                <w:bCs/>
                <w:lang w:val="vi-VN"/>
              </w:rPr>
            </w:pPr>
            <w:bookmarkStart w:id="19" w:name="_Ref18501282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6</w:t>
            </w:r>
            <w:r w:rsidR="00E85AA5">
              <w:rPr>
                <w:b w:val="0"/>
                <w:bCs/>
                <w:lang w:val="vi-VN"/>
              </w:rPr>
              <w:fldChar w:fldCharType="end"/>
            </w:r>
            <w:r w:rsidRPr="00C36874">
              <w:rPr>
                <w:b w:val="0"/>
                <w:bCs/>
                <w:lang w:val="vi-VN"/>
              </w:rPr>
              <w:t>)</w:t>
            </w:r>
            <w:bookmarkEnd w:id="19"/>
          </w:p>
        </w:tc>
      </w:tr>
    </w:tbl>
    <w:p w14:paraId="2DE2E95F" w14:textId="18F17F3C" w:rsidR="00FC78F3" w:rsidRPr="003C51CB" w:rsidRDefault="00A607E1" w:rsidP="00651E7B">
      <w:pPr>
        <w:pStyle w:val="Standard1"/>
        <w:spacing w:line="360" w:lineRule="auto"/>
        <w:jc w:val="left"/>
      </w:pPr>
      <w:r>
        <w:t>Where:</w:t>
      </w:r>
    </w:p>
    <w:p w14:paraId="61F7E184" w14:textId="5069C880" w:rsidR="005260EA" w:rsidRPr="00DE5B0C" w:rsidRDefault="00DE5B0C" w:rsidP="00651E7B">
      <w:pPr>
        <w:pStyle w:val="Standard1"/>
        <w:numPr>
          <w:ilvl w:val="0"/>
          <w:numId w:val="16"/>
        </w:numPr>
        <w:spacing w:line="276" w:lineRule="auto"/>
        <w:jc w:val="left"/>
      </w:pPr>
      <m:oMath>
        <m:r>
          <w:rPr>
            <w:rFonts w:ascii="Cambria Math" w:hAnsi="Cambria Math"/>
          </w:rPr>
          <m:t xml:space="preserve">α </m:t>
        </m:r>
      </m:oMath>
      <w:r w:rsidR="005260EA" w:rsidRPr="00DE5B0C">
        <w:t xml:space="preserve">is </w:t>
      </w:r>
      <w:r w:rsidR="00F52E9D" w:rsidRPr="00DE5B0C">
        <w:t>the rate of exponential damping</w:t>
      </w:r>
    </w:p>
    <w:p w14:paraId="7D93780A" w14:textId="2B4F4385" w:rsidR="005260EA" w:rsidRPr="00DE5B0C" w:rsidRDefault="00DE5B0C" w:rsidP="00651E7B">
      <w:pPr>
        <w:pStyle w:val="Standard1"/>
        <w:numPr>
          <w:ilvl w:val="0"/>
          <w:numId w:val="16"/>
        </w:numPr>
        <w:spacing w:line="276" w:lineRule="auto"/>
        <w:jc w:val="left"/>
      </w:pPr>
      <m:oMath>
        <m:r>
          <w:rPr>
            <w:rFonts w:ascii="Cambria Math" w:hAnsi="Cambria Math"/>
          </w:rPr>
          <m:t>β</m:t>
        </m:r>
      </m:oMath>
      <w:r w:rsidR="005260EA" w:rsidRPr="00DE5B0C">
        <w:rPr>
          <w:iCs/>
        </w:rPr>
        <w:t xml:space="preserve"> </w:t>
      </w:r>
      <w:r w:rsidR="00F52E9D" w:rsidRPr="00DE5B0C">
        <w:rPr>
          <w:iCs/>
        </w:rPr>
        <w:t>influences how the damping effect scales with strain</w:t>
      </w:r>
    </w:p>
    <w:p w14:paraId="16AC3E7E" w14:textId="53BD7177" w:rsidR="005260EA" w:rsidRPr="00DE5B0C" w:rsidRDefault="00DE5B0C" w:rsidP="00651E7B">
      <w:pPr>
        <w:pStyle w:val="Standard1"/>
        <w:numPr>
          <w:ilvl w:val="0"/>
          <w:numId w:val="16"/>
        </w:numPr>
        <w:spacing w:line="276" w:lineRule="auto"/>
        <w:jc w:val="left"/>
      </w:pPr>
      <m:oMath>
        <m:r>
          <w:rPr>
            <w:rFonts w:ascii="Cambria Math" w:hAnsi="Cambria Math"/>
          </w:rPr>
          <m:t>ε</m:t>
        </m:r>
      </m:oMath>
      <w:r w:rsidR="005260EA" w:rsidRPr="00DE5B0C">
        <w:t xml:space="preserve"> is the true plastic strain</w:t>
      </w:r>
    </w:p>
    <w:p w14:paraId="03CBED85" w14:textId="77777777" w:rsidR="005260EA" w:rsidRPr="003C51CB" w:rsidRDefault="005260EA" w:rsidP="00651E7B">
      <w:pPr>
        <w:pStyle w:val="Standard1"/>
        <w:spacing w:line="360" w:lineRule="auto"/>
        <w:jc w:val="left"/>
      </w:pPr>
    </w:p>
    <w:p w14:paraId="2E78248D" w14:textId="4AC50491" w:rsidR="00D45A44" w:rsidRPr="003C51CB" w:rsidRDefault="00D45A44" w:rsidP="00651E7B">
      <w:pPr>
        <w:pStyle w:val="Standard1"/>
        <w:spacing w:line="360" w:lineRule="auto"/>
        <w:jc w:val="both"/>
      </w:pPr>
      <w:r w:rsidRPr="003C51CB">
        <w:t>To achieve the best fitting quality, the parameters should be validated by comparing the difference in the force – displacement curve between experiment and simulation and modified accordingly.</w:t>
      </w:r>
    </w:p>
    <w:p w14:paraId="72A57494" w14:textId="77777777" w:rsidR="001609C3" w:rsidRPr="003C51CB" w:rsidRDefault="001609C3" w:rsidP="00651E7B">
      <w:pPr>
        <w:pStyle w:val="Standard1"/>
        <w:spacing w:line="360" w:lineRule="auto"/>
        <w:jc w:val="both"/>
      </w:pPr>
    </w:p>
    <w:p w14:paraId="52738167" w14:textId="2176FBCA" w:rsidR="00C86390" w:rsidRDefault="00832C12" w:rsidP="00265594">
      <w:pPr>
        <w:pStyle w:val="Standard1"/>
        <w:spacing w:line="360" w:lineRule="auto"/>
        <w:jc w:val="both"/>
      </w:pPr>
      <w:r w:rsidRPr="003C51CB">
        <w:t xml:space="preserve">For material DP1000, </w:t>
      </w:r>
      <w:r w:rsidR="00F94010" w:rsidRPr="003C51CB">
        <w:t xml:space="preserve">these parameters have been calibrated at </w:t>
      </w:r>
      <w:r w:rsidR="00652611" w:rsidRPr="003C51CB">
        <w:t xml:space="preserve">room temperature (RT, 25 °C) and quasi-static (QS, 0.0001 s−1) tensile test result and shown good fitting </w:t>
      </w:r>
      <w:r w:rsidR="00652611" w:rsidRPr="003C51CB">
        <w:lastRenderedPageBreak/>
        <w:t>quality</w:t>
      </w:r>
      <w:r w:rsidR="00B50F01" w:rsidRPr="003C51CB">
        <w:t xml:space="preserve"> in comparison to using only Swift or Voce law </w:t>
      </w:r>
      <w:r w:rsidR="00B23090" w:rsidRPr="003C51CB">
        <w:t>for flow curve derivation</w:t>
      </w:r>
      <w:r w:rsidR="00A9424B" w:rsidRPr="003C51CB">
        <w:t>.</w:t>
      </w:r>
      <w:r w:rsidR="00231935" w:rsidRPr="003C51CB">
        <w:t xml:space="preserve"> </w:t>
      </w:r>
      <w:r w:rsidR="00F163C6" w:rsidRPr="003C51CB">
        <w:t>The result can be seen i</w:t>
      </w:r>
      <w:r w:rsidR="00F163C6" w:rsidRPr="00F10A7B">
        <w:t xml:space="preserve">n </w:t>
      </w:r>
      <w:r w:rsidR="00F20173" w:rsidRPr="00F10A7B">
        <w:fldChar w:fldCharType="begin"/>
      </w:r>
      <w:r w:rsidR="00F20173" w:rsidRPr="00F10A7B">
        <w:instrText xml:space="preserve"> REF _Ref177766481 \h  \* MERGEFORMAT </w:instrText>
      </w:r>
      <w:r w:rsidR="00F20173" w:rsidRPr="00F10A7B">
        <w:fldChar w:fldCharType="separate"/>
      </w:r>
      <w:r w:rsidR="00532ED6" w:rsidRPr="00532ED6">
        <w:t xml:space="preserve">Table </w:t>
      </w:r>
      <w:r w:rsidR="00532ED6" w:rsidRPr="00532ED6">
        <w:rPr>
          <w:noProof/>
        </w:rPr>
        <w:t>2</w:t>
      </w:r>
      <w:r w:rsidR="00532ED6" w:rsidRPr="00532ED6">
        <w:rPr>
          <w:noProof/>
        </w:rPr>
        <w:noBreakHyphen/>
        <w:t>1</w:t>
      </w:r>
      <w:r w:rsidR="00F20173" w:rsidRPr="00F10A7B">
        <w:fldChar w:fldCharType="end"/>
      </w:r>
      <w:r w:rsidR="00D45A44" w:rsidRPr="00F10A7B">
        <w:t xml:space="preserve"> </w:t>
      </w:r>
      <w:r w:rsidR="00D45A44" w:rsidRPr="00F10A7B">
        <w:fldChar w:fldCharType="begin"/>
      </w:r>
      <w:r w:rsidR="00A262A7" w:rsidRPr="00F10A7B">
        <w:instrText xml:space="preserve"> ADDIN ZOTERO_ITEM CSL_CITATION {"citationID":"XFomBQu6","properties":{"formattedCitation":"(Liu et al., 2019)","plainCitation":"(Liu et al., 2019)","noteIndex":0},"citationItems":[{"id":117,"uris":["http://zotero.org/users/local/wnJjTQal/items/38JWL3DK"],"itemData":{"id":117,"type":"article-journal","container-title":"Engineering Failure Analysis","DOI":"10.1016/j.engfailanal.2019.08.004","ISSN":"13506307","journalAbbreviation":"Engineering Failure Analysis","language":"en","page":"104138","source":"DOI.org (Crossref)","title":"Damage mechanism analysis of a high-strength dual-phase steel sheet with optimized fracture samples for various stress states and loading rates","volume":"106","author":[{"family":"Liu","given":"Wenqi"},{"family":"Lian","given":"Junhe"},{"family":"Münstermann","given":"Sebastian"}],"issued":{"date-parts":[["2019",12]]}}}],"schema":"https://github.com/citation-style-language/schema/raw/master/csl-citation.json"} </w:instrText>
      </w:r>
      <w:r w:rsidR="00D45A44" w:rsidRPr="00F10A7B">
        <w:fldChar w:fldCharType="separate"/>
      </w:r>
      <w:r w:rsidR="00A262A7" w:rsidRPr="00F10A7B">
        <w:rPr>
          <w:noProof/>
        </w:rPr>
        <w:t>(Liu et al., 2019)</w:t>
      </w:r>
      <w:r w:rsidR="00D45A44" w:rsidRPr="00F10A7B">
        <w:fldChar w:fldCharType="end"/>
      </w:r>
      <w:r w:rsidR="00F163C6" w:rsidRPr="00F10A7B">
        <w:t>.</w:t>
      </w:r>
    </w:p>
    <w:p w14:paraId="2CEBF10C" w14:textId="5C28430E" w:rsidR="00CB5C9D" w:rsidRPr="00CB5C9D" w:rsidRDefault="00CB5C9D" w:rsidP="00CB5C9D">
      <w:pPr>
        <w:pStyle w:val="Caption"/>
        <w:spacing w:after="0" w:line="360" w:lineRule="auto"/>
        <w:rPr>
          <w:b w:val="0"/>
          <w:bCs/>
        </w:rPr>
      </w:pPr>
      <w:bookmarkStart w:id="20" w:name="_Ref177766481"/>
      <w:r w:rsidRPr="00DE5B0C">
        <w:rPr>
          <w:b w:val="0"/>
          <w:bCs/>
        </w:rPr>
        <w:t xml:space="preserve">Table </w:t>
      </w:r>
      <w:r>
        <w:rPr>
          <w:b w:val="0"/>
          <w:bCs/>
        </w:rPr>
        <w:fldChar w:fldCharType="begin"/>
      </w:r>
      <w:r>
        <w:rPr>
          <w:b w:val="0"/>
          <w:bCs/>
        </w:rPr>
        <w:instrText xml:space="preserve"> STYLEREF 1 \s </w:instrText>
      </w:r>
      <w:r>
        <w:rPr>
          <w:b w:val="0"/>
          <w:bCs/>
        </w:rPr>
        <w:fldChar w:fldCharType="separate"/>
      </w:r>
      <w:r w:rsidR="00532ED6">
        <w:rPr>
          <w:b w:val="0"/>
          <w:bCs/>
          <w:noProof/>
        </w:rPr>
        <w:t>2</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532ED6">
        <w:rPr>
          <w:b w:val="0"/>
          <w:bCs/>
          <w:noProof/>
        </w:rPr>
        <w:t>1</w:t>
      </w:r>
      <w:r>
        <w:rPr>
          <w:b w:val="0"/>
          <w:bCs/>
        </w:rPr>
        <w:fldChar w:fldCharType="end"/>
      </w:r>
      <w:bookmarkEnd w:id="20"/>
      <w:r w:rsidRPr="00DE5B0C">
        <w:rPr>
          <w:b w:val="0"/>
          <w:bCs/>
        </w:rPr>
        <w:t>: Hardening parameters for DP1000 (RT, QS).</w:t>
      </w:r>
    </w:p>
    <w:tbl>
      <w:tblPr>
        <w:tblStyle w:val="TableGrid"/>
        <w:tblW w:w="0" w:type="auto"/>
        <w:tblLook w:val="04A0" w:firstRow="1" w:lastRow="0" w:firstColumn="1" w:lastColumn="0" w:noHBand="0" w:noVBand="1"/>
      </w:tblPr>
      <w:tblGrid>
        <w:gridCol w:w="1352"/>
        <w:gridCol w:w="1229"/>
        <w:gridCol w:w="1221"/>
        <w:gridCol w:w="1278"/>
        <w:gridCol w:w="1278"/>
        <w:gridCol w:w="1484"/>
        <w:gridCol w:w="1221"/>
      </w:tblGrid>
      <w:tr w:rsidR="00276D3B" w:rsidRPr="003C51CB" w14:paraId="313BD25B" w14:textId="77777777" w:rsidTr="00981C01">
        <w:tc>
          <w:tcPr>
            <w:tcW w:w="1352" w:type="dxa"/>
          </w:tcPr>
          <w:p w14:paraId="52745538" w14:textId="24A9FA8A" w:rsidR="00276D3B" w:rsidRPr="003C51CB" w:rsidRDefault="00F20173" w:rsidP="00651E7B">
            <w:pPr>
              <w:pStyle w:val="Standard1"/>
              <w:spacing w:line="360" w:lineRule="auto"/>
              <w:jc w:val="left"/>
            </w:pPr>
            <m:oMathPara>
              <m:oMath>
                <m:r>
                  <w:rPr>
                    <w:rFonts w:ascii="Cambria Math" w:hAnsi="Cambria Math"/>
                  </w:rPr>
                  <m:t>A</m:t>
                </m:r>
              </m:oMath>
            </m:oMathPara>
          </w:p>
        </w:tc>
        <w:tc>
          <w:tcPr>
            <w:tcW w:w="1229" w:type="dxa"/>
          </w:tcPr>
          <w:p w14:paraId="53F6263A" w14:textId="02F37C09" w:rsidR="00276D3B" w:rsidRPr="003C51CB" w:rsidRDefault="00000000" w:rsidP="00651E7B">
            <w:pPr>
              <w:pStyle w:val="Standard1"/>
              <w:spacing w:line="360" w:lineRule="auto"/>
              <w:jc w:val="left"/>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oMath>
            </m:oMathPara>
          </w:p>
        </w:tc>
        <w:tc>
          <w:tcPr>
            <w:tcW w:w="1221" w:type="dxa"/>
          </w:tcPr>
          <w:p w14:paraId="25255397" w14:textId="3A2B5EC6" w:rsidR="00276D3B" w:rsidRPr="003C51CB" w:rsidRDefault="00F20173" w:rsidP="00651E7B">
            <w:pPr>
              <w:pStyle w:val="Standard1"/>
              <w:spacing w:line="360" w:lineRule="auto"/>
              <w:jc w:val="left"/>
            </w:pPr>
            <m:oMathPara>
              <m:oMath>
                <m:r>
                  <w:rPr>
                    <w:rFonts w:ascii="Cambria Math" w:hAnsi="Cambria Math"/>
                  </w:rPr>
                  <m:t>n</m:t>
                </m:r>
              </m:oMath>
            </m:oMathPara>
          </w:p>
        </w:tc>
        <w:tc>
          <w:tcPr>
            <w:tcW w:w="1278" w:type="dxa"/>
          </w:tcPr>
          <w:p w14:paraId="24049D80" w14:textId="289648F4" w:rsidR="00276D3B" w:rsidRPr="003C51CB" w:rsidRDefault="00000000" w:rsidP="00651E7B">
            <w:pPr>
              <w:pStyle w:val="Standard1"/>
              <w:spacing w:line="360" w:lineRule="auto"/>
              <w:jc w:val="left"/>
            </w:pPr>
            <m:oMathPara>
              <m:oMath>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1278" w:type="dxa"/>
          </w:tcPr>
          <w:p w14:paraId="601B0294" w14:textId="1D1E2C6F" w:rsidR="00276D3B" w:rsidRPr="003C51CB" w:rsidRDefault="00F20173" w:rsidP="00651E7B">
            <w:pPr>
              <w:pStyle w:val="Standard1"/>
              <w:spacing w:line="360" w:lineRule="auto"/>
              <w:jc w:val="left"/>
            </w:pPr>
            <m:oMathPara>
              <m:oMath>
                <m:r>
                  <w:rPr>
                    <w:rFonts w:ascii="Cambria Math" w:hAnsi="Cambria Math"/>
                  </w:rPr>
                  <m:t>Q</m:t>
                </m:r>
              </m:oMath>
            </m:oMathPara>
          </w:p>
        </w:tc>
        <w:tc>
          <w:tcPr>
            <w:tcW w:w="1484" w:type="dxa"/>
          </w:tcPr>
          <w:p w14:paraId="073EC1C2" w14:textId="1EAE13D1" w:rsidR="00276D3B" w:rsidRPr="003C51CB" w:rsidRDefault="00000000" w:rsidP="00651E7B">
            <w:pPr>
              <w:pStyle w:val="Standard1"/>
              <w:spacing w:line="360" w:lineRule="auto"/>
              <w:jc w:val="left"/>
            </w:pPr>
            <m:oMathPara>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m:oMathPara>
          </w:p>
        </w:tc>
        <w:tc>
          <w:tcPr>
            <w:tcW w:w="1221" w:type="dxa"/>
          </w:tcPr>
          <w:p w14:paraId="0D9BE8BA" w14:textId="39A2ECCA" w:rsidR="00276D3B" w:rsidRPr="003C51CB" w:rsidRDefault="008D44C1" w:rsidP="00651E7B">
            <w:pPr>
              <w:pStyle w:val="Standard1"/>
              <w:spacing w:line="360" w:lineRule="auto"/>
              <w:jc w:val="left"/>
            </w:pPr>
            <m:oMathPara>
              <m:oMath>
                <m:r>
                  <w:rPr>
                    <w:rFonts w:ascii="Cambria Math" w:hAnsi="Cambria Math"/>
                  </w:rPr>
                  <m:t>α</m:t>
                </m:r>
              </m:oMath>
            </m:oMathPara>
          </w:p>
        </w:tc>
      </w:tr>
      <w:tr w:rsidR="00276D3B" w:rsidRPr="003C51CB" w14:paraId="7695866C" w14:textId="77777777" w:rsidTr="00981C01">
        <w:trPr>
          <w:trHeight w:val="363"/>
        </w:trPr>
        <w:tc>
          <w:tcPr>
            <w:tcW w:w="1352" w:type="dxa"/>
          </w:tcPr>
          <w:p w14:paraId="5F01BC08" w14:textId="3EDD45B1" w:rsidR="00276D3B" w:rsidRPr="003C51CB" w:rsidRDefault="00913501" w:rsidP="00651E7B">
            <w:pPr>
              <w:pStyle w:val="Standard1"/>
              <w:spacing w:line="360" w:lineRule="auto"/>
              <w:jc w:val="left"/>
            </w:pPr>
            <m:oMathPara>
              <m:oMath>
                <m:r>
                  <m:rPr>
                    <m:sty m:val="p"/>
                  </m:rPr>
                  <w:rPr>
                    <w:rFonts w:ascii="Cambria Math" w:hAnsi="Cambria Math"/>
                  </w:rPr>
                  <m:t>1300</m:t>
                </m:r>
              </m:oMath>
            </m:oMathPara>
          </w:p>
        </w:tc>
        <w:tc>
          <w:tcPr>
            <w:tcW w:w="1229" w:type="dxa"/>
          </w:tcPr>
          <w:p w14:paraId="609769FA" w14:textId="0A50D2F7" w:rsidR="00C86390" w:rsidRPr="003C51CB" w:rsidRDefault="00C86390" w:rsidP="00651E7B">
            <w:pPr>
              <w:pStyle w:val="Standard1"/>
              <w:spacing w:line="360" w:lineRule="auto"/>
              <w:jc w:val="left"/>
            </w:pPr>
            <m:oMathPara>
              <m:oMath>
                <m:r>
                  <w:rPr>
                    <w:rFonts w:ascii="Cambria Math" w:hAnsi="Cambria Math"/>
                  </w:rPr>
                  <m:t>2.3</m:t>
                </m:r>
                <m:sSup>
                  <m:sSupPr>
                    <m:ctrlPr>
                      <w:rPr>
                        <w:rFonts w:ascii="Cambria Math" w:hAnsi="Cambria Math"/>
                        <w:i/>
                      </w:rPr>
                    </m:ctrlPr>
                  </m:sSupPr>
                  <m:e>
                    <m:r>
                      <w:rPr>
                        <w:rFonts w:ascii="Cambria Math" w:hAnsi="Cambria Math"/>
                      </w:rPr>
                      <m:t>e</m:t>
                    </m:r>
                    <m:ctrlPr>
                      <w:rPr>
                        <w:rFonts w:ascii="Cambria Math" w:hAnsi="Cambria Math"/>
                      </w:rPr>
                    </m:ctrlPr>
                  </m:e>
                  <m:sup>
                    <m:r>
                      <w:rPr>
                        <w:rFonts w:ascii="Cambria Math" w:hAnsi="Cambria Math"/>
                      </w:rPr>
                      <m:t>-14</m:t>
                    </m:r>
                  </m:sup>
                </m:sSup>
              </m:oMath>
            </m:oMathPara>
          </w:p>
        </w:tc>
        <w:tc>
          <w:tcPr>
            <w:tcW w:w="1221" w:type="dxa"/>
          </w:tcPr>
          <w:p w14:paraId="2BC98B51" w14:textId="41A38E90" w:rsidR="00276D3B" w:rsidRPr="003C51CB" w:rsidRDefault="00913501" w:rsidP="00651E7B">
            <w:pPr>
              <w:pStyle w:val="Standard1"/>
              <w:spacing w:line="360" w:lineRule="auto"/>
              <w:jc w:val="left"/>
            </w:pPr>
            <m:oMathPara>
              <m:oMath>
                <m:r>
                  <w:rPr>
                    <w:rFonts w:ascii="Cambria Math" w:hAnsi="Cambria Math"/>
                  </w:rPr>
                  <m:t>0.075</m:t>
                </m:r>
              </m:oMath>
            </m:oMathPara>
          </w:p>
        </w:tc>
        <w:tc>
          <w:tcPr>
            <w:tcW w:w="1278" w:type="dxa"/>
          </w:tcPr>
          <w:p w14:paraId="6DF260B0" w14:textId="502992AC" w:rsidR="00276D3B" w:rsidRPr="003C51CB" w:rsidRDefault="00472C3F" w:rsidP="00651E7B">
            <w:pPr>
              <w:pStyle w:val="Standard1"/>
              <w:spacing w:line="360" w:lineRule="auto"/>
              <w:jc w:val="left"/>
            </w:pPr>
            <m:oMathPara>
              <m:oMath>
                <m:r>
                  <w:rPr>
                    <w:rFonts w:ascii="Cambria Math" w:hAnsi="Cambria Math"/>
                  </w:rPr>
                  <m:t>773.28</m:t>
                </m:r>
              </m:oMath>
            </m:oMathPara>
          </w:p>
        </w:tc>
        <w:tc>
          <w:tcPr>
            <w:tcW w:w="1278" w:type="dxa"/>
          </w:tcPr>
          <w:p w14:paraId="06743DF9" w14:textId="2D09E108" w:rsidR="00276D3B" w:rsidRPr="003C51CB" w:rsidRDefault="00472C3F" w:rsidP="00651E7B">
            <w:pPr>
              <w:pStyle w:val="Standard1"/>
              <w:spacing w:line="360" w:lineRule="auto"/>
              <w:jc w:val="left"/>
            </w:pPr>
            <m:oMathPara>
              <m:oMath>
                <m:r>
                  <w:rPr>
                    <w:rFonts w:ascii="Cambria Math" w:hAnsi="Cambria Math"/>
                  </w:rPr>
                  <m:t>266.19</m:t>
                </m:r>
              </m:oMath>
            </m:oMathPara>
          </w:p>
        </w:tc>
        <w:tc>
          <w:tcPr>
            <w:tcW w:w="1484" w:type="dxa"/>
          </w:tcPr>
          <w:p w14:paraId="347A1A80" w14:textId="0927FEE0" w:rsidR="00276D3B" w:rsidRPr="003C51CB" w:rsidRDefault="00472C3F" w:rsidP="00651E7B">
            <w:pPr>
              <w:pStyle w:val="Standard1"/>
              <w:spacing w:line="360" w:lineRule="auto"/>
              <w:jc w:val="left"/>
            </w:pPr>
            <m:oMathPara>
              <m:oMath>
                <m:r>
                  <w:rPr>
                    <w:rFonts w:ascii="Cambria Math" w:hAnsi="Cambria Math"/>
                  </w:rPr>
                  <m:t>73.94</m:t>
                </m:r>
              </m:oMath>
            </m:oMathPara>
          </w:p>
        </w:tc>
        <w:tc>
          <w:tcPr>
            <w:tcW w:w="1221" w:type="dxa"/>
          </w:tcPr>
          <w:p w14:paraId="4B577E4F" w14:textId="02102930" w:rsidR="00276D3B" w:rsidRPr="003C51CB" w:rsidRDefault="00913501" w:rsidP="00651E7B">
            <w:pPr>
              <w:pStyle w:val="Standard1"/>
              <w:spacing w:line="360" w:lineRule="auto"/>
              <w:jc w:val="left"/>
            </w:pPr>
            <m:oMathPara>
              <m:oMath>
                <m:r>
                  <w:rPr>
                    <w:rFonts w:ascii="Cambria Math" w:hAnsi="Cambria Math"/>
                  </w:rPr>
                  <m:t>0.5</m:t>
                </m:r>
              </m:oMath>
            </m:oMathPara>
          </w:p>
        </w:tc>
      </w:tr>
    </w:tbl>
    <w:p w14:paraId="21D0F932" w14:textId="77777777" w:rsidR="00265594" w:rsidRPr="00265594" w:rsidRDefault="00265594" w:rsidP="00265594">
      <w:pPr>
        <w:pStyle w:val="Standard1"/>
      </w:pPr>
    </w:p>
    <w:p w14:paraId="26BA3606" w14:textId="338071FE" w:rsidR="00E04E78" w:rsidRPr="003C51CB" w:rsidRDefault="003F14D9" w:rsidP="00651E7B">
      <w:pPr>
        <w:pStyle w:val="Heading3"/>
        <w:spacing w:before="0" w:after="0"/>
        <w:rPr>
          <w:rFonts w:eastAsia="Arial"/>
        </w:rPr>
      </w:pPr>
      <w:bookmarkStart w:id="21" w:name="_Toc185023252"/>
      <w:bookmarkStart w:id="22" w:name="_Toc185041689"/>
      <w:r w:rsidRPr="5631A083">
        <w:rPr>
          <w:rFonts w:eastAsia="Arial"/>
        </w:rPr>
        <w:t>Evolving Non-Associated Hill48 Model</w:t>
      </w:r>
      <w:bookmarkEnd w:id="21"/>
      <w:bookmarkEnd w:id="22"/>
    </w:p>
    <w:p w14:paraId="15FEA861" w14:textId="032F230F" w:rsidR="0092653C" w:rsidRDefault="00483CCF" w:rsidP="00651E7B">
      <w:pPr>
        <w:pStyle w:val="Standard1"/>
        <w:spacing w:line="360" w:lineRule="auto"/>
        <w:jc w:val="both"/>
        <w:rPr>
          <w:rFonts w:eastAsia="Arial" w:cs="Arial"/>
          <w:szCs w:val="24"/>
        </w:rPr>
      </w:pPr>
      <w:r>
        <w:rPr>
          <w:rFonts w:eastAsia="Arial" w:cs="Arial"/>
          <w:szCs w:val="24"/>
        </w:rPr>
        <w:t>The model is used to run the simulation in this study is t</w:t>
      </w:r>
      <w:r w:rsidR="00E40B0A" w:rsidRPr="009B6C3B">
        <w:rPr>
          <w:rFonts w:eastAsia="Arial" w:cs="Arial"/>
          <w:szCs w:val="24"/>
        </w:rPr>
        <w:t xml:space="preserve">he evolving non-associated Hill48 models </w:t>
      </w:r>
      <w:r w:rsidR="008E0246">
        <w:rPr>
          <w:rFonts w:eastAsia="Arial" w:cs="Arial"/>
          <w:szCs w:val="24"/>
        </w:rPr>
        <w:t xml:space="preserve">proposed by </w:t>
      </w:r>
      <w:r w:rsidR="005940C2">
        <w:rPr>
          <w:rFonts w:eastAsia="Arial" w:cs="Arial"/>
          <w:szCs w:val="24"/>
        </w:rPr>
        <w:fldChar w:fldCharType="begin"/>
      </w:r>
      <w:r w:rsidR="005940C2">
        <w:rPr>
          <w:rFonts w:eastAsia="Arial" w:cs="Arial"/>
          <w:szCs w:val="24"/>
        </w:rPr>
        <w:instrText xml:space="preserve"> ADDIN EN.CITE &lt;EndNote&gt;&lt;Cite AuthorYear="1"&gt;&lt;Author&gt;Lian&lt;/Author&gt;&lt;Year&gt;2018&lt;/Year&gt;&lt;RecNum&gt;1&lt;/RecNum&gt;&lt;DisplayText&gt;Lian et al. (2018)&lt;/DisplayText&gt;&lt;record&gt;&lt;rec-number&gt;1&lt;/rec-number&gt;&lt;foreign-keys&gt;&lt;key app="EN" db-id="f5re9daafxd9soefdarxrwzl5z9x5z9s0ftw" timestamp="1733821669"&gt;1&lt;/key&gt;&lt;/foreign-keys&gt;&lt;ref-type name="Journal Article"&gt;17&lt;/ref-type&gt;&lt;contributors&gt;&lt;authors&gt;&lt;author&gt;Lian, Junhe&lt;/author&gt;&lt;author&gt;Shen, Fuhui&lt;/author&gt;&lt;author&gt;Jia, Xiaoxu&lt;/author&gt;&lt;author&gt;Ahn, Deok-Chan&lt;/author&gt;&lt;author&gt;Chae, Dong-Chul&lt;/author&gt;&lt;author&gt;Münstermann, Sebastian&lt;/author&gt;&lt;author&gt;Bleck, Wolfgang&lt;/author&gt;&lt;/authors&gt;&lt;/contributors&gt;&lt;titles&gt;&lt;title&gt;An evolving non-associated Hill48 plasticity model accounting for anisotropic hardening and r-value evolution and its application to forming limit prediction&lt;/title&gt;&lt;secondary-title&gt;International Journal of Solids and Structures&lt;/secondary-title&gt;&lt;/titles&gt;&lt;periodical&gt;&lt;full-title&gt;International Journal of Solids and Structures&lt;/full-title&gt;&lt;/periodical&gt;&lt;pages&gt;20-44&lt;/pages&gt;&lt;volume&gt;151&lt;/volume&gt;&lt;keywords&gt;&lt;keyword&gt;Anisotropy&lt;/keyword&gt;&lt;keyword&gt;Localisation&lt;/keyword&gt;&lt;keyword&gt;Modified maximum force criterion (MMFC)&lt;/keyword&gt;&lt;keyword&gt;Forming limit diagram&lt;/keyword&gt;&lt;keyword&gt;Cold formability&lt;/keyword&gt;&lt;keyword&gt;Ferritic stainless steel&lt;/keyword&gt;&lt;/keywords&gt;&lt;dates&gt;&lt;year&gt;2018&lt;/year&gt;&lt;pub-dates&gt;&lt;date&gt;2018/10/15/&lt;/date&gt;&lt;/pub-dates&gt;&lt;/dates&gt;&lt;isbn&gt;0020-7683&lt;/isbn&gt;&lt;urls&gt;&lt;related-urls&gt;&lt;url&gt;https://www.sciencedirect.com/science/article/pii/S0020768317301580&lt;/url&gt;&lt;/related-urls&gt;&lt;/urls&gt;&lt;electronic-resource-num&gt;https://doi.org/10.1016/j.ijsolstr.2017.04.007&lt;/electronic-resource-num&gt;&lt;/record&gt;&lt;/Cite&gt;&lt;/EndNote&gt;</w:instrText>
      </w:r>
      <w:r w:rsidR="005940C2">
        <w:rPr>
          <w:rFonts w:eastAsia="Arial" w:cs="Arial"/>
          <w:szCs w:val="24"/>
        </w:rPr>
        <w:fldChar w:fldCharType="separate"/>
      </w:r>
      <w:r w:rsidR="005940C2">
        <w:rPr>
          <w:rFonts w:eastAsia="Arial" w:cs="Arial"/>
          <w:noProof/>
          <w:szCs w:val="24"/>
        </w:rPr>
        <w:t>Lian et al. (2018)</w:t>
      </w:r>
      <w:r w:rsidR="005940C2">
        <w:rPr>
          <w:rFonts w:eastAsia="Arial" w:cs="Arial"/>
          <w:szCs w:val="24"/>
        </w:rPr>
        <w:fldChar w:fldCharType="end"/>
      </w:r>
      <w:r>
        <w:rPr>
          <w:rFonts w:eastAsia="Arial" w:cs="Arial"/>
          <w:szCs w:val="24"/>
        </w:rPr>
        <w:t>. This model</w:t>
      </w:r>
      <w:r w:rsidR="005940C2">
        <w:rPr>
          <w:rFonts w:eastAsia="Arial" w:cs="Arial"/>
          <w:szCs w:val="24"/>
        </w:rPr>
        <w:t xml:space="preserve"> </w:t>
      </w:r>
      <w:r w:rsidR="00E40B0A" w:rsidRPr="009B6C3B">
        <w:rPr>
          <w:rFonts w:eastAsia="Arial" w:cs="Arial"/>
          <w:szCs w:val="24"/>
        </w:rPr>
        <w:t>represent</w:t>
      </w:r>
      <w:r w:rsidR="005940C2">
        <w:rPr>
          <w:rFonts w:eastAsia="Arial" w:cs="Arial"/>
          <w:szCs w:val="24"/>
        </w:rPr>
        <w:t>s</w:t>
      </w:r>
      <w:r w:rsidR="00E40B0A" w:rsidRPr="009B6C3B">
        <w:rPr>
          <w:rFonts w:eastAsia="Arial" w:cs="Arial"/>
          <w:szCs w:val="24"/>
        </w:rPr>
        <w:t xml:space="preserve"> a signiﬁcant advancement in the ﬁeld of plasticity modeling, particularly for materials exhibiting anisotropic behavior. These models extend the traditional Hill48 plasticity framework by incorporating non-associated ﬂow rules and evolving characteristics of material properties, such as the r-value, which </w:t>
      </w:r>
      <w:r w:rsidR="003B51E2">
        <w:rPr>
          <w:rFonts w:eastAsia="Arial" w:cs="Arial"/>
          <w:szCs w:val="24"/>
        </w:rPr>
        <w:t xml:space="preserve">addresses the inaccuracy of </w:t>
      </w:r>
      <w:r w:rsidR="00666C4F">
        <w:rPr>
          <w:rFonts w:eastAsia="Arial" w:cs="Arial"/>
          <w:szCs w:val="24"/>
        </w:rPr>
        <w:t xml:space="preserve">the traditional model </w:t>
      </w:r>
      <w:r w:rsidR="00CF65C5">
        <w:rPr>
          <w:rFonts w:eastAsia="Arial" w:cs="Arial"/>
          <w:szCs w:val="24"/>
        </w:rPr>
        <w:fldChar w:fldCharType="begin"/>
      </w:r>
      <w:r w:rsidR="00CF65C5">
        <w:rPr>
          <w:rFonts w:eastAsia="Arial" w:cs="Arial"/>
          <w:szCs w:val="24"/>
        </w:rPr>
        <w:instrText xml:space="preserve"> ADDIN EN.CITE &lt;EndNote&gt;&lt;Cite&gt;&lt;Author&gt;Shen&lt;/Author&gt;&lt;Year&gt;2020&lt;/Year&gt;&lt;RecNum&gt;2&lt;/RecNum&gt;&lt;DisplayText&gt;(Shen et al., 2020)&lt;/DisplayText&gt;&lt;record&gt;&lt;rec-number&gt;2&lt;/rec-number&gt;&lt;foreign-keys&gt;&lt;key app="EN" db-id="f5re9daafxd9soefdarxrwzl5z9x5z9s0ftw" timestamp="1733822663"&gt;2&lt;/key&gt;&lt;/foreign-keys&gt;&lt;ref-type name="Journal Article"&gt;17&lt;/ref-type&gt;&lt;contributors&gt;&lt;authors&gt;&lt;author&gt;Shen, Fuhui&lt;/author&gt;&lt;author&gt;Münstermann, Sebastian&lt;/author&gt;&lt;author&gt;Lian, Junhe&lt;/author&gt;&lt;/authors&gt;&lt;/contributors&gt;&lt;titles&gt;&lt;title&gt;An evolving plasticity model considering anisotropy, thermal softening and dynamic strain aging&lt;/title&gt;&lt;secondary-title&gt;International Journal of Plasticity&lt;/secondary-title&gt;&lt;/titles&gt;&lt;periodical&gt;&lt;full-title&gt;International Journal of Plasticity&lt;/full-title&gt;&lt;/periodical&gt;&lt;pages&gt;102747&lt;/pages&gt;&lt;volume&gt;132&lt;/volume&gt;&lt;keywords&gt;&lt;keyword&gt;Constitutive model&lt;/keyword&gt;&lt;keyword&gt;Evolving plasticity&lt;/keyword&gt;&lt;keyword&gt;Anisotropy&lt;/keyword&gt;&lt;keyword&gt;Thermal softening&lt;/keyword&gt;&lt;keyword&gt;Dynamic strain aging&lt;/keyword&gt;&lt;/keywords&gt;&lt;dates&gt;&lt;year&gt;2020&lt;/year&gt;&lt;pub-dates&gt;&lt;date&gt;2020/09/01/&lt;/date&gt;&lt;/pub-dates&gt;&lt;/dates&gt;&lt;isbn&gt;0749-6419&lt;/isbn&gt;&lt;urls&gt;&lt;related-urls&gt;&lt;url&gt;https://www.sciencedirect.com/science/article/pii/S0749641919307703&lt;/url&gt;&lt;/related-urls&gt;&lt;/urls&gt;&lt;electronic-resource-num&gt;https://doi.org/10.1016/j.ijplas.2020.102747&lt;/electronic-resource-num&gt;&lt;/record&gt;&lt;/Cite&gt;&lt;/EndNote&gt;</w:instrText>
      </w:r>
      <w:r w:rsidR="00CF65C5">
        <w:rPr>
          <w:rFonts w:eastAsia="Arial" w:cs="Arial"/>
          <w:szCs w:val="24"/>
        </w:rPr>
        <w:fldChar w:fldCharType="separate"/>
      </w:r>
      <w:r w:rsidR="00CF65C5">
        <w:rPr>
          <w:rFonts w:eastAsia="Arial" w:cs="Arial"/>
          <w:noProof/>
          <w:szCs w:val="24"/>
        </w:rPr>
        <w:t>(Shen et al., 2020)</w:t>
      </w:r>
      <w:r w:rsidR="00CF65C5">
        <w:rPr>
          <w:rFonts w:eastAsia="Arial" w:cs="Arial"/>
          <w:szCs w:val="24"/>
        </w:rPr>
        <w:fldChar w:fldCharType="end"/>
      </w:r>
      <w:r w:rsidR="00E40B0A" w:rsidRPr="009B6C3B">
        <w:rPr>
          <w:rFonts w:eastAsia="Arial" w:cs="Arial"/>
          <w:szCs w:val="24"/>
        </w:rPr>
        <w:t>.</w:t>
      </w:r>
      <w:r w:rsidR="009B6C3B" w:rsidRPr="009B6C3B">
        <w:rPr>
          <w:rFonts w:eastAsia="Arial" w:cs="Arial"/>
          <w:szCs w:val="24"/>
        </w:rPr>
        <w:t xml:space="preserve"> </w:t>
      </w:r>
      <w:r w:rsidR="00666C4F">
        <w:rPr>
          <w:rFonts w:eastAsia="Arial" w:cs="Arial"/>
          <w:szCs w:val="24"/>
        </w:rPr>
        <w:t>The traditional</w:t>
      </w:r>
      <w:r w:rsidR="009B6C3B" w:rsidRPr="009B6C3B">
        <w:rPr>
          <w:rFonts w:eastAsia="Arial" w:cs="Arial"/>
          <w:szCs w:val="24"/>
        </w:rPr>
        <w:t xml:space="preserve"> Hill48 model assume</w:t>
      </w:r>
      <w:r w:rsidR="00666C4F">
        <w:rPr>
          <w:rFonts w:eastAsia="Arial" w:cs="Arial"/>
          <w:szCs w:val="24"/>
        </w:rPr>
        <w:t>s</w:t>
      </w:r>
      <w:r w:rsidR="009B6C3B" w:rsidRPr="009B6C3B">
        <w:rPr>
          <w:rFonts w:eastAsia="Arial" w:cs="Arial"/>
          <w:szCs w:val="24"/>
        </w:rPr>
        <w:t xml:space="preserve"> associated ﬂow rules, where the yield surface and plastic potential are linked. However, many materials do not conform to this assumption, </w:t>
      </w:r>
      <w:r w:rsidR="009B6C3B">
        <w:rPr>
          <w:rFonts w:eastAsia="Arial" w:cs="Arial"/>
          <w:szCs w:val="24"/>
        </w:rPr>
        <w:t>re</w:t>
      </w:r>
      <w:r w:rsidR="00B818B6">
        <w:rPr>
          <w:rFonts w:eastAsia="Arial" w:cs="Arial"/>
          <w:szCs w:val="24"/>
        </w:rPr>
        <w:t>quiring</w:t>
      </w:r>
      <w:r w:rsidR="009B6C3B" w:rsidRPr="009B6C3B">
        <w:rPr>
          <w:rFonts w:eastAsia="Arial" w:cs="Arial"/>
          <w:szCs w:val="24"/>
        </w:rPr>
        <w:t xml:space="preserve"> the development of </w:t>
      </w:r>
      <w:r w:rsidR="009B6C3B" w:rsidRPr="00B818B6">
        <w:rPr>
          <w:rFonts w:eastAsia="Arial" w:cs="Arial"/>
          <w:szCs w:val="24"/>
        </w:rPr>
        <w:t>non-associated models.</w:t>
      </w:r>
      <w:r w:rsidR="00164886">
        <w:rPr>
          <w:rFonts w:eastAsia="Arial" w:cs="Arial"/>
          <w:szCs w:val="24"/>
        </w:rPr>
        <w:t xml:space="preserve"> </w:t>
      </w:r>
      <w:r w:rsidR="00164886" w:rsidRPr="00164886">
        <w:rPr>
          <w:rFonts w:eastAsia="Arial" w:cs="Arial"/>
          <w:szCs w:val="24"/>
        </w:rPr>
        <w:t xml:space="preserve">This approach decouples the yield function from the plastic potential function, </w:t>
      </w:r>
      <w:r w:rsidR="003C49E0">
        <w:rPr>
          <w:rFonts w:eastAsia="Arial" w:cs="Arial"/>
          <w:szCs w:val="24"/>
        </w:rPr>
        <w:t>introducing</w:t>
      </w:r>
      <w:r w:rsidR="009E6BD9" w:rsidRPr="00164886">
        <w:rPr>
          <w:rFonts w:eastAsia="Arial" w:cs="Arial"/>
          <w:szCs w:val="24"/>
        </w:rPr>
        <w:t xml:space="preserve"> greater complexity and flexibility in material modeling</w:t>
      </w:r>
      <w:r w:rsidR="003C49E0">
        <w:rPr>
          <w:rFonts w:eastAsia="Arial" w:cs="Arial"/>
          <w:szCs w:val="24"/>
        </w:rPr>
        <w:t xml:space="preserve"> </w:t>
      </w:r>
      <w:r w:rsidR="00B54C63">
        <w:rPr>
          <w:rFonts w:eastAsia="Arial" w:cs="Arial"/>
          <w:szCs w:val="24"/>
        </w:rPr>
        <w:fldChar w:fldCharType="begin"/>
      </w:r>
      <w:r w:rsidR="00B54C63">
        <w:rPr>
          <w:rFonts w:eastAsia="Arial" w:cs="Arial"/>
          <w:szCs w:val="24"/>
        </w:rPr>
        <w:instrText xml:space="preserve"> ADDIN EN.CITE &lt;EndNote&gt;&lt;Cite&gt;&lt;Author&gt;Shen&lt;/Author&gt;&lt;Year&gt;2018&lt;/Year&gt;&lt;RecNum&gt;3&lt;/RecNum&gt;&lt;DisplayText&gt;(Shen et al., 2018)&lt;/DisplayText&gt;&lt;record&gt;&lt;rec-number&gt;3&lt;/rec-number&gt;&lt;foreign-keys&gt;&lt;key app="EN" db-id="f5re9daafxd9soefdarxrwzl5z9x5z9s0ftw" timestamp="1733823025"&gt;3&lt;/key&gt;&lt;/foreign-keys&gt;&lt;ref-type name="Conference Proceedings"&gt;10&lt;/ref-type&gt;&lt;contributors&gt;&lt;authors&gt;&lt;author&gt;Shen, F.&lt;/author&gt;&lt;author&gt;Lian, J.&lt;/author&gt;&lt;author&gt;Münstermann, S.&lt;/author&gt;&lt;/authors&gt;&lt;secondary-authors&gt;&lt;author&gt;Buffa, G.&lt;/author&gt;&lt;author&gt;Fratini, L.&lt;/author&gt;&lt;author&gt;Ingarao, G.&lt;/author&gt;&lt;author&gt;Di Lorenzo, R.&lt;/author&gt;&lt;/secondary-authors&gt;&lt;/contributors&gt;&lt;auth-address&gt;Steel Institute, RWTH Aachen University, Intzestraße 1, Aachen, 52074, Germany&lt;/auth-address&gt;&lt;titles&gt;&lt;title&gt;A comparative study on the forming limit diagram prediction between Marciniak-Kuczynski model and modified maximum force criterion by using the evolving non-associated Hill48 plasticity model&lt;/title&gt;&lt;secondary-title&gt;AIP Conference Proceedings&lt;/secondary-title&gt;&lt;alt-title&gt;AIP Conf. Proc.&lt;/alt-title&gt;&lt;/titles&gt;&lt;volume&gt;1960&lt;/volume&gt;&lt;dates&gt;&lt;year&gt;2018&lt;/year&gt;&lt;/dates&gt;&lt;publisher&gt;American Institute of Physics Inc.&lt;/publisher&gt;&lt;isbn&gt;0094243X (ISSN); 978-073541663-5 (ISBN)&lt;/isbn&gt;&lt;work-type&gt;Conference paper&lt;/work-type&gt;&lt;urls&gt;&lt;related-urls&gt;&lt;url&gt;https://www.scopus.com/inward/record.uri?eid=2-s2.0-85047337703&amp;amp;doi=10.1063%2f1.5035020&amp;amp;partnerID=40&amp;amp;md5=c40537b2f736542e1964ae7b29e4729e&lt;/url&gt;&lt;/related-urls&gt;&lt;/urls&gt;&lt;custom7&gt;150013&lt;/custom7&gt;&lt;electronic-resource-num&gt;10.1063/1.5035020&lt;/electronic-resource-num&gt;&lt;remote-database-name&gt;Scopus&lt;/remote-database-name&gt;&lt;language&gt;English&lt;/language&gt;&lt;/record&gt;&lt;/Cite&gt;&lt;/EndNote&gt;</w:instrText>
      </w:r>
      <w:r w:rsidR="00B54C63">
        <w:rPr>
          <w:rFonts w:eastAsia="Arial" w:cs="Arial"/>
          <w:szCs w:val="24"/>
        </w:rPr>
        <w:fldChar w:fldCharType="separate"/>
      </w:r>
      <w:r w:rsidR="00B54C63">
        <w:rPr>
          <w:rFonts w:eastAsia="Arial" w:cs="Arial"/>
          <w:noProof/>
          <w:szCs w:val="24"/>
        </w:rPr>
        <w:t>(Shen et al., 2018)</w:t>
      </w:r>
      <w:r w:rsidR="00B54C63">
        <w:rPr>
          <w:rFonts w:eastAsia="Arial" w:cs="Arial"/>
          <w:szCs w:val="24"/>
        </w:rPr>
        <w:fldChar w:fldCharType="end"/>
      </w:r>
      <w:r w:rsidR="009E6BD9" w:rsidRPr="00164886">
        <w:rPr>
          <w:rFonts w:eastAsia="Arial" w:cs="Arial"/>
          <w:szCs w:val="24"/>
        </w:rPr>
        <w:t>.</w:t>
      </w:r>
      <w:r w:rsidR="00D73F05">
        <w:rPr>
          <w:rFonts w:eastAsia="Arial" w:cs="Arial"/>
          <w:szCs w:val="24"/>
        </w:rPr>
        <w:t xml:space="preserve"> </w:t>
      </w:r>
      <w:r w:rsidR="00D73F05" w:rsidRPr="00F17949">
        <w:rPr>
          <w:rFonts w:eastAsia="Arial" w:cs="Arial"/>
          <w:szCs w:val="24"/>
        </w:rPr>
        <w:t>The</w:t>
      </w:r>
      <w:r w:rsidR="00A87CC5" w:rsidRPr="00F17949">
        <w:rPr>
          <w:rFonts w:eastAsia="Arial" w:cs="Arial"/>
          <w:szCs w:val="24"/>
        </w:rPr>
        <w:t xml:space="preserve"> </w:t>
      </w:r>
      <w:r w:rsidR="0092653C">
        <w:rPr>
          <w:rFonts w:eastAsia="Arial" w:cs="Arial"/>
          <w:szCs w:val="24"/>
        </w:rPr>
        <w:fldChar w:fldCharType="begin"/>
      </w:r>
      <w:r w:rsidR="0092653C">
        <w:rPr>
          <w:rFonts w:eastAsia="Arial" w:cs="Arial"/>
          <w:szCs w:val="24"/>
        </w:rPr>
        <w:instrText xml:space="preserve"> REF _Ref185021647 \h </w:instrText>
      </w:r>
      <w:r w:rsidR="00651E7B">
        <w:rPr>
          <w:rFonts w:eastAsia="Arial" w:cs="Arial"/>
          <w:szCs w:val="24"/>
        </w:rPr>
        <w:instrText xml:space="preserve"> \* MERGEFORMAT </w:instrText>
      </w:r>
      <w:r w:rsidR="0092653C">
        <w:rPr>
          <w:rFonts w:eastAsia="Arial" w:cs="Arial"/>
          <w:szCs w:val="24"/>
        </w:rPr>
      </w:r>
      <w:r w:rsidR="0092653C">
        <w:rPr>
          <w:rFonts w:eastAsia="Arial" w:cs="Arial"/>
          <w:szCs w:val="24"/>
        </w:rPr>
        <w:fldChar w:fldCharType="separate"/>
      </w:r>
      <w:r w:rsidR="00532ED6" w:rsidRPr="00DE5B0C">
        <w:t xml:space="preserve">Table </w:t>
      </w:r>
      <w:r w:rsidR="00532ED6">
        <w:rPr>
          <w:noProof/>
        </w:rPr>
        <w:t>2</w:t>
      </w:r>
      <w:r w:rsidR="00532ED6">
        <w:rPr>
          <w:noProof/>
        </w:rPr>
        <w:noBreakHyphen/>
        <w:t>2</w:t>
      </w:r>
      <w:r w:rsidR="0092653C">
        <w:rPr>
          <w:rFonts w:eastAsia="Arial" w:cs="Arial"/>
          <w:szCs w:val="24"/>
        </w:rPr>
        <w:fldChar w:fldCharType="end"/>
      </w:r>
      <w:r w:rsidR="0092653C">
        <w:rPr>
          <w:rFonts w:eastAsia="Arial" w:cs="Arial"/>
          <w:szCs w:val="24"/>
        </w:rPr>
        <w:t xml:space="preserve"> </w:t>
      </w:r>
      <w:r w:rsidR="00D73F05">
        <w:rPr>
          <w:rFonts w:eastAsia="Arial" w:cs="Arial"/>
          <w:szCs w:val="24"/>
        </w:rPr>
        <w:t xml:space="preserve">summarizes key differences between these two models. </w:t>
      </w:r>
    </w:p>
    <w:p w14:paraId="6AE74870" w14:textId="77777777" w:rsidR="00CB5C9D" w:rsidRDefault="00CB5C9D" w:rsidP="00651E7B">
      <w:pPr>
        <w:pStyle w:val="Standard1"/>
        <w:spacing w:line="360" w:lineRule="auto"/>
        <w:jc w:val="both"/>
      </w:pPr>
    </w:p>
    <w:p w14:paraId="68C4F03A" w14:textId="416E730B" w:rsidR="0092653C" w:rsidRPr="00CB5C9D" w:rsidRDefault="00CB5C9D" w:rsidP="00CB5C9D">
      <w:pPr>
        <w:pStyle w:val="Standard1"/>
        <w:spacing w:line="360" w:lineRule="auto"/>
        <w:jc w:val="left"/>
      </w:pPr>
      <w:bookmarkStart w:id="23" w:name="_Ref184831603"/>
      <w:bookmarkStart w:id="24" w:name="_Ref185021647"/>
      <w:r w:rsidRPr="00DE5B0C">
        <w:t xml:space="preserve">Table </w:t>
      </w:r>
      <w:bookmarkEnd w:id="23"/>
      <w:r>
        <w:fldChar w:fldCharType="begin"/>
      </w:r>
      <w:r>
        <w:instrText xml:space="preserve"> STYLEREF 1 \s </w:instrText>
      </w:r>
      <w:r>
        <w:fldChar w:fldCharType="separate"/>
      </w:r>
      <w:r w:rsidR="00532ED6">
        <w:rPr>
          <w:noProof/>
        </w:rPr>
        <w:t>2</w:t>
      </w:r>
      <w:r>
        <w:fldChar w:fldCharType="end"/>
      </w:r>
      <w:r>
        <w:noBreakHyphen/>
      </w:r>
      <w:r>
        <w:fldChar w:fldCharType="begin"/>
      </w:r>
      <w:r>
        <w:instrText xml:space="preserve"> SEQ Table \* ARABIC \s 1 </w:instrText>
      </w:r>
      <w:r>
        <w:fldChar w:fldCharType="separate"/>
      </w:r>
      <w:r w:rsidR="00532ED6">
        <w:rPr>
          <w:noProof/>
        </w:rPr>
        <w:t>2</w:t>
      </w:r>
      <w:r>
        <w:fldChar w:fldCharType="end"/>
      </w:r>
      <w:bookmarkEnd w:id="24"/>
      <w:r>
        <w:t>:</w:t>
      </w:r>
      <w:r w:rsidRPr="00DE5B0C">
        <w:t xml:space="preserve"> Comparison of the associated and evolving non-associated Hill48 models</w:t>
      </w:r>
      <w:r>
        <w:rPr>
          <w:lang w:val="vi-VN"/>
        </w:rPr>
        <w:t>.</w:t>
      </w:r>
    </w:p>
    <w:tbl>
      <w:tblPr>
        <w:tblStyle w:val="TableGrid"/>
        <w:tblW w:w="9072" w:type="dxa"/>
        <w:tblLook w:val="0420" w:firstRow="1" w:lastRow="0" w:firstColumn="0" w:lastColumn="0" w:noHBand="0" w:noVBand="1"/>
      </w:tblPr>
      <w:tblGrid>
        <w:gridCol w:w="2972"/>
        <w:gridCol w:w="3114"/>
        <w:gridCol w:w="2986"/>
      </w:tblGrid>
      <w:tr w:rsidR="00B818B6" w:rsidRPr="00B818B6" w14:paraId="2F68B83F" w14:textId="77777777" w:rsidTr="00780B4A">
        <w:trPr>
          <w:trHeight w:val="18"/>
        </w:trPr>
        <w:tc>
          <w:tcPr>
            <w:tcW w:w="2972" w:type="dxa"/>
            <w:hideMark/>
          </w:tcPr>
          <w:p w14:paraId="20E91D74" w14:textId="77777777" w:rsidR="00B818B6" w:rsidRPr="00B818B6" w:rsidRDefault="00B818B6" w:rsidP="00651E7B">
            <w:pPr>
              <w:pStyle w:val="Standard1"/>
              <w:spacing w:line="360" w:lineRule="auto"/>
              <w:jc w:val="both"/>
              <w:rPr>
                <w:rFonts w:eastAsia="Arial" w:cs="Arial"/>
                <w:szCs w:val="24"/>
              </w:rPr>
            </w:pPr>
          </w:p>
        </w:tc>
        <w:tc>
          <w:tcPr>
            <w:tcW w:w="3114" w:type="dxa"/>
            <w:hideMark/>
          </w:tcPr>
          <w:p w14:paraId="2A1BA74F" w14:textId="77777777" w:rsidR="00B818B6" w:rsidRPr="00B818B6" w:rsidRDefault="00B818B6" w:rsidP="00651E7B">
            <w:pPr>
              <w:pStyle w:val="Standard1"/>
              <w:spacing w:line="360" w:lineRule="auto"/>
              <w:jc w:val="both"/>
              <w:rPr>
                <w:rFonts w:eastAsia="Arial" w:cs="Arial"/>
                <w:szCs w:val="24"/>
              </w:rPr>
            </w:pPr>
            <w:r w:rsidRPr="00B818B6">
              <w:rPr>
                <w:rFonts w:eastAsia="Arial" w:cs="Arial"/>
                <w:szCs w:val="24"/>
              </w:rPr>
              <w:t>Associated Flow Rule</w:t>
            </w:r>
          </w:p>
        </w:tc>
        <w:tc>
          <w:tcPr>
            <w:tcW w:w="2986" w:type="dxa"/>
            <w:hideMark/>
          </w:tcPr>
          <w:p w14:paraId="01EE5613" w14:textId="77777777" w:rsidR="00B818B6" w:rsidRPr="00B818B6" w:rsidRDefault="00B818B6" w:rsidP="00651E7B">
            <w:pPr>
              <w:pStyle w:val="Standard1"/>
              <w:spacing w:line="360" w:lineRule="auto"/>
              <w:jc w:val="both"/>
              <w:rPr>
                <w:rFonts w:eastAsia="Arial" w:cs="Arial"/>
                <w:szCs w:val="24"/>
              </w:rPr>
            </w:pPr>
            <w:r w:rsidRPr="00B818B6">
              <w:rPr>
                <w:rFonts w:eastAsia="Arial" w:cs="Arial"/>
                <w:szCs w:val="24"/>
              </w:rPr>
              <w:t>Non-Associated Flow</w:t>
            </w:r>
          </w:p>
        </w:tc>
      </w:tr>
      <w:tr w:rsidR="00B818B6" w:rsidRPr="00B818B6" w14:paraId="0D53F407" w14:textId="77777777" w:rsidTr="00780B4A">
        <w:trPr>
          <w:trHeight w:val="18"/>
        </w:trPr>
        <w:tc>
          <w:tcPr>
            <w:tcW w:w="2972" w:type="dxa"/>
            <w:hideMark/>
          </w:tcPr>
          <w:p w14:paraId="5F711C35" w14:textId="19A5A6E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Yield &amp; </w:t>
            </w:r>
            <w:r w:rsidR="00C87929">
              <w:rPr>
                <w:rFonts w:eastAsia="Arial" w:cs="Arial"/>
                <w:szCs w:val="24"/>
              </w:rPr>
              <w:t>p</w:t>
            </w:r>
            <w:r w:rsidRPr="00B818B6">
              <w:rPr>
                <w:rFonts w:eastAsia="Arial" w:cs="Arial"/>
                <w:szCs w:val="24"/>
              </w:rPr>
              <w:t>otential Func</w:t>
            </w:r>
            <w:r>
              <w:rPr>
                <w:rFonts w:eastAsia="Arial" w:cs="Arial"/>
                <w:szCs w:val="24"/>
              </w:rPr>
              <w:t>tion</w:t>
            </w:r>
          </w:p>
        </w:tc>
        <w:tc>
          <w:tcPr>
            <w:tcW w:w="3114" w:type="dxa"/>
            <w:hideMark/>
          </w:tcPr>
          <w:p w14:paraId="11540D80" w14:textId="171EBC71" w:rsidR="00B818B6" w:rsidRPr="00B818B6" w:rsidRDefault="00FC2236" w:rsidP="00651E7B">
            <w:pPr>
              <w:pStyle w:val="Standard1"/>
              <w:spacing w:line="360" w:lineRule="auto"/>
              <w:jc w:val="left"/>
              <w:rPr>
                <w:rFonts w:eastAsia="Arial" w:cs="Arial"/>
                <w:szCs w:val="24"/>
              </w:rPr>
            </w:pPr>
            <w:r>
              <w:rPr>
                <w:rFonts w:eastAsia="Arial" w:cs="Arial"/>
                <w:szCs w:val="24"/>
              </w:rPr>
              <w:t>i</w:t>
            </w:r>
            <w:r w:rsidR="00B818B6" w:rsidRPr="00B818B6">
              <w:rPr>
                <w:rFonts w:eastAsia="Arial" w:cs="Arial"/>
                <w:szCs w:val="24"/>
              </w:rPr>
              <w:t>dentical</w:t>
            </w:r>
          </w:p>
        </w:tc>
        <w:tc>
          <w:tcPr>
            <w:tcW w:w="2986" w:type="dxa"/>
            <w:hideMark/>
          </w:tcPr>
          <w:p w14:paraId="60969EB8" w14:textId="2668EDC2" w:rsidR="00B818B6" w:rsidRPr="00B818B6" w:rsidRDefault="00FC2236" w:rsidP="00651E7B">
            <w:pPr>
              <w:pStyle w:val="Standard1"/>
              <w:spacing w:line="360" w:lineRule="auto"/>
              <w:jc w:val="left"/>
              <w:rPr>
                <w:rFonts w:eastAsia="Arial" w:cs="Arial"/>
                <w:szCs w:val="24"/>
              </w:rPr>
            </w:pPr>
            <w:r>
              <w:rPr>
                <w:rFonts w:eastAsia="Arial" w:cs="Arial"/>
                <w:szCs w:val="24"/>
              </w:rPr>
              <w:t>d</w:t>
            </w:r>
            <w:r w:rsidR="00B818B6" w:rsidRPr="00B818B6">
              <w:rPr>
                <w:rFonts w:eastAsia="Arial" w:cs="Arial"/>
                <w:szCs w:val="24"/>
              </w:rPr>
              <w:t>istinct</w:t>
            </w:r>
          </w:p>
        </w:tc>
      </w:tr>
      <w:tr w:rsidR="00B818B6" w:rsidRPr="00B818B6" w14:paraId="567E17D9" w14:textId="77777777" w:rsidTr="00780B4A">
        <w:trPr>
          <w:trHeight w:val="18"/>
        </w:trPr>
        <w:tc>
          <w:tcPr>
            <w:tcW w:w="2972" w:type="dxa"/>
            <w:hideMark/>
          </w:tcPr>
          <w:p w14:paraId="68C57BB2" w14:textId="4F62FE2A"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Plastic </w:t>
            </w:r>
            <w:r w:rsidR="00C87929">
              <w:rPr>
                <w:rFonts w:eastAsia="Arial" w:cs="Arial"/>
                <w:szCs w:val="24"/>
              </w:rPr>
              <w:t>f</w:t>
            </w:r>
            <w:r w:rsidRPr="00B818B6">
              <w:rPr>
                <w:rFonts w:eastAsia="Arial" w:cs="Arial"/>
                <w:szCs w:val="24"/>
              </w:rPr>
              <w:t xml:space="preserve">low </w:t>
            </w:r>
            <w:r w:rsidR="00C87929">
              <w:rPr>
                <w:rFonts w:eastAsia="Arial" w:cs="Arial"/>
                <w:szCs w:val="24"/>
              </w:rPr>
              <w:t>d</w:t>
            </w:r>
            <w:r w:rsidRPr="00B818B6">
              <w:rPr>
                <w:rFonts w:eastAsia="Arial" w:cs="Arial"/>
                <w:szCs w:val="24"/>
              </w:rPr>
              <w:t>irection</w:t>
            </w:r>
          </w:p>
        </w:tc>
        <w:tc>
          <w:tcPr>
            <w:tcW w:w="3114" w:type="dxa"/>
            <w:hideMark/>
          </w:tcPr>
          <w:p w14:paraId="7B273C9E" w14:textId="7B264442" w:rsidR="00B818B6" w:rsidRPr="00B818B6" w:rsidRDefault="00FC2236" w:rsidP="00651E7B">
            <w:pPr>
              <w:pStyle w:val="Standard1"/>
              <w:spacing w:line="360" w:lineRule="auto"/>
              <w:jc w:val="left"/>
              <w:rPr>
                <w:rFonts w:eastAsia="Arial" w:cs="Arial"/>
                <w:szCs w:val="24"/>
              </w:rPr>
            </w:pPr>
            <w:r>
              <w:rPr>
                <w:rFonts w:eastAsia="Arial" w:cs="Arial"/>
                <w:szCs w:val="24"/>
              </w:rPr>
              <w:t>a</w:t>
            </w:r>
            <w:r w:rsidR="00B818B6" w:rsidRPr="00B818B6">
              <w:rPr>
                <w:rFonts w:eastAsia="Arial" w:cs="Arial"/>
                <w:szCs w:val="24"/>
              </w:rPr>
              <w:t>ligned with yield surface</w:t>
            </w:r>
          </w:p>
        </w:tc>
        <w:tc>
          <w:tcPr>
            <w:tcW w:w="2986" w:type="dxa"/>
            <w:hideMark/>
          </w:tcPr>
          <w:p w14:paraId="2B4D7B40" w14:textId="1FB074FF" w:rsidR="00B818B6" w:rsidRPr="00B818B6" w:rsidRDefault="00B818B6" w:rsidP="00651E7B">
            <w:pPr>
              <w:pStyle w:val="Standard1"/>
              <w:spacing w:line="360" w:lineRule="auto"/>
              <w:jc w:val="left"/>
              <w:rPr>
                <w:rFonts w:eastAsia="Arial" w:cs="Arial"/>
                <w:szCs w:val="24"/>
              </w:rPr>
            </w:pPr>
            <w:r w:rsidRPr="00B818B6">
              <w:rPr>
                <w:rFonts w:eastAsia="Arial" w:cs="Arial"/>
                <w:szCs w:val="24"/>
              </w:rPr>
              <w:t>differ from yield surface</w:t>
            </w:r>
          </w:p>
        </w:tc>
      </w:tr>
      <w:tr w:rsidR="00B818B6" w:rsidRPr="00B818B6" w14:paraId="597937E2" w14:textId="77777777" w:rsidTr="00780B4A">
        <w:trPr>
          <w:trHeight w:val="18"/>
        </w:trPr>
        <w:tc>
          <w:tcPr>
            <w:tcW w:w="2972" w:type="dxa"/>
            <w:hideMark/>
          </w:tcPr>
          <w:p w14:paraId="3E65B241" w14:textId="7777777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Complexity</w:t>
            </w:r>
          </w:p>
        </w:tc>
        <w:tc>
          <w:tcPr>
            <w:tcW w:w="3114" w:type="dxa"/>
            <w:hideMark/>
          </w:tcPr>
          <w:p w14:paraId="5E7439F5" w14:textId="701FFB18" w:rsidR="00B818B6" w:rsidRPr="00B818B6" w:rsidRDefault="0092653C" w:rsidP="00651E7B">
            <w:pPr>
              <w:pStyle w:val="Standard1"/>
              <w:spacing w:line="360" w:lineRule="auto"/>
              <w:jc w:val="left"/>
              <w:rPr>
                <w:rFonts w:eastAsia="Arial" w:cs="Arial"/>
              </w:rPr>
            </w:pPr>
            <w:r>
              <w:rPr>
                <w:rFonts w:eastAsia="Arial" w:cs="Arial"/>
              </w:rPr>
              <w:t>s</w:t>
            </w:r>
            <w:r w:rsidR="00B818B6" w:rsidRPr="53DCE409">
              <w:rPr>
                <w:rFonts w:eastAsia="Arial" w:cs="Arial"/>
              </w:rPr>
              <w:t>imple, less flexible</w:t>
            </w:r>
          </w:p>
        </w:tc>
        <w:tc>
          <w:tcPr>
            <w:tcW w:w="2986" w:type="dxa"/>
            <w:hideMark/>
          </w:tcPr>
          <w:p w14:paraId="2BE05DBF" w14:textId="127175AA" w:rsidR="00B818B6" w:rsidRPr="00B818B6" w:rsidRDefault="00B818B6" w:rsidP="00651E7B">
            <w:pPr>
              <w:pStyle w:val="Standard1"/>
              <w:spacing w:line="360" w:lineRule="auto"/>
              <w:jc w:val="left"/>
              <w:rPr>
                <w:rFonts w:eastAsia="Arial" w:cs="Arial"/>
                <w:szCs w:val="24"/>
              </w:rPr>
            </w:pPr>
            <w:r w:rsidRPr="00B818B6">
              <w:rPr>
                <w:rFonts w:eastAsia="Arial" w:cs="Arial"/>
                <w:szCs w:val="24"/>
              </w:rPr>
              <w:t>complex, flexible</w:t>
            </w:r>
          </w:p>
        </w:tc>
      </w:tr>
      <w:tr w:rsidR="00B818B6" w:rsidRPr="00B818B6" w14:paraId="37849D21" w14:textId="77777777" w:rsidTr="00780B4A">
        <w:trPr>
          <w:trHeight w:val="18"/>
        </w:trPr>
        <w:tc>
          <w:tcPr>
            <w:tcW w:w="2972" w:type="dxa"/>
            <w:hideMark/>
          </w:tcPr>
          <w:p w14:paraId="1A61CE97" w14:textId="23BF693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Material </w:t>
            </w:r>
            <w:r w:rsidR="00465707">
              <w:rPr>
                <w:rFonts w:eastAsia="Arial" w:cs="Arial"/>
                <w:szCs w:val="24"/>
              </w:rPr>
              <w:t>b</w:t>
            </w:r>
            <w:r w:rsidRPr="00B818B6">
              <w:rPr>
                <w:rFonts w:eastAsia="Arial" w:cs="Arial"/>
                <w:szCs w:val="24"/>
              </w:rPr>
              <w:t>ehavior</w:t>
            </w:r>
          </w:p>
        </w:tc>
        <w:tc>
          <w:tcPr>
            <w:tcW w:w="3114" w:type="dxa"/>
            <w:hideMark/>
          </w:tcPr>
          <w:p w14:paraId="353F4981" w14:textId="271B03E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isotropic materials</w:t>
            </w:r>
            <w:r w:rsidR="00531F8F">
              <w:rPr>
                <w:rFonts w:eastAsia="Arial" w:cs="Arial"/>
                <w:szCs w:val="24"/>
              </w:rPr>
              <w:t xml:space="preserve"> </w:t>
            </w:r>
            <w:r w:rsidR="00531F8F">
              <w:rPr>
                <w:rFonts w:eastAsia="Arial" w:cs="Arial"/>
                <w:szCs w:val="24"/>
              </w:rPr>
              <w:fldChar w:fldCharType="begin">
                <w:fldData xml:space="preserve">PEVuZE5vdGU+PENpdGU+PEF1dGhvcj5DaGFoYW91aTwvQXV0aG9yPjxZZWFyPjIwMjE8L1llYXI+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</w:fldData>
              </w:fldChar>
            </w:r>
            <w:r w:rsidR="00531F8F">
              <w:rPr>
                <w:rFonts w:eastAsia="Arial" w:cs="Arial"/>
                <w:szCs w:val="24"/>
              </w:rPr>
              <w:instrText xml:space="preserve"> ADDIN EN.CITE </w:instrText>
            </w:r>
            <w:r w:rsidR="00531F8F">
              <w:rPr>
                <w:rFonts w:eastAsia="Arial" w:cs="Arial"/>
                <w:szCs w:val="24"/>
              </w:rPr>
              <w:fldChar w:fldCharType="begin">
                <w:fldData xml:space="preserve">PEVuZE5vdGU+PENpdGU+PEF1dGhvcj5DaGFoYW91aTwvQXV0aG9yPjxZZWFyPjIwMjE8L1llYXI+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</w:fldData>
              </w:fldChar>
            </w:r>
            <w:r w:rsidR="00531F8F">
              <w:rPr>
                <w:rFonts w:eastAsia="Arial" w:cs="Arial"/>
                <w:szCs w:val="24"/>
              </w:rPr>
              <w:instrText xml:space="preserve"> ADDIN EN.CITE.DATA </w:instrText>
            </w:r>
            <w:r w:rsidR="00531F8F">
              <w:rPr>
                <w:rFonts w:eastAsia="Arial" w:cs="Arial"/>
                <w:szCs w:val="24"/>
              </w:rPr>
            </w:r>
            <w:r w:rsidR="00531F8F">
              <w:rPr>
                <w:rFonts w:eastAsia="Arial" w:cs="Arial"/>
                <w:szCs w:val="24"/>
              </w:rPr>
              <w:fldChar w:fldCharType="end"/>
            </w:r>
            <w:r w:rsidR="00531F8F">
              <w:rPr>
                <w:rFonts w:eastAsia="Arial" w:cs="Arial"/>
                <w:szCs w:val="24"/>
              </w:rPr>
            </w:r>
            <w:r w:rsidR="00531F8F">
              <w:rPr>
                <w:rFonts w:eastAsia="Arial" w:cs="Arial"/>
                <w:szCs w:val="24"/>
              </w:rPr>
              <w:fldChar w:fldCharType="separate"/>
            </w:r>
            <w:r w:rsidR="00531F8F">
              <w:rPr>
                <w:rFonts w:eastAsia="Arial" w:cs="Arial"/>
                <w:noProof/>
                <w:szCs w:val="24"/>
              </w:rPr>
              <w:t>(Chahaoui et al., 2021)</w:t>
            </w:r>
            <w:r w:rsidR="00531F8F">
              <w:rPr>
                <w:rFonts w:eastAsia="Arial" w:cs="Arial"/>
                <w:szCs w:val="24"/>
              </w:rPr>
              <w:fldChar w:fldCharType="end"/>
            </w:r>
          </w:p>
        </w:tc>
        <w:tc>
          <w:tcPr>
            <w:tcW w:w="2986" w:type="dxa"/>
            <w:hideMark/>
          </w:tcPr>
          <w:p w14:paraId="57F39AC0" w14:textId="3DB2DB7F" w:rsidR="00B818B6" w:rsidRPr="00B818B6" w:rsidRDefault="00B818B6" w:rsidP="00651E7B">
            <w:pPr>
              <w:pStyle w:val="Standard1"/>
              <w:spacing w:line="360" w:lineRule="auto"/>
              <w:jc w:val="left"/>
              <w:rPr>
                <w:rFonts w:eastAsia="Arial" w:cs="Arial"/>
                <w:szCs w:val="24"/>
              </w:rPr>
            </w:pPr>
            <w:r w:rsidRPr="00B818B6">
              <w:rPr>
                <w:rFonts w:eastAsia="Arial" w:cs="Arial"/>
                <w:szCs w:val="24"/>
              </w:rPr>
              <w:t>anisotropic materials</w:t>
            </w:r>
            <w:r w:rsidR="00CC6EFB">
              <w:rPr>
                <w:rFonts w:eastAsia="Arial" w:cs="Arial"/>
                <w:szCs w:val="24"/>
              </w:rPr>
              <w:t xml:space="preserve"> </w:t>
            </w:r>
            <w:r w:rsidR="00397498">
              <w:rPr>
                <w:rFonts w:eastAsia="Arial" w:cs="Arial"/>
                <w:szCs w:val="24"/>
              </w:rPr>
              <w:fldChar w:fldCharType="begin"/>
            </w:r>
            <w:r w:rsidR="00397498">
              <w:rPr>
                <w:rFonts w:eastAsia="Arial" w:cs="Arial"/>
                <w:szCs w:val="24"/>
              </w:rPr>
              <w:instrText xml:space="preserve"> ADDIN EN.CITE &lt;EndNote&gt;&lt;Cite&gt;&lt;Author&gt;Shen&lt;/Author&gt;&lt;Year&gt;2018&lt;/Year&gt;&lt;RecNum&gt;3&lt;/RecNum&gt;&lt;DisplayText&gt;(Shen et al., 2018)&lt;/DisplayText&gt;&lt;record&gt;&lt;rec-number&gt;3&lt;/rec-number&gt;&lt;foreign-keys&gt;&lt;key app="EN" db-id="f5re9daafxd9soefdarxrwzl5z9x5z9s0ftw" timestamp="1733823025"&gt;3&lt;/key&gt;&lt;/foreign-keys&gt;&lt;ref-type name="Conference Proceedings"&gt;10&lt;/ref-type&gt;&lt;contributors&gt;&lt;authors&gt;&lt;author&gt;Shen, F.&lt;/author&gt;&lt;author&gt;Lian, J.&lt;/author&gt;&lt;author&gt;Münstermann, S.&lt;/author&gt;&lt;/authors&gt;&lt;secondary-authors&gt;&lt;author&gt;Buffa, G.&lt;/author&gt;&lt;author&gt;Fratini, L.&lt;/author&gt;&lt;author&gt;Ingarao, G.&lt;/author&gt;&lt;author&gt;Di Lorenzo, R.&lt;/author&gt;&lt;/secondary-authors&gt;&lt;/contributors&gt;&lt;auth-address&gt;Steel Institute, RWTH Aachen University, Intzestraße 1, Aachen, 52074, Germany&lt;/auth-address&gt;&lt;titles&gt;&lt;title&gt;A comparative study on the forming limit diagram prediction between Marciniak-Kuczynski model and modified maximum force criterion by using the evolving non-associated Hill48 plasticity model&lt;/title&gt;&lt;secondary-title&gt;AIP Conference Proceedings&lt;/secondary-title&gt;&lt;alt-title&gt;AIP Conf. Proc.&lt;/alt-title&gt;&lt;/titles&gt;&lt;volume&gt;1960&lt;/volume&gt;&lt;dates&gt;&lt;year&gt;2018&lt;/year&gt;&lt;/dates&gt;&lt;publisher&gt;American Institute of Physics Inc.&lt;/publisher&gt;&lt;isbn&gt;0094243X (ISSN); 978-073541663-5 (ISBN)&lt;/isbn&gt;&lt;work-type&gt;Conference paper&lt;/work-type&gt;&lt;urls&gt;&lt;related-urls&gt;&lt;url&gt;https://www.scopus.com/inward/record.uri?eid=2-s2.0-85047337703&amp;amp;doi=10.1063%2f1.5035020&amp;amp;partnerID=40&amp;amp;md5=c40537b2f736542e1964ae7b29e4729e&lt;/url&gt;&lt;/related-urls&gt;&lt;/urls&gt;&lt;custom7&gt;150013&lt;/custom7&gt;&lt;electronic-resource-num&gt;10.1063/1.5035020&lt;/electronic-resource-num&gt;&lt;remote-database-name&gt;Scopus&lt;/remote-database-name&gt;&lt;language&gt;English&lt;/language&gt;&lt;/record&gt;&lt;/Cite&gt;&lt;/EndNote&gt;</w:instrText>
            </w:r>
            <w:r w:rsidR="00397498">
              <w:rPr>
                <w:rFonts w:eastAsia="Arial" w:cs="Arial"/>
                <w:szCs w:val="24"/>
              </w:rPr>
              <w:fldChar w:fldCharType="separate"/>
            </w:r>
            <w:r w:rsidR="00397498">
              <w:rPr>
                <w:rFonts w:eastAsia="Arial" w:cs="Arial"/>
                <w:noProof/>
                <w:szCs w:val="24"/>
              </w:rPr>
              <w:t>(Shen et al., 2018)</w:t>
            </w:r>
            <w:r w:rsidR="00397498">
              <w:rPr>
                <w:rFonts w:eastAsia="Arial" w:cs="Arial"/>
                <w:szCs w:val="24"/>
              </w:rPr>
              <w:fldChar w:fldCharType="end"/>
            </w:r>
          </w:p>
        </w:tc>
      </w:tr>
    </w:tbl>
    <w:p w14:paraId="6945D7FA" w14:textId="77777777" w:rsidR="00CB5C9D" w:rsidRDefault="00CB5C9D" w:rsidP="00651E7B">
      <w:pPr>
        <w:pStyle w:val="Standard1"/>
        <w:spacing w:line="360" w:lineRule="auto"/>
        <w:jc w:val="both"/>
      </w:pPr>
    </w:p>
    <w:p w14:paraId="768FE359" w14:textId="61A09A21" w:rsidR="000E7657" w:rsidRDefault="00F30AB4" w:rsidP="00651E7B">
      <w:pPr>
        <w:pStyle w:val="Standard1"/>
        <w:spacing w:line="360" w:lineRule="auto"/>
        <w:jc w:val="both"/>
      </w:pPr>
      <w:r>
        <w:t xml:space="preserve">The </w:t>
      </w:r>
      <w:r w:rsidRPr="007923C4">
        <w:t xml:space="preserve">yield function </w:t>
      </w:r>
      <m:oMath>
        <m:r>
          <w:rPr>
            <w:rFonts w:ascii="Cambria Math" w:hAnsi="Cambria Math"/>
          </w:rPr>
          <m:t>f</m:t>
        </m:r>
      </m:oMath>
      <w:r w:rsidR="009C7ECE" w:rsidRPr="007923C4">
        <w:t xml:space="preserve"> </w:t>
      </w:r>
      <w:r w:rsidRPr="007923C4">
        <w:t>and flow potential function</w:t>
      </w:r>
      <w:r w:rsidR="009C7ECE" w:rsidRPr="009C7ECE">
        <w:rPr>
          <w:rFonts w:ascii="Cambria Math" w:hAnsi="Cambria Math"/>
          <w:i/>
        </w:rPr>
        <w:t xml:space="preserve"> </w:t>
      </w:r>
      <m:oMath>
        <m:r>
          <w:rPr>
            <w:rFonts w:ascii="Cambria Math" w:hAnsi="Cambria Math"/>
          </w:rPr>
          <m:t>g</m:t>
        </m:r>
      </m:oMath>
      <w:r w:rsidR="007923C4" w:rsidRPr="007923C4">
        <w:t xml:space="preserve"> of the evolving non-associated Hill48 model</w:t>
      </w:r>
      <w:r w:rsidRPr="007923C4">
        <w:t xml:space="preserve"> are</w:t>
      </w:r>
      <w:r>
        <w:t xml:space="preserve"> defined by the following equations:</w:t>
      </w:r>
    </w:p>
    <w:p w14:paraId="305B42F7" w14:textId="77777777" w:rsidR="00BF1484" w:rsidRDefault="00BF1484" w:rsidP="00651E7B">
      <w:pPr>
        <w:pStyle w:val="Standard1"/>
        <w:spacing w:line="360" w:lineRule="auto"/>
        <w:jc w:val="both"/>
      </w:pP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723"/>
      </w:tblGrid>
      <w:tr w:rsidR="00C132C7" w:rsidRPr="00C36874" w14:paraId="7ECE1E6D" w14:textId="77777777" w:rsidTr="00F10A7B">
        <w:tc>
          <w:tcPr>
            <w:tcW w:w="8325" w:type="dxa"/>
          </w:tcPr>
          <w:p w14:paraId="5DAD1FCF" w14:textId="69DF4274" w:rsidR="00C132C7" w:rsidRPr="00C132C7" w:rsidRDefault="00C132C7" w:rsidP="00651E7B">
            <w:pPr>
              <w:rPr>
                <w:i/>
                <w:lang w:val="vi-VN"/>
              </w:rPr>
            </w:pPr>
            <m:oMathPara>
              <m:oMath>
                <m:r>
                  <w:rPr>
                    <w:rFonts w:ascii="Cambria Math" w:hAnsi="Cambria Math"/>
                  </w:rPr>
                  <m:t>f=</m:t>
                </m:r>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 σ</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e>
                </m:d>
                <m:r>
                  <w:rPr>
                    <w:rFonts w:ascii="Cambria Math" w:hAnsi="Cambria Math"/>
                  </w:rPr>
                  <m:t xml:space="preserve">≤0 </m:t>
                </m:r>
              </m:oMath>
            </m:oMathPara>
          </w:p>
        </w:tc>
        <w:tc>
          <w:tcPr>
            <w:tcW w:w="723" w:type="dxa"/>
          </w:tcPr>
          <w:p w14:paraId="55AA3C0A" w14:textId="682ED2BF"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7</w:t>
            </w:r>
            <w:r w:rsidR="00E85AA5">
              <w:rPr>
                <w:b w:val="0"/>
                <w:bCs/>
                <w:lang w:val="vi-VN"/>
              </w:rPr>
              <w:fldChar w:fldCharType="end"/>
            </w:r>
            <w:r w:rsidRPr="00C36874">
              <w:rPr>
                <w:b w:val="0"/>
                <w:bCs/>
                <w:lang w:val="vi-VN"/>
              </w:rPr>
              <w:t>)</w:t>
            </w:r>
          </w:p>
        </w:tc>
      </w:tr>
      <w:tr w:rsidR="00C132C7" w:rsidRPr="00C36874" w14:paraId="209D0A77" w14:textId="77777777" w:rsidTr="00F10A7B">
        <w:tc>
          <w:tcPr>
            <w:tcW w:w="8325" w:type="dxa"/>
          </w:tcPr>
          <w:p w14:paraId="278C43A5" w14:textId="7510E012" w:rsidR="00C132C7" w:rsidRPr="00C132C7" w:rsidRDefault="00C132C7" w:rsidP="00651E7B">
            <w:pPr>
              <w:rPr>
                <w:i/>
                <w:lang w:val="vi-VN"/>
              </w:rPr>
            </w:pPr>
            <m:oMathPara>
              <m:oMath>
                <m:r>
                  <w:rPr>
                    <w:rFonts w:ascii="Cambria Math" w:hAnsi="Cambria Math"/>
                  </w:rPr>
                  <w:lastRenderedPageBreak/>
                  <m:t>g=</m:t>
                </m:r>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m:rPr>
                            <m:sty m:val="p"/>
                          </m:rPr>
                          <w:rPr>
                            <w:rFonts w:ascii="Cambria Math" w:hAnsi="Cambria Math"/>
                          </w:rPr>
                          <m:t>β</m:t>
                        </m:r>
                      </m:e>
                      <m:sub>
                        <m:r>
                          <w:rPr>
                            <w:rFonts w:ascii="Cambria Math" w:hAnsi="Cambria Math"/>
                          </w:rPr>
                          <m:t>i~j</m:t>
                        </m:r>
                      </m:sub>
                    </m:sSub>
                    <m:r>
                      <w:rPr>
                        <w:rFonts w:ascii="Cambria Math" w:hAnsi="Cambria Math"/>
                      </w:rPr>
                      <m:t>, σ</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e>
                </m:d>
                <m:r>
                  <w:rPr>
                    <w:rFonts w:ascii="Cambria Math" w:hAnsi="Cambria Math"/>
                  </w:rPr>
                  <m:t xml:space="preserve">≤0 </m:t>
                </m:r>
              </m:oMath>
            </m:oMathPara>
          </w:p>
        </w:tc>
        <w:tc>
          <w:tcPr>
            <w:tcW w:w="723" w:type="dxa"/>
          </w:tcPr>
          <w:p w14:paraId="4B0BD952" w14:textId="55580272"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8</w:t>
            </w:r>
            <w:r w:rsidR="00E85AA5">
              <w:rPr>
                <w:b w:val="0"/>
                <w:bCs/>
                <w:lang w:val="vi-VN"/>
              </w:rPr>
              <w:fldChar w:fldCharType="end"/>
            </w:r>
            <w:r w:rsidRPr="00C36874">
              <w:rPr>
                <w:b w:val="0"/>
                <w:bCs/>
                <w:lang w:val="vi-VN"/>
              </w:rPr>
              <w:t>)</w:t>
            </w:r>
          </w:p>
        </w:tc>
      </w:tr>
    </w:tbl>
    <w:p w14:paraId="522738F3" w14:textId="77777777" w:rsidR="001B0E13" w:rsidRDefault="001B0E13" w:rsidP="00651E7B">
      <w:pPr>
        <w:pStyle w:val="Standard1"/>
        <w:spacing w:line="360" w:lineRule="auto"/>
        <w:jc w:val="both"/>
      </w:pPr>
      <w:r>
        <w:t xml:space="preserve">Where: </w:t>
      </w:r>
    </w:p>
    <w:p w14:paraId="5451870A" w14:textId="0B88E812" w:rsidR="001B0E13" w:rsidRPr="00C132C7" w:rsidRDefault="00000000" w:rsidP="00651E7B">
      <w:pPr>
        <w:pStyle w:val="Standard1"/>
        <w:numPr>
          <w:ilvl w:val="0"/>
          <w:numId w:val="16"/>
        </w:numPr>
        <w:spacing w:line="276" w:lineRule="auto"/>
        <w:jc w:val="both"/>
        <w:rPr>
          <w:bCs/>
        </w:rPr>
      </w:pPr>
      <m:oMath>
        <m:bar>
          <m:barPr>
            <m:pos m:val="top"/>
            <m:ctrlPr>
              <w:rPr>
                <w:rFonts w:ascii="Cambria Math" w:hAnsi="Cambria Math"/>
                <w:bCs/>
                <w:i/>
              </w:rPr>
            </m:ctrlPr>
          </m:barPr>
          <m:e>
            <m:r>
              <w:rPr>
                <w:rFonts w:ascii="Cambria Math" w:hAnsi="Cambria Math"/>
              </w:rPr>
              <m:t>σ</m:t>
            </m:r>
          </m:e>
        </m:bar>
      </m:oMath>
      <w:r w:rsidR="001B0E13" w:rsidRPr="00C132C7">
        <w:rPr>
          <w:bCs/>
        </w:rPr>
        <w:t xml:space="preserve"> is equivalent stress with </w:t>
      </w:r>
      <m:oMath>
        <m:sSub>
          <m:sSubPr>
            <m:ctrlPr>
              <w:rPr>
                <w:rFonts w:ascii="Cambria Math" w:hAnsi="Cambria Math"/>
                <w:bCs/>
                <w:i/>
              </w:rPr>
            </m:ctrlPr>
          </m:sSubPr>
          <m:e>
            <m:r>
              <w:rPr>
                <w:rFonts w:ascii="Cambria Math" w:hAnsi="Cambria Math"/>
              </w:rPr>
              <m:t>α</m:t>
            </m:r>
          </m:e>
          <m:sub>
            <m:r>
              <w:rPr>
                <w:rFonts w:ascii="Cambria Math" w:hAnsi="Cambria Math"/>
              </w:rPr>
              <m:t>i~j</m:t>
            </m:r>
          </m:sub>
        </m:sSub>
      </m:oMath>
      <w:r w:rsidR="001B0E13" w:rsidRPr="00C132C7">
        <w:rPr>
          <w:bCs/>
        </w:rPr>
        <w:t xml:space="preserve"> and </w:t>
      </w:r>
      <m:oMath>
        <m:sSub>
          <m:sSubPr>
            <m:ctrlPr>
              <w:rPr>
                <w:rFonts w:ascii="Cambria Math" w:hAnsi="Cambria Math"/>
                <w:bCs/>
                <w:i/>
              </w:rPr>
            </m:ctrlPr>
          </m:sSubPr>
          <m:e>
            <m:r>
              <m:rPr>
                <m:sty m:val="p"/>
              </m:rPr>
              <w:rPr>
                <w:rFonts w:ascii="Cambria Math" w:hAnsi="Cambria Math"/>
              </w:rPr>
              <m:t>β</m:t>
            </m:r>
          </m:e>
          <m:sub>
            <m:r>
              <w:rPr>
                <w:rFonts w:ascii="Cambria Math" w:hAnsi="Cambria Math"/>
              </w:rPr>
              <m:t>i~j</m:t>
            </m:r>
          </m:sub>
        </m:sSub>
      </m:oMath>
      <w:r w:rsidR="001B0E13" w:rsidRPr="00C132C7">
        <w:rPr>
          <w:bCs/>
        </w:rPr>
        <w:t xml:space="preserve"> as anisotropic parameters </w:t>
      </w:r>
      <w:r w:rsidR="00116291" w:rsidRPr="00C132C7">
        <w:rPr>
          <w:bCs/>
        </w:rPr>
        <w:t xml:space="preserve">and </w:t>
      </w:r>
      <m:oMath>
        <m:sSub>
          <m:sSubPr>
            <m:ctrlPr>
              <w:rPr>
                <w:rFonts w:ascii="Cambria Math" w:hAnsi="Cambria Math"/>
                <w:bCs/>
                <w:i/>
              </w:rPr>
            </m:ctrlPr>
          </m:sSubPr>
          <m:e>
            <m:r>
              <w:rPr>
                <w:rFonts w:ascii="Cambria Math" w:hAnsi="Cambria Math"/>
              </w:rPr>
              <m:t>σ</m:t>
            </m:r>
          </m:e>
          <m:sub>
            <m:r>
              <w:rPr>
                <w:rFonts w:ascii="Cambria Math" w:hAnsi="Cambria Math"/>
              </w:rPr>
              <m:t>Y</m:t>
            </m:r>
          </m:sub>
        </m:sSub>
        <m:d>
          <m:dPr>
            <m:ctrlPr>
              <w:rPr>
                <w:rFonts w:ascii="Cambria Math" w:hAnsi="Cambria Math"/>
                <w:bCs/>
                <w:i/>
              </w:rPr>
            </m:ctrlPr>
          </m:dPr>
          <m:e>
            <m:sSup>
              <m:sSupPr>
                <m:ctrlPr>
                  <w:rPr>
                    <w:rFonts w:ascii="Cambria Math" w:hAnsi="Cambria Math"/>
                    <w:bCs/>
                    <w:i/>
                  </w:rPr>
                </m:ctrlPr>
              </m:sSupPr>
              <m:e>
                <m:acc>
                  <m:accPr>
                    <m:chr m:val="̅"/>
                    <m:ctrlPr>
                      <w:rPr>
                        <w:rFonts w:ascii="Cambria Math" w:hAnsi="Cambria Math"/>
                        <w:bCs/>
                        <w:i/>
                      </w:rPr>
                    </m:ctrlPr>
                  </m:accPr>
                  <m:e>
                    <m:r>
                      <w:rPr>
                        <w:rFonts w:ascii="Cambria Math" w:hAnsi="Cambria Math"/>
                      </w:rPr>
                      <m:t>ε</m:t>
                    </m:r>
                  </m:e>
                </m:acc>
              </m:e>
              <m:sup>
                <m:r>
                  <w:rPr>
                    <w:rFonts w:ascii="Cambria Math" w:hAnsi="Cambria Math"/>
                  </w:rPr>
                  <m:t>p</m:t>
                </m:r>
              </m:sup>
            </m:sSup>
          </m:e>
        </m:d>
      </m:oMath>
      <w:r w:rsidR="00D91031" w:rsidRPr="00C132C7">
        <w:rPr>
          <w:bCs/>
        </w:rPr>
        <w:t xml:space="preserve"> as reference stress state. </w:t>
      </w:r>
    </w:p>
    <w:p w14:paraId="7C4DBEAE" w14:textId="77777777" w:rsidR="00C132C7" w:rsidRPr="00C132C7" w:rsidRDefault="00C132C7" w:rsidP="00651E7B">
      <w:pPr>
        <w:pStyle w:val="Standard1"/>
        <w:spacing w:line="360" w:lineRule="auto"/>
        <w:ind w:left="720"/>
        <w:jc w:val="both"/>
        <w:rPr>
          <w:bCs/>
        </w:rPr>
      </w:pPr>
    </w:p>
    <w:p w14:paraId="0F9D82E3" w14:textId="2CB33441" w:rsidR="00B541D4" w:rsidRDefault="009866C0" w:rsidP="00651E7B">
      <w:pPr>
        <w:pStyle w:val="Standard1"/>
        <w:spacing w:line="360" w:lineRule="auto"/>
        <w:jc w:val="both"/>
        <w:rPr>
          <w:lang w:val="vi-VN"/>
        </w:rPr>
      </w:pPr>
      <w:r>
        <w:t>Flow rule</w:t>
      </w:r>
      <w:r w:rsidR="00126144">
        <w:t xml:space="preserve">: </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723"/>
      </w:tblGrid>
      <w:tr w:rsidR="00C132C7" w:rsidRPr="00C36874" w14:paraId="748243D7" w14:textId="77777777" w:rsidTr="00F10A7B">
        <w:tc>
          <w:tcPr>
            <w:tcW w:w="8325" w:type="dxa"/>
          </w:tcPr>
          <w:p w14:paraId="67BFE810" w14:textId="39405AD2" w:rsidR="00C132C7" w:rsidRPr="00C132C7" w:rsidRDefault="00000000" w:rsidP="00651E7B">
            <w:pPr>
              <w:rPr>
                <w:i/>
                <w:lang w:val="vi-VN"/>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r>
                  <w:rPr>
                    <w:rFonts w:ascii="Cambria Math" w:hAnsi="Cambria Math"/>
                  </w:rPr>
                  <m:t>=</m:t>
                </m:r>
                <m:acc>
                  <m:accPr>
                    <m:chr m:val="̇"/>
                    <m:ctrlPr>
                      <w:rPr>
                        <w:rFonts w:ascii="Cambria Math" w:hAnsi="Cambria Math"/>
                        <w:i/>
                      </w:rPr>
                    </m:ctrlPr>
                  </m:accPr>
                  <m:e>
                    <m:r>
                      <w:rPr>
                        <w:rFonts w:ascii="Cambria Math" w:hAnsi="Cambria Math"/>
                      </w:rPr>
                      <m:t>λ</m:t>
                    </m:r>
                  </m:e>
                </m:acc>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σ</m:t>
                    </m:r>
                  </m:den>
                </m:f>
              </m:oMath>
            </m:oMathPara>
          </w:p>
        </w:tc>
        <w:tc>
          <w:tcPr>
            <w:tcW w:w="723" w:type="dxa"/>
          </w:tcPr>
          <w:p w14:paraId="4836AC71" w14:textId="72883F11"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9</w:t>
            </w:r>
            <w:r w:rsidR="00E85AA5">
              <w:rPr>
                <w:b w:val="0"/>
                <w:bCs/>
                <w:lang w:val="vi-VN"/>
              </w:rPr>
              <w:fldChar w:fldCharType="end"/>
            </w:r>
            <w:r w:rsidRPr="00C36874">
              <w:rPr>
                <w:b w:val="0"/>
                <w:bCs/>
                <w:lang w:val="vi-VN"/>
              </w:rPr>
              <w:t>)</w:t>
            </w:r>
          </w:p>
        </w:tc>
      </w:tr>
    </w:tbl>
    <w:p w14:paraId="45FBD840" w14:textId="74DF5BD9" w:rsidR="002F4532" w:rsidRPr="00C132C7" w:rsidRDefault="002F4532" w:rsidP="00651E7B">
      <w:pPr>
        <w:pStyle w:val="Standard1"/>
        <w:spacing w:line="360" w:lineRule="auto"/>
        <w:jc w:val="both"/>
        <w:rPr>
          <w:b/>
          <w:bCs/>
        </w:rPr>
      </w:pPr>
      <w:r>
        <w:t>Where</w:t>
      </w:r>
      <w:r w:rsidR="00016C5C">
        <w:t xml:space="preserve">: </w:t>
      </w:r>
    </w:p>
    <w:p w14:paraId="3B412CBD" w14:textId="239EE6A3" w:rsidR="00326DB0" w:rsidRPr="00281A17" w:rsidRDefault="00000000" w:rsidP="00651E7B">
      <w:pPr>
        <w:pStyle w:val="Standard1"/>
        <w:numPr>
          <w:ilvl w:val="0"/>
          <w:numId w:val="16"/>
        </w:numPr>
        <w:spacing w:line="276" w:lineRule="auto"/>
        <w:jc w:val="both"/>
      </w:pPr>
      <m:oMath>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oMath>
      <w:r w:rsidR="002F4532" w:rsidRPr="00281A17">
        <w:t xml:space="preserve"> is </w:t>
      </w:r>
      <w:r w:rsidR="007751E9" w:rsidRPr="00281A17">
        <w:t xml:space="preserve">equivalent </w:t>
      </w:r>
      <w:r w:rsidR="00540A03" w:rsidRPr="00281A17">
        <w:t xml:space="preserve">plastic </w:t>
      </w:r>
      <w:r w:rsidR="002F243D">
        <w:t>strain-rate</w:t>
      </w:r>
      <w:r w:rsidR="00540A03" w:rsidRPr="00281A17">
        <w:t xml:space="preserve"> tensor</w:t>
      </w:r>
      <w:r w:rsidR="00000FB9" w:rsidRPr="00281A17">
        <w:rPr>
          <w:lang w:val="vi-VN"/>
        </w:rPr>
        <w:t>.</w:t>
      </w:r>
    </w:p>
    <w:p w14:paraId="49B806C9" w14:textId="5E0E214A" w:rsidR="00540A03" w:rsidRPr="00C132C7" w:rsidRDefault="00000000" w:rsidP="00651E7B">
      <w:pPr>
        <w:pStyle w:val="Standard1"/>
        <w:numPr>
          <w:ilvl w:val="0"/>
          <w:numId w:val="16"/>
        </w:numPr>
        <w:spacing w:line="276" w:lineRule="auto"/>
        <w:jc w:val="both"/>
      </w:pPr>
      <m:oMath>
        <m:acc>
          <m:accPr>
            <m:chr m:val="̇"/>
            <m:ctrlPr>
              <w:rPr>
                <w:rFonts w:ascii="Cambria Math" w:hAnsi="Cambria Math"/>
                <w:i/>
              </w:rPr>
            </m:ctrlPr>
          </m:accPr>
          <m:e>
            <m:r>
              <w:rPr>
                <w:rFonts w:ascii="Cambria Math" w:hAnsi="Cambria Math"/>
              </w:rPr>
              <m:t>λ</m:t>
            </m:r>
          </m:e>
        </m:acc>
      </m:oMath>
      <w:r w:rsidR="00326DB0" w:rsidRPr="00281A17">
        <w:t xml:space="preserve"> is a</w:t>
      </w:r>
      <w:r w:rsidR="00326DB0">
        <w:t xml:space="preserve"> scalar factor with non-negative values used for updating the plastic </w:t>
      </w:r>
      <w:r w:rsidR="002F243D">
        <w:t>strain-rate</w:t>
      </w:r>
      <w:r w:rsidR="00326DB0">
        <w:t xml:space="preserve"> tensor.</w:t>
      </w:r>
    </w:p>
    <w:p w14:paraId="3D710926" w14:textId="77777777" w:rsidR="00C132C7" w:rsidRDefault="00C132C7" w:rsidP="00651E7B">
      <w:pPr>
        <w:pStyle w:val="Standard1"/>
        <w:spacing w:line="360" w:lineRule="auto"/>
        <w:ind w:left="720"/>
        <w:jc w:val="both"/>
      </w:pPr>
    </w:p>
    <w:p w14:paraId="4E0B6EEE" w14:textId="074AB0DB" w:rsidR="00532298" w:rsidRDefault="00E57AE4" w:rsidP="00651E7B">
      <w:pPr>
        <w:pStyle w:val="Standard1"/>
        <w:spacing w:line="360" w:lineRule="auto"/>
        <w:jc w:val="both"/>
        <w:rPr>
          <w:lang w:val="vi-VN"/>
        </w:rPr>
      </w:pPr>
      <w:r>
        <w:t xml:space="preserve">In </w:t>
      </w:r>
      <w:r w:rsidR="00E7571D">
        <w:t>this model,</w:t>
      </w:r>
      <w:r>
        <w:t xml:space="preserve"> the equivalent stress is governed by </w:t>
      </w:r>
      <w:r w:rsidR="00DB1BF4" w:rsidRPr="00DB1BF4">
        <w:t>a simple quadratic expression to describe the three-dimensional anisotropy</w:t>
      </w:r>
      <w:r w:rsidR="00121526">
        <w:t xml:space="preserve">. </w:t>
      </w:r>
    </w:p>
    <w:tbl>
      <w:tblPr>
        <w:tblStyle w:val="TableGrid"/>
        <w:tblW w:w="0" w:type="auto"/>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6"/>
        <w:gridCol w:w="857"/>
      </w:tblGrid>
      <w:tr w:rsidR="00C132C7" w:rsidRPr="00C36874" w14:paraId="105E942E" w14:textId="77777777" w:rsidTr="00F10A7B">
        <w:tc>
          <w:tcPr>
            <w:tcW w:w="8320" w:type="dxa"/>
          </w:tcPr>
          <w:p w14:paraId="21BC09A5" w14:textId="187CC9B6" w:rsidR="00C132C7" w:rsidRPr="00C132C7" w:rsidRDefault="00000000" w:rsidP="00651E7B">
            <w:pPr>
              <w:rPr>
                <w:i/>
                <w:lang w:val="vi-VN"/>
              </w:rPr>
            </w:pPr>
            <m:oMathPara>
              <m:oMath>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 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3</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1</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2</m:t>
                                            </m:r>
                                          </m:sub>
                                        </m:sSub>
                                      </m:e>
                                    </m:d>
                                  </m:e>
                                  <m:sup>
                                    <m:r>
                                      <w:rPr>
                                        <w:rFonts w:ascii="Cambria Math" w:hAnsi="Cambria Math"/>
                                      </w:rPr>
                                      <m:t>2</m:t>
                                    </m:r>
                                  </m:sup>
                                </m:sSup>
                              </m:e>
                            </m:d>
                          </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2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1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2</m:t>
                                </m:r>
                              </m:sup>
                            </m:sSubSup>
                          </m:e>
                        </m:eqAr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723" w:type="dxa"/>
          </w:tcPr>
          <w:p w14:paraId="5A0FF066" w14:textId="77777777" w:rsidR="00815ECD" w:rsidRDefault="00815ECD" w:rsidP="00651E7B">
            <w:pPr>
              <w:pStyle w:val="Caption"/>
              <w:spacing w:line="360" w:lineRule="auto"/>
              <w:rPr>
                <w:b w:val="0"/>
                <w:bCs/>
              </w:rPr>
            </w:pPr>
          </w:p>
          <w:p w14:paraId="45CACE71" w14:textId="429F586E"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0</w:t>
            </w:r>
            <w:r w:rsidR="00E85AA5">
              <w:rPr>
                <w:b w:val="0"/>
                <w:bCs/>
                <w:lang w:val="vi-VN"/>
              </w:rPr>
              <w:fldChar w:fldCharType="end"/>
            </w:r>
            <w:r w:rsidRPr="00C36874">
              <w:rPr>
                <w:b w:val="0"/>
                <w:bCs/>
                <w:lang w:val="vi-VN"/>
              </w:rPr>
              <w:t>)</w:t>
            </w:r>
          </w:p>
        </w:tc>
      </w:tr>
      <w:tr w:rsidR="00C132C7" w:rsidRPr="00C36874" w14:paraId="6914904C" w14:textId="77777777" w:rsidTr="00F10A7B">
        <w:tc>
          <w:tcPr>
            <w:tcW w:w="8320" w:type="dxa"/>
          </w:tcPr>
          <w:p w14:paraId="31268551" w14:textId="026829F5" w:rsidR="00C132C7" w:rsidRPr="00C132C7" w:rsidRDefault="00000000" w:rsidP="00651E7B">
            <w:pPr>
              <w:rPr>
                <w:i/>
                <w:lang w:val="vi-VN"/>
              </w:rPr>
            </w:pPr>
            <m:oMathPara>
              <m:oMath>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 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3</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1</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2</m:t>
                                            </m:r>
                                          </m:sub>
                                        </m:sSub>
                                      </m:e>
                                    </m:d>
                                  </m:e>
                                  <m:sup>
                                    <m:r>
                                      <w:rPr>
                                        <w:rFonts w:ascii="Cambria Math" w:hAnsi="Cambria Math"/>
                                      </w:rPr>
                                      <m:t>2</m:t>
                                    </m:r>
                                  </m:sup>
                                </m:sSup>
                              </m:e>
                            </m:d>
                          </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2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1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2</m:t>
                                </m:r>
                              </m:sup>
                            </m:sSubSup>
                          </m:e>
                        </m:eqAr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723" w:type="dxa"/>
          </w:tcPr>
          <w:p w14:paraId="43C21F3F" w14:textId="77777777" w:rsidR="00815ECD" w:rsidRDefault="00815ECD" w:rsidP="00651E7B">
            <w:pPr>
              <w:pStyle w:val="Caption"/>
              <w:spacing w:line="360" w:lineRule="auto"/>
              <w:rPr>
                <w:b w:val="0"/>
                <w:bCs/>
              </w:rPr>
            </w:pPr>
          </w:p>
          <w:p w14:paraId="2DD54068" w14:textId="31258DB8"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1</w:t>
            </w:r>
            <w:r w:rsidR="00E85AA5">
              <w:rPr>
                <w:b w:val="0"/>
                <w:bCs/>
                <w:lang w:val="vi-VN"/>
              </w:rPr>
              <w:fldChar w:fldCharType="end"/>
            </w:r>
            <w:r w:rsidRPr="00C36874">
              <w:rPr>
                <w:b w:val="0"/>
                <w:bCs/>
                <w:lang w:val="vi-VN"/>
              </w:rPr>
              <w:t>)</w:t>
            </w:r>
          </w:p>
        </w:tc>
      </w:tr>
    </w:tbl>
    <w:p w14:paraId="465C18C9" w14:textId="0FFEF037" w:rsidR="00BF04E4" w:rsidRDefault="00495F9C" w:rsidP="00651E7B">
      <w:pPr>
        <w:pStyle w:val="Standard1"/>
        <w:spacing w:line="360" w:lineRule="auto"/>
        <w:jc w:val="both"/>
      </w:pPr>
      <w:r>
        <w:t xml:space="preserve">Where: </w:t>
      </w:r>
    </w:p>
    <w:p w14:paraId="33BED469" w14:textId="4F5548AF" w:rsidR="00495F9C"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F</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σ</m:t>
            </m:r>
          </m:sub>
        </m:sSub>
        <m:r>
          <m:rPr>
            <m:sty m:val="bi"/>
          </m:rPr>
          <w:rPr>
            <w:rFonts w:ascii="Cambria Math" w:hAnsi="Cambria Math"/>
          </w:rPr>
          <m:t>,</m:t>
        </m:r>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σ</m:t>
            </m:r>
          </m:sub>
        </m:sSub>
      </m:oMath>
      <w:r w:rsidR="00BD26E8" w:rsidRPr="00281A17">
        <w:t xml:space="preserve"> are </w:t>
      </w:r>
      <w:r w:rsidR="00D70F97" w:rsidRPr="00281A17">
        <w:t xml:space="preserve">anisotropic </w:t>
      </w:r>
      <w:r w:rsidR="0024112D" w:rsidRPr="00281A17">
        <w:t xml:space="preserve">parameters </w:t>
      </w:r>
      <w:r w:rsidR="00BD26E8" w:rsidRPr="00281A17">
        <w:t xml:space="preserve">related to the anisotropic parameter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D26E8" w:rsidRPr="00281A17">
        <w:t xml:space="preserve"> in the</w:t>
      </w:r>
      <w:r w:rsidR="00BD26E8">
        <w:t xml:space="preserve"> yield function. </w:t>
      </w:r>
    </w:p>
    <w:p w14:paraId="361CE52F" w14:textId="3A23BE23" w:rsidR="00BD26E8"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r</m:t>
            </m:r>
          </m:sub>
        </m:sSub>
        <m:r>
          <m:rPr>
            <m:sty m:val="bi"/>
          </m:rPr>
          <w:rPr>
            <w:rFonts w:ascii="Cambria Math" w:hAnsi="Cambria Math"/>
          </w:rPr>
          <m:t>,</m:t>
        </m:r>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m:t>
            </m:r>
          </m:sub>
        </m:sSub>
      </m:oMath>
      <w:r w:rsidR="00BD26E8" w:rsidRPr="00C132C7">
        <w:t xml:space="preserve"> are </w:t>
      </w:r>
      <w:r w:rsidR="00D70F97" w:rsidRPr="00C132C7">
        <w:t>an</w:t>
      </w:r>
      <w:r w:rsidR="00D70F97">
        <w:t xml:space="preserve">isotropic </w:t>
      </w:r>
      <w:r w:rsidR="0024112D">
        <w:t xml:space="preserve">parameters </w:t>
      </w:r>
      <w:r w:rsidR="00BD26E8">
        <w:t xml:space="preserve">related to the anisotropic </w:t>
      </w:r>
      <w:r w:rsidR="00BD26E8" w:rsidRPr="00281A17">
        <w:t xml:space="preserve">parameter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rsidR="00BD26E8">
        <w:t xml:space="preserve"> in the potential flow function. </w:t>
      </w:r>
    </w:p>
    <w:p w14:paraId="24B49002" w14:textId="77777777" w:rsidR="003C5704" w:rsidRDefault="003C5704" w:rsidP="00651E7B">
      <w:pPr>
        <w:pStyle w:val="Standard1"/>
        <w:spacing w:line="360" w:lineRule="auto"/>
        <w:ind w:left="720"/>
        <w:jc w:val="both"/>
      </w:pPr>
    </w:p>
    <w:p w14:paraId="63E8047F" w14:textId="5AA06D61" w:rsidR="00CA5FEC" w:rsidRDefault="00727093" w:rsidP="00651E7B">
      <w:pPr>
        <w:pStyle w:val="Standard1"/>
        <w:spacing w:line="360" w:lineRule="auto"/>
        <w:jc w:val="both"/>
      </w:pPr>
      <w:r>
        <w:t>These parameters are calibrated independently using experimental results obtained</w:t>
      </w:r>
      <w:r w:rsidR="00281A17">
        <w:t xml:space="preserve"> </w:t>
      </w:r>
      <w:r>
        <w:t>from uniaxial and biaxial tensile test</w:t>
      </w:r>
      <w:r w:rsidR="00723234">
        <w:t xml:space="preserve"> data, represented by the flow stress </w:t>
      </w:r>
      <w:r w:rsidR="00AF7B5B">
        <w:t xml:space="preserve">at </w:t>
      </w:r>
      <w:r w:rsidR="00C70D9B">
        <w:rPr>
          <w:iCs/>
        </w:rPr>
        <w:t>rolling directions, diagonal, transverse</w:t>
      </w:r>
      <w:r w:rsidR="00A25CD2">
        <w:rPr>
          <w:iCs/>
        </w:rPr>
        <w:t xml:space="preserve">, and biaxial direction. </w:t>
      </w:r>
      <w:r w:rsidR="00483CCF">
        <w:rPr>
          <w:iCs/>
        </w:rPr>
        <w:t xml:space="preserve">The </w:t>
      </w:r>
      <w:r w:rsidR="00483CCF" w:rsidRPr="00483CCF">
        <w:t>r-values</w:t>
      </w:r>
      <w:r w:rsidR="00CA5FEC">
        <w:t xml:space="preserve"> (known as </w:t>
      </w:r>
      <w:r w:rsidR="00CA5FEC" w:rsidRPr="00861D9D">
        <w:t>Lankford coefficients)</w:t>
      </w:r>
      <w:r w:rsidR="00CA5FEC">
        <w:t xml:space="preserve"> in this model </w:t>
      </w:r>
      <w:r w:rsidR="00483CCF">
        <w:t>refer</w:t>
      </w:r>
      <w:r w:rsidR="00CA5FEC">
        <w:t xml:space="preserve"> to the</w:t>
      </w:r>
      <w:r w:rsidR="00CA5FEC" w:rsidRPr="00861D9D">
        <w:t xml:space="preserve"> material ability to deform in thickness versus its ability to deform in the planar directions</w:t>
      </w:r>
      <w:r w:rsidR="00CA5FEC">
        <w:t xml:space="preserve">. </w:t>
      </w:r>
      <w:r w:rsidR="00763CF8" w:rsidRPr="00763CF8">
        <w:t>Equations (2-12) to (2-15) are derived from Shen et al., 2020.</w:t>
      </w:r>
    </w:p>
    <w:p w14:paraId="40110457" w14:textId="77777777" w:rsidR="00235E37" w:rsidRDefault="00235E37" w:rsidP="00651E7B">
      <w:pPr>
        <w:pStyle w:val="Standard1"/>
        <w:spacing w:line="360" w:lineRule="auto"/>
        <w:jc w:val="both"/>
      </w:pP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1"/>
        <w:gridCol w:w="857"/>
      </w:tblGrid>
      <w:tr w:rsidR="00C132C7" w:rsidRPr="00C36874" w14:paraId="41ACB0A3" w14:textId="77777777" w:rsidTr="00F10A7B">
        <w:tc>
          <w:tcPr>
            <w:tcW w:w="8181" w:type="dxa"/>
          </w:tcPr>
          <w:p w14:paraId="7EE10A8D" w14:textId="7A7647F8" w:rsidR="00C132C7" w:rsidRPr="00C132C7" w:rsidRDefault="00000000" w:rsidP="00651E7B">
            <w:pPr>
              <w:rPr>
                <w:i/>
                <w:lang w:val="vi-VN"/>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
                      <m:sSubPr>
                        <m:ctrlPr>
                          <w:rPr>
                            <w:rFonts w:ascii="Cambria Math" w:hAnsi="Cambria Math"/>
                            <w:i/>
                          </w:rPr>
                        </m:ctrlPr>
                      </m:sSubPr>
                      <m:e>
                        <m:r>
                          <w:rPr>
                            <w:rFonts w:ascii="Cambria Math" w:hAnsi="Cambria Math"/>
                          </w:rPr>
                          <m:t>r</m:t>
                        </m:r>
                      </m:e>
                      <m:sub>
                        <m:r>
                          <w:rPr>
                            <w:rFonts w:ascii="Cambria Math" w:hAnsi="Cambria Math"/>
                          </w:rPr>
                          <m:t>90</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ctrlPr>
                      <w:rPr>
                        <w:rFonts w:ascii="Cambria Math" w:hAnsi="Cambria Math"/>
                        <w:b/>
                        <w:bCs/>
                        <w:i/>
                      </w:rPr>
                    </m:ctrlPr>
                  </m:den>
                </m:f>
              </m:oMath>
            </m:oMathPara>
          </w:p>
        </w:tc>
        <w:tc>
          <w:tcPr>
            <w:tcW w:w="857" w:type="dxa"/>
          </w:tcPr>
          <w:p w14:paraId="1A5ECB5F" w14:textId="39360B8C"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2</w:t>
            </w:r>
            <w:r w:rsidR="00E85AA5">
              <w:rPr>
                <w:b w:val="0"/>
                <w:bCs/>
                <w:lang w:val="vi-VN"/>
              </w:rPr>
              <w:fldChar w:fldCharType="end"/>
            </w:r>
            <w:r w:rsidRPr="00C36874">
              <w:rPr>
                <w:b w:val="0"/>
                <w:bCs/>
                <w:lang w:val="vi-VN"/>
              </w:rPr>
              <w:t>)</w:t>
            </w:r>
          </w:p>
        </w:tc>
      </w:tr>
      <w:tr w:rsidR="00C132C7" w:rsidRPr="00C36874" w14:paraId="7BC1E90A" w14:textId="77777777" w:rsidTr="00F10A7B">
        <w:tc>
          <w:tcPr>
            <w:tcW w:w="8181" w:type="dxa"/>
          </w:tcPr>
          <w:p w14:paraId="2CE50995" w14:textId="77777777" w:rsidR="00235E37" w:rsidRDefault="00235E37" w:rsidP="00651E7B"/>
          <w:p w14:paraId="13F7E31B" w14:textId="0BB4A9DC" w:rsidR="00C132C7" w:rsidRPr="00C132C7" w:rsidRDefault="00000000" w:rsidP="00651E7B">
            <w:pPr>
              <w:rPr>
                <w:i/>
                <w:lang w:val="vi-VN"/>
              </w:rPr>
            </w:pPr>
            <m:oMathPara>
              <m:oMath>
                <m:sSub>
                  <m:sSubPr>
                    <m:ctrlPr>
                      <w:rPr>
                        <w:rFonts w:ascii="Cambria Math" w:hAnsi="Cambria Math"/>
                        <w:i/>
                      </w:rPr>
                    </m:ctrlPr>
                  </m:sSubPr>
                  <m:e>
                    <m:r>
                      <w:rPr>
                        <w:rFonts w:ascii="Cambria Math" w:hAnsi="Cambria Math"/>
                      </w:rPr>
                      <m:t>G</m:t>
                    </m:r>
                  </m:e>
                  <m:sub>
                    <m:r>
                      <w:rPr>
                        <w:rFonts w:ascii="Cambria Math" w:hAnsi="Cambria Math"/>
                      </w:rPr>
                      <m:t>σ</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oMath>
            </m:oMathPara>
          </w:p>
        </w:tc>
        <w:tc>
          <w:tcPr>
            <w:tcW w:w="857" w:type="dxa"/>
          </w:tcPr>
          <w:p w14:paraId="42C4B7BF" w14:textId="77777777" w:rsidR="00235E37" w:rsidRDefault="00235E37" w:rsidP="00651E7B">
            <w:pPr>
              <w:pStyle w:val="Caption"/>
              <w:spacing w:line="360" w:lineRule="auto"/>
              <w:rPr>
                <w:b w:val="0"/>
                <w:bCs/>
              </w:rPr>
            </w:pPr>
          </w:p>
          <w:p w14:paraId="27D043B3" w14:textId="234E31E3"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3</w:t>
            </w:r>
            <w:r w:rsidR="00E85AA5">
              <w:rPr>
                <w:b w:val="0"/>
                <w:bCs/>
                <w:lang w:val="vi-VN"/>
              </w:rPr>
              <w:fldChar w:fldCharType="end"/>
            </w:r>
            <w:r w:rsidRPr="00C36874">
              <w:rPr>
                <w:b w:val="0"/>
                <w:bCs/>
                <w:lang w:val="vi-VN"/>
              </w:rPr>
              <w:t>)</w:t>
            </w:r>
          </w:p>
        </w:tc>
      </w:tr>
      <w:tr w:rsidR="00C132C7" w:rsidRPr="00C36874" w14:paraId="24F42CCF" w14:textId="77777777" w:rsidTr="00F10A7B">
        <w:tc>
          <w:tcPr>
            <w:tcW w:w="8181" w:type="dxa"/>
          </w:tcPr>
          <w:p w14:paraId="262B6635" w14:textId="77777777" w:rsidR="00235E37" w:rsidRDefault="00235E37" w:rsidP="00651E7B"/>
          <w:p w14:paraId="1229DB7B" w14:textId="3E60E484" w:rsidR="00C132C7" w:rsidRPr="00C132C7" w:rsidRDefault="00000000" w:rsidP="00651E7B">
            <m:oMathPara>
              <m:oMath>
                <m:sSub>
                  <m:sSubPr>
                    <m:ctrlPr>
                      <w:rPr>
                        <w:rFonts w:ascii="Cambria Math" w:hAnsi="Cambria Math"/>
                        <w:i/>
                      </w:rPr>
                    </m:ctrlPr>
                  </m:sSubPr>
                  <m:e>
                    <m:r>
                      <w:rPr>
                        <w:rFonts w:ascii="Cambria Math" w:hAnsi="Cambria Math"/>
                      </w:rPr>
                      <m:t>H</m:t>
                    </m:r>
                  </m:e>
                  <m:sub>
                    <m:r>
                      <w:rPr>
                        <w:rFonts w:ascii="Cambria Math" w:hAnsi="Cambria Math"/>
                      </w:rPr>
                      <m:t>σ</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oMath>
            </m:oMathPara>
          </w:p>
        </w:tc>
        <w:tc>
          <w:tcPr>
            <w:tcW w:w="857" w:type="dxa"/>
          </w:tcPr>
          <w:p w14:paraId="5C99B420" w14:textId="77777777" w:rsidR="00235E37" w:rsidRDefault="00235E37" w:rsidP="00651E7B">
            <w:pPr>
              <w:pStyle w:val="Caption"/>
              <w:spacing w:line="360" w:lineRule="auto"/>
              <w:rPr>
                <w:b w:val="0"/>
                <w:bCs/>
              </w:rPr>
            </w:pPr>
          </w:p>
          <w:p w14:paraId="6AD5BE58" w14:textId="56F74409"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4</w:t>
            </w:r>
            <w:r w:rsidR="00E85AA5">
              <w:rPr>
                <w:b w:val="0"/>
                <w:bCs/>
                <w:lang w:val="vi-VN"/>
              </w:rPr>
              <w:fldChar w:fldCharType="end"/>
            </w:r>
            <w:r w:rsidRPr="00C36874">
              <w:rPr>
                <w:b w:val="0"/>
                <w:bCs/>
                <w:lang w:val="vi-VN"/>
              </w:rPr>
              <w:t>)</w:t>
            </w:r>
          </w:p>
        </w:tc>
      </w:tr>
      <w:tr w:rsidR="00C132C7" w:rsidRPr="00C36874" w14:paraId="083BFF22" w14:textId="77777777" w:rsidTr="00F10A7B">
        <w:tc>
          <w:tcPr>
            <w:tcW w:w="8181" w:type="dxa"/>
          </w:tcPr>
          <w:p w14:paraId="3B0C1C88" w14:textId="77777777" w:rsidR="00235E37" w:rsidRPr="00235E37" w:rsidRDefault="00235E37" w:rsidP="00651E7B"/>
          <w:p w14:paraId="16C3FE1C" w14:textId="54D6446E" w:rsidR="00C132C7" w:rsidRPr="00C132C7" w:rsidRDefault="00000000" w:rsidP="00651E7B">
            <m:oMathPara>
              <m:oMath>
                <m:sSub>
                  <m:sSubPr>
                    <m:ctrlPr>
                      <w:rPr>
                        <w:rFonts w:ascii="Cambria Math" w:hAnsi="Cambria Math"/>
                        <w:i/>
                      </w:rPr>
                    </m:ctrlPr>
                  </m:sSubPr>
                  <m:e>
                    <m:r>
                      <w:rPr>
                        <w:rFonts w:ascii="Cambria Math" w:hAnsi="Cambria Math"/>
                      </w:rPr>
                      <m:t>N</m:t>
                    </m:r>
                  </m:e>
                  <m:sub>
                    <m:r>
                      <w:rPr>
                        <w:rFonts w:ascii="Cambria Math" w:hAnsi="Cambria Math"/>
                      </w:rPr>
                      <m:t>σ</m:t>
                    </m:r>
                  </m:sub>
                </m:sSub>
                <m:r>
                  <w:rPr>
                    <w:rFonts w:ascii="Cambria Math" w:hAnsi="Cambria Math"/>
                  </w:rPr>
                  <m:t>=</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45</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Nr=</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9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r</m:t>
                            </m:r>
                          </m:e>
                          <m:sub>
                            <m:r>
                              <w:rPr>
                                <w:rFonts w:ascii="Cambria Math" w:hAnsi="Cambria Math"/>
                              </w:rPr>
                              <m:t>45</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num>
                  <m:den>
                    <m:sSub>
                      <m:sSubPr>
                        <m:ctrlPr>
                          <w:rPr>
                            <w:rFonts w:ascii="Cambria Math" w:hAnsi="Cambria Math"/>
                            <w:i/>
                          </w:rPr>
                        </m:ctrlPr>
                      </m:sSubPr>
                      <m:e>
                        <m:r>
                          <w:rPr>
                            <w:rFonts w:ascii="Cambria Math" w:hAnsi="Cambria Math"/>
                          </w:rPr>
                          <m:t>r</m:t>
                        </m:r>
                      </m:e>
                      <m:sub>
                        <m:r>
                          <w:rPr>
                            <w:rFonts w:ascii="Cambria Math" w:hAnsi="Cambria Math"/>
                          </w:rPr>
                          <m:t>9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den>
                </m:f>
                <m:r>
                  <w:rPr>
                    <w:rFonts w:ascii="Cambria Math" w:hAnsi="Cambria Math"/>
                  </w:rPr>
                  <m:t xml:space="preserve"> </m:t>
                </m:r>
              </m:oMath>
            </m:oMathPara>
          </w:p>
        </w:tc>
        <w:tc>
          <w:tcPr>
            <w:tcW w:w="857" w:type="dxa"/>
          </w:tcPr>
          <w:p w14:paraId="3999D13C" w14:textId="77777777" w:rsidR="00235E37" w:rsidRDefault="00235E37" w:rsidP="00651E7B">
            <w:pPr>
              <w:pStyle w:val="Caption"/>
              <w:spacing w:line="360" w:lineRule="auto"/>
              <w:rPr>
                <w:b w:val="0"/>
                <w:bCs/>
              </w:rPr>
            </w:pPr>
          </w:p>
          <w:p w14:paraId="77F835FC" w14:textId="0EA08E1A"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5</w:t>
            </w:r>
            <w:r w:rsidR="00E85AA5">
              <w:rPr>
                <w:b w:val="0"/>
                <w:bCs/>
                <w:lang w:val="vi-VN"/>
              </w:rPr>
              <w:fldChar w:fldCharType="end"/>
            </w:r>
            <w:r w:rsidRPr="00C36874">
              <w:rPr>
                <w:b w:val="0"/>
                <w:bCs/>
                <w:lang w:val="vi-VN"/>
              </w:rPr>
              <w:t>)</w:t>
            </w:r>
          </w:p>
        </w:tc>
      </w:tr>
    </w:tbl>
    <w:p w14:paraId="7510214A" w14:textId="727C29A4" w:rsidR="002A1C3D" w:rsidRDefault="00416C00" w:rsidP="00651E7B">
      <w:pPr>
        <w:pStyle w:val="Standard1"/>
        <w:spacing w:line="360" w:lineRule="auto"/>
        <w:jc w:val="both"/>
      </w:pPr>
      <w:r>
        <w:t xml:space="preserve">Where: </w:t>
      </w:r>
    </w:p>
    <w:p w14:paraId="67103776" w14:textId="7E89EBE0" w:rsidR="00416C00" w:rsidRPr="00C132C7"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45</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90</m:t>
            </m:r>
          </m:sub>
        </m:sSub>
        <m:r>
          <m:rPr>
            <m:sty m:val="bi"/>
          </m:rPr>
          <w:rPr>
            <w:rFonts w:ascii="Cambria Math" w:hAnsi="Cambria Math"/>
          </w:rPr>
          <m:t>,</m:t>
        </m:r>
        <m:r>
          <w:rPr>
            <w:rFonts w:ascii="Cambria Math" w:hAnsi="Cambria Math"/>
          </w:rPr>
          <m:t xml:space="preserve"> </m:t>
        </m:r>
        <m:r>
          <m:rPr>
            <m:sty m:val="p"/>
          </m:rPr>
          <w:rPr>
            <w:rFonts w:ascii="Cambria Math" w:hAnsi="Cambria Math"/>
          </w:rPr>
          <m:t xml:space="preserve">and </m:t>
        </m:r>
        <m:sSub>
          <m:sSubPr>
            <m:ctrlPr>
              <w:rPr>
                <w:rFonts w:ascii="Cambria Math" w:hAnsi="Cambria Math"/>
                <w:iCs/>
              </w:rPr>
            </m:ctrlPr>
          </m:sSubPr>
          <m:e>
            <m:r>
              <m:rPr>
                <m:sty m:val="p"/>
              </m:rPr>
              <w:rPr>
                <w:rFonts w:ascii="Cambria Math" w:hAnsi="Cambria Math"/>
              </w:rPr>
              <m:t>σ</m:t>
            </m:r>
          </m:e>
          <m:sub>
            <m:r>
              <m:rPr>
                <m:sty m:val="p"/>
              </m:rPr>
              <w:rPr>
                <w:rFonts w:ascii="Cambria Math" w:hAnsi="Cambria Math"/>
              </w:rPr>
              <m:t>b</m:t>
            </m:r>
          </m:sub>
        </m:sSub>
        <m:r>
          <w:rPr>
            <w:rFonts w:ascii="Cambria Math" w:hAnsi="Cambria Math"/>
          </w:rPr>
          <m:t xml:space="preserve"> </m:t>
        </m:r>
      </m:oMath>
      <w:r w:rsidR="00B079AB" w:rsidRPr="00C132C7">
        <w:rPr>
          <w:iCs/>
        </w:rPr>
        <w:t xml:space="preserve">are the stresses </w:t>
      </w:r>
      <w:r w:rsidR="00D53783" w:rsidRPr="00C132C7">
        <w:rPr>
          <w:iCs/>
        </w:rPr>
        <w:t>for</w:t>
      </w:r>
      <w:r w:rsidR="00B079AB" w:rsidRPr="00C132C7">
        <w:rPr>
          <w:iCs/>
        </w:rPr>
        <w:t xml:space="preserve"> uniaxial tensile tests along rolling directions, </w:t>
      </w:r>
      <w:r w:rsidR="00781643" w:rsidRPr="00C132C7">
        <w:rPr>
          <w:iCs/>
        </w:rPr>
        <w:t xml:space="preserve">diagonal, transverse, and biaxial tensile test. </w:t>
      </w:r>
    </w:p>
    <w:p w14:paraId="41C5B6E8" w14:textId="1E91A7B8" w:rsidR="00A91B23" w:rsidRPr="00000FB9"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4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90</m:t>
            </m:r>
          </m:sub>
        </m:sSub>
        <m:r>
          <m:rPr>
            <m:sty m:val="bi"/>
          </m:rPr>
          <w:rPr>
            <w:rFonts w:ascii="Cambria Math" w:hAnsi="Cambria Math"/>
          </w:rPr>
          <m:t>,</m:t>
        </m:r>
        <m:r>
          <w:rPr>
            <w:rFonts w:ascii="Cambria Math" w:hAnsi="Cambria Math"/>
          </w:rPr>
          <m:t xml:space="preserve"> </m:t>
        </m:r>
        <m:r>
          <m:rPr>
            <m:sty m:val="p"/>
          </m:rPr>
          <w:rPr>
            <w:rFonts w:ascii="Cambria Math" w:hAnsi="Cambria Math"/>
          </w:rPr>
          <m:t xml:space="preserve">and </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b</m:t>
            </m:r>
          </m:sub>
        </m:sSub>
      </m:oMath>
      <w:r w:rsidR="00781643" w:rsidRPr="00C132C7">
        <w:rPr>
          <w:iCs/>
        </w:rPr>
        <w:t xml:space="preserve"> are</w:t>
      </w:r>
      <w:r w:rsidR="00781643">
        <w:rPr>
          <w:iCs/>
        </w:rPr>
        <w:t xml:space="preserve"> r-values </w:t>
      </w:r>
      <w:r w:rsidR="00D53783">
        <w:rPr>
          <w:iCs/>
        </w:rPr>
        <w:t>for uniaxial tensile tests along rolling directions, diagonal, transverse, and biaxial tensile test.</w:t>
      </w:r>
    </w:p>
    <w:p w14:paraId="09F05378" w14:textId="77777777" w:rsidR="004444CF" w:rsidRDefault="004444CF" w:rsidP="00651E7B"/>
    <w:p w14:paraId="22CC7D2C" w14:textId="77777777" w:rsidR="00A45B53" w:rsidRDefault="00A45B53">
      <w:pPr>
        <w:spacing w:line="240" w:lineRule="auto"/>
        <w:jc w:val="left"/>
        <w:rPr>
          <w:rFonts w:cs="Arial"/>
          <w:b/>
          <w:bCs/>
          <w:iCs/>
          <w:sz w:val="28"/>
          <w:szCs w:val="28"/>
          <w:highlight w:val="lightGray"/>
        </w:rPr>
      </w:pPr>
      <w:bookmarkStart w:id="25" w:name="_Toc185023253"/>
      <w:r>
        <w:rPr>
          <w:highlight w:val="lightGray"/>
        </w:rPr>
        <w:br w:type="page"/>
      </w:r>
    </w:p>
    <w:p w14:paraId="016F9EC7" w14:textId="380B5097" w:rsidR="00FF087C" w:rsidRPr="003C51CB" w:rsidRDefault="00F62ACC" w:rsidP="00A45B53">
      <w:pPr>
        <w:pStyle w:val="Heading2"/>
        <w:numPr>
          <w:ilvl w:val="0"/>
          <w:numId w:val="0"/>
        </w:numPr>
        <w:spacing w:before="0" w:after="0"/>
      </w:pPr>
      <w:bookmarkStart w:id="26" w:name="_Toc185041690"/>
      <w:r>
        <w:lastRenderedPageBreak/>
        <w:t xml:space="preserve">2.2. </w:t>
      </w:r>
      <w:r w:rsidR="007972DB">
        <w:t>Long Short-Term Memory</w:t>
      </w:r>
      <w:r w:rsidR="69AA01D8">
        <w:t xml:space="preserve"> (LSTM)</w:t>
      </w:r>
      <w:bookmarkEnd w:id="25"/>
      <w:bookmarkEnd w:id="26"/>
    </w:p>
    <w:p w14:paraId="541FC1F3" w14:textId="3FA36F4B" w:rsidR="00417757" w:rsidRDefault="00417757" w:rsidP="00F62ACC">
      <w:pPr>
        <w:pStyle w:val="Heading3"/>
        <w:numPr>
          <w:ilvl w:val="2"/>
          <w:numId w:val="30"/>
        </w:numPr>
        <w:spacing w:before="0" w:after="0"/>
      </w:pPr>
      <w:bookmarkStart w:id="27" w:name="_Toc185023254"/>
      <w:bookmarkStart w:id="28" w:name="_Toc185041691"/>
      <w:r>
        <w:t>An overview of LSTM</w:t>
      </w:r>
      <w:bookmarkEnd w:id="27"/>
      <w:bookmarkEnd w:id="28"/>
    </w:p>
    <w:p w14:paraId="1F94E8A7" w14:textId="77777777" w:rsidR="00CB5C9D" w:rsidRPr="00CB5C9D" w:rsidRDefault="00CB5C9D" w:rsidP="00CB5C9D"/>
    <w:p w14:paraId="1F0999B5" w14:textId="38759806" w:rsidR="00FF087C" w:rsidRPr="003C51CB" w:rsidRDefault="001E436E" w:rsidP="00651E7B">
      <w:pPr>
        <w:rPr>
          <w:rFonts w:cs="Arial"/>
          <w:lang w:val="en-GB"/>
        </w:rPr>
      </w:pPr>
      <w:r w:rsidRPr="60C48BF0">
        <w:rPr>
          <w:rFonts w:cs="Arial"/>
          <w:lang w:val="en-GB"/>
        </w:rPr>
        <w:t xml:space="preserve">A </w:t>
      </w:r>
      <w:r w:rsidR="00FF087C" w:rsidRPr="60C48BF0">
        <w:rPr>
          <w:rFonts w:cs="Arial"/>
          <w:lang w:val="en-GB"/>
        </w:rPr>
        <w:t xml:space="preserve">Recurrent Neural Networks (RNN) </w:t>
      </w:r>
      <w:r w:rsidRPr="60C48BF0">
        <w:rPr>
          <w:rFonts w:cs="Arial"/>
          <w:lang w:val="en-GB"/>
        </w:rPr>
        <w:t>i</w:t>
      </w:r>
      <w:r w:rsidR="00FE014E" w:rsidRPr="60C48BF0">
        <w:rPr>
          <w:rFonts w:cs="Arial"/>
          <w:lang w:val="en-GB"/>
        </w:rPr>
        <w:t>s a deep neural network trained on sequential or time series data to create a machine learning (ML) model that can make sequential predictions or conclusions based on sequential inputs</w:t>
      </w:r>
      <w:r w:rsidRPr="60C48BF0">
        <w:rPr>
          <w:rFonts w:cs="Arial"/>
          <w:lang w:val="en-GB"/>
        </w:rPr>
        <w:t xml:space="preserve">” </w:t>
      </w:r>
      <w:r w:rsidR="00BA2DC1">
        <w:rPr>
          <w:rFonts w:cs="Arial"/>
          <w:lang w:val="en-GB"/>
        </w:rPr>
        <w:fldChar w:fldCharType="begin"/>
      </w:r>
      <w:r w:rsidR="00AE406E">
        <w:rPr>
          <w:rFonts w:cs="Arial"/>
          <w:lang w:val="en-GB"/>
        </w:rPr>
        <w:instrText xml:space="preserve"> ADDIN ZOTERO_ITEM CSL_CITATION {"citationID":"vctkqVYQ","properties":{"formattedCitation":"(Stryker, 2024)","plainCitation":"(Stryker, 2024)","noteIndex":0},"citationItems":[{"id":196,"uris":["http://zotero.org/users/local/wnJjTQal/items/INK3TAN7"],"itemData":{"id":196,"type":"document","title":"What is a recurrent neural network (RNN)?","URL":"https://www.ibm.com/topics/recurrent-neural-networks","author":[{"family":"Stryker","given":"Cole"}],"issued":{"date-parts":[["2024",10,4]]}}}],"schema":"https://github.com/citation-style-language/schema/raw/master/csl-citation.json"} </w:instrText>
      </w:r>
      <w:r w:rsidR="00BA2DC1">
        <w:rPr>
          <w:rFonts w:cs="Arial"/>
          <w:lang w:val="en-GB"/>
        </w:rPr>
        <w:fldChar w:fldCharType="separate"/>
      </w:r>
      <w:r w:rsidR="00AE406E">
        <w:rPr>
          <w:rFonts w:cs="Arial"/>
          <w:noProof/>
          <w:lang w:val="en-GB"/>
        </w:rPr>
        <w:t>(Stryker, 2024)</w:t>
      </w:r>
      <w:r w:rsidR="00BA2DC1">
        <w:rPr>
          <w:rFonts w:cs="Arial"/>
          <w:lang w:val="en-GB"/>
        </w:rPr>
        <w:fldChar w:fldCharType="end"/>
      </w:r>
      <w:r w:rsidR="00BA2DC1">
        <w:rPr>
          <w:rFonts w:cs="Arial"/>
          <w:lang w:val="vi-VN"/>
        </w:rPr>
        <w:t xml:space="preserve">. </w:t>
      </w:r>
      <w:r w:rsidR="00463646" w:rsidRPr="60C48BF0">
        <w:rPr>
          <w:rFonts w:cs="Arial"/>
          <w:lang w:val="en-GB"/>
        </w:rPr>
        <w:t xml:space="preserve">The </w:t>
      </w:r>
      <w:r w:rsidR="00412D5C" w:rsidRPr="60C48BF0">
        <w:rPr>
          <w:rFonts w:cs="Arial"/>
          <w:lang w:val="en-GB"/>
        </w:rPr>
        <w:t>decision-making</w:t>
      </w:r>
      <w:r w:rsidR="00463646" w:rsidRPr="60C48BF0">
        <w:rPr>
          <w:rFonts w:cs="Arial"/>
          <w:lang w:val="en-GB"/>
        </w:rPr>
        <w:t xml:space="preserve"> principle of RNN is </w:t>
      </w:r>
      <w:r w:rsidR="00D528DE" w:rsidRPr="60C48BF0">
        <w:rPr>
          <w:rFonts w:cs="Arial"/>
          <w:lang w:val="en-GB"/>
        </w:rPr>
        <w:t xml:space="preserve">that the model </w:t>
      </w:r>
      <w:r w:rsidR="00FF087C" w:rsidRPr="60C48BF0">
        <w:rPr>
          <w:rFonts w:cs="Arial"/>
          <w:lang w:val="en-GB"/>
        </w:rPr>
        <w:t>maintain</w:t>
      </w:r>
      <w:r w:rsidR="00D528DE" w:rsidRPr="60C48BF0">
        <w:rPr>
          <w:rFonts w:cs="Arial"/>
          <w:lang w:val="en-GB"/>
        </w:rPr>
        <w:t>s</w:t>
      </w:r>
      <w:r w:rsidR="00FF087C" w:rsidRPr="60C48BF0">
        <w:rPr>
          <w:rFonts w:cs="Arial"/>
          <w:lang w:val="en-GB"/>
        </w:rPr>
        <w:t xml:space="preserve"> a hidden state </w:t>
      </w:r>
      <w:r w:rsidR="00D528DE" w:rsidRPr="60C48BF0">
        <w:rPr>
          <w:rFonts w:cs="Arial"/>
          <w:lang w:val="en-GB"/>
        </w:rPr>
        <w:t>which</w:t>
      </w:r>
      <w:r w:rsidR="00FF087C" w:rsidRPr="60C48BF0">
        <w:rPr>
          <w:rFonts w:cs="Arial"/>
          <w:lang w:val="en-GB"/>
        </w:rPr>
        <w:t xml:space="preserve"> captures information about previous inputs</w:t>
      </w:r>
      <w:r w:rsidR="00D528DE" w:rsidRPr="60C48BF0">
        <w:rPr>
          <w:rFonts w:cs="Arial"/>
          <w:lang w:val="en-GB"/>
        </w:rPr>
        <w:t xml:space="preserve"> and uses them to make decision for the next </w:t>
      </w:r>
      <w:r w:rsidR="00412D5C" w:rsidRPr="60C48BF0">
        <w:rPr>
          <w:rFonts w:cs="Arial"/>
          <w:lang w:val="en-GB"/>
        </w:rPr>
        <w:t>node</w:t>
      </w:r>
      <w:r w:rsidR="00FF087C" w:rsidRPr="60C48BF0">
        <w:rPr>
          <w:rFonts w:cs="Arial"/>
          <w:lang w:val="en-GB"/>
        </w:rPr>
        <w:t xml:space="preserve">. However, standard RNNs struggle with long-term dependencies due to issues </w:t>
      </w:r>
      <w:r w:rsidR="00281150" w:rsidRPr="60C48BF0">
        <w:rPr>
          <w:rFonts w:cs="Arial"/>
          <w:lang w:val="en-GB"/>
        </w:rPr>
        <w:t>such as</w:t>
      </w:r>
      <w:r w:rsidR="00FF087C" w:rsidRPr="60C48BF0">
        <w:rPr>
          <w:rFonts w:cs="Arial"/>
          <w:lang w:val="en-GB"/>
        </w:rPr>
        <w:t xml:space="preserve"> vanishing and exploding gradients during training. This limitation makes </w:t>
      </w:r>
      <w:r w:rsidR="00C41A54" w:rsidRPr="60C48BF0">
        <w:rPr>
          <w:rFonts w:cs="Arial"/>
          <w:lang w:val="en-GB"/>
        </w:rPr>
        <w:t xml:space="preserve">RNNs </w:t>
      </w:r>
      <w:r w:rsidR="000F5C00" w:rsidRPr="60C48BF0">
        <w:rPr>
          <w:rFonts w:cs="Arial"/>
          <w:lang w:val="en-GB"/>
        </w:rPr>
        <w:t>ineffective for</w:t>
      </w:r>
      <w:r w:rsidR="00FF087C" w:rsidRPr="60C48BF0">
        <w:rPr>
          <w:rFonts w:cs="Arial"/>
          <w:lang w:val="en-GB"/>
        </w:rPr>
        <w:t xml:space="preserve"> model sequences where significant information from earlier steps affects later outputs.</w:t>
      </w:r>
    </w:p>
    <w:p w14:paraId="5181E60B" w14:textId="77777777" w:rsidR="00E16C61" w:rsidRPr="00FF087C" w:rsidRDefault="00E16C61" w:rsidP="00651E7B">
      <w:pPr>
        <w:rPr>
          <w:rFonts w:cs="Arial"/>
        </w:rPr>
      </w:pPr>
    </w:p>
    <w:p w14:paraId="1B5BD8D9" w14:textId="111BE45D" w:rsidR="00DD195E" w:rsidRPr="003C51CB" w:rsidRDefault="00FF087C" w:rsidP="00651E7B">
      <w:pPr>
        <w:rPr>
          <w:rFonts w:cs="Arial"/>
        </w:rPr>
      </w:pPr>
      <w:r w:rsidRPr="00FF087C">
        <w:rPr>
          <w:rFonts w:cs="Arial"/>
        </w:rPr>
        <w:t xml:space="preserve">Long Short-Term Memory (LSTM) Networks were introduced </w:t>
      </w:r>
      <w:r w:rsidR="00334CAB">
        <w:rPr>
          <w:rFonts w:cs="Arial"/>
        </w:rPr>
        <w:t xml:space="preserve">to address these challenges </w:t>
      </w:r>
      <w:r w:rsidR="00334CAB">
        <w:rPr>
          <w:rFonts w:cs="Arial"/>
        </w:rPr>
        <w:fldChar w:fldCharType="begin"/>
      </w:r>
      <w:r w:rsidR="00334CAB">
        <w:rPr>
          <w:rFonts w:cs="Arial"/>
        </w:rPr>
        <w:instrText xml:space="preserve"> ADDIN ZOTERO_TEMP </w:instrText>
      </w:r>
      <w:r w:rsidR="00334CAB">
        <w:rPr>
          <w:rFonts w:cs="Arial"/>
        </w:rPr>
        <w:fldChar w:fldCharType="separate"/>
      </w:r>
      <w:r w:rsidR="009654E7">
        <w:rPr>
          <w:rFonts w:cs="Arial"/>
          <w:noProof/>
        </w:rPr>
        <w:t>(Hochreiter and Schmidhuber, 1997)</w:t>
      </w:r>
      <w:r w:rsidR="00334CAB">
        <w:rPr>
          <w:rFonts w:cs="Arial"/>
        </w:rPr>
        <w:fldChar w:fldCharType="end"/>
      </w:r>
      <w:r w:rsidR="00334CAB">
        <w:rPr>
          <w:rFonts w:cs="Arial"/>
        </w:rPr>
        <w:t>.</w:t>
      </w:r>
      <w:r w:rsidRPr="00FF087C">
        <w:rPr>
          <w:rFonts w:cs="Arial"/>
        </w:rPr>
        <w:t xml:space="preserve"> LSTMs are a special kind of RNN capable of learning long-term dependencies by incorporating a memory cell and gating mechanisms that regulate information flow.</w:t>
      </w:r>
      <w:r w:rsidR="00CB2CC8" w:rsidRPr="003C51CB">
        <w:rPr>
          <w:rFonts w:cs="Arial"/>
        </w:rPr>
        <w:t xml:space="preserve"> The core components of LSTM networks are </w:t>
      </w:r>
      <w:r w:rsidR="00F47D6D" w:rsidRPr="003C51CB">
        <w:rPr>
          <w:rFonts w:cs="Arial"/>
        </w:rPr>
        <w:t xml:space="preserve">the </w:t>
      </w:r>
      <w:r w:rsidR="003A7EC1" w:rsidRPr="003C51CB">
        <w:rPr>
          <w:rFonts w:cs="Arial"/>
        </w:rPr>
        <w:t>cell state</w:t>
      </w:r>
      <w:r w:rsidR="007D6531" w:rsidRPr="003C51CB">
        <w:rPr>
          <w:rFonts w:cs="Arial"/>
        </w:rPr>
        <w:t xml:space="preserve"> (cell state</w:t>
      </w:r>
      <w:r w:rsidR="00187FC9" w:rsidRPr="003C51CB">
        <w:rPr>
          <w:rFonts w:cs="Arial"/>
        </w:rPr>
        <w:t xml:space="preserve">, </w:t>
      </w:r>
      <w:r w:rsidR="007D6531" w:rsidRPr="003C51CB">
        <w:rPr>
          <w:rFonts w:cs="Arial"/>
        </w:rPr>
        <w:t>candidate cell state</w:t>
      </w:r>
      <w:r w:rsidR="00187FC9" w:rsidRPr="003C51CB">
        <w:rPr>
          <w:rFonts w:cs="Arial"/>
        </w:rPr>
        <w:t xml:space="preserve"> and hidden state</w:t>
      </w:r>
      <w:r w:rsidR="007D6531" w:rsidRPr="003C51CB">
        <w:rPr>
          <w:rFonts w:cs="Arial"/>
        </w:rPr>
        <w:t>)</w:t>
      </w:r>
      <w:r w:rsidR="00F47D6D" w:rsidRPr="003C51CB">
        <w:rPr>
          <w:rFonts w:cs="Arial"/>
        </w:rPr>
        <w:t xml:space="preserve">, the </w:t>
      </w:r>
      <w:r w:rsidR="003A7EC1" w:rsidRPr="003C51CB">
        <w:rPr>
          <w:rFonts w:cs="Arial"/>
        </w:rPr>
        <w:t>gate</w:t>
      </w:r>
      <w:r w:rsidR="001A6BD0" w:rsidRPr="003C51CB">
        <w:rPr>
          <w:rFonts w:cs="Arial"/>
        </w:rPr>
        <w:t>s (forget gate, input gate</w:t>
      </w:r>
      <w:r w:rsidR="00187FC9" w:rsidRPr="003C51CB">
        <w:rPr>
          <w:rFonts w:cs="Arial"/>
        </w:rPr>
        <w:t xml:space="preserve"> and</w:t>
      </w:r>
      <w:r w:rsidR="001A6BD0" w:rsidRPr="003C51CB">
        <w:rPr>
          <w:rFonts w:cs="Arial"/>
        </w:rPr>
        <w:t xml:space="preserve"> output gate)</w:t>
      </w:r>
      <w:r w:rsidR="003A7EC1" w:rsidRPr="003C51CB">
        <w:rPr>
          <w:rFonts w:cs="Arial"/>
        </w:rPr>
        <w:t>.</w:t>
      </w:r>
      <w:r w:rsidR="00F22C97" w:rsidRPr="003C51CB">
        <w:rPr>
          <w:rFonts w:cs="Arial"/>
        </w:rPr>
        <w:t xml:space="preserve"> </w:t>
      </w:r>
      <w:r w:rsidR="00067B89" w:rsidRPr="003C51CB">
        <w:rPr>
          <w:rFonts w:cs="Arial"/>
        </w:rPr>
        <w:t>The information flow between the cells and gates are controlled by activation function</w:t>
      </w:r>
      <w:r w:rsidR="00F22C97" w:rsidRPr="003C51CB">
        <w:rPr>
          <w:rFonts w:cs="Arial"/>
        </w:rPr>
        <w:t>.</w:t>
      </w:r>
      <w:r w:rsidR="00985C06" w:rsidRPr="003C51CB">
        <w:rPr>
          <w:rFonts w:cs="Arial"/>
        </w:rPr>
        <w:t xml:space="preserve"> For the forget gate, input gate, and output gate, the activation function is sigmoid</w:t>
      </w:r>
      <w:r w:rsidR="00434003" w:rsidRPr="003C51CB">
        <w:rPr>
          <w:rFonts w:cs="Arial"/>
        </w:rPr>
        <w:t xml:space="preserve"> (</w:t>
      </w:r>
      <m:oMath>
        <m:r>
          <w:rPr>
            <w:rFonts w:ascii="Cambria Math" w:hAnsi="Cambria Math" w:cs="Arial"/>
          </w:rPr>
          <m:t>σ</m:t>
        </m:r>
      </m:oMath>
      <w:r w:rsidR="00434003" w:rsidRPr="003C51CB">
        <w:rPr>
          <w:rFonts w:cs="Arial"/>
        </w:rPr>
        <w:t>)</w:t>
      </w:r>
      <w:r w:rsidR="00985C06" w:rsidRPr="003C51CB">
        <w:rPr>
          <w:rFonts w:cs="Arial"/>
        </w:rPr>
        <w:t>.</w:t>
      </w:r>
      <w:r w:rsidR="00365A46" w:rsidRPr="003C51CB">
        <w:rPr>
          <w:rFonts w:cs="Arial"/>
        </w:rPr>
        <w:t xml:space="preserve"> The cell state is generated and the hidden state is updated by </w:t>
      </w:r>
      <w:r w:rsidR="006F3D1A" w:rsidRPr="003C51CB">
        <w:rPr>
          <w:rFonts w:cs="Arial"/>
        </w:rPr>
        <w:t xml:space="preserve">the Hyperbolic Tangent </w:t>
      </w:r>
      <w:r w:rsidR="005437A3" w:rsidRPr="003C51CB">
        <w:rPr>
          <w:rFonts w:cs="Arial"/>
        </w:rPr>
        <w:t>(</w:t>
      </w:r>
      <m:oMath>
        <m:r>
          <w:rPr>
            <w:rFonts w:ascii="Cambria Math" w:hAnsi="Cambria Math" w:cs="Arial"/>
          </w:rPr>
          <m:t>tanh)</m:t>
        </m:r>
      </m:oMath>
      <w:r w:rsidR="005437A3" w:rsidRPr="003C51CB">
        <w:rPr>
          <w:rFonts w:cs="Arial"/>
        </w:rPr>
        <w:t xml:space="preserve"> </w:t>
      </w:r>
      <w:r w:rsidR="006F3D1A" w:rsidRPr="003C51CB">
        <w:rPr>
          <w:rFonts w:cs="Arial"/>
        </w:rPr>
        <w:t xml:space="preserve">function. </w:t>
      </w:r>
      <w:r w:rsidR="00B973A2" w:rsidRPr="003C51CB">
        <w:rPr>
          <w:rFonts w:cs="Arial"/>
        </w:rPr>
        <w:t xml:space="preserve">These activation functions are important to the network since they </w:t>
      </w:r>
      <w:r w:rsidR="0029406C" w:rsidRPr="003C51CB">
        <w:rPr>
          <w:rFonts w:cs="Arial"/>
        </w:rPr>
        <w:t xml:space="preserve">introduce nonlinearity which allows the network to learn complex, nonlinear relationships and </w:t>
      </w:r>
      <w:r w:rsidR="001D0535" w:rsidRPr="003C51CB">
        <w:rPr>
          <w:rFonts w:cs="Arial"/>
        </w:rPr>
        <w:t>maintain gradients during backpropagation, which is essential for effective learning.</w:t>
      </w:r>
    </w:p>
    <w:p w14:paraId="21D23F3A" w14:textId="77777777" w:rsidR="00DD195E" w:rsidRPr="003C51CB" w:rsidRDefault="00DD195E" w:rsidP="00651E7B">
      <w:pPr>
        <w:rPr>
          <w:rFonts w:cs="Arial"/>
        </w:rPr>
      </w:pPr>
    </w:p>
    <w:p w14:paraId="42C552AA" w14:textId="0E6B21C1" w:rsidR="00F5664B" w:rsidRDefault="00F5664B" w:rsidP="00651E7B">
      <w:pPr>
        <w:rPr>
          <w:rFonts w:cs="Arial"/>
          <w:lang w:val="vi-VN"/>
        </w:rPr>
      </w:pPr>
      <w:r w:rsidRPr="003C51CB">
        <w:rPr>
          <w:rFonts w:cs="Arial"/>
        </w:rPr>
        <w:t xml:space="preserve">The sigmoid function </w:t>
      </w:r>
      <w:r w:rsidR="009632D3" w:rsidRPr="003C51CB">
        <w:rPr>
          <w:rFonts w:cs="Arial"/>
        </w:rPr>
        <w:t>(see</w:t>
      </w:r>
      <w:r w:rsidR="00396C2C" w:rsidRPr="003C51CB">
        <w:rPr>
          <w:rFonts w:cs="Arial"/>
        </w:rPr>
        <w:t xml:space="preserve"> </w:t>
      </w:r>
      <w:r w:rsidR="00396C2C" w:rsidRPr="00DC324A">
        <w:rPr>
          <w:rFonts w:cs="Arial"/>
        </w:rPr>
        <w:t>equation</w:t>
      </w:r>
      <w:r w:rsidR="009632D3" w:rsidRPr="00DC324A">
        <w:rPr>
          <w:rFonts w:cs="Arial"/>
        </w:rPr>
        <w:t xml:space="preserve"> </w:t>
      </w:r>
      <w:r w:rsidR="00DC324A" w:rsidRPr="00DC324A">
        <w:rPr>
          <w:rFonts w:cs="Arial"/>
        </w:rPr>
        <w:fldChar w:fldCharType="begin"/>
      </w:r>
      <w:r w:rsidR="00DC324A" w:rsidRPr="00DC324A">
        <w:rPr>
          <w:rFonts w:cs="Arial"/>
        </w:rPr>
        <w:instrText xml:space="preserve"> REF _Ref185013646 \h  \* MERGEFORMAT </w:instrText>
      </w:r>
      <w:r w:rsidR="00DC324A" w:rsidRPr="00DC324A">
        <w:rPr>
          <w:rFonts w:cs="Arial"/>
        </w:rPr>
      </w:r>
      <w:r w:rsidR="00DC324A" w:rsidRPr="00DC324A">
        <w:rPr>
          <w:rFonts w:cs="Arial"/>
        </w:rPr>
        <w:fldChar w:fldCharType="separate"/>
      </w:r>
      <w:r w:rsidR="00532ED6" w:rsidRPr="00532ED6">
        <w:rPr>
          <w:lang w:val="vi-VN"/>
        </w:rPr>
        <w:t>(</w:t>
      </w:r>
      <w:r w:rsidR="00532ED6" w:rsidRPr="00532ED6">
        <w:rPr>
          <w:noProof/>
          <w:lang w:val="vi-VN"/>
        </w:rPr>
        <w:t>2</w:t>
      </w:r>
      <w:r w:rsidR="00532ED6" w:rsidRPr="00532ED6">
        <w:rPr>
          <w:noProof/>
          <w:lang w:val="vi-VN"/>
        </w:rPr>
        <w:noBreakHyphen/>
        <w:t>16</w:t>
      </w:r>
      <w:r w:rsidR="00532ED6" w:rsidRPr="00532ED6">
        <w:rPr>
          <w:lang w:val="vi-VN"/>
        </w:rPr>
        <w:t>)</w:t>
      </w:r>
      <w:r w:rsidR="00DC324A" w:rsidRPr="00DC324A">
        <w:rPr>
          <w:rFonts w:cs="Arial"/>
        </w:rPr>
        <w:fldChar w:fldCharType="end"/>
      </w:r>
      <w:r w:rsidR="27086722" w:rsidRPr="003C51CB">
        <w:rPr>
          <w:rFonts w:cs="Arial"/>
        </w:rPr>
        <w:t xml:space="preserve">) </w:t>
      </w:r>
      <w:r w:rsidR="00434003" w:rsidRPr="003C51CB">
        <w:rPr>
          <w:rFonts w:cs="Arial"/>
        </w:rPr>
        <w:t>outputs values between 0 and 1</w:t>
      </w:r>
      <w:r w:rsidR="00647BC9" w:rsidRPr="003C51CB">
        <w:rPr>
          <w:rFonts w:cs="Arial"/>
        </w:rPr>
        <w:t>.</w:t>
      </w:r>
      <w:r w:rsidR="00F50278" w:rsidRPr="003C51CB">
        <w:t xml:space="preserve"> </w:t>
      </w:r>
      <w:r w:rsidR="00F50278" w:rsidRPr="003C51CB">
        <w:rPr>
          <w:rFonts w:cs="Arial"/>
        </w:rPr>
        <w:t>In the network, it acts as a gate by deciding how much information to let through</w:t>
      </w:r>
      <w:r w:rsidR="009319FD" w:rsidRPr="003C51CB">
        <w:rPr>
          <w:rFonts w:cs="Arial"/>
        </w:rPr>
        <w:t>: A</w:t>
      </w:r>
      <w:r w:rsidR="00F50278" w:rsidRPr="003C51CB">
        <w:rPr>
          <w:rFonts w:cs="Arial"/>
        </w:rPr>
        <w:t xml:space="preserve"> value of 0 blocks information while a value of 1 allows all information to pass.</w:t>
      </w:r>
      <w:r w:rsidR="00647BC9" w:rsidRPr="003C51CB">
        <w:rPr>
          <w:rFonts w:cs="Arial"/>
        </w:rPr>
        <w:t xml:space="preserve"> </w:t>
      </w:r>
      <w:r w:rsidR="00E344E9" w:rsidRPr="003C51CB">
        <w:rPr>
          <w:rFonts w:cs="Arial"/>
        </w:rPr>
        <w:t xml:space="preserve">The sigmoid function is </w:t>
      </w:r>
      <w:r w:rsidR="00DD195E" w:rsidRPr="003C51CB">
        <w:rPr>
          <w:rFonts w:cs="Arial"/>
        </w:rPr>
        <w:t xml:space="preserve">useful because it can represent probabilities </w:t>
      </w:r>
      <w:r w:rsidR="00BC513E" w:rsidRPr="003C51CB">
        <w:rPr>
          <w:rFonts w:cs="Arial"/>
        </w:rPr>
        <w:t>and</w:t>
      </w:r>
      <w:r w:rsidR="00DD195E" w:rsidRPr="003C51CB">
        <w:rPr>
          <w:rFonts w:cs="Arial"/>
        </w:rPr>
        <w:t xml:space="preserve"> proportions, indicating how much of the information should pass through. For example, in the forget gate, it determines the fraction of the previous cell state to forget. </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C132C7" w:rsidRPr="00C36874" w14:paraId="717458CD" w14:textId="77777777" w:rsidTr="00F10A7B">
        <w:tc>
          <w:tcPr>
            <w:tcW w:w="8315" w:type="dxa"/>
          </w:tcPr>
          <w:p w14:paraId="6640E5F7" w14:textId="6D31A4B0" w:rsidR="00C132C7" w:rsidRPr="00C132C7" w:rsidRDefault="00C132C7" w:rsidP="00651E7B">
            <m:oMathPara>
              <m:oMath>
                <m:r>
                  <m:rPr>
                    <m:sty m:val="p"/>
                  </m:rPr>
                  <w:rPr>
                    <w:rFonts w:ascii="Cambria Math" w:hAnsi="Cambria Math" w:cs="Arial"/>
                  </w:rPr>
                  <w:lastRenderedPageBreak/>
                  <m:t>σ</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rPr>
                    </m:ctrlPr>
                  </m:fPr>
                  <m:num>
                    <m:r>
                      <w:rPr>
                        <w:rFonts w:ascii="Cambria Math" w:hAnsi="Cambria Math" w:cs="Arial"/>
                      </w:rPr>
                      <m:t>1</m:t>
                    </m:r>
                    <m:ctrlPr>
                      <w:rPr>
                        <w:rFonts w:ascii="Cambria Math" w:hAnsi="Cambria Math" w:cs="Arial"/>
                        <w:i/>
                      </w:rPr>
                    </m:ctrlPr>
                  </m:num>
                  <m:den>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den>
                </m:f>
                <m:r>
                  <w:rPr>
                    <w:rFonts w:ascii="Cambria Math" w:hAnsi="Cambria Math" w:cs="Arial"/>
                  </w:rPr>
                  <m:t xml:space="preserve"> </m:t>
                </m:r>
                <m:r>
                  <w:rPr>
                    <w:rFonts w:ascii="Cambria Math" w:hAnsi="Cambria Math"/>
                  </w:rPr>
                  <m:t xml:space="preserve"> </m:t>
                </m:r>
              </m:oMath>
            </m:oMathPara>
          </w:p>
        </w:tc>
        <w:tc>
          <w:tcPr>
            <w:tcW w:w="723" w:type="dxa"/>
          </w:tcPr>
          <w:p w14:paraId="62C317C9" w14:textId="23F4FE8F" w:rsidR="00C132C7" w:rsidRPr="00C36874" w:rsidRDefault="00C132C7" w:rsidP="00651E7B">
            <w:pPr>
              <w:pStyle w:val="Caption"/>
              <w:spacing w:line="360" w:lineRule="auto"/>
              <w:rPr>
                <w:b w:val="0"/>
                <w:bCs/>
                <w:lang w:val="vi-VN"/>
              </w:rPr>
            </w:pPr>
            <w:bookmarkStart w:id="29" w:name="_Ref185013646"/>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6</w:t>
            </w:r>
            <w:r w:rsidR="00E85AA5">
              <w:rPr>
                <w:b w:val="0"/>
                <w:bCs/>
                <w:lang w:val="vi-VN"/>
              </w:rPr>
              <w:fldChar w:fldCharType="end"/>
            </w:r>
            <w:r w:rsidRPr="00C36874">
              <w:rPr>
                <w:b w:val="0"/>
                <w:bCs/>
                <w:lang w:val="vi-VN"/>
              </w:rPr>
              <w:t>)</w:t>
            </w:r>
            <w:bookmarkEnd w:id="29"/>
          </w:p>
        </w:tc>
      </w:tr>
    </w:tbl>
    <w:p w14:paraId="30CFC4EF" w14:textId="77777777" w:rsidR="00C132C7" w:rsidRPr="00C132C7" w:rsidRDefault="00C132C7" w:rsidP="00651E7B">
      <w:pPr>
        <w:rPr>
          <w:rFonts w:cs="Arial"/>
          <w:lang w:val="vi-VN"/>
        </w:rPr>
      </w:pPr>
    </w:p>
    <w:p w14:paraId="0B9AEFDD" w14:textId="2D0D6215" w:rsidR="009632D3" w:rsidRDefault="00537463" w:rsidP="00651E7B">
      <w:pPr>
        <w:rPr>
          <w:rFonts w:cs="Arial"/>
          <w:lang w:val="vi-VN"/>
        </w:rPr>
      </w:pPr>
      <w:r w:rsidRPr="003C51CB">
        <w:rPr>
          <w:rFonts w:cs="Arial"/>
        </w:rPr>
        <w:t>The Hyperbolic Tangent function</w:t>
      </w:r>
      <w:r w:rsidR="007C30C9" w:rsidRPr="003C51CB">
        <w:rPr>
          <w:rFonts w:cs="Arial"/>
        </w:rPr>
        <w:t xml:space="preserve"> (see </w:t>
      </w:r>
      <w:r w:rsidR="00742689" w:rsidRPr="00DC324A">
        <w:rPr>
          <w:rFonts w:cs="Arial"/>
        </w:rPr>
        <w:t xml:space="preserve">equation </w:t>
      </w:r>
      <w:r w:rsidR="006C0E35" w:rsidRPr="00DC324A">
        <w:rPr>
          <w:rFonts w:cs="Arial"/>
        </w:rPr>
        <w:fldChar w:fldCharType="begin"/>
      </w:r>
      <w:r w:rsidR="006C0E35" w:rsidRPr="00DC324A">
        <w:rPr>
          <w:rFonts w:cs="Arial"/>
        </w:rPr>
        <w:instrText xml:space="preserve"> REF _Ref185013605 \h </w:instrText>
      </w:r>
      <w:r w:rsidR="00DC324A" w:rsidRPr="00DC324A">
        <w:rPr>
          <w:rFonts w:cs="Arial"/>
        </w:rPr>
        <w:instrText xml:space="preserve"> \* MERGEFORMAT </w:instrText>
      </w:r>
      <w:r w:rsidR="006C0E35" w:rsidRPr="00DC324A">
        <w:rPr>
          <w:rFonts w:cs="Arial"/>
        </w:rPr>
      </w:r>
      <w:r w:rsidR="006C0E35" w:rsidRPr="00DC324A">
        <w:rPr>
          <w:rFonts w:cs="Arial"/>
        </w:rPr>
        <w:fldChar w:fldCharType="separate"/>
      </w:r>
      <w:r w:rsidR="00532ED6" w:rsidRPr="00532ED6">
        <w:rPr>
          <w:lang w:val="vi-VN"/>
        </w:rPr>
        <w:t>(</w:t>
      </w:r>
      <w:r w:rsidR="00532ED6" w:rsidRPr="00532ED6">
        <w:rPr>
          <w:noProof/>
          <w:lang w:val="vi-VN"/>
        </w:rPr>
        <w:t>2</w:t>
      </w:r>
      <w:r w:rsidR="00532ED6" w:rsidRPr="00532ED6">
        <w:rPr>
          <w:noProof/>
          <w:lang w:val="vi-VN"/>
        </w:rPr>
        <w:noBreakHyphen/>
        <w:t>17</w:t>
      </w:r>
      <w:r w:rsidR="00532ED6" w:rsidRPr="00532ED6">
        <w:rPr>
          <w:lang w:val="vi-VN"/>
        </w:rPr>
        <w:t>)</w:t>
      </w:r>
      <w:r w:rsidR="006C0E35" w:rsidRPr="00DC324A">
        <w:rPr>
          <w:rFonts w:cs="Arial"/>
        </w:rPr>
        <w:fldChar w:fldCharType="end"/>
      </w:r>
      <w:r w:rsidR="006C0E35">
        <w:rPr>
          <w:rFonts w:cs="Arial"/>
          <w:lang w:val="vi-VN"/>
        </w:rPr>
        <w:t>)</w:t>
      </w:r>
      <w:r w:rsidRPr="003C51CB">
        <w:rPr>
          <w:rFonts w:cs="Arial"/>
        </w:rPr>
        <w:t xml:space="preserve"> outputs </w:t>
      </w:r>
      <w:r w:rsidR="00E96C24" w:rsidRPr="003C51CB">
        <w:rPr>
          <w:rFonts w:cs="Arial"/>
        </w:rPr>
        <w:t xml:space="preserve">values between -1 and 1 </w:t>
      </w:r>
      <w:r w:rsidR="0071263E" w:rsidRPr="003C51CB">
        <w:rPr>
          <w:rFonts w:cs="Arial"/>
        </w:rPr>
        <w:t>and has a central distribution around 0</w:t>
      </w:r>
      <w:r w:rsidR="00BA4B87" w:rsidRPr="003C51CB">
        <w:rPr>
          <w:rFonts w:cs="Arial"/>
        </w:rPr>
        <w:t xml:space="preserve">. It </w:t>
      </w:r>
      <w:r w:rsidR="00CA2475" w:rsidRPr="003C51CB">
        <w:rPr>
          <w:rFonts w:cs="Arial"/>
        </w:rPr>
        <w:t>allows the network to model a wider range of data</w:t>
      </w:r>
      <w:r w:rsidR="00E96C24" w:rsidRPr="003C51CB">
        <w:rPr>
          <w:rFonts w:cs="Arial"/>
        </w:rPr>
        <w:t xml:space="preserve"> </w:t>
      </w:r>
      <w:r w:rsidR="00CA2475" w:rsidRPr="003C51CB">
        <w:rPr>
          <w:rFonts w:cs="Arial"/>
        </w:rPr>
        <w:t xml:space="preserve">by </w:t>
      </w:r>
      <w:r w:rsidR="00E96C24" w:rsidRPr="003C51CB">
        <w:rPr>
          <w:rFonts w:cs="Arial"/>
        </w:rPr>
        <w:t>provid</w:t>
      </w:r>
      <w:r w:rsidR="00CA2475" w:rsidRPr="003C51CB">
        <w:rPr>
          <w:rFonts w:cs="Arial"/>
        </w:rPr>
        <w:t>ing</w:t>
      </w:r>
      <w:r w:rsidR="00E96C24" w:rsidRPr="003C51CB">
        <w:rPr>
          <w:rFonts w:cs="Arial"/>
        </w:rPr>
        <w:t xml:space="preserve"> a way to introduce both positive and negative values</w:t>
      </w:r>
      <w:r w:rsidR="0071263E" w:rsidRPr="003C51CB">
        <w:rPr>
          <w:rFonts w:cs="Arial"/>
        </w:rPr>
        <w:t xml:space="preserve">. </w:t>
      </w:r>
      <w:r w:rsidR="00205006" w:rsidRPr="003C51CB">
        <w:rPr>
          <w:rFonts w:cs="Arial"/>
        </w:rPr>
        <w:t>In the candidate cell state, it generates new potential content to add to the cell state</w:t>
      </w:r>
      <w:r w:rsidR="00D515A8" w:rsidRPr="003C51CB">
        <w:rPr>
          <w:rFonts w:cs="Arial"/>
        </w:rPr>
        <w:t xml:space="preserve">. In the hidden state, it </w:t>
      </w:r>
      <w:r w:rsidR="007C30C9" w:rsidRPr="003C51CB">
        <w:rPr>
          <w:rFonts w:cs="Arial"/>
        </w:rPr>
        <w:t>decides</w:t>
      </w:r>
      <w:r w:rsidR="00D515A8" w:rsidRPr="003C51CB">
        <w:rPr>
          <w:rFonts w:cs="Arial"/>
        </w:rPr>
        <w:t xml:space="preserve"> the final output of the LSTM cell by modulating the cell state.</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C132C7" w:rsidRPr="00C36874" w14:paraId="5C95B4A3" w14:textId="77777777" w:rsidTr="00F10A7B">
        <w:tc>
          <w:tcPr>
            <w:tcW w:w="8315" w:type="dxa"/>
          </w:tcPr>
          <w:p w14:paraId="2532D075" w14:textId="1AD658B6" w:rsidR="00C132C7" w:rsidRPr="00C132C7" w:rsidRDefault="00000000" w:rsidP="00651E7B">
            <m:oMathPara>
              <m:oMath>
                <m:func>
                  <m:funcPr>
                    <m:ctrlPr>
                      <w:rPr>
                        <w:rFonts w:ascii="Cambria Math" w:hAnsi="Cambria Math" w:cs="Arial"/>
                      </w:rPr>
                    </m:ctrlPr>
                  </m:funcPr>
                  <m:fName>
                    <m:r>
                      <m:rPr>
                        <m:sty m:val="p"/>
                      </m:rPr>
                      <w:rPr>
                        <w:rFonts w:ascii="Cambria Math" w:hAnsi="Cambria Math" w:cs="Arial"/>
                      </w:rPr>
                      <m:t>tanh</m:t>
                    </m:r>
                    <m:ctrlPr>
                      <w:rPr>
                        <w:rFonts w:ascii="Cambria Math" w:hAnsi="Cambria Math" w:cs="Arial"/>
                        <w:i/>
                      </w:rPr>
                    </m:ctrlPr>
                  </m:fName>
                  <m:e>
                    <m:d>
                      <m:dPr>
                        <m:ctrlPr>
                          <w:rPr>
                            <w:rFonts w:ascii="Cambria Math" w:hAnsi="Cambria Math" w:cs="Arial"/>
                            <w:i/>
                          </w:rPr>
                        </m:ctrlPr>
                      </m:dPr>
                      <m:e>
                        <m:r>
                          <w:rPr>
                            <w:rFonts w:ascii="Cambria Math" w:hAnsi="Cambria Math" w:cs="Arial"/>
                          </w:rPr>
                          <m:t>x</m:t>
                        </m:r>
                      </m:e>
                    </m:d>
                  </m:e>
                </m:func>
                <m:r>
                  <w:rPr>
                    <w:rFonts w:ascii="Cambria Math" w:hAnsi="Cambria Math" w:cs="Arial"/>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num>
                  <m:den>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den>
                </m:f>
              </m:oMath>
            </m:oMathPara>
          </w:p>
        </w:tc>
        <w:tc>
          <w:tcPr>
            <w:tcW w:w="723" w:type="dxa"/>
          </w:tcPr>
          <w:p w14:paraId="2973DA98" w14:textId="2AB53415" w:rsidR="00C132C7" w:rsidRPr="00C36874" w:rsidRDefault="00C132C7" w:rsidP="00651E7B">
            <w:pPr>
              <w:pStyle w:val="Caption"/>
              <w:spacing w:line="360" w:lineRule="auto"/>
              <w:rPr>
                <w:b w:val="0"/>
                <w:bCs/>
                <w:lang w:val="vi-VN"/>
              </w:rPr>
            </w:pPr>
            <w:bookmarkStart w:id="30" w:name="_Ref185013605"/>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7</w:t>
            </w:r>
            <w:r w:rsidR="00E85AA5">
              <w:rPr>
                <w:b w:val="0"/>
                <w:bCs/>
                <w:lang w:val="vi-VN"/>
              </w:rPr>
              <w:fldChar w:fldCharType="end"/>
            </w:r>
            <w:r w:rsidRPr="00C36874">
              <w:rPr>
                <w:b w:val="0"/>
                <w:bCs/>
                <w:lang w:val="vi-VN"/>
              </w:rPr>
              <w:t>)</w:t>
            </w:r>
            <w:bookmarkEnd w:id="30"/>
          </w:p>
        </w:tc>
      </w:tr>
      <w:tr w:rsidR="00F10A7B" w:rsidRPr="00C36874" w14:paraId="152E1E50" w14:textId="77777777" w:rsidTr="00F10A7B">
        <w:tc>
          <w:tcPr>
            <w:tcW w:w="8315" w:type="dxa"/>
          </w:tcPr>
          <w:p w14:paraId="5DACFFBB" w14:textId="77777777" w:rsidR="00F10A7B" w:rsidRPr="00C132C7" w:rsidRDefault="00F10A7B" w:rsidP="00651E7B">
            <w:pPr>
              <w:rPr>
                <w:rFonts w:cs="Arial"/>
              </w:rPr>
            </w:pPr>
          </w:p>
        </w:tc>
        <w:tc>
          <w:tcPr>
            <w:tcW w:w="723" w:type="dxa"/>
          </w:tcPr>
          <w:p w14:paraId="50DBA3F7" w14:textId="77777777" w:rsidR="00F10A7B" w:rsidRPr="00C36874" w:rsidRDefault="00F10A7B" w:rsidP="00651E7B">
            <w:pPr>
              <w:pStyle w:val="Caption"/>
              <w:spacing w:line="360" w:lineRule="auto"/>
              <w:rPr>
                <w:b w:val="0"/>
                <w:bCs/>
                <w:lang w:val="vi-VN"/>
              </w:rPr>
            </w:pPr>
          </w:p>
        </w:tc>
      </w:tr>
    </w:tbl>
    <w:p w14:paraId="0C799299" w14:textId="3184EF24" w:rsidR="009D683B" w:rsidRPr="003C51CB" w:rsidRDefault="00933F3B" w:rsidP="00651E7B">
      <w:pPr>
        <w:rPr>
          <w:rFonts w:eastAsiaTheme="minorEastAsia" w:cs="Arial"/>
        </w:rPr>
      </w:pPr>
      <w:r w:rsidRPr="00933F3B">
        <w:rPr>
          <w:rFonts w:eastAsiaTheme="minorEastAsia" w:cs="Arial"/>
          <w:b/>
          <w:bCs/>
        </w:rPr>
        <w:fldChar w:fldCharType="begin"/>
      </w:r>
      <w:r w:rsidRPr="00933F3B">
        <w:rPr>
          <w:rFonts w:eastAsiaTheme="minorEastAsia" w:cs="Arial"/>
          <w:b/>
          <w:bCs/>
        </w:rPr>
        <w:instrText xml:space="preserve"> REF _Ref185013929 \h </w:instrText>
      </w:r>
      <w:r>
        <w:rPr>
          <w:rFonts w:eastAsiaTheme="minorEastAsia" w:cs="Arial"/>
          <w:b/>
          <w:bCs/>
        </w:rPr>
        <w:instrText xml:space="preserve"> \* MERGEFORMAT </w:instrText>
      </w:r>
      <w:r w:rsidRPr="00933F3B">
        <w:rPr>
          <w:rFonts w:eastAsiaTheme="minorEastAsia" w:cs="Arial"/>
          <w:b/>
          <w:bCs/>
        </w:rPr>
      </w:r>
      <w:r w:rsidRPr="00933F3B">
        <w:rPr>
          <w:rFonts w:eastAsiaTheme="minorEastAsia" w:cs="Arial"/>
          <w:b/>
          <w:bCs/>
        </w:rPr>
        <w:fldChar w:fldCharType="separate"/>
      </w:r>
      <w:r w:rsidR="00532ED6" w:rsidRPr="00532ED6">
        <w:rPr>
          <w:rStyle w:val="CaptionChar"/>
          <w:b w:val="0"/>
          <w:bCs/>
        </w:rPr>
        <w:t xml:space="preserve">Figure </w:t>
      </w:r>
      <w:r w:rsidR="00532ED6" w:rsidRPr="00532ED6">
        <w:rPr>
          <w:rStyle w:val="CaptionChar"/>
          <w:b w:val="0"/>
          <w:bCs/>
          <w:noProof/>
        </w:rPr>
        <w:t>2</w:t>
      </w:r>
      <w:r w:rsidR="00532ED6" w:rsidRPr="00532ED6">
        <w:rPr>
          <w:rStyle w:val="CaptionChar"/>
          <w:b w:val="0"/>
          <w:bCs/>
          <w:noProof/>
        </w:rPr>
        <w:noBreakHyphen/>
        <w:t>1</w:t>
      </w:r>
      <w:r w:rsidRPr="00933F3B">
        <w:rPr>
          <w:rFonts w:eastAsiaTheme="minorEastAsia" w:cs="Arial"/>
          <w:b/>
          <w:bCs/>
        </w:rPr>
        <w:fldChar w:fldCharType="end"/>
      </w:r>
      <w:r w:rsidR="00005BF5" w:rsidRPr="00933F3B">
        <w:rPr>
          <w:rFonts w:eastAsiaTheme="minorEastAsia" w:cs="Arial"/>
          <w:b/>
          <w:bCs/>
        </w:rPr>
        <w:t xml:space="preserve"> </w:t>
      </w:r>
      <w:r w:rsidR="004506F2" w:rsidRPr="003C51CB">
        <w:rPr>
          <w:rFonts w:eastAsiaTheme="minorEastAsia" w:cs="Arial"/>
        </w:rPr>
        <w:t>describes</w:t>
      </w:r>
      <w:r w:rsidR="00005BF5" w:rsidRPr="003C51CB">
        <w:rPr>
          <w:rFonts w:eastAsiaTheme="minorEastAsia" w:cs="Arial"/>
        </w:rPr>
        <w:t xml:space="preserve"> </w:t>
      </w:r>
      <w:r w:rsidR="004D6A34" w:rsidRPr="003C51CB">
        <w:rPr>
          <w:rFonts w:eastAsiaTheme="minorEastAsia" w:cs="Arial"/>
        </w:rPr>
        <w:t>the information flow and how the cell states are updated in an LSTM block.</w:t>
      </w:r>
      <w:r w:rsidR="00783CAB" w:rsidRPr="003C51CB">
        <w:rPr>
          <w:rFonts w:eastAsiaTheme="minorEastAsia" w:cs="Arial"/>
        </w:rPr>
        <w:t xml:space="preserve"> The specific equations used for </w:t>
      </w:r>
      <w:r w:rsidR="00BD76AC" w:rsidRPr="003C51CB">
        <w:rPr>
          <w:rFonts w:eastAsiaTheme="minorEastAsia" w:cs="Arial"/>
        </w:rPr>
        <w:t>calculating gate’s value can be found below.</w:t>
      </w:r>
    </w:p>
    <w:p w14:paraId="6BE9895E" w14:textId="77777777" w:rsidR="00005BF5" w:rsidRPr="003C51CB" w:rsidRDefault="00005BF5" w:rsidP="00651E7B">
      <w:pPr>
        <w:rPr>
          <w:rFonts w:eastAsiaTheme="minorEastAsia" w:cs="Arial"/>
        </w:rPr>
      </w:pPr>
    </w:p>
    <w:p w14:paraId="1CAFABE1" w14:textId="2A9996D2" w:rsidR="00005BF5" w:rsidRPr="003C51CB" w:rsidRDefault="4DE17382" w:rsidP="00651E7B">
      <w:pPr>
        <w:jc w:val="center"/>
      </w:pPr>
      <w:r>
        <w:rPr>
          <w:noProof/>
        </w:rPr>
        <w:drawing>
          <wp:inline distT="0" distB="0" distL="0" distR="0" wp14:anchorId="0E544558" wp14:editId="2727714D">
            <wp:extent cx="4551107" cy="4114800"/>
            <wp:effectExtent l="0" t="0" r="0" b="0"/>
            <wp:docPr id="1851095160" name="Picture 185109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51107" cy="4114800"/>
                    </a:xfrm>
                    <a:prstGeom prst="rect">
                      <a:avLst/>
                    </a:prstGeom>
                  </pic:spPr>
                </pic:pic>
              </a:graphicData>
            </a:graphic>
          </wp:inline>
        </w:drawing>
      </w:r>
      <w:r w:rsidR="00005BF5" w:rsidRPr="003C51CB">
        <w:fldChar w:fldCharType="begin"/>
      </w:r>
      <w:r w:rsidR="00005BF5" w:rsidRPr="003C51CB">
        <w:instrText xml:space="preserve"> INCLUDEPICTURE "https://media.springernature.com/lw1200/springer-static/image/art%3A10.1007%2Fs10462-020-09838-1/MediaObjects/10462_2020_9838_Fig1_HTML.png" \* MERGEFORMATINET </w:instrText>
      </w:r>
      <w:r w:rsidR="00005BF5" w:rsidRPr="003C51CB">
        <w:fldChar w:fldCharType="separate"/>
      </w:r>
      <w:r w:rsidR="0087311D">
        <w:rPr>
          <w:noProof/>
        </w:rPr>
        <w:fldChar w:fldCharType="begin"/>
      </w:r>
      <w:r w:rsidR="0087311D">
        <w:rPr>
          <w:noProof/>
        </w:rPr>
        <w:instrText xml:space="preserve"> INCLUDEPICTURE  "https://media.springernature.com/lw1200/springer-static/image/art:10.1007/s10462-020-09838-1/MediaObjects/10462_2020_9838_Fig1_HTML.png" \* MERGEFORMATINET </w:instrText>
      </w:r>
      <w:r w:rsidR="0087311D">
        <w:rPr>
          <w:noProof/>
        </w:rPr>
        <w:fldChar w:fldCharType="separate"/>
      </w:r>
      <w:r w:rsidR="00D2790D">
        <w:rPr>
          <w:noProof/>
        </w:rPr>
        <w:fldChar w:fldCharType="begin"/>
      </w:r>
      <w:r w:rsidR="00D2790D">
        <w:rPr>
          <w:noProof/>
        </w:rPr>
        <w:instrText xml:space="preserve"> INCLUDEPICTURE  "https://media.springernature.com/lw1200/springer-static/image/art:10.1007/s10462-020-09838-1/MediaObjects/10462_2020_9838_Fig1_HTML.png" \* MERGEFORMATINET </w:instrText>
      </w:r>
      <w:r w:rsidR="00D2790D">
        <w:rPr>
          <w:noProof/>
        </w:rPr>
        <w:fldChar w:fldCharType="separate"/>
      </w:r>
      <w:r w:rsidR="009B42B5">
        <w:rPr>
          <w:noProof/>
        </w:rPr>
        <w:fldChar w:fldCharType="begin"/>
      </w:r>
      <w:r w:rsidR="009B42B5">
        <w:rPr>
          <w:noProof/>
        </w:rPr>
        <w:instrText xml:space="preserve"> INCLUDEPICTURE  "https://media.springernature.com/lw1200/springer-static/image/art:10.1007/s10462-020-09838-1/MediaObjects/10462_2020_9838_Fig1_HTML.png" \* MERGEFORMATINET </w:instrText>
      </w:r>
      <w:r w:rsidR="009B42B5">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6E1347">
        <w:rPr>
          <w:noProof/>
        </w:rPr>
        <w:fldChar w:fldCharType="begin"/>
      </w:r>
      <w:r w:rsidR="006E1347">
        <w:rPr>
          <w:noProof/>
        </w:rPr>
        <w:instrText xml:space="preserve"> INCLUDEPICTURE  "https://media.springernature.com/lw1200/springer-static/image/art:10.1007/s10462-020-09838-1/MediaObjects/10462_2020_9838_Fig1_HTML.png" \* MERGEFORMATINET </w:instrText>
      </w:r>
      <w:r w:rsidR="006E1347">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FE6536">
        <w:rPr>
          <w:noProof/>
        </w:rPr>
        <w:fldChar w:fldCharType="begin"/>
      </w:r>
      <w:r w:rsidR="00FE6536">
        <w:rPr>
          <w:noProof/>
        </w:rPr>
        <w:instrText xml:space="preserve"> INCLUDEPICTURE  "https://media.springernature.com/lw1200/springer-static/image/art:10.1007/s10462-020-09838-1/MediaObjects/10462_2020_9838_Fig1_HTML.png" \* MERGEFORMATINET </w:instrText>
      </w:r>
      <w:r w:rsidR="00FE6536">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B80CFD">
        <w:rPr>
          <w:noProof/>
        </w:rPr>
        <w:fldChar w:fldCharType="begin"/>
      </w:r>
      <w:r w:rsidR="00B80CFD">
        <w:rPr>
          <w:noProof/>
        </w:rPr>
        <w:instrText xml:space="preserve"> INCLUDEPICTURE  "https://media.springernature.com/lw1200/springer-static/image/art:10.1007/s10462-020-09838-1/MediaObjects/10462_2020_9838_Fig1_HTML.png" \* MERGEFORMATINET </w:instrText>
      </w:r>
      <w:r w:rsidR="00B80CFD">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F5D5F">
        <w:rPr>
          <w:noProof/>
        </w:rPr>
        <w:fldChar w:fldCharType="begin"/>
      </w:r>
      <w:r w:rsidR="001F5D5F">
        <w:rPr>
          <w:noProof/>
        </w:rPr>
        <w:instrText xml:space="preserve"> INCLUDEPICTURE  "https://media.springernature.com/lw1200/springer-static/image/art:10.1007/s10462-020-09838-1/MediaObjects/10462_2020_9838_Fig1_HTML.png" \* MERGEFORMATINET </w:instrText>
      </w:r>
      <w:r w:rsidR="001F5D5F">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950994">
        <w:rPr>
          <w:noProof/>
        </w:rPr>
        <w:fldChar w:fldCharType="begin"/>
      </w:r>
      <w:r w:rsidR="00950994">
        <w:rPr>
          <w:noProof/>
        </w:rPr>
        <w:instrText xml:space="preserve"> INCLUDEPICTURE  "https://media.springernature.com/lw1200/springer-static/image/art:10.1007/s10462-020-09838-1/MediaObjects/10462_2020_9838_Fig1_HTML.png" \* MERGEFORMATINET </w:instrText>
      </w:r>
      <w:r w:rsidR="00950994">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CA28D9">
        <w:rPr>
          <w:noProof/>
        </w:rPr>
        <w:fldChar w:fldCharType="begin"/>
      </w:r>
      <w:r w:rsidR="00CA28D9">
        <w:rPr>
          <w:noProof/>
        </w:rPr>
        <w:instrText xml:space="preserve"> INCLUDEPICTURE  "https://media.springernature.com/lw1200/springer-static/image/art:10.1007/s10462-020-09838-1/MediaObjects/10462_2020_9838_Fig1_HTML.png" \* MERGEFORMATINET </w:instrText>
      </w:r>
      <w:r w:rsidR="00CA28D9">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D7169A">
        <w:rPr>
          <w:noProof/>
        </w:rPr>
        <w:fldChar w:fldCharType="begin"/>
      </w:r>
      <w:r w:rsidR="00D7169A">
        <w:rPr>
          <w:noProof/>
        </w:rPr>
        <w:instrText xml:space="preserve"> INCLUDEPICTURE  "https://media.springernature.com/lw1200/springer-static/image/art:10.1007/s10462-020-09838-1/MediaObjects/10462_2020_9838_Fig1_HTML.png" \* MERGEFORMATINET </w:instrText>
      </w:r>
      <w:r w:rsidR="00D7169A">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E469C">
        <w:rPr>
          <w:noProof/>
        </w:rPr>
        <w:fldChar w:fldCharType="begin"/>
      </w:r>
      <w:r w:rsidR="001E469C">
        <w:rPr>
          <w:noProof/>
        </w:rPr>
        <w:instrText xml:space="preserve"> INCLUDEPICTURE  "https://media.springernature.com/lw1200/springer-static/image/art:10.1007/s10462-020-09838-1/MediaObjects/10462_2020_9838_Fig1_HTML.png" \* MERGEFORMATINET </w:instrText>
      </w:r>
      <w:r w:rsidR="001E469C">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5F229F">
        <w:rPr>
          <w:noProof/>
        </w:rPr>
        <w:fldChar w:fldCharType="begin"/>
      </w:r>
      <w:r w:rsidR="005F229F">
        <w:rPr>
          <w:noProof/>
        </w:rPr>
        <w:instrText xml:space="preserve"> INCLUDEPICTURE  "https://media.springernature.com/lw1200/springer-static/image/art:10.1007/s10462-020-09838-1/MediaObjects/10462_2020_9838_Fig1_HTML.png" \* MERGEFORMATINET </w:instrText>
      </w:r>
      <w:r w:rsidR="005F229F">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246D1">
        <w:rPr>
          <w:noProof/>
        </w:rPr>
        <w:fldChar w:fldCharType="begin"/>
      </w:r>
      <w:r w:rsidR="001246D1">
        <w:rPr>
          <w:noProof/>
        </w:rPr>
        <w:instrText xml:space="preserve"> INCLUDEPICTURE  "https://media.springernature.com/lw1200/springer-static/image/art:10.1007/s10462-020-09838-1/MediaObjects/10462_2020_9838_Fig1_HTML.png" \* MERGEFORMATINET </w:instrText>
      </w:r>
      <w:r w:rsidR="001246D1">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740EB1">
        <w:rPr>
          <w:noProof/>
        </w:rPr>
        <w:fldChar w:fldCharType="begin"/>
      </w:r>
      <w:r w:rsidR="00740EB1">
        <w:rPr>
          <w:noProof/>
        </w:rPr>
        <w:instrText xml:space="preserve"> INCLUDEPICTURE  "https://media.springernature.com/lw1200/springer-static/image/art:10.1007/s10462-020-09838-1/MediaObjects/10462_2020_9838_Fig1_HTML.png" \* MERGEFORMATINET </w:instrText>
      </w:r>
      <w:r w:rsidR="00740EB1">
        <w:rPr>
          <w:noProof/>
        </w:rPr>
        <w:fldChar w:fldCharType="separate"/>
      </w:r>
      <w:r w:rsidR="00740EB1">
        <w:rPr>
          <w:noProof/>
        </w:rPr>
        <w:fldChar w:fldCharType="end"/>
      </w:r>
      <w:r>
        <w:rPr>
          <w:noProof/>
        </w:rPr>
        <w:fldChar w:fldCharType="end"/>
      </w:r>
      <w:r w:rsidR="001246D1">
        <w:rPr>
          <w:noProof/>
        </w:rPr>
        <w:fldChar w:fldCharType="end"/>
      </w:r>
      <w:r>
        <w:rPr>
          <w:noProof/>
        </w:rPr>
        <w:fldChar w:fldCharType="end"/>
      </w:r>
      <w:r w:rsidR="005F229F">
        <w:rPr>
          <w:noProof/>
        </w:rPr>
        <w:fldChar w:fldCharType="end"/>
      </w:r>
      <w:r>
        <w:rPr>
          <w:noProof/>
        </w:rPr>
        <w:fldChar w:fldCharType="end"/>
      </w:r>
      <w:r w:rsidR="001E469C">
        <w:rPr>
          <w:noProof/>
        </w:rPr>
        <w:fldChar w:fldCharType="end"/>
      </w:r>
      <w:r>
        <w:rPr>
          <w:noProof/>
        </w:rPr>
        <w:fldChar w:fldCharType="end"/>
      </w:r>
      <w:r w:rsidR="00D7169A">
        <w:rPr>
          <w:noProof/>
        </w:rPr>
        <w:fldChar w:fldCharType="end"/>
      </w:r>
      <w:r>
        <w:rPr>
          <w:noProof/>
        </w:rPr>
        <w:fldChar w:fldCharType="end"/>
      </w:r>
      <w:r w:rsidR="00CA28D9">
        <w:rPr>
          <w:noProof/>
        </w:rPr>
        <w:fldChar w:fldCharType="end"/>
      </w:r>
      <w:r>
        <w:rPr>
          <w:noProof/>
        </w:rPr>
        <w:fldChar w:fldCharType="end"/>
      </w:r>
      <w:r w:rsidR="00950994">
        <w:rPr>
          <w:noProof/>
        </w:rPr>
        <w:fldChar w:fldCharType="end"/>
      </w:r>
      <w:r>
        <w:rPr>
          <w:noProof/>
        </w:rPr>
        <w:fldChar w:fldCharType="end"/>
      </w:r>
      <w:r w:rsidR="001F5D5F">
        <w:rPr>
          <w:noProof/>
        </w:rPr>
        <w:fldChar w:fldCharType="end"/>
      </w:r>
      <w:r>
        <w:rPr>
          <w:noProof/>
        </w:rPr>
        <w:fldChar w:fldCharType="end"/>
      </w:r>
      <w:r w:rsidR="00B80CFD">
        <w:rPr>
          <w:noProof/>
        </w:rPr>
        <w:fldChar w:fldCharType="end"/>
      </w:r>
      <w:r>
        <w:rPr>
          <w:noProof/>
        </w:rPr>
        <w:fldChar w:fldCharType="end"/>
      </w:r>
      <w:r w:rsidR="00FE6536">
        <w:rPr>
          <w:noProof/>
        </w:rPr>
        <w:fldChar w:fldCharType="end"/>
      </w:r>
      <w:r>
        <w:rPr>
          <w:noProof/>
        </w:rPr>
        <w:fldChar w:fldCharType="end"/>
      </w:r>
      <w:r w:rsidR="006E1347">
        <w:rPr>
          <w:noProof/>
        </w:rPr>
        <w:fldChar w:fldCharType="end"/>
      </w:r>
      <w:r>
        <w:rPr>
          <w:noProof/>
        </w:rPr>
        <w:fldChar w:fldCharType="end"/>
      </w:r>
      <w:r w:rsidR="009B42B5">
        <w:rPr>
          <w:noProof/>
        </w:rPr>
        <w:fldChar w:fldCharType="end"/>
      </w:r>
      <w:r w:rsidR="00D2790D">
        <w:rPr>
          <w:noProof/>
        </w:rPr>
        <w:fldChar w:fldCharType="end"/>
      </w:r>
      <w:r w:rsidR="0087311D">
        <w:rPr>
          <w:noProof/>
        </w:rPr>
        <w:fldChar w:fldCharType="end"/>
      </w:r>
      <w:r w:rsidR="00005BF5" w:rsidRPr="003C51CB">
        <w:fldChar w:fldCharType="end"/>
      </w:r>
    </w:p>
    <w:p w14:paraId="68889CD3" w14:textId="02BC7912" w:rsidR="00005BF5" w:rsidRDefault="00005BF5" w:rsidP="00651E7B">
      <w:pPr>
        <w:pStyle w:val="Caption"/>
        <w:spacing w:line="360" w:lineRule="auto"/>
        <w:jc w:val="center"/>
        <w:rPr>
          <w:b w:val="0"/>
        </w:rPr>
      </w:pPr>
      <w:bookmarkStart w:id="31" w:name="_Ref179026906"/>
      <w:bookmarkStart w:id="32" w:name="_Ref185013929"/>
      <w:r w:rsidRPr="7C0DF4A4">
        <w:rPr>
          <w:rStyle w:val="CaptionChar"/>
        </w:rPr>
        <w:t>Figure</w:t>
      </w:r>
      <w:bookmarkEnd w:id="31"/>
      <w:r w:rsidR="00933F3B">
        <w:rPr>
          <w:rStyle w:val="CaptionChar"/>
        </w:rPr>
        <w:t xml:space="preserve"> </w:t>
      </w:r>
      <w:r w:rsidR="00454834">
        <w:rPr>
          <w:rStyle w:val="CaptionChar"/>
        </w:rPr>
        <w:fldChar w:fldCharType="begin"/>
      </w:r>
      <w:r w:rsidR="00454834">
        <w:rPr>
          <w:rStyle w:val="CaptionChar"/>
        </w:rPr>
        <w:instrText xml:space="preserve"> STYLEREF 1 \s </w:instrText>
      </w:r>
      <w:r w:rsidR="00454834">
        <w:rPr>
          <w:rStyle w:val="CaptionChar"/>
        </w:rPr>
        <w:fldChar w:fldCharType="separate"/>
      </w:r>
      <w:r w:rsidR="00532ED6">
        <w:rPr>
          <w:rStyle w:val="CaptionChar"/>
          <w:noProof/>
        </w:rPr>
        <w:t>2</w:t>
      </w:r>
      <w:r w:rsidR="00454834">
        <w:rPr>
          <w:rStyle w:val="CaptionChar"/>
        </w:rPr>
        <w:fldChar w:fldCharType="end"/>
      </w:r>
      <w:r w:rsidR="00454834">
        <w:rPr>
          <w:rStyle w:val="CaptionChar"/>
        </w:rPr>
        <w:noBreakHyphen/>
      </w:r>
      <w:r w:rsidR="00454834">
        <w:rPr>
          <w:rStyle w:val="CaptionChar"/>
        </w:rPr>
        <w:fldChar w:fldCharType="begin"/>
      </w:r>
      <w:r w:rsidR="00454834">
        <w:rPr>
          <w:rStyle w:val="CaptionChar"/>
        </w:rPr>
        <w:instrText xml:space="preserve"> SEQ Figure \* ARABIC \s 1 </w:instrText>
      </w:r>
      <w:r w:rsidR="00454834">
        <w:rPr>
          <w:rStyle w:val="CaptionChar"/>
        </w:rPr>
        <w:fldChar w:fldCharType="separate"/>
      </w:r>
      <w:r w:rsidR="00532ED6">
        <w:rPr>
          <w:rStyle w:val="CaptionChar"/>
          <w:noProof/>
        </w:rPr>
        <w:t>1</w:t>
      </w:r>
      <w:r w:rsidR="00454834">
        <w:rPr>
          <w:rStyle w:val="CaptionChar"/>
        </w:rPr>
        <w:fldChar w:fldCharType="end"/>
      </w:r>
      <w:bookmarkEnd w:id="32"/>
      <w:r w:rsidRPr="7C0DF4A4">
        <w:rPr>
          <w:rStyle w:val="CaptionChar"/>
        </w:rPr>
        <w:t>:</w:t>
      </w:r>
      <w:r w:rsidRPr="003C51CB">
        <w:rPr>
          <w:b w:val="0"/>
          <w:bCs/>
        </w:rPr>
        <w:t xml:space="preserve"> LSTM block breakdown</w:t>
      </w:r>
      <w:r w:rsidR="00933F3B">
        <w:rPr>
          <w:b w:val="0"/>
          <w:bCs/>
        </w:rPr>
        <w:t>.</w:t>
      </w:r>
      <w:r w:rsidR="33224C64" w:rsidRPr="1186CA79">
        <w:rPr>
          <w:b w:val="0"/>
        </w:rPr>
        <w:t xml:space="preserve"> </w:t>
      </w:r>
      <w:r w:rsidR="33224C64">
        <w:rPr>
          <w:b w:val="0"/>
        </w:rPr>
        <w:t>(Tian et al. 2021)</w:t>
      </w:r>
    </w:p>
    <w:p w14:paraId="547CAEEC" w14:textId="77777777" w:rsidR="00933F3B" w:rsidRPr="00933F3B" w:rsidRDefault="00933F3B" w:rsidP="00651E7B">
      <w:pPr>
        <w:pStyle w:val="Standard1"/>
        <w:spacing w:line="360" w:lineRule="auto"/>
      </w:pPr>
    </w:p>
    <w:p w14:paraId="22E94A3C" w14:textId="491E8507" w:rsidR="009D683B" w:rsidRPr="003C51CB" w:rsidRDefault="003A7EC1"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lastRenderedPageBreak/>
        <w:t xml:space="preserve">The cell state </w:t>
      </w:r>
      <w:r w:rsidR="00E64862" w:rsidRPr="7C0DF4A4">
        <w:rPr>
          <w:rFonts w:ascii="Arial" w:eastAsia="Arial" w:hAnsi="Arial" w:cs="Arial"/>
        </w:rPr>
        <w:t>(</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t</m:t>
            </m:r>
          </m:sub>
        </m:sSub>
      </m:oMath>
      <w:r w:rsidR="00E64862" w:rsidRPr="7C0DF4A4">
        <w:rPr>
          <w:rFonts w:ascii="Arial" w:eastAsia="Arial" w:hAnsi="Arial" w:cs="Arial"/>
        </w:rPr>
        <w:t>)</w:t>
      </w:r>
      <w:r w:rsidR="00FB41B2" w:rsidRPr="7C0DF4A4">
        <w:rPr>
          <w:rFonts w:ascii="Arial" w:eastAsia="Arial" w:hAnsi="Arial" w:cs="Arial"/>
        </w:rPr>
        <w:t xml:space="preserve">  </w:t>
      </w:r>
      <w:r w:rsidRPr="7C0DF4A4">
        <w:rPr>
          <w:rFonts w:ascii="Arial" w:eastAsia="Arial" w:hAnsi="Arial" w:cs="Arial"/>
        </w:rPr>
        <w:t>acts as the memory of the network, carrying information across time steps. The cell state allows the LSTM to retain or forget information as needed.</w:t>
      </w:r>
    </w:p>
    <w:p w14:paraId="1E52F871" w14:textId="2EE450BA" w:rsidR="007E3470" w:rsidRDefault="008435E2"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The forget gate</w:t>
      </w:r>
      <w:r w:rsidR="001F589D" w:rsidRPr="7C0DF4A4">
        <w:rPr>
          <w:rFonts w:ascii="Arial" w:eastAsia="Arial" w:hAnsi="Arial" w:cs="Arial"/>
        </w:rPr>
        <w:t xml:space="preserve"> (</w:t>
      </w:r>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oMath>
      <w:r w:rsidR="001F589D" w:rsidRPr="7C0DF4A4">
        <w:rPr>
          <w:rFonts w:ascii="Arial" w:eastAsia="Arial" w:hAnsi="Arial" w:cs="Arial"/>
        </w:rPr>
        <w:t>)</w:t>
      </w:r>
      <w:r w:rsidR="00313663" w:rsidRPr="7C0DF4A4">
        <w:rPr>
          <w:rFonts w:ascii="Arial" w:eastAsia="Arial" w:hAnsi="Arial" w:cs="Arial"/>
        </w:rPr>
        <w:t xml:space="preserve"> decides what information to discard from the cell state. It uses a sigmoid function to output a value between 0 and 1 for each piece of information in the cell state.</w:t>
      </w:r>
      <w:r w:rsidR="00511362" w:rsidRPr="7C0DF4A4">
        <w:rPr>
          <w:rFonts w:ascii="Arial" w:eastAsia="Arial" w:hAnsi="Arial" w:cs="Arial"/>
        </w:rPr>
        <w:t xml:space="preserve"> </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933F3B" w:rsidRPr="00C36874" w14:paraId="4C8EA10E" w14:textId="77777777" w:rsidTr="00F10A7B">
        <w:tc>
          <w:tcPr>
            <w:tcW w:w="8315" w:type="dxa"/>
          </w:tcPr>
          <w:p w14:paraId="5463F5E3" w14:textId="632640F9" w:rsidR="00933F3B" w:rsidRPr="00C132C7" w:rsidRDefault="00000000" w:rsidP="00651E7B">
            <m:oMathPara>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r>
                  <w:rPr>
                    <w:rFonts w:ascii="Cambria Math" w:hAnsi="Cambria Math" w:cs="Calibri"/>
                  </w:rPr>
                  <m:t>=σ</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r>
                      <m:rPr>
                        <m:sty m:val="p"/>
                      </m:rPr>
                      <w:rPr>
                        <w:rFonts w:ascii="Cambria Math" w:hAnsi="Cambria Math" w:cs="Calibri"/>
                      </w:rPr>
                      <m:t>⋅</m:t>
                    </m:r>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e>
                    </m:d>
                    <m:r>
                      <w:rPr>
                        <w:rFonts w:ascii="Cambria Math" w:hAnsi="Cambria Math" w:cs="Calibri"/>
                      </w:rPr>
                      <m:t>+</m:t>
                    </m:r>
                    <m:sSub>
                      <m:sSubPr>
                        <m:ctrlPr>
                          <w:rPr>
                            <w:rFonts w:ascii="Cambria Math" w:hAnsi="Cambria Math" w:cs="Calibri"/>
                            <w:i/>
                          </w:rPr>
                        </m:ctrlPr>
                      </m:sSubPr>
                      <m:e>
                        <m:r>
                          <w:rPr>
                            <w:rFonts w:ascii="Cambria Math" w:hAnsi="Cambria Math" w:cs="Calibri"/>
                          </w:rPr>
                          <m:t>b</m:t>
                        </m:r>
                      </m:e>
                      <m:sub>
                        <m:r>
                          <w:rPr>
                            <w:rFonts w:ascii="Cambria Math" w:hAnsi="Cambria Math" w:cs="Calibri"/>
                          </w:rPr>
                          <m:t>f</m:t>
                        </m:r>
                      </m:sub>
                    </m:sSub>
                  </m:e>
                </m:d>
              </m:oMath>
            </m:oMathPara>
          </w:p>
        </w:tc>
        <w:tc>
          <w:tcPr>
            <w:tcW w:w="723" w:type="dxa"/>
          </w:tcPr>
          <w:p w14:paraId="19DCF423" w14:textId="45248FB1"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8</w:t>
            </w:r>
            <w:r w:rsidR="00E85AA5">
              <w:rPr>
                <w:b w:val="0"/>
                <w:bCs/>
                <w:lang w:val="vi-VN"/>
              </w:rPr>
              <w:fldChar w:fldCharType="end"/>
            </w:r>
            <w:r w:rsidRPr="00C36874">
              <w:rPr>
                <w:b w:val="0"/>
                <w:bCs/>
                <w:lang w:val="vi-VN"/>
              </w:rPr>
              <w:t>)</w:t>
            </w:r>
          </w:p>
        </w:tc>
      </w:tr>
    </w:tbl>
    <w:p w14:paraId="22F4D7A5" w14:textId="529BA807" w:rsidR="00322EA0" w:rsidRPr="003C51CB" w:rsidRDefault="006F674F" w:rsidP="00651E7B">
      <w:pPr>
        <w:pStyle w:val="ListParagraph"/>
        <w:spacing w:after="0" w:line="360" w:lineRule="auto"/>
        <w:rPr>
          <w:rFonts w:ascii="Arial" w:eastAsia="Arial" w:hAnsi="Arial" w:cs="Arial"/>
        </w:rPr>
      </w:pPr>
      <w:r w:rsidRPr="7C0DF4A4">
        <w:rPr>
          <w:rFonts w:ascii="Arial" w:eastAsia="Arial" w:hAnsi="Arial" w:cs="Arial"/>
        </w:rPr>
        <w:t>where</w:t>
      </w:r>
    </w:p>
    <w:p w14:paraId="1D130C04" w14:textId="62176907" w:rsidR="006F674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oMath>
      <w:r w:rsidR="006F674F" w:rsidRPr="7C0DF4A4">
        <w:rPr>
          <w:rFonts w:ascii="Arial" w:eastAsia="Arial" w:hAnsi="Arial" w:cs="Arial"/>
        </w:rPr>
        <w:t xml:space="preserve"> is the previous hidden stage. It encapsulates the sequence's history up to time </w:t>
      </w:r>
      <m:oMath>
        <m:r>
          <w:rPr>
            <w:rFonts w:ascii="Cambria Math" w:hAnsi="Cambria Math" w:cs="Calibri"/>
          </w:rPr>
          <m:t>t - 1</m:t>
        </m:r>
      </m:oMath>
      <w:r w:rsidR="006F674F" w:rsidRPr="7C0DF4A4">
        <w:rPr>
          <w:rFonts w:ascii="Arial" w:eastAsia="Arial" w:hAnsi="Arial" w:cs="Arial"/>
        </w:rPr>
        <w:t xml:space="preserve"> to inform the network about the previous time step</w:t>
      </w:r>
      <w:r w:rsidR="009E0D4D" w:rsidRPr="7C0DF4A4">
        <w:rPr>
          <w:rFonts w:ascii="Arial" w:eastAsia="Arial" w:hAnsi="Arial" w:cs="Arial"/>
        </w:rPr>
        <w:t>,</w:t>
      </w:r>
      <w:r w:rsidR="006F674F" w:rsidRPr="7C0DF4A4">
        <w:rPr>
          <w:rFonts w:ascii="Arial" w:eastAsia="Arial" w:hAnsi="Arial" w:cs="Arial"/>
        </w:rPr>
        <w:t xml:space="preserve"> which allows LSTM to maintain temporal dependencies and patterns over time.</w:t>
      </w:r>
    </w:p>
    <w:p w14:paraId="6872172C" w14:textId="1E8257AA" w:rsidR="00402C7D"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oMath>
      <w:r w:rsidR="00402C7D" w:rsidRPr="7C0DF4A4">
        <w:rPr>
          <w:rFonts w:ascii="Arial" w:eastAsia="Arial" w:hAnsi="Arial" w:cs="Arial"/>
        </w:rPr>
        <w:t xml:space="preserve"> is the input at time </w:t>
      </w:r>
      <m:oMath>
        <m:r>
          <w:rPr>
            <w:rFonts w:ascii="Cambria Math" w:hAnsi="Cambria Math" w:cs="Calibri"/>
          </w:rPr>
          <m:t>t</m:t>
        </m:r>
      </m:oMath>
      <w:r w:rsidR="002669DC" w:rsidRPr="7C0DF4A4">
        <w:rPr>
          <w:rFonts w:ascii="Arial" w:eastAsia="Arial" w:hAnsi="Arial" w:cs="Arial"/>
        </w:rPr>
        <w:t xml:space="preserve"> </w:t>
      </w:r>
      <w:r w:rsidR="0033579A" w:rsidRPr="7C0DF4A4">
        <w:rPr>
          <w:rFonts w:ascii="Arial" w:eastAsia="Arial" w:hAnsi="Arial" w:cs="Arial"/>
        </w:rPr>
        <w:t xml:space="preserve">. It introduces new information to the </w:t>
      </w:r>
      <w:r w:rsidR="006F674F" w:rsidRPr="7C0DF4A4">
        <w:rPr>
          <w:rFonts w:ascii="Arial" w:eastAsia="Arial" w:hAnsi="Arial" w:cs="Arial"/>
        </w:rPr>
        <w:t>network, which</w:t>
      </w:r>
      <w:r w:rsidR="00C16CF4" w:rsidRPr="7C0DF4A4">
        <w:rPr>
          <w:rFonts w:ascii="Arial" w:eastAsia="Arial" w:hAnsi="Arial" w:cs="Arial"/>
        </w:rPr>
        <w:t xml:space="preserve"> together </w:t>
      </w:r>
      <w:r w:rsidR="0033579A" w:rsidRPr="7C0DF4A4">
        <w:rPr>
          <w:rFonts w:ascii="Arial" w:eastAsia="Arial" w:hAnsi="Arial" w:cs="Arial"/>
        </w:rPr>
        <w:t xml:space="preserve">with </w:t>
      </w: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oMath>
      <w:r w:rsidR="00C16CF4" w:rsidRPr="7C0DF4A4">
        <w:rPr>
          <w:rFonts w:ascii="Arial" w:eastAsia="Arial" w:hAnsi="Arial" w:cs="Arial"/>
        </w:rPr>
        <w:t>,</w:t>
      </w:r>
      <w:r w:rsidR="006F674F" w:rsidRPr="7C0DF4A4">
        <w:rPr>
          <w:rFonts w:ascii="Arial" w:eastAsia="Arial" w:hAnsi="Arial" w:cs="Arial"/>
        </w:rPr>
        <w:t xml:space="preserve"> affects the gate activations and subsequent computations within the cell.</w:t>
      </w:r>
    </w:p>
    <w:p w14:paraId="53CFA472" w14:textId="54F95722" w:rsidR="00FC5E7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oMath>
      <w:r w:rsidR="000A7415" w:rsidRPr="7C0DF4A4">
        <w:rPr>
          <w:rFonts w:ascii="Arial" w:eastAsia="Arial" w:hAnsi="Arial" w:cs="Arial"/>
        </w:rPr>
        <w:t xml:space="preserve"> is the weight matrix that dictate how much influence each element of </w:t>
      </w: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r>
          <w:rPr>
            <w:rFonts w:ascii="Cambria Math" w:hAnsi="Cambria Math" w:cs="Calibri"/>
          </w:rPr>
          <m:t xml:space="preserve"> </m:t>
        </m:r>
      </m:oMath>
      <w:r w:rsidR="000A7415" w:rsidRPr="7C0DF4A4">
        <w:rPr>
          <w:rFonts w:ascii="Arial" w:eastAsia="Arial" w:hAnsi="Arial" w:cs="Arial"/>
        </w:rPr>
        <w:t xml:space="preserve">and </w:t>
      </w:r>
      <m:oMath>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r>
          <w:rPr>
            <w:rFonts w:ascii="Cambria Math" w:hAnsi="Cambria Math" w:cs="Calibri"/>
          </w:rPr>
          <m:t xml:space="preserve"> </m:t>
        </m:r>
      </m:oMath>
      <w:r w:rsidR="000A7415" w:rsidRPr="7C0DF4A4">
        <w:rPr>
          <w:rFonts w:ascii="Arial" w:eastAsia="Arial" w:hAnsi="Arial" w:cs="Arial"/>
        </w:rPr>
        <w:t xml:space="preserve">has on the forget gate </w:t>
      </w:r>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oMath>
      <w:r w:rsidR="00FD2B58" w:rsidRPr="7C0DF4A4">
        <w:rPr>
          <w:rFonts w:ascii="Arial" w:eastAsia="Arial" w:hAnsi="Arial" w:cs="Arial"/>
        </w:rPr>
        <w:t>.</w:t>
      </w:r>
      <w:r w:rsidR="00322EA0" w:rsidRPr="003C51CB">
        <w:rPr>
          <w:rFonts w:ascii="Calibri" w:eastAsiaTheme="minorEastAsia" w:hAnsi="Calibri" w:cs="Calibri"/>
        </w:rPr>
        <w:t xml:space="preserve"> During training, the network </w:t>
      </w:r>
      <w:r w:rsidR="00322EA0" w:rsidRPr="7C0DF4A4">
        <w:rPr>
          <w:rFonts w:ascii="Arial" w:eastAsia="Arial" w:hAnsi="Arial" w:cs="Arial"/>
        </w:rPr>
        <w:t xml:space="preserve">adjusts </w:t>
      </w:r>
      <m:oMath>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oMath>
      <w:r w:rsidR="00322EA0" w:rsidRPr="7C0DF4A4">
        <w:rPr>
          <w:rFonts w:ascii="Arial" w:eastAsia="Arial" w:hAnsi="Arial" w:cs="Arial"/>
        </w:rPr>
        <w:t xml:space="preserve"> to minimize the loss function</w:t>
      </w:r>
      <w:r w:rsidR="00A032C7" w:rsidRPr="7C0DF4A4">
        <w:rPr>
          <w:rFonts w:ascii="Arial" w:eastAsia="Arial" w:hAnsi="Arial" w:cs="Arial"/>
        </w:rPr>
        <w:t xml:space="preserve"> and </w:t>
      </w:r>
      <w:r w:rsidR="00E6461F" w:rsidRPr="7C0DF4A4">
        <w:rPr>
          <w:rFonts w:ascii="Arial" w:eastAsia="Arial" w:hAnsi="Arial" w:cs="Arial"/>
        </w:rPr>
        <w:t>find</w:t>
      </w:r>
      <w:r w:rsidR="00322EA0" w:rsidRPr="7C0DF4A4">
        <w:rPr>
          <w:rFonts w:ascii="Arial" w:eastAsia="Arial" w:hAnsi="Arial" w:cs="Arial"/>
        </w:rPr>
        <w:t xml:space="preserve"> the optimal weights for accurate predictions.</w:t>
      </w:r>
    </w:p>
    <w:p w14:paraId="6872B977" w14:textId="144D8291" w:rsidR="006F674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b</m:t>
            </m:r>
          </m:e>
          <m:sub>
            <m:r>
              <w:rPr>
                <w:rFonts w:ascii="Cambria Math" w:hAnsi="Cambria Math" w:cs="Calibri"/>
              </w:rPr>
              <m:t>f</m:t>
            </m:r>
          </m:sub>
        </m:sSub>
      </m:oMath>
      <w:r w:rsidR="006F674F" w:rsidRPr="7C0DF4A4">
        <w:rPr>
          <w:rFonts w:ascii="Arial" w:eastAsia="Arial" w:hAnsi="Arial" w:cs="Arial"/>
        </w:rPr>
        <w:t xml:space="preserve"> </w:t>
      </w:r>
      <w:r w:rsidR="00915891" w:rsidRPr="7C0DF4A4">
        <w:rPr>
          <w:rFonts w:ascii="Arial" w:eastAsia="Arial" w:hAnsi="Arial" w:cs="Arial"/>
        </w:rPr>
        <w:t>is the bias for the forget gate</w:t>
      </w:r>
      <w:r w:rsidR="008351BF" w:rsidRPr="7C0DF4A4">
        <w:rPr>
          <w:rFonts w:ascii="Arial" w:eastAsia="Arial" w:hAnsi="Arial" w:cs="Arial"/>
        </w:rPr>
        <w:t>. It adjusts the weighted sum before the activation function is applied</w:t>
      </w:r>
      <w:r w:rsidR="00B318DD" w:rsidRPr="7C0DF4A4">
        <w:rPr>
          <w:rFonts w:ascii="Arial" w:eastAsia="Arial" w:hAnsi="Arial" w:cs="Arial"/>
        </w:rPr>
        <w:t xml:space="preserve"> and thereby </w:t>
      </w:r>
      <w:r w:rsidR="00FB053A" w:rsidRPr="7C0DF4A4">
        <w:rPr>
          <w:rFonts w:ascii="Arial" w:eastAsia="Arial" w:hAnsi="Arial" w:cs="Arial"/>
        </w:rPr>
        <w:t xml:space="preserve">improves </w:t>
      </w:r>
      <w:r w:rsidR="00B318DD" w:rsidRPr="7C0DF4A4">
        <w:rPr>
          <w:rFonts w:ascii="Arial" w:eastAsia="Arial" w:hAnsi="Arial" w:cs="Arial"/>
        </w:rPr>
        <w:t xml:space="preserve">the model's ability to learn by allowing it to shift activation thresholds, </w:t>
      </w:r>
      <w:r w:rsidR="003E5D11" w:rsidRPr="7C0DF4A4">
        <w:rPr>
          <w:rFonts w:ascii="Arial" w:eastAsia="Arial" w:hAnsi="Arial" w:cs="Arial"/>
        </w:rPr>
        <w:t>increasing its</w:t>
      </w:r>
      <w:r w:rsidR="00B318DD" w:rsidRPr="7C0DF4A4">
        <w:rPr>
          <w:rFonts w:ascii="Arial" w:eastAsia="Arial" w:hAnsi="Arial" w:cs="Arial"/>
        </w:rPr>
        <w:t xml:space="preserve"> capacity to fit complex patterns in the data.</w:t>
      </w:r>
    </w:p>
    <w:p w14:paraId="32433F8B" w14:textId="77777777" w:rsidR="00BB047A" w:rsidRDefault="0051021C"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The</w:t>
      </w:r>
      <w:r w:rsidR="00511362" w:rsidRPr="7C0DF4A4">
        <w:rPr>
          <w:rFonts w:ascii="Arial" w:eastAsia="Arial" w:hAnsi="Arial" w:cs="Arial"/>
        </w:rPr>
        <w:t xml:space="preserve"> input gate</w:t>
      </w:r>
      <w:r w:rsidR="001B5180" w:rsidRPr="7C0DF4A4">
        <w:rPr>
          <w:rFonts w:ascii="Arial" w:eastAsia="Arial" w:hAnsi="Arial" w:cs="Arial"/>
        </w:rPr>
        <w:t xml:space="preserve"> (</w:t>
      </w:r>
      <m:oMath>
        <m:sSub>
          <m:sSubPr>
            <m:ctrlPr>
              <w:rPr>
                <w:rFonts w:ascii="Cambria Math" w:hAnsi="Cambria Math" w:cs="Calibri"/>
                <w:i/>
              </w:rPr>
            </m:ctrlPr>
          </m:sSubPr>
          <m:e>
            <m:r>
              <w:rPr>
                <w:rFonts w:ascii="Cambria Math" w:hAnsi="Cambria Math" w:cs="Calibri"/>
              </w:rPr>
              <m:t>i</m:t>
            </m:r>
          </m:e>
          <m:sub>
            <m:r>
              <w:rPr>
                <w:rFonts w:ascii="Cambria Math" w:hAnsi="Cambria Math" w:cs="Calibri"/>
              </w:rPr>
              <m:t>t</m:t>
            </m:r>
          </m:sub>
        </m:sSub>
      </m:oMath>
      <w:r w:rsidR="001B5180" w:rsidRPr="7C0DF4A4">
        <w:rPr>
          <w:rFonts w:ascii="Arial" w:eastAsia="Arial" w:hAnsi="Arial" w:cs="Arial"/>
        </w:rPr>
        <w:t>)</w:t>
      </w:r>
      <w:r w:rsidRPr="7C0DF4A4">
        <w:rPr>
          <w:rFonts w:ascii="Arial" w:eastAsia="Arial" w:hAnsi="Arial" w:cs="Arial"/>
        </w:rPr>
        <w:t xml:space="preserve">, together with </w:t>
      </w:r>
      <w:r w:rsidR="00BE20FE" w:rsidRPr="7C0DF4A4">
        <w:rPr>
          <w:rFonts w:ascii="Arial" w:eastAsia="Arial" w:hAnsi="Arial" w:cs="Arial"/>
        </w:rPr>
        <w:t>some candidate values</w:t>
      </w:r>
      <w:r w:rsidR="001B5180" w:rsidRPr="7C0DF4A4">
        <w:rPr>
          <w:rFonts w:ascii="Arial" w:eastAsia="Arial" w:hAnsi="Arial" w:cs="Arial"/>
        </w:rPr>
        <w:t xml:space="preserve"> (</w:t>
      </w:r>
      <m:oMath>
        <m:acc>
          <m:accPr>
            <m:chr m:val="̃"/>
            <m:ctrlPr>
              <w:rPr>
                <w:rFonts w:ascii="Cambria Math" w:hAnsi="Cambria Math" w:cs="Calibri"/>
              </w:rPr>
            </m:ctrlPr>
          </m:accPr>
          <m:e>
            <m:sSub>
              <m:sSubPr>
                <m:ctrlPr>
                  <w:rPr>
                    <w:rFonts w:ascii="Cambria Math" w:hAnsi="Cambria Math" w:cs="Calibri"/>
                    <w:i/>
                  </w:rPr>
                </m:ctrlPr>
              </m:sSubPr>
              <m:e>
                <m:r>
                  <w:rPr>
                    <w:rFonts w:ascii="Cambria Math" w:hAnsi="Cambria Math" w:cs="Calibri"/>
                  </w:rPr>
                  <m:t>C</m:t>
                </m:r>
                <m:ctrlPr>
                  <w:rPr>
                    <w:rFonts w:ascii="Cambria Math" w:hAnsi="Cambria Math" w:cs="Calibri"/>
                  </w:rPr>
                </m:ctrlPr>
              </m:e>
              <m:sub>
                <m:r>
                  <w:rPr>
                    <w:rFonts w:ascii="Cambria Math" w:hAnsi="Cambria Math" w:cs="Calibri"/>
                  </w:rPr>
                  <m:t>t</m:t>
                </m:r>
              </m:sub>
            </m:sSub>
          </m:e>
        </m:acc>
      </m:oMath>
      <w:r w:rsidR="001B5180" w:rsidRPr="7C0DF4A4">
        <w:rPr>
          <w:rFonts w:ascii="Arial" w:eastAsia="Arial" w:hAnsi="Arial" w:cs="Arial"/>
        </w:rPr>
        <w:t>)</w:t>
      </w:r>
      <w:r w:rsidRPr="7C0DF4A4">
        <w:rPr>
          <w:rFonts w:ascii="Arial" w:eastAsia="Arial" w:hAnsi="Arial" w:cs="Arial"/>
        </w:rPr>
        <w:t xml:space="preserve">, </w:t>
      </w:r>
      <w:r w:rsidR="00851436" w:rsidRPr="7C0DF4A4">
        <w:rPr>
          <w:rFonts w:ascii="Arial" w:eastAsia="Arial" w:hAnsi="Arial" w:cs="Arial"/>
        </w:rPr>
        <w:t>determines</w:t>
      </w:r>
      <w:r w:rsidR="00BE20FE" w:rsidRPr="7C0DF4A4">
        <w:rPr>
          <w:rFonts w:ascii="Arial" w:eastAsia="Arial" w:hAnsi="Arial" w:cs="Arial"/>
        </w:rPr>
        <w:t xml:space="preserve"> which new information to add to the cell state.</w:t>
      </w:r>
      <w:r w:rsidR="003401F0" w:rsidRPr="7C0DF4A4">
        <w:rPr>
          <w:rFonts w:ascii="Arial" w:eastAsia="Arial" w:hAnsi="Arial" w:cs="Arial"/>
        </w:rPr>
        <w:t xml:space="preserve"> </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6"/>
        <w:gridCol w:w="857"/>
      </w:tblGrid>
      <w:tr w:rsidR="00933F3B" w:rsidRPr="00C36874" w14:paraId="26E6DCF1" w14:textId="77777777" w:rsidTr="00F10A7B">
        <w:tc>
          <w:tcPr>
            <w:tcW w:w="8176" w:type="dxa"/>
          </w:tcPr>
          <w:p w14:paraId="6DBFB9E1" w14:textId="42DA0145"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cs="Calibri"/>
                        <w:i/>
                      </w:rPr>
                    </m:ctrlPr>
                  </m:sSubPr>
                  <m:e>
                    <m:r>
                      <w:rPr>
                        <w:rFonts w:ascii="Cambria Math" w:eastAsiaTheme="minorEastAsia" w:hAnsi="Cambria Math" w:cs="Calibri"/>
                      </w:rPr>
                      <m:t>i</m:t>
                    </m:r>
                  </m:e>
                  <m:sub>
                    <m:r>
                      <w:rPr>
                        <w:rFonts w:ascii="Cambria Math" w:eastAsiaTheme="minorEastAsia" w:hAnsi="Cambria Math" w:cs="Calibri"/>
                      </w:rPr>
                      <m:t>t</m:t>
                    </m:r>
                  </m:sub>
                </m:sSub>
                <m:r>
                  <w:rPr>
                    <w:rFonts w:ascii="Cambria Math" w:eastAsiaTheme="minorEastAsia" w:hAnsi="Cambria Math" w:cs="Calibri"/>
                  </w:rPr>
                  <m:t>=σ</m:t>
                </m:r>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i</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i</m:t>
                        </m:r>
                      </m:sub>
                    </m:sSub>
                  </m:e>
                </m:d>
              </m:oMath>
            </m:oMathPara>
          </w:p>
        </w:tc>
        <w:tc>
          <w:tcPr>
            <w:tcW w:w="857" w:type="dxa"/>
          </w:tcPr>
          <w:p w14:paraId="6F4AE2AC" w14:textId="102EC692"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19</w:t>
            </w:r>
            <w:r w:rsidR="00E85AA5">
              <w:rPr>
                <w:b w:val="0"/>
                <w:bCs/>
                <w:lang w:val="vi-VN"/>
              </w:rPr>
              <w:fldChar w:fldCharType="end"/>
            </w:r>
            <w:r w:rsidRPr="00C36874">
              <w:rPr>
                <w:b w:val="0"/>
                <w:bCs/>
                <w:lang w:val="vi-VN"/>
              </w:rPr>
              <w:t>)</w:t>
            </w:r>
          </w:p>
        </w:tc>
      </w:tr>
      <w:tr w:rsidR="00933F3B" w:rsidRPr="00C36874" w14:paraId="1595EA65" w14:textId="77777777" w:rsidTr="00F10A7B">
        <w:tc>
          <w:tcPr>
            <w:tcW w:w="8176" w:type="dxa"/>
          </w:tcPr>
          <w:p w14:paraId="219E28D4" w14:textId="6D11C2E6" w:rsidR="00933F3B" w:rsidRPr="00933F3B" w:rsidRDefault="00000000" w:rsidP="00651E7B">
            <w:pPr>
              <w:jc w:val="center"/>
              <w:rPr>
                <w:rFonts w:eastAsia="Arial" w:cs="Arial"/>
              </w:rPr>
            </w:pPr>
            <m:oMathPara>
              <m:oMath>
                <m:acc>
                  <m:accPr>
                    <m:chr m:val="̃"/>
                    <m:ctrlPr>
                      <w:rPr>
                        <w:rFonts w:ascii="Cambria Math" w:eastAsiaTheme="minorEastAsia" w:hAnsi="Cambria Math" w:cs="Calibri"/>
                      </w:rPr>
                    </m:ctrlPr>
                  </m:accPr>
                  <m:e>
                    <m:sSub>
                      <m:sSubPr>
                        <m:ctrlPr>
                          <w:rPr>
                            <w:rFonts w:ascii="Cambria Math" w:eastAsiaTheme="minorEastAsia" w:hAnsi="Cambria Math" w:cs="Calibri"/>
                            <w:i/>
                          </w:rPr>
                        </m:ctrlPr>
                      </m:sSubPr>
                      <m:e>
                        <m:r>
                          <w:rPr>
                            <w:rFonts w:ascii="Cambria Math" w:eastAsiaTheme="minorEastAsia" w:hAnsi="Cambria Math" w:cs="Calibri"/>
                          </w:rPr>
                          <m:t>C</m:t>
                        </m:r>
                        <m:ctrlPr>
                          <w:rPr>
                            <w:rFonts w:ascii="Cambria Math" w:eastAsiaTheme="minorEastAsia" w:hAnsi="Cambria Math" w:cs="Calibri"/>
                          </w:rPr>
                        </m:ctrlPr>
                      </m:e>
                      <m:sub>
                        <m:r>
                          <w:rPr>
                            <w:rFonts w:ascii="Cambria Math" w:eastAsiaTheme="minorEastAsia" w:hAnsi="Cambria Math" w:cs="Calibri"/>
                          </w:rPr>
                          <m:t>t</m:t>
                        </m:r>
                      </m:sub>
                    </m:sSub>
                  </m:e>
                </m:acc>
                <m:r>
                  <w:rPr>
                    <w:rFonts w:ascii="Cambria Math" w:eastAsiaTheme="minorEastAsia" w:hAnsi="Cambria Math" w:cs="Calibri"/>
                  </w:rPr>
                  <m:t>=</m:t>
                </m:r>
                <m:func>
                  <m:funcPr>
                    <m:ctrlPr>
                      <w:rPr>
                        <w:rFonts w:ascii="Cambria Math" w:eastAsiaTheme="minorEastAsia" w:hAnsi="Cambria Math" w:cs="Calibri"/>
                      </w:rPr>
                    </m:ctrlPr>
                  </m:funcPr>
                  <m:fName>
                    <m:r>
                      <m:rPr>
                        <m:sty m:val="p"/>
                      </m:rPr>
                      <w:rPr>
                        <w:rFonts w:ascii="Cambria Math" w:eastAsiaTheme="minorEastAsia" w:hAnsi="Cambria Math" w:cs="Calibri"/>
                      </w:rPr>
                      <m:t>tanh</m:t>
                    </m:r>
                    <m:ctrlPr>
                      <w:rPr>
                        <w:rFonts w:ascii="Cambria Math" w:eastAsiaTheme="minorEastAsia" w:hAnsi="Cambria Math" w:cs="Calibri"/>
                        <w:i/>
                      </w:rPr>
                    </m:ctrlPr>
                  </m:fName>
                  <m:e>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C</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C</m:t>
                            </m:r>
                          </m:sub>
                        </m:sSub>
                      </m:e>
                    </m:d>
                  </m:e>
                </m:func>
              </m:oMath>
            </m:oMathPara>
          </w:p>
        </w:tc>
        <w:tc>
          <w:tcPr>
            <w:tcW w:w="857" w:type="dxa"/>
          </w:tcPr>
          <w:p w14:paraId="4B9105BC" w14:textId="72CB653C"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0</w:t>
            </w:r>
            <w:r w:rsidR="00E85AA5">
              <w:rPr>
                <w:b w:val="0"/>
                <w:bCs/>
                <w:lang w:val="vi-VN"/>
              </w:rPr>
              <w:fldChar w:fldCharType="end"/>
            </w:r>
            <w:r w:rsidRPr="00C36874">
              <w:rPr>
                <w:b w:val="0"/>
                <w:bCs/>
                <w:lang w:val="vi-VN"/>
              </w:rPr>
              <w:t>)</w:t>
            </w:r>
          </w:p>
        </w:tc>
      </w:tr>
    </w:tbl>
    <w:p w14:paraId="799D1D59" w14:textId="77777777" w:rsidR="00933F3B" w:rsidRPr="003C51CB" w:rsidRDefault="00933F3B" w:rsidP="00651E7B">
      <w:pPr>
        <w:pStyle w:val="ListParagraph"/>
        <w:spacing w:after="0" w:line="360" w:lineRule="auto"/>
        <w:rPr>
          <w:rFonts w:ascii="Arial" w:eastAsia="Arial" w:hAnsi="Arial" w:cs="Arial"/>
        </w:rPr>
      </w:pPr>
    </w:p>
    <w:p w14:paraId="7C7BEE62" w14:textId="29E43147" w:rsidR="00FF087C" w:rsidRDefault="003401F0"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Finally, the output gate controls the output based on the updated cell state.</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6"/>
        <w:gridCol w:w="857"/>
      </w:tblGrid>
      <w:tr w:rsidR="00933F3B" w:rsidRPr="00C36874" w14:paraId="4AA1309D" w14:textId="77777777" w:rsidTr="00F10A7B">
        <w:tc>
          <w:tcPr>
            <w:tcW w:w="8310" w:type="dxa"/>
          </w:tcPr>
          <w:p w14:paraId="6423D96D" w14:textId="569B0E01"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cs="Calibri"/>
                        <w:i/>
                      </w:rPr>
                    </m:ctrlPr>
                  </m:sSubPr>
                  <m:e>
                    <m:r>
                      <w:rPr>
                        <w:rFonts w:ascii="Cambria Math" w:eastAsiaTheme="minorEastAsia" w:hAnsi="Cambria Math" w:cs="Calibri"/>
                      </w:rPr>
                      <m:t>o</m:t>
                    </m:r>
                  </m:e>
                  <m:sub>
                    <m:r>
                      <w:rPr>
                        <w:rFonts w:ascii="Cambria Math" w:eastAsiaTheme="minorEastAsia" w:hAnsi="Cambria Math" w:cs="Calibri"/>
                      </w:rPr>
                      <m:t>t</m:t>
                    </m:r>
                  </m:sub>
                </m:sSub>
                <m:r>
                  <w:rPr>
                    <w:rFonts w:ascii="Cambria Math" w:eastAsiaTheme="minorEastAsia" w:hAnsi="Cambria Math" w:cs="Calibri"/>
                  </w:rPr>
                  <m:t>=σ</m:t>
                </m:r>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o</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o</m:t>
                        </m:r>
                      </m:sub>
                    </m:sSub>
                  </m:e>
                </m:d>
              </m:oMath>
            </m:oMathPara>
          </w:p>
        </w:tc>
        <w:tc>
          <w:tcPr>
            <w:tcW w:w="723" w:type="dxa"/>
          </w:tcPr>
          <w:p w14:paraId="4E5915AB" w14:textId="7E0C4238"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1</w:t>
            </w:r>
            <w:r w:rsidR="00E85AA5">
              <w:rPr>
                <w:b w:val="0"/>
                <w:bCs/>
                <w:lang w:val="vi-VN"/>
              </w:rPr>
              <w:fldChar w:fldCharType="end"/>
            </w:r>
            <w:r w:rsidRPr="00C36874">
              <w:rPr>
                <w:b w:val="0"/>
                <w:bCs/>
                <w:lang w:val="vi-VN"/>
              </w:rPr>
              <w:t>)</w:t>
            </w:r>
          </w:p>
        </w:tc>
      </w:tr>
    </w:tbl>
    <w:p w14:paraId="710E5002" w14:textId="77777777" w:rsidR="00933F3B" w:rsidRPr="003C51CB" w:rsidRDefault="00933F3B" w:rsidP="00651E7B">
      <w:pPr>
        <w:pStyle w:val="ListParagraph"/>
        <w:spacing w:after="0" w:line="360" w:lineRule="auto"/>
        <w:rPr>
          <w:rFonts w:ascii="Arial" w:eastAsia="Arial" w:hAnsi="Arial" w:cs="Arial"/>
        </w:rPr>
      </w:pPr>
    </w:p>
    <w:p w14:paraId="0D5B2569" w14:textId="41D297F6" w:rsidR="000046C3" w:rsidRDefault="00A22B79" w:rsidP="00651E7B">
      <w:pPr>
        <w:rPr>
          <w:rFonts w:eastAsiaTheme="minorEastAsia" w:cs="Arial"/>
        </w:rPr>
      </w:pPr>
      <w:r w:rsidRPr="003C51CB">
        <w:rPr>
          <w:rFonts w:eastAsiaTheme="minorEastAsia" w:cs="Arial"/>
        </w:rPr>
        <w:lastRenderedPageBreak/>
        <w:t>When new in</w:t>
      </w:r>
      <w:r w:rsidR="009637E7" w:rsidRPr="003C51CB">
        <w:rPr>
          <w:rFonts w:eastAsiaTheme="minorEastAsia" w:cs="Arial"/>
        </w:rPr>
        <w:t>put flow in, the network updated the cell state and compute the new hidden stage</w:t>
      </w:r>
      <w:r w:rsidR="006159DB" w:rsidRPr="003C51CB">
        <w:rPr>
          <w:rFonts w:eastAsiaTheme="minorEastAsia" w:cs="Arial"/>
        </w:rPr>
        <w:t xml:space="preserve"> as in</w:t>
      </w:r>
      <w:r w:rsidR="009304FC" w:rsidRPr="003C51CB">
        <w:rPr>
          <w:rFonts w:eastAsiaTheme="minorEastAsia" w:cs="Arial"/>
        </w:rPr>
        <w:t xml:space="preserve"> </w:t>
      </w:r>
      <w:r w:rsidR="009304FC" w:rsidRPr="00281A17">
        <w:rPr>
          <w:rFonts w:eastAsiaTheme="minorEastAsia" w:cs="Arial"/>
        </w:rPr>
        <w:t>equation</w:t>
      </w:r>
      <w:r w:rsidR="000011C6" w:rsidRPr="00281A17">
        <w:rPr>
          <w:rFonts w:eastAsiaTheme="minorEastAsia" w:cs="Arial"/>
        </w:rPr>
        <w:t xml:space="preserve"> </w:t>
      </w:r>
      <w:r w:rsidR="00281A17" w:rsidRPr="00281A17">
        <w:rPr>
          <w:rFonts w:eastAsiaTheme="minorEastAsia" w:cs="Arial"/>
        </w:rPr>
        <w:fldChar w:fldCharType="begin"/>
      </w:r>
      <w:r w:rsidR="00281A17" w:rsidRPr="00281A17">
        <w:rPr>
          <w:rFonts w:eastAsiaTheme="minorEastAsia" w:cs="Arial"/>
        </w:rPr>
        <w:instrText xml:space="preserve"> REF _Ref185014922 \h  \* MERGEFORMAT </w:instrText>
      </w:r>
      <w:r w:rsidR="00281A17" w:rsidRPr="00281A17">
        <w:rPr>
          <w:rFonts w:eastAsiaTheme="minorEastAsia" w:cs="Arial"/>
        </w:rPr>
      </w:r>
      <w:r w:rsidR="00281A17" w:rsidRPr="00281A17">
        <w:rPr>
          <w:rFonts w:eastAsiaTheme="minorEastAsia" w:cs="Arial"/>
        </w:rPr>
        <w:fldChar w:fldCharType="separate"/>
      </w:r>
      <w:r w:rsidR="00532ED6" w:rsidRPr="00532ED6">
        <w:rPr>
          <w:lang w:val="vi-VN"/>
        </w:rPr>
        <w:t>(</w:t>
      </w:r>
      <w:r w:rsidR="00532ED6" w:rsidRPr="00532ED6">
        <w:rPr>
          <w:noProof/>
          <w:lang w:val="vi-VN"/>
        </w:rPr>
        <w:t>2</w:t>
      </w:r>
      <w:r w:rsidR="00532ED6" w:rsidRPr="00532ED6">
        <w:rPr>
          <w:noProof/>
          <w:lang w:val="vi-VN"/>
        </w:rPr>
        <w:noBreakHyphen/>
        <w:t>22</w:t>
      </w:r>
      <w:r w:rsidR="00532ED6" w:rsidRPr="00532ED6">
        <w:rPr>
          <w:lang w:val="vi-VN"/>
        </w:rPr>
        <w:t>)</w:t>
      </w:r>
      <w:r w:rsidR="00281A17" w:rsidRPr="00281A17">
        <w:rPr>
          <w:rFonts w:eastAsiaTheme="minorEastAsia" w:cs="Arial"/>
        </w:rPr>
        <w:fldChar w:fldCharType="end"/>
      </w:r>
      <w:r w:rsidR="00281A17" w:rsidRPr="00281A17">
        <w:rPr>
          <w:rFonts w:eastAsiaTheme="minorEastAsia" w:cs="Arial"/>
        </w:rPr>
        <w:t>.</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6"/>
        <w:gridCol w:w="857"/>
      </w:tblGrid>
      <w:tr w:rsidR="00933F3B" w:rsidRPr="00C36874" w14:paraId="35C3DA25" w14:textId="77777777" w:rsidTr="00F10A7B">
        <w:tc>
          <w:tcPr>
            <w:tcW w:w="8176" w:type="dxa"/>
          </w:tcPr>
          <w:p w14:paraId="6FDA3206" w14:textId="404E37C7"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ctrlPr>
                      <w:rPr>
                        <w:rFonts w:ascii="Cambria Math" w:eastAsiaTheme="minorEastAsia" w:hAnsi="Cambria Math"/>
                      </w:rPr>
                    </m:ctrlP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m:rPr>
                    <m:sty m:val="p"/>
                  </m:rP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C</m:t>
                        </m:r>
                        <m:ctrlPr>
                          <w:rPr>
                            <w:rFonts w:ascii="Cambria Math" w:eastAsiaTheme="minorEastAsia" w:hAnsi="Cambria Math"/>
                          </w:rPr>
                        </m:ctrlPr>
                      </m:e>
                      <m:sub>
                        <m:r>
                          <w:rPr>
                            <w:rFonts w:ascii="Cambria Math" w:eastAsiaTheme="minorEastAsia" w:hAnsi="Cambria Math"/>
                          </w:rPr>
                          <m:t>t</m:t>
                        </m:r>
                      </m:sub>
                    </m:sSub>
                  </m:e>
                </m:acc>
              </m:oMath>
            </m:oMathPara>
          </w:p>
        </w:tc>
        <w:tc>
          <w:tcPr>
            <w:tcW w:w="857" w:type="dxa"/>
          </w:tcPr>
          <w:p w14:paraId="20BE0B4A" w14:textId="2B90DEEE" w:rsidR="00933F3B" w:rsidRPr="00C36874" w:rsidRDefault="00933F3B" w:rsidP="00651E7B">
            <w:pPr>
              <w:pStyle w:val="Caption"/>
              <w:spacing w:line="360" w:lineRule="auto"/>
              <w:rPr>
                <w:b w:val="0"/>
                <w:bCs/>
                <w:lang w:val="vi-VN"/>
              </w:rPr>
            </w:pPr>
            <w:bookmarkStart w:id="33" w:name="_Ref18501492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2</w:t>
            </w:r>
            <w:r w:rsidR="00E85AA5">
              <w:rPr>
                <w:b w:val="0"/>
                <w:bCs/>
                <w:lang w:val="vi-VN"/>
              </w:rPr>
              <w:fldChar w:fldCharType="end"/>
            </w:r>
            <w:r w:rsidRPr="00C36874">
              <w:rPr>
                <w:b w:val="0"/>
                <w:bCs/>
                <w:lang w:val="vi-VN"/>
              </w:rPr>
              <w:t>)</w:t>
            </w:r>
            <w:bookmarkEnd w:id="33"/>
          </w:p>
        </w:tc>
      </w:tr>
      <w:tr w:rsidR="00933F3B" w:rsidRPr="00C36874" w14:paraId="1E80ABD5" w14:textId="77777777" w:rsidTr="00F10A7B">
        <w:tc>
          <w:tcPr>
            <w:tcW w:w="8176" w:type="dxa"/>
          </w:tcPr>
          <w:p w14:paraId="116C2977" w14:textId="5408451E" w:rsidR="00933F3B" w:rsidRPr="00933F3B" w:rsidRDefault="00000000" w:rsidP="00651E7B">
            <w:pPr>
              <w:jc w:val="center"/>
              <w:rPr>
                <w:rFonts w:eastAsia="Arial" w:cs="Arial"/>
              </w:rPr>
            </w:pPr>
            <m:oMathPara>
              <m:oMath>
                <m:sSub>
                  <m:sSubPr>
                    <m:ctrlPr>
                      <w:rPr>
                        <w:rFonts w:ascii="Cambria Math" w:eastAsiaTheme="minorEastAsia" w:hAnsi="Cambria Math" w:cstheme="minorBidi"/>
                        <w:i/>
                      </w:rPr>
                    </m:ctrlPr>
                  </m:sSubPr>
                  <m:e>
                    <m:r>
                      <w:rPr>
                        <w:rFonts w:ascii="Cambria Math" w:eastAsiaTheme="minorEastAsia" w:hAnsi="Cambria Math" w:cstheme="minorBidi"/>
                      </w:rPr>
                      <m:t>h</m:t>
                    </m:r>
                  </m:e>
                  <m:sub>
                    <m:r>
                      <w:rPr>
                        <w:rFonts w:ascii="Cambria Math" w:eastAsiaTheme="minorEastAsia" w:hAnsi="Cambria Math" w:cstheme="minorBidi"/>
                      </w:rPr>
                      <m:t>t</m:t>
                    </m:r>
                  </m:sub>
                </m:sSub>
                <m:r>
                  <w:rPr>
                    <w:rFonts w:ascii="Cambria Math" w:eastAsiaTheme="minorEastAsia" w:hAnsi="Cambria Math" w:cstheme="minorBidi"/>
                  </w:rPr>
                  <m:t>=</m:t>
                </m:r>
                <m:sSub>
                  <m:sSubPr>
                    <m:ctrlPr>
                      <w:rPr>
                        <w:rFonts w:ascii="Cambria Math" w:eastAsiaTheme="minorEastAsia" w:hAnsi="Cambria Math" w:cstheme="minorBidi"/>
                        <w:i/>
                      </w:rPr>
                    </m:ctrlPr>
                  </m:sSubPr>
                  <m:e>
                    <m:r>
                      <w:rPr>
                        <w:rFonts w:ascii="Cambria Math" w:eastAsiaTheme="minorEastAsia" w:hAnsi="Cambria Math" w:cstheme="minorBidi"/>
                      </w:rPr>
                      <m:t>o</m:t>
                    </m:r>
                  </m:e>
                  <m:sub>
                    <m:r>
                      <w:rPr>
                        <w:rFonts w:ascii="Cambria Math" w:eastAsiaTheme="minorEastAsia" w:hAnsi="Cambria Math" w:cstheme="minorBidi"/>
                      </w:rPr>
                      <m:t>t</m:t>
                    </m:r>
                  </m:sub>
                </m:sSub>
                <m:r>
                  <m:rPr>
                    <m:sty m:val="p"/>
                  </m:rPr>
                  <w:rPr>
                    <w:rFonts w:ascii="Cambria Math" w:eastAsiaTheme="minorEastAsia" w:hAnsi="Cambria Math" w:cstheme="minorBidi"/>
                  </w:rPr>
                  <m:t>⊙</m:t>
                </m:r>
                <m:func>
                  <m:funcPr>
                    <m:ctrlPr>
                      <w:rPr>
                        <w:rFonts w:ascii="Cambria Math" w:eastAsiaTheme="minorEastAsia" w:hAnsi="Cambria Math" w:cstheme="minorBidi"/>
                      </w:rPr>
                    </m:ctrlPr>
                  </m:funcPr>
                  <m:fName>
                    <m:r>
                      <m:rPr>
                        <m:sty m:val="p"/>
                      </m:rPr>
                      <w:rPr>
                        <w:rFonts w:ascii="Cambria Math" w:eastAsiaTheme="minorEastAsia" w:hAnsi="Cambria Math" w:cstheme="minorBidi"/>
                      </w:rPr>
                      <m:t>tanh</m:t>
                    </m:r>
                    <m:ctrlPr>
                      <w:rPr>
                        <w:rFonts w:ascii="Cambria Math" w:eastAsiaTheme="minorEastAsia" w:hAnsi="Cambria Math" w:cstheme="minorBidi"/>
                        <w:i/>
                      </w:rPr>
                    </m:ctrlPr>
                  </m:fName>
                  <m:e>
                    <m:d>
                      <m:dPr>
                        <m:ctrlPr>
                          <w:rPr>
                            <w:rFonts w:ascii="Cambria Math" w:eastAsiaTheme="minorEastAsia" w:hAnsi="Cambria Math" w:cstheme="minorBidi"/>
                            <w:i/>
                          </w:rPr>
                        </m:ctrlPr>
                      </m:dPr>
                      <m:e>
                        <m:sSub>
                          <m:sSubPr>
                            <m:ctrlPr>
                              <w:rPr>
                                <w:rFonts w:ascii="Cambria Math" w:eastAsiaTheme="minorEastAsia" w:hAnsi="Cambria Math" w:cstheme="minorBidi"/>
                                <w:i/>
                              </w:rPr>
                            </m:ctrlPr>
                          </m:sSubPr>
                          <m:e>
                            <m:r>
                              <w:rPr>
                                <w:rFonts w:ascii="Cambria Math" w:eastAsiaTheme="minorEastAsia" w:hAnsi="Cambria Math" w:cstheme="minorBidi"/>
                              </w:rPr>
                              <m:t>C</m:t>
                            </m:r>
                          </m:e>
                          <m:sub>
                            <m:r>
                              <w:rPr>
                                <w:rFonts w:ascii="Cambria Math" w:eastAsiaTheme="minorEastAsia" w:hAnsi="Cambria Math" w:cstheme="minorBidi"/>
                              </w:rPr>
                              <m:t>t</m:t>
                            </m:r>
                          </m:sub>
                        </m:sSub>
                      </m:e>
                    </m:d>
                  </m:e>
                </m:func>
              </m:oMath>
            </m:oMathPara>
          </w:p>
        </w:tc>
        <w:tc>
          <w:tcPr>
            <w:tcW w:w="857" w:type="dxa"/>
          </w:tcPr>
          <w:p w14:paraId="7D7F7A38" w14:textId="09441CC3"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3</w:t>
            </w:r>
            <w:r w:rsidR="00E85AA5">
              <w:rPr>
                <w:b w:val="0"/>
                <w:bCs/>
                <w:lang w:val="vi-VN"/>
              </w:rPr>
              <w:fldChar w:fldCharType="end"/>
            </w:r>
            <w:r w:rsidRPr="00C36874">
              <w:rPr>
                <w:b w:val="0"/>
                <w:bCs/>
                <w:lang w:val="vi-VN"/>
              </w:rPr>
              <w:t>)</w:t>
            </w:r>
          </w:p>
        </w:tc>
      </w:tr>
    </w:tbl>
    <w:p w14:paraId="593556BE" w14:textId="77777777" w:rsidR="00933F3B" w:rsidRPr="003C51CB" w:rsidRDefault="00933F3B" w:rsidP="00651E7B">
      <w:pPr>
        <w:rPr>
          <w:rFonts w:eastAsiaTheme="minorEastAsia" w:cs="Arial"/>
        </w:rPr>
      </w:pPr>
    </w:p>
    <w:p w14:paraId="19616126" w14:textId="55F76ED1" w:rsidR="00170CC5" w:rsidRPr="003C51CB" w:rsidRDefault="00170CC5" w:rsidP="00F62ACC">
      <w:pPr>
        <w:pStyle w:val="Heading3"/>
        <w:numPr>
          <w:ilvl w:val="2"/>
          <w:numId w:val="30"/>
        </w:numPr>
        <w:spacing w:before="0" w:after="0"/>
      </w:pPr>
      <w:bookmarkStart w:id="34" w:name="_Toc185023255"/>
      <w:bookmarkStart w:id="35" w:name="_Toc185041692"/>
      <w:r>
        <w:t xml:space="preserve">LSTM application in </w:t>
      </w:r>
      <w:r w:rsidR="00105402">
        <w:t>predicting flow curve</w:t>
      </w:r>
      <w:bookmarkEnd w:id="34"/>
      <w:bookmarkEnd w:id="35"/>
    </w:p>
    <w:p w14:paraId="176B25E8" w14:textId="688F013A" w:rsidR="00E56E03" w:rsidRDefault="009D5F1F" w:rsidP="00651E7B">
      <w:pPr>
        <w:rPr>
          <w:lang w:val="vi-VN"/>
        </w:rPr>
      </w:pPr>
      <w:r>
        <w:t>LSTM networks have become increasingly popular in</w:t>
      </w:r>
      <w:r w:rsidR="009A624F">
        <w:t xml:space="preserve"> material science</w:t>
      </w:r>
      <w:r>
        <w:t xml:space="preserve"> since</w:t>
      </w:r>
      <w:r w:rsidR="009A624F">
        <w:t xml:space="preserve"> </w:t>
      </w:r>
      <w:r w:rsidR="003F088A">
        <w:t xml:space="preserve">many </w:t>
      </w:r>
      <w:r w:rsidR="009A624F">
        <w:t xml:space="preserve">processes </w:t>
      </w:r>
      <w:r w:rsidR="003F088A">
        <w:t>such as</w:t>
      </w:r>
      <w:r w:rsidR="009A624F">
        <w:t xml:space="preserve"> deformation, phase transformation, and damage evolution are inherently time-dependent and influenced by </w:t>
      </w:r>
      <w:r w:rsidR="00907CDD">
        <w:t xml:space="preserve">the previous </w:t>
      </w:r>
      <w:r w:rsidR="009A624F">
        <w:t>states</w:t>
      </w:r>
      <w:r w:rsidR="00A77751">
        <w:t xml:space="preserve"> </w:t>
      </w:r>
      <w:r w:rsidR="00A77751">
        <w:fldChar w:fldCharType="begin"/>
      </w:r>
      <w:r w:rsidR="00FB6321">
        <w:instrText xml:space="preserve"> ADDIN ZOTERO_ITEM CSL_CITATION {"citationID":"6Ljqsuow","properties":{"formattedCitation":"(Mozaffar et al., 2019)","plainCitation":"(Mozaffar et al., 2019)","noteIndex":0},"citationItems":[{"id":202,"uris":["http://zotero.org/users/local/wnJjTQal/items/UWYFT9MA"],"itemData":{"id":202,"type":"article-journal","abstract":"Plasticity theory aims at describing the yield loci and work hardening of a material under general deformation states. Most of its complexity arises from the nontrivial dependence of the yield loci on the complete strain history of a material and its microstructure. This motivated 3 ingenious simplifications that underpinned a century of developments in this field: 1) yield criteria describing yield loci location; 2) associative or nonassociative flow rules defining the direction of plastic flow; and 3) effective stress–strain laws consistent with the plastic work equivalence principle. However, 2 key complications arise from these simplifications. First, finding equations that describe these 3 assumptions for materials with complex microstructures is not trivial. Second, yield surface evolution needs to be traced iteratively, i.e., through a return mapping algorithm. Here, we show that these assumptions are not needed in the context of sequence learning when using recurrent neural networks, diverting the above-mentioned complications. This work offers an alternative to currently established plasticity formulations by providing the foundations for finding history- and microstructure-dependent constitutive models through deep learning.","container-title":"Proceedings of the National Academy of Sciences","DOI":"10.1073/pnas.1911815116","ISSN":"0027-8424, 1091-6490","issue":"52","journalAbbreviation":"Proc. Natl. Acad. Sci. U.S.A.","language":"en","page":"26414-26420","source":"DOI.org (Crossref)","title":"Deep learning predicts path-dependent plasticity","volume":"116","author":[{"family":"Mozaffar","given":"M."},{"family":"Bostanabad","given":"R."},{"family":"Chen","given":"W."},{"family":"Ehmann","given":"K."},{"family":"Cao","given":"J."},{"family":"Bessa","given":"M. A."}],"issued":{"date-parts":[["2019",12,26]]}}}],"schema":"https://github.com/citation-style-language/schema/raw/master/csl-citation.json"} </w:instrText>
      </w:r>
      <w:r w:rsidR="00A77751">
        <w:fldChar w:fldCharType="separate"/>
      </w:r>
      <w:r w:rsidR="00FB6321" w:rsidRPr="7C0DF4A4">
        <w:t>(Mozaffar et al., 2019)</w:t>
      </w:r>
      <w:r w:rsidR="00A77751">
        <w:fldChar w:fldCharType="end"/>
      </w:r>
      <w:r w:rsidR="009A624F">
        <w:t xml:space="preserve">. </w:t>
      </w:r>
      <w:r w:rsidR="00BD7454">
        <w:t xml:space="preserve">By apply this method, scientist </w:t>
      </w:r>
      <w:r w:rsidR="00BB7CAE">
        <w:t xml:space="preserve">can </w:t>
      </w:r>
      <w:r w:rsidR="00BD7454">
        <w:t xml:space="preserve">achieve accurate prediction </w:t>
      </w:r>
      <w:r w:rsidR="009A624F">
        <w:t xml:space="preserve">from </w:t>
      </w:r>
      <w:r w:rsidR="00BB7CAE">
        <w:t xml:space="preserve">experimental </w:t>
      </w:r>
      <w:r w:rsidR="009A624F">
        <w:t xml:space="preserve">sequential data without </w:t>
      </w:r>
      <w:r w:rsidR="00BB7CAE">
        <w:t xml:space="preserve">the need to </w:t>
      </w:r>
      <w:r w:rsidR="009A624F">
        <w:t>explicitly progra</w:t>
      </w:r>
      <w:r w:rsidR="00BB7CAE">
        <w:t>m</w:t>
      </w:r>
      <w:r w:rsidR="009A624F">
        <w:t xml:space="preserve"> the underlying physical laws</w:t>
      </w:r>
      <w:r w:rsidR="00F3763B">
        <w:t xml:space="preserve"> </w:t>
      </w:r>
      <w:r w:rsidR="00F3763B">
        <w:fldChar w:fldCharType="begin"/>
      </w:r>
      <w:r w:rsidR="002942C9">
        <w:instrText xml:space="preserve"> ADDIN ZOTERO_ITEM CSL_CITATION {"citationID":"GE5DCy54","properties":{"formattedCitation":"(Goodfellow et al., 2016)","plainCitation":"(Goodfellow et al., 2016)","noteIndex":0},"citationItems":[{"id":198,"uris":["http://zotero.org/users/local/wnJjTQal/items/3FRLIN7A"],"itemData":{"id":198,"type":"book","call-number":"006.31","collection-title":"Adaptive computation and machine learning","event-place":"Cambridge, Mass","ISBN":"978-0-262-03561-3","language":"eng","publisher":"The MIT press","publisher-place":"Cambridge, Mass","source":"BnF ISBN","title":"Deep learning","author":[{"family":"Goodfellow","given":"Ian"},{"family":"Bengio","given":"Yoshua"},{"family":"Courville","given":"Aaron"}],"issued":{"date-parts":[["2016"]]}}}],"schema":"https://github.com/citation-style-language/schema/raw/master/csl-citation.json"} </w:instrText>
      </w:r>
      <w:r w:rsidR="00F3763B">
        <w:fldChar w:fldCharType="separate"/>
      </w:r>
      <w:r w:rsidR="002942C9" w:rsidRPr="7C0DF4A4">
        <w:t>(Goodfellow et al., 2016)</w:t>
      </w:r>
      <w:r w:rsidR="00F3763B">
        <w:fldChar w:fldCharType="end"/>
      </w:r>
      <w:r w:rsidR="009A624F">
        <w:t>.</w:t>
      </w:r>
      <w:r w:rsidR="005500FF">
        <w:t xml:space="preserve"> For example, LSTMs have been used to model microstructural evolutions </w:t>
      </w:r>
      <w:r w:rsidR="00E60B2B">
        <w:fldChar w:fldCharType="begin"/>
      </w:r>
      <w:r w:rsidR="00816EEE">
        <w:instrText xml:space="preserve"> ADDIN ZOTERO_ITEM CSL_CITATION {"citationID":"1YFugsLG","properties":{"formattedCitation":"(Sase and Shibuta, 2023)","plainCitation":"(Sase and Shibuta, 2023)","noteIndex":0},"citationItems":[{"id":204,"uris":["http://zotero.org/users/local/wnJjTQal/items/WYME6QBD"],"itemData":{"id":204,"type":"article-journal","container-title":"Acta Materialia","DOI":"10.1016/j.actamat.2023.119295","ISSN":"13596454","journalAbbreviation":"Acta Materialia","language":"en","page":"119295","source":"DOI.org (Crossref)","title":"Prediction of microstructure evolution at the atomic scale by deep generative model in combination with recurrent neural networks","volume":"259","author":[{"family":"Sase","given":"Kohei"},{"family":"Shibuta","given":"Yasushi"}],"issued":{"date-parts":[["2023",10]]}}}],"schema":"https://github.com/citation-style-language/schema/raw/master/csl-citation.json"} </w:instrText>
      </w:r>
      <w:r w:rsidR="00E60B2B">
        <w:fldChar w:fldCharType="separate"/>
      </w:r>
      <w:r w:rsidR="00816EEE" w:rsidRPr="7C0DF4A4">
        <w:t>(Sase and Shibuta, 2023)</w:t>
      </w:r>
      <w:r w:rsidR="00E60B2B">
        <w:fldChar w:fldCharType="end"/>
      </w:r>
      <w:r w:rsidR="00816EEE">
        <w:t xml:space="preserve"> </w:t>
      </w:r>
      <w:r w:rsidR="00D917FE">
        <w:t>or</w:t>
      </w:r>
      <w:r w:rsidR="005500FF">
        <w:t xml:space="preserve"> simulate path-dependent plasticity in metals</w:t>
      </w:r>
      <w:r w:rsidR="00384B1D">
        <w:t xml:space="preserve"> </w:t>
      </w:r>
      <w:r w:rsidR="00384B1D">
        <w:fldChar w:fldCharType="begin"/>
      </w:r>
      <w:r w:rsidR="00202FEB">
        <w:instrText xml:space="preserve"> ADDIN ZOTERO_ITEM CSL_CITATION {"citationID":"eyRaKzbm","properties":{"formattedCitation":"(Gorji et al., 2020)","plainCitation":"(Gorji et al., 2020)","noteIndex":0},"citationItems":[{"id":205,"uris":["http://zotero.org/users/local/wnJjTQal/items/DFNHLD4N"],"itemData":{"id":205,"type":"article-journal","container-title":"Journal of the Mechanics and Physics of Solids","DOI":"10.1016/j.jmps.2020.103972","ISSN":"00225096","journalAbbreviation":"Journal of the Mechanics and Physics of Solids","language":"en","page":"103972","source":"DOI.org (Crossref)","title":"On the potential of recurrent neural networks for modeling path dependent plasticity","volume":"143","author":[{"family":"Gorji","given":"Maysam B."},{"family":"Mozaffar","given":"Mojtaba"},{"family":"Heidenreich","given":"Julian N."},{"family":"Cao","given":"Jian"},{"family":"Mohr","given":"Dirk"}],"issued":{"date-parts":[["2020",10]]}}}],"schema":"https://github.com/citation-style-language/schema/raw/master/csl-citation.json"} </w:instrText>
      </w:r>
      <w:r w:rsidR="00384B1D">
        <w:fldChar w:fldCharType="separate"/>
      </w:r>
      <w:r w:rsidR="00202FEB" w:rsidRPr="7C0DF4A4">
        <w:t>(Gorji et al., 2020)</w:t>
      </w:r>
      <w:r w:rsidR="00384B1D">
        <w:fldChar w:fldCharType="end"/>
      </w:r>
      <w:r w:rsidR="005500FF">
        <w:t>.</w:t>
      </w:r>
      <w:r w:rsidR="00AB3342">
        <w:t xml:space="preserve"> </w:t>
      </w:r>
      <w:r w:rsidR="00205969">
        <w:t>Among these applications, t</w:t>
      </w:r>
      <w:r w:rsidR="009A771E">
        <w:t>he LSTM network is particularly useful for p</w:t>
      </w:r>
      <w:r w:rsidR="00F1616C">
        <w:t>redicting flow curves of high-strength steel</w:t>
      </w:r>
      <w:r w:rsidR="00DD73B4">
        <w:t xml:space="preserve">, which </w:t>
      </w:r>
      <w:r w:rsidR="00F1616C">
        <w:t xml:space="preserve">involves modeling the material's response under various strains, </w:t>
      </w:r>
      <w:r w:rsidR="002F243D">
        <w:t>strain-rate</w:t>
      </w:r>
      <w:r w:rsidR="00F1616C">
        <w:t>s, and temperatures.</w:t>
      </w:r>
      <w:r w:rsidR="00E562D7">
        <w:t xml:space="preserve"> </w:t>
      </w:r>
      <w:r w:rsidR="00AC70E0">
        <w:t xml:space="preserve">In this application, </w:t>
      </w:r>
      <w:r w:rsidR="00F1616C">
        <w:t>LSTM networks can learn the relationship between the parameters and the flow stress</w:t>
      </w:r>
      <w:r w:rsidR="003572FD">
        <w:t xml:space="preserve"> </w:t>
      </w:r>
      <w:r w:rsidR="00AC70E0">
        <w:t xml:space="preserve">from the experimental data </w:t>
      </w:r>
      <w:r w:rsidR="003572FD">
        <w:t xml:space="preserve">and </w:t>
      </w:r>
      <w:r w:rsidR="002E4630">
        <w:t xml:space="preserve">ultimately predict the </w:t>
      </w:r>
      <w:r w:rsidR="001346C2">
        <w:t xml:space="preserve">stress </w:t>
      </w:r>
      <w:r w:rsidR="00AD404B">
        <w:t>when experiment cannot be performed.</w:t>
      </w:r>
    </w:p>
    <w:p w14:paraId="2A8D763F" w14:textId="77777777" w:rsidR="0084208B" w:rsidRPr="0084208B" w:rsidRDefault="0084208B" w:rsidP="00651E7B">
      <w:pPr>
        <w:rPr>
          <w:lang w:val="vi-VN"/>
        </w:rPr>
      </w:pPr>
    </w:p>
    <w:p w14:paraId="7F0C339A" w14:textId="19B151E2" w:rsidR="00373EE3" w:rsidRDefault="000208B5" w:rsidP="00651E7B">
      <w:pPr>
        <w:rPr>
          <w:lang w:val="vi-VN"/>
        </w:rPr>
      </w:pPr>
      <w:r w:rsidRPr="003C51CB">
        <w:t xml:space="preserve">One of the key advantages of using LSTM networks in predicting flow curves is their ability to handle the non-linear relationships in material deformation. </w:t>
      </w:r>
      <w:r w:rsidR="00C206DB" w:rsidRPr="003C51CB">
        <w:t>The stress-strain relationship is non-linear since t</w:t>
      </w:r>
      <w:r w:rsidR="0075718F" w:rsidRPr="003C51CB">
        <w:t>he m</w:t>
      </w:r>
      <w:r w:rsidRPr="003C51CB">
        <w:t xml:space="preserve">aterial behavior during deformation </w:t>
      </w:r>
      <w:r w:rsidR="00C206DB" w:rsidRPr="003C51CB">
        <w:t xml:space="preserve">is </w:t>
      </w:r>
      <w:r w:rsidRPr="003C51CB">
        <w:t>influenced by strain hardening, dynamic recovery, and phase transformations</w:t>
      </w:r>
      <w:r w:rsidR="00C206DB" w:rsidRPr="003C51CB">
        <w:t>.</w:t>
      </w:r>
      <w:r w:rsidR="0069487A" w:rsidRPr="003C51CB">
        <w:t xml:space="preserve"> </w:t>
      </w:r>
      <w:r w:rsidRPr="003C51CB">
        <w:t xml:space="preserve">LSTM networks can </w:t>
      </w:r>
      <w:r w:rsidR="00F53452" w:rsidRPr="003C51CB">
        <w:t>capture</w:t>
      </w:r>
      <w:r w:rsidRPr="003C51CB">
        <w:t xml:space="preserve"> </w:t>
      </w:r>
      <w:r w:rsidR="00F53452" w:rsidRPr="003C51CB">
        <w:t>this relationship</w:t>
      </w:r>
      <w:r w:rsidRPr="003C51CB">
        <w:t xml:space="preserve"> without linear approximations that are typically required in traditional empirical models</w:t>
      </w:r>
      <w:r w:rsidR="00AB094B">
        <w:t xml:space="preserve"> </w:t>
      </w:r>
      <w:r w:rsidR="00AB094B">
        <w:fldChar w:fldCharType="begin"/>
      </w:r>
      <w:r w:rsidR="006872C3">
        <w:instrText xml:space="preserve"> ADDIN ZOTERO_ITEM CSL_CITATION {"citationID":"2wGJpEIe","properties":{"formattedCitation":"(Benabou, 2021)","plainCitation":"(Benabou, 2021)","noteIndex":0},"citationItems":[{"id":208,"uris":["http://zotero.org/users/local/wnJjTQal/items/BEDFL9QM"],"itemData":{"id":208,"type":"article-journal","abstract":"Abstract\n            In this paper, long short-term memory (LSTM) networks are used in an original way to model the behavior of a viscoplastic material solicited under changing loading conditions. The material behavior is dependent on the history effects of plasticity which can be visible during strain rate jumps or temperature changes. Due to their architecture and internal state (memory), the LSTM networks have the ability to remember past data to update their current state, unlike the traditional artificial neural networks (ANNs) which fail to capture history effects. Specific LSTM networks are designed and trained to reproduce the complex behavior of a viscoplastic solder alloy subjected to strain rate jumps, temperature changes, or loading–unloading cycles. The training data sets are numerically generated using the constitutive viscoplastic law of Anand which is very popular for describing solder alloys. The Anand model serves also as a reference to evaluate the performances of the LSTM networks on new data. It is demonstrated that this class of networks is remarkably well suited for replicating the history plastic effects under all the tested loading conditions.","container-title":"Journal of Applied Mechanics","DOI":"10.1115/1.4051115","ISSN":"0021-8936, 1528-9036","issue":"7","language":"en","page":"071008","source":"DOI.org (Crossref)","title":"Development of LSTM Networks for Predicting Viscoplasticity With Effects of Deformation, Strain Rate, and Temperature History","volume":"88","author":[{"family":"Benabou","given":"Lahouari"}],"issued":{"date-parts":[["2021",7,1]]}}}],"schema":"https://github.com/citation-style-language/schema/raw/master/csl-citation.json"} </w:instrText>
      </w:r>
      <w:r w:rsidR="00AB094B">
        <w:fldChar w:fldCharType="separate"/>
      </w:r>
      <w:r w:rsidR="006872C3">
        <w:rPr>
          <w:noProof/>
        </w:rPr>
        <w:t>(Benabou, 2021)</w:t>
      </w:r>
      <w:r w:rsidR="00AB094B">
        <w:fldChar w:fldCharType="end"/>
      </w:r>
      <w:r w:rsidRPr="003C51CB">
        <w:t>.</w:t>
      </w:r>
      <w:r w:rsidR="003A305D" w:rsidRPr="003C51CB">
        <w:t xml:space="preserve"> </w:t>
      </w:r>
      <w:r w:rsidR="00350B34" w:rsidRPr="003C51CB">
        <w:t xml:space="preserve">Additionally, </w:t>
      </w:r>
      <w:r w:rsidRPr="003C51CB">
        <w:t>LSTM networks</w:t>
      </w:r>
      <w:r w:rsidR="00A40F3F" w:rsidRPr="003C51CB">
        <w:t xml:space="preserve"> can produce excellent</w:t>
      </w:r>
      <w:r w:rsidRPr="003C51CB">
        <w:t xml:space="preserve"> time-series prediction.</w:t>
      </w:r>
      <w:r w:rsidR="00873D9D" w:rsidRPr="003C51CB">
        <w:t xml:space="preserve"> In</w:t>
      </w:r>
      <w:r w:rsidR="00D44A83" w:rsidRPr="003C51CB">
        <w:t xml:space="preserve"> plastic</w:t>
      </w:r>
      <w:r w:rsidRPr="003C51CB">
        <w:t xml:space="preserve"> deformation</w:t>
      </w:r>
      <w:r w:rsidR="00873D9D" w:rsidRPr="003C51CB">
        <w:t>,</w:t>
      </w:r>
      <w:r w:rsidRPr="003C51CB">
        <w:t xml:space="preserve"> the current state</w:t>
      </w:r>
      <w:r w:rsidR="0063023E" w:rsidRPr="003C51CB">
        <w:t xml:space="preserve"> of the material</w:t>
      </w:r>
      <w:r w:rsidRPr="003C51CB">
        <w:t xml:space="preserve"> depends on the history of </w:t>
      </w:r>
      <w:r w:rsidR="006173B7" w:rsidRPr="003C51CB">
        <w:t>stress and strain</w:t>
      </w:r>
      <w:r w:rsidR="004C40D8" w:rsidRPr="003C51CB">
        <w:t xml:space="preserve">. By employing LSTMs, </w:t>
      </w:r>
      <w:r w:rsidRPr="003C51CB">
        <w:t>these temporal dependencies</w:t>
      </w:r>
      <w:r w:rsidR="00DA7DD7" w:rsidRPr="003C51CB">
        <w:t xml:space="preserve"> can be captured </w:t>
      </w:r>
      <w:r w:rsidR="00F55C67" w:rsidRPr="003C51CB">
        <w:t xml:space="preserve">without </w:t>
      </w:r>
      <w:r w:rsidR="00193C09" w:rsidRPr="003C51CB">
        <w:t>correlation study</w:t>
      </w:r>
      <w:r w:rsidR="00D14E31" w:rsidRPr="003C51CB">
        <w:t xml:space="preserve"> or parameter identification</w:t>
      </w:r>
      <w:r w:rsidR="00185AAE">
        <w:t xml:space="preserve"> </w:t>
      </w:r>
      <w:r w:rsidR="00185AAE">
        <w:fldChar w:fldCharType="begin"/>
      </w:r>
      <w:r w:rsidR="00F412F0">
        <w:instrText xml:space="preserve"> ADDIN ZOTERO_ITEM CSL_CITATION {"citationID":"ESnE9jhV","properties":{"formattedCitation":"(Dabbaghi et al., 2024)","plainCitation":"(Dabbaghi et al., 2024)","noteIndex":0},"citationItems":[{"id":209,"uris":["http://zotero.org/users/local/wnJjTQal/items/8RXM5FAG"],"itemData":{"id":209,"type":"article-journal","container-title":"Fire Technology","DOI":"10.1007/s10694-024-01606-9","ISSN":"0015-2684, 1572-8099","journalAbbreviation":"Fire Technol","language":"en","source":"DOI.org (Crossref)","title":"Pruning Long Short-Term Memory: A Model for Predicting the Stress–Strain Relationship of Normal and Lightweight Aggregate Concrete at Finite Temperature","title-short":"Pruning Long Short-Term Memory","URL":"https://link.springer.com/10.1007/s10694-024-01606-9","author":[{"family":"Dabbaghi","given":"Farshad"},{"family":"Tanhadoust","given":"Amin"},{"family":"Ogunsanya","given":"Ibrahim G."}],"accessed":{"date-parts":[["2024",10,16]]},"issued":{"date-parts":[["2024",7,12]]}}}],"schema":"https://github.com/citation-style-language/schema/raw/master/csl-citation.json"} </w:instrText>
      </w:r>
      <w:r w:rsidR="00185AAE">
        <w:fldChar w:fldCharType="separate"/>
      </w:r>
      <w:r w:rsidR="00F412F0">
        <w:rPr>
          <w:noProof/>
        </w:rPr>
        <w:t>(Dabbaghi et al., 2024)</w:t>
      </w:r>
      <w:r w:rsidR="00185AAE">
        <w:fldChar w:fldCharType="end"/>
      </w:r>
      <w:r w:rsidRPr="003C51CB">
        <w:t xml:space="preserve">. This </w:t>
      </w:r>
      <w:r w:rsidR="00284BCE" w:rsidRPr="003C51CB">
        <w:t xml:space="preserve">capability </w:t>
      </w:r>
      <w:r w:rsidRPr="003C51CB">
        <w:t xml:space="preserve">is important for materials that </w:t>
      </w:r>
      <w:r w:rsidR="00F83C8E" w:rsidRPr="003C51CB">
        <w:t>have</w:t>
      </w:r>
      <w:r w:rsidRPr="003C51CB">
        <w:t xml:space="preserve"> rate-dependent behaviors</w:t>
      </w:r>
      <w:r w:rsidR="00460ADE" w:rsidRPr="003C51CB">
        <w:t xml:space="preserve"> or</w:t>
      </w:r>
      <w:r w:rsidRPr="003C51CB">
        <w:t xml:space="preserve"> where the deformation history significantly influences the material </w:t>
      </w:r>
      <w:r w:rsidR="001F5721" w:rsidRPr="003C51CB">
        <w:t>behavior</w:t>
      </w:r>
      <w:r w:rsidRPr="003C51CB">
        <w:t>.</w:t>
      </w:r>
      <w:r w:rsidR="003A305D" w:rsidRPr="003C51CB">
        <w:t xml:space="preserve"> </w:t>
      </w:r>
      <w:r w:rsidRPr="003C51CB">
        <w:t xml:space="preserve">Moreover, LSTM models </w:t>
      </w:r>
      <w:r w:rsidR="0080013C" w:rsidRPr="003C51CB">
        <w:t xml:space="preserve">can </w:t>
      </w:r>
      <w:r w:rsidR="007535A7" w:rsidRPr="003C51CB">
        <w:t xml:space="preserve">predict the </w:t>
      </w:r>
      <w:r w:rsidR="001F5721" w:rsidRPr="003C51CB">
        <w:t>flow curve</w:t>
      </w:r>
      <w:r w:rsidR="00604DD6" w:rsidRPr="003C51CB">
        <w:t xml:space="preserve"> effectively</w:t>
      </w:r>
      <w:r w:rsidR="00C650BA" w:rsidRPr="003C51CB">
        <w:t xml:space="preserve"> even</w:t>
      </w:r>
      <w:r w:rsidR="00604DD6" w:rsidRPr="003C51CB">
        <w:t xml:space="preserve"> </w:t>
      </w:r>
      <w:r w:rsidR="00576287" w:rsidRPr="003C51CB">
        <w:t>with small datasets</w:t>
      </w:r>
      <w:r w:rsidRPr="003C51CB">
        <w:t>. In material science research, obtaining large datasets</w:t>
      </w:r>
      <w:r w:rsidR="0000590C" w:rsidRPr="003C51CB">
        <w:t xml:space="preserve"> from </w:t>
      </w:r>
      <w:r w:rsidR="0000590C" w:rsidRPr="003C51CB">
        <w:lastRenderedPageBreak/>
        <w:t>experiment</w:t>
      </w:r>
      <w:r w:rsidRPr="003C51CB">
        <w:t xml:space="preserve"> can be</w:t>
      </w:r>
      <w:r w:rsidR="00956552" w:rsidRPr="003C51CB">
        <w:t xml:space="preserve"> expensive and time-consuming</w:t>
      </w:r>
      <w:r w:rsidRPr="003C51CB">
        <w:t xml:space="preserve">. </w:t>
      </w:r>
      <w:r w:rsidR="00915A58" w:rsidRPr="003C51CB">
        <w:t>By controlling the</w:t>
      </w:r>
      <w:r w:rsidR="00604DD6" w:rsidRPr="003C51CB">
        <w:t xml:space="preserve"> information </w:t>
      </w:r>
      <w:r w:rsidR="00915A58" w:rsidRPr="003C51CB">
        <w:t>flow with</w:t>
      </w:r>
      <w:r w:rsidR="00604DD6" w:rsidRPr="003C51CB">
        <w:t xml:space="preserve"> the forget gate and activation functions, </w:t>
      </w:r>
      <w:r w:rsidRPr="003C51CB">
        <w:t>LSTMs can extract meaningful patterns</w:t>
      </w:r>
      <w:r w:rsidR="00915A58" w:rsidRPr="003C51CB">
        <w:t xml:space="preserve"> and</w:t>
      </w:r>
      <w:r w:rsidRPr="003C51CB">
        <w:t xml:space="preserve"> makes </w:t>
      </w:r>
      <w:r w:rsidR="00915A58" w:rsidRPr="003C51CB">
        <w:t xml:space="preserve">a </w:t>
      </w:r>
      <w:r w:rsidRPr="003C51CB">
        <w:t xml:space="preserve">practical tool for </w:t>
      </w:r>
      <w:r w:rsidR="00AC4C7C" w:rsidRPr="003C51CB">
        <w:t xml:space="preserve">projects that </w:t>
      </w:r>
      <w:r w:rsidR="00937874" w:rsidRPr="003C51CB">
        <w:t>have li</w:t>
      </w:r>
      <w:r w:rsidR="00915A58" w:rsidRPr="003C51CB">
        <w:t>mited</w:t>
      </w:r>
      <w:r w:rsidR="00937874" w:rsidRPr="003C51CB">
        <w:t xml:space="preserve"> </w:t>
      </w:r>
      <w:r w:rsidRPr="003C51CB">
        <w:t>experimental data</w:t>
      </w:r>
      <w:r w:rsidR="00AC4C7C" w:rsidRPr="003C51CB">
        <w:t xml:space="preserve"> available</w:t>
      </w:r>
      <w:r w:rsidRPr="003C51CB">
        <w:t>.</w:t>
      </w:r>
    </w:p>
    <w:p w14:paraId="623BD574" w14:textId="77777777" w:rsidR="0084208B" w:rsidRPr="0084208B" w:rsidRDefault="0084208B" w:rsidP="00651E7B">
      <w:pPr>
        <w:rPr>
          <w:lang w:val="vi-VN"/>
        </w:rPr>
      </w:pPr>
    </w:p>
    <w:p w14:paraId="2409C716" w14:textId="12B6E276" w:rsidR="00BE035A" w:rsidRDefault="00875460" w:rsidP="00651E7B">
      <w:pPr>
        <w:rPr>
          <w:lang w:val="vi-VN"/>
        </w:rPr>
      </w:pPr>
      <w:r w:rsidRPr="003C51CB">
        <w:t>On the other hand</w:t>
      </w:r>
      <w:r w:rsidR="00D73A32" w:rsidRPr="003C51CB">
        <w:t xml:space="preserve">, </w:t>
      </w:r>
      <w:r w:rsidRPr="003C51CB">
        <w:t xml:space="preserve">there are </w:t>
      </w:r>
      <w:r w:rsidR="00D73A32" w:rsidRPr="003C51CB">
        <w:t>s</w:t>
      </w:r>
      <w:r w:rsidR="00E4158F" w:rsidRPr="003C51CB">
        <w:t>ome</w:t>
      </w:r>
      <w:r w:rsidR="00D73A32" w:rsidRPr="003C51CB">
        <w:t xml:space="preserve"> </w:t>
      </w:r>
      <w:r w:rsidR="00C34AF7" w:rsidRPr="003C51CB">
        <w:t>aspects</w:t>
      </w:r>
      <w:r w:rsidR="00D73A32" w:rsidRPr="003C51CB">
        <w:t xml:space="preserve"> </w:t>
      </w:r>
      <w:r w:rsidR="00E4158F" w:rsidRPr="003C51CB">
        <w:t xml:space="preserve">that should be considered </w:t>
      </w:r>
      <w:r w:rsidR="00D73A32" w:rsidRPr="003C51CB">
        <w:t xml:space="preserve">when applying LSTM models to predict flow curves. A critical </w:t>
      </w:r>
      <w:r w:rsidR="00C34AF7" w:rsidRPr="003C51CB">
        <w:t>issue</w:t>
      </w:r>
      <w:r w:rsidR="00D73A32" w:rsidRPr="003C51CB">
        <w:t xml:space="preserve"> </w:t>
      </w:r>
      <w:r w:rsidR="00E4158F" w:rsidRPr="003C51CB">
        <w:t>is the data quality</w:t>
      </w:r>
      <w:r w:rsidR="00E10E69">
        <w:t xml:space="preserve"> since the</w:t>
      </w:r>
      <w:r w:rsidR="00D73A32" w:rsidRPr="003C51CB">
        <w:t xml:space="preserve"> accuracy of LSTM predictions </w:t>
      </w:r>
      <w:r w:rsidR="00E4158F" w:rsidRPr="003C51CB">
        <w:t>relies heavily</w:t>
      </w:r>
      <w:r w:rsidR="00D73A32" w:rsidRPr="003C51CB">
        <w:t xml:space="preserve"> on the quality and representativeness of the training data. </w:t>
      </w:r>
      <w:r w:rsidR="005E6DB4" w:rsidRPr="003C51CB">
        <w:t>If the dataset is i</w:t>
      </w:r>
      <w:r w:rsidR="00D73A32" w:rsidRPr="003C51CB">
        <w:t>ncomplete or noisy</w:t>
      </w:r>
      <w:r w:rsidR="005E6DB4" w:rsidRPr="003C51CB">
        <w:t>, the model cannot</w:t>
      </w:r>
      <w:r w:rsidR="00D73A32" w:rsidRPr="003C51CB">
        <w:t xml:space="preserve"> </w:t>
      </w:r>
      <w:r w:rsidR="00CA23FA" w:rsidRPr="003C51CB">
        <w:t>generaliz</w:t>
      </w:r>
      <w:r w:rsidR="005E6DB4" w:rsidRPr="003C51CB">
        <w:t>e and produce</w:t>
      </w:r>
      <w:r w:rsidR="00D73A32" w:rsidRPr="003C51CB">
        <w:t xml:space="preserve"> inaccurate predictions under varying conditions</w:t>
      </w:r>
      <w:r w:rsidR="001C39A9">
        <w:t xml:space="preserve"> </w:t>
      </w:r>
      <w:r w:rsidR="001C39A9">
        <w:fldChar w:fldCharType="begin"/>
      </w:r>
      <w:r w:rsidR="004F18A9">
        <w:instrText xml:space="preserve"> ADDIN ZOTERO_ITEM CSL_CITATION {"citationID":"uwpJ2yGS","properties":{"formattedCitation":"(Moradkhani et al., 2023)","plainCitation":"(Moradkhani et al., 2023)","noteIndex":0},"citationItems":[{"id":210,"uris":["http://zotero.org/users/local/wnJjTQal/items/REU4TTDS"],"itemData":{"id":210,"type":"chapter","container-title":"NASA Formal Methods","event-place":"Cham","ISBN":"978-3-031-33169-5","language":"en","note":"collection-title: Lecture Notes in Computer Science\nDOI: 10.1007/978-3-031-33170-1_1","page":"1-15","publisher":"Springer Nature Switzerland","publisher-place":"Cham","source":"DOI.org (Crossref)","title":"Verification of LSTM Neural Networks with Non-linear Activation Functions","URL":"https://link.springer.com/10.1007/978-3-031-33170-1_1","volume":"13903","editor":[{"family":"Rozier","given":"Kristin Yvonne"},{"family":"Chaudhuri","given":"Swarat"}],"author":[{"family":"Moradkhani","given":"Farzaneh"},{"family":"Fibich","given":"Connor"},{"family":"Fränzle","given":"Martin"}],"accessed":{"date-parts":[["2024",10,16]]},"issued":{"date-parts":[["2023"]]}}}],"schema":"https://github.com/citation-style-language/schema/raw/master/csl-citation.json"} </w:instrText>
      </w:r>
      <w:r w:rsidR="001C39A9">
        <w:fldChar w:fldCharType="separate"/>
      </w:r>
      <w:r w:rsidR="004F18A9">
        <w:rPr>
          <w:noProof/>
        </w:rPr>
        <w:t>(Moradkhani et al., 2023)</w:t>
      </w:r>
      <w:r w:rsidR="001C39A9">
        <w:fldChar w:fldCharType="end"/>
      </w:r>
      <w:r w:rsidR="00D73A32" w:rsidRPr="003C51CB">
        <w:t xml:space="preserve">. </w:t>
      </w:r>
      <w:r w:rsidR="00D1256F" w:rsidRPr="003C51CB">
        <w:t xml:space="preserve">Therefore, to build a robust model, the </w:t>
      </w:r>
      <w:r w:rsidR="00D73A32" w:rsidRPr="003C51CB">
        <w:t xml:space="preserve">dataset </w:t>
      </w:r>
      <w:r w:rsidR="00D1256F" w:rsidRPr="003C51CB">
        <w:t xml:space="preserve">must </w:t>
      </w:r>
      <w:r w:rsidR="00D73A32" w:rsidRPr="003C51CB">
        <w:t>capture the full range of deformation behaviors and conditions</w:t>
      </w:r>
      <w:r w:rsidR="00D1256F" w:rsidRPr="003C51CB">
        <w:t>. For example, the material should be tested under different temperatures</w:t>
      </w:r>
      <w:r w:rsidR="00A607EA" w:rsidRPr="003C51CB">
        <w:t xml:space="preserve">, strains and </w:t>
      </w:r>
      <w:r w:rsidR="002F243D">
        <w:t>strain-rate</w:t>
      </w:r>
      <w:r w:rsidR="00D1256F" w:rsidRPr="003C51CB">
        <w:t>s</w:t>
      </w:r>
      <w:r w:rsidR="00A607EA" w:rsidRPr="003C51CB">
        <w:t>.</w:t>
      </w:r>
      <w:r w:rsidR="000D6D1B" w:rsidRPr="003C51CB">
        <w:t xml:space="preserve"> Another consideration is overfitting. Overfitting occurs when a model learns the training data too well, including its noise and outliers, which adversely affects its performance on unseen data. </w:t>
      </w:r>
      <w:r w:rsidR="00D95AB9">
        <w:t xml:space="preserve">This </w:t>
      </w:r>
      <w:r w:rsidR="008903B4">
        <w:t xml:space="preserve">problem </w:t>
      </w:r>
      <w:r w:rsidR="00D95AB9">
        <w:t xml:space="preserve">typically happens when the dataset is too </w:t>
      </w:r>
      <w:r w:rsidR="004467DD">
        <w:t>small,</w:t>
      </w:r>
      <w:r w:rsidR="00D95AB9">
        <w:t xml:space="preserve"> but </w:t>
      </w:r>
      <w:r w:rsidR="008903B4">
        <w:t xml:space="preserve">it </w:t>
      </w:r>
      <w:r w:rsidR="000D6D1B" w:rsidRPr="003C51CB">
        <w:t>can be mitigated by cross-validation</w:t>
      </w:r>
      <w:r w:rsidR="00306095">
        <w:t xml:space="preserve"> </w:t>
      </w:r>
      <w:r w:rsidR="000D6D1B" w:rsidRPr="003C51CB">
        <w:t>and by tuning the model complexity to match the size</w:t>
      </w:r>
      <w:r w:rsidR="004A7EA2">
        <w:t xml:space="preserve"> </w:t>
      </w:r>
      <w:r w:rsidR="004A7EA2">
        <w:fldChar w:fldCharType="begin"/>
      </w:r>
      <w:r w:rsidR="00D2057B">
        <w:instrText xml:space="preserve"> ADDIN ZOTERO_ITEM CSL_CITATION {"citationID":"EJEfIUI9","properties":{"formattedCitation":"(Benabou, 2021)","plainCitation":"(Benabou, 2021)","noteIndex":0},"citationItems":[{"id":208,"uris":["http://zotero.org/users/local/wnJjTQal/items/BEDFL9QM"],"itemData":{"id":208,"type":"article-journal","abstract":"Abstract\n            In this paper, long short-term memory (LSTM) networks are used in an original way to model the behavior of a viscoplastic material solicited under changing loading conditions. The material behavior is dependent on the history effects of plasticity which can be visible during strain rate jumps or temperature changes. Due to their architecture and internal state (memory), the LSTM networks have the ability to remember past data to update their current state, unlike the traditional artificial neural networks (ANNs) which fail to capture history effects. Specific LSTM networks are designed and trained to reproduce the complex behavior of a viscoplastic solder alloy subjected to strain rate jumps, temperature changes, or loading–unloading cycles. The training data sets are numerically generated using the constitutive viscoplastic law of Anand which is very popular for describing solder alloys. The Anand model serves also as a reference to evaluate the performances of the LSTM networks on new data. It is demonstrated that this class of networks is remarkably well suited for replicating the history plastic effects under all the tested loading conditions.","container-title":"Journal of Applied Mechanics","DOI":"10.1115/1.4051115","ISSN":"0021-8936, 1528-9036","issue":"7","language":"en","page":"071008","source":"DOI.org (Crossref)","title":"Development of LSTM Networks for Predicting Viscoplasticity With Effects of Deformation, Strain Rate, and Temperature History","volume":"88","author":[{"family":"Benabou","given":"Lahouari"}],"issued":{"date-parts":[["2021",7,1]]}}}],"schema":"https://github.com/citation-style-language/schema/raw/master/csl-citation.json"} </w:instrText>
      </w:r>
      <w:r w:rsidR="004A7EA2">
        <w:fldChar w:fldCharType="separate"/>
      </w:r>
      <w:r w:rsidR="00D2057B">
        <w:rPr>
          <w:noProof/>
        </w:rPr>
        <w:t>(Benabou, 2021)</w:t>
      </w:r>
      <w:r w:rsidR="004A7EA2">
        <w:fldChar w:fldCharType="end"/>
      </w:r>
      <w:r w:rsidR="000D6D1B" w:rsidRPr="003C51CB">
        <w:t xml:space="preserve">. </w:t>
      </w:r>
      <w:r w:rsidR="000D6D1B" w:rsidRPr="000D6D1B">
        <w:t xml:space="preserve">Finally, </w:t>
      </w:r>
      <w:r w:rsidR="00774C2B">
        <w:t xml:space="preserve">even though the models can predict the flow curve accurately, it is </w:t>
      </w:r>
      <w:r w:rsidR="009F592D">
        <w:t>difficult to</w:t>
      </w:r>
      <w:r w:rsidR="00774C2B">
        <w:t xml:space="preserve"> gain insights </w:t>
      </w:r>
      <w:r w:rsidR="00774C2B" w:rsidRPr="000D6D1B">
        <w:t xml:space="preserve">into material </w:t>
      </w:r>
      <w:r w:rsidR="00774C2B" w:rsidRPr="003C51CB">
        <w:t>behavior</w:t>
      </w:r>
      <w:r w:rsidR="00774C2B">
        <w:t xml:space="preserve"> with LSTM networks.</w:t>
      </w:r>
      <w:r w:rsidR="009F592D">
        <w:t xml:space="preserve"> </w:t>
      </w:r>
      <w:r w:rsidR="00774C2B">
        <w:t>Deep learning techniques are often considered a “black box” which means that t</w:t>
      </w:r>
      <w:r w:rsidR="009F592D">
        <w:t>he internal decision-making mechanism</w:t>
      </w:r>
      <w:r w:rsidR="004467DD">
        <w:t xml:space="preserve"> is not </w:t>
      </w:r>
      <w:r w:rsidR="0034790F">
        <w:t>easy to understand</w:t>
      </w:r>
      <w:r w:rsidR="004A2FFD">
        <w:t xml:space="preserve"> </w:t>
      </w:r>
      <w:r w:rsidR="004A2FFD">
        <w:fldChar w:fldCharType="begin"/>
      </w:r>
      <w:r w:rsidR="004F40E9">
        <w:instrText xml:space="preserve"> ADDIN ZOTERO_ITEM CSL_CITATION {"citationID":"bqZwnOwj","properties":{"formattedCitation":"(Pillai et al., 2021)","plainCitation":"(Pillai et al., 2021)","noteIndex":0},"citationItems":[{"id":211,"uris":["http://zotero.org/users/local/wnJjTQal/items/ZIGLMNJP"],"itemData":{"id":211,"type":"article-journal","abstract":"Abstract\n            We report a neural network model for predicting the electromagnetic response of mesoscale metamaterials as well as generate design parameters for a desired spectral behavior. Our approach entails treating spectral data as time-varying sequences and the inverse problem as a single-input multiple output model, thereby compelling the network architecture to learn the geometry of the metamaterial designs from the spectral data in lieu of abstract features.","container-title":"Scientific Reports","DOI":"10.1038/s41598-021-97999-6","ISSN":"2045-2322","issue":"1","journalAbbreviation":"Sci Rep","language":"en","page":"18629","source":"DOI.org (Crossref)","title":"Leveraging long short-term memory (LSTM)-based neural networks for modeling structure–property relationships of metamaterials from electromagnetic responses","volume":"11","author":[{"family":"Pillai","given":"Prajith"},{"family":"Pal","given":"Parama"},{"family":"Chacko","given":"Rinu"},{"family":"Jain","given":"Deepak"},{"family":"Rai","given":"Beena"}],"issued":{"date-parts":[["2021",9,20]]}}}],"schema":"https://github.com/citation-style-language/schema/raw/master/csl-citation.json"} </w:instrText>
      </w:r>
      <w:r w:rsidR="004A2FFD">
        <w:fldChar w:fldCharType="separate"/>
      </w:r>
      <w:r w:rsidR="004F40E9">
        <w:rPr>
          <w:noProof/>
        </w:rPr>
        <w:t>(Pillai et al., 2021)</w:t>
      </w:r>
      <w:r w:rsidR="004A2FFD">
        <w:fldChar w:fldCharType="end"/>
      </w:r>
      <w:r w:rsidR="000D6D1B" w:rsidRPr="000D6D1B">
        <w:t xml:space="preserve">. </w:t>
      </w:r>
      <w:r w:rsidR="00195E94">
        <w:t xml:space="preserve">Nevertheless, </w:t>
      </w:r>
      <w:r w:rsidR="000D6D1B" w:rsidRPr="000D6D1B">
        <w:t xml:space="preserve">understanding the relationship between variables is crucial </w:t>
      </w:r>
      <w:r w:rsidR="00195E94">
        <w:t>in material science</w:t>
      </w:r>
      <w:r w:rsidR="00A9201D">
        <w:t xml:space="preserve"> since it allows scientist</w:t>
      </w:r>
      <w:r w:rsidR="02BD0B92">
        <w:t>s</w:t>
      </w:r>
      <w:r w:rsidR="00A9201D">
        <w:t xml:space="preserve"> to hypothesize new physical models and theories</w:t>
      </w:r>
      <w:r w:rsidR="000D6D1B" w:rsidRPr="000D6D1B">
        <w:t xml:space="preserve">. </w:t>
      </w:r>
      <w:r w:rsidR="00BE035A">
        <w:t>To address this issue,</w:t>
      </w:r>
      <w:r w:rsidR="000D6D1B" w:rsidRPr="000D6D1B">
        <w:t xml:space="preserve"> LSTM models </w:t>
      </w:r>
      <w:r w:rsidR="00FF7671">
        <w:t>should be accompanied with</w:t>
      </w:r>
      <w:r w:rsidR="00763789">
        <w:t xml:space="preserve"> </w:t>
      </w:r>
      <w:r w:rsidR="00763789" w:rsidRPr="000D6D1B">
        <w:t>physics-based models</w:t>
      </w:r>
      <w:r w:rsidR="00763789">
        <w:t xml:space="preserve"> or interpretation techniques</w:t>
      </w:r>
      <w:r w:rsidR="00FF7671">
        <w:t xml:space="preserve"> </w:t>
      </w:r>
      <w:r w:rsidR="000D6D1B" w:rsidRPr="000D6D1B">
        <w:t>such as attention mechanisms.</w:t>
      </w:r>
    </w:p>
    <w:p w14:paraId="1114145F" w14:textId="77777777" w:rsidR="00673A20" w:rsidRPr="00673A20" w:rsidRDefault="00673A20" w:rsidP="00651E7B">
      <w:pPr>
        <w:rPr>
          <w:lang w:val="vi-VN"/>
        </w:rPr>
      </w:pPr>
    </w:p>
    <w:p w14:paraId="79988A53" w14:textId="50322A18" w:rsidR="00CF52D8" w:rsidRDefault="00BE035A" w:rsidP="00651E7B">
      <w:pPr>
        <w:rPr>
          <w:lang w:val="vi-VN"/>
        </w:rPr>
      </w:pPr>
      <w:r>
        <w:t>All in all, even though the LSTM network has some limitations, it is a powerful and convenient tool for scientist</w:t>
      </w:r>
      <w:r w:rsidR="2CD03407">
        <w:t>s</w:t>
      </w:r>
      <w:r>
        <w:t xml:space="preserve"> to explore the </w:t>
      </w:r>
      <w:r w:rsidR="00AC68CE">
        <w:t>material’s behavior without expensive experiment</w:t>
      </w:r>
      <w:r w:rsidR="1B015E1A">
        <w:t>s</w:t>
      </w:r>
      <w:r w:rsidR="00AC68CE">
        <w:t xml:space="preserve"> or time-consuming modeling and </w:t>
      </w:r>
      <w:r w:rsidR="0062373A">
        <w:t>simulations.</w:t>
      </w:r>
    </w:p>
    <w:p w14:paraId="5B17F8BA" w14:textId="77777777" w:rsidR="00673A20" w:rsidRPr="00673A20" w:rsidRDefault="00673A20" w:rsidP="00651E7B">
      <w:pPr>
        <w:rPr>
          <w:lang w:val="vi-VN"/>
        </w:rPr>
      </w:pPr>
    </w:p>
    <w:p w14:paraId="7095BC09" w14:textId="070FA8AB" w:rsidR="00EA3449" w:rsidRPr="003C51CB" w:rsidRDefault="3A4CD32E" w:rsidP="00F62ACC">
      <w:pPr>
        <w:pStyle w:val="Heading3"/>
        <w:numPr>
          <w:ilvl w:val="2"/>
          <w:numId w:val="30"/>
        </w:numPr>
        <w:spacing w:before="0" w:after="0"/>
      </w:pPr>
      <w:bookmarkStart w:id="36" w:name="_Toc185023256"/>
      <w:bookmarkStart w:id="37" w:name="_Toc185041693"/>
      <w:r>
        <w:t>Evaluation of LSTM model using</w:t>
      </w:r>
      <w:r w:rsidR="02BC5E97">
        <w:t xml:space="preserve"> </w:t>
      </w:r>
      <w:r w:rsidR="002B3A97">
        <w:t xml:space="preserve">Mean </w:t>
      </w:r>
      <w:r w:rsidR="7203AE91">
        <w:t>Squared</w:t>
      </w:r>
      <w:r w:rsidR="002B3A97">
        <w:t xml:space="preserve"> Error</w:t>
      </w:r>
      <w:r w:rsidR="65DDE703">
        <w:t xml:space="preserve"> (MSE)</w:t>
      </w:r>
      <w:bookmarkEnd w:id="36"/>
      <w:bookmarkEnd w:id="37"/>
    </w:p>
    <w:p w14:paraId="4A8712F4" w14:textId="7730728F" w:rsidR="79C44370" w:rsidRDefault="79C44370" w:rsidP="00651E7B">
      <w:r>
        <w:t xml:space="preserve">MSE is a commonly used metric to evaluate the performance of machine learning models, including LSTM networks, particularly in regression tasks such as predicting flow curves in material science. MSE measures the average squared difference </w:t>
      </w:r>
      <w:r>
        <w:lastRenderedPageBreak/>
        <w:t>between the predicted values and the actual observed values in the dataset, with the formula:</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6"/>
        <w:gridCol w:w="857"/>
      </w:tblGrid>
      <w:tr w:rsidR="00933F3B" w:rsidRPr="00C36874" w14:paraId="517DA1A9" w14:textId="77777777" w:rsidTr="00F10A7B">
        <w:tc>
          <w:tcPr>
            <w:tcW w:w="8310" w:type="dxa"/>
          </w:tcPr>
          <w:p w14:paraId="58E16808" w14:textId="65E68A32" w:rsidR="00933F3B" w:rsidRPr="00933F3B" w:rsidRDefault="00933F3B" w:rsidP="00651E7B">
            <w:pPr>
              <w:pStyle w:val="ListParagraph"/>
              <w:spacing w:line="360" w:lineRule="auto"/>
              <w:jc w:val="center"/>
              <w:rPr>
                <w:rFonts w:eastAsia="Arial" w:cs="Arial"/>
              </w:rPr>
            </w:pPr>
            <m:oMath>
              <m:r>
                <w:rPr>
                  <w:rFonts w:ascii="Cambria Math" w:hAnsi="Cambria Math"/>
                </w:rPr>
                <m:t>MSE = </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w:r w:rsidRPr="53DCE409">
              <w:t xml:space="preserve">  </w:t>
            </w:r>
          </w:p>
        </w:tc>
        <w:tc>
          <w:tcPr>
            <w:tcW w:w="723" w:type="dxa"/>
          </w:tcPr>
          <w:p w14:paraId="5A60DFFC" w14:textId="7956055D"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532ED6">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532ED6">
              <w:rPr>
                <w:b w:val="0"/>
                <w:bCs/>
                <w:noProof/>
                <w:lang w:val="vi-VN"/>
              </w:rPr>
              <w:t>24</w:t>
            </w:r>
            <w:r w:rsidR="00E85AA5">
              <w:rPr>
                <w:b w:val="0"/>
                <w:bCs/>
                <w:lang w:val="vi-VN"/>
              </w:rPr>
              <w:fldChar w:fldCharType="end"/>
            </w:r>
            <w:r w:rsidRPr="00C36874">
              <w:rPr>
                <w:b w:val="0"/>
                <w:bCs/>
                <w:lang w:val="vi-VN"/>
              </w:rPr>
              <w:t>)</w:t>
            </w:r>
          </w:p>
        </w:tc>
      </w:tr>
    </w:tbl>
    <w:p w14:paraId="6E3A4953" w14:textId="655BA03B" w:rsidR="00933F3B" w:rsidRDefault="00933F3B" w:rsidP="00651E7B">
      <w:r>
        <w:t>Where:</w:t>
      </w:r>
    </w:p>
    <w:p w14:paraId="73C94932" w14:textId="40889B1E" w:rsidR="003A6E0B" w:rsidRPr="003C51CB" w:rsidRDefault="00000000" w:rsidP="00651E7B">
      <w:pPr>
        <w:pStyle w:val="ListParagraph"/>
        <w:numPr>
          <w:ilvl w:val="0"/>
          <w:numId w:val="17"/>
        </w:numPr>
        <w:spacing w:after="0" w:line="276" w:lineRule="auto"/>
        <w:rPr>
          <w:rFonts w:ascii="Arial" w:eastAsia="Arial" w:hAnsi="Arial" w:cs="Arial"/>
        </w:rPr>
      </w:pP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r>
          <w:rPr>
            <w:rFonts w:ascii="Cambria Math" w:eastAsiaTheme="minorEastAsia" w:hAnsi="Cambria Math"/>
          </w:rPr>
          <m:t xml:space="preserve">, …,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n</m:t>
            </m:r>
          </m:sub>
        </m:sSub>
      </m:oMath>
      <w:r w:rsidR="003A6E0B" w:rsidRPr="7C0DF4A4">
        <w:rPr>
          <w:rFonts w:ascii="Arial" w:eastAsia="Arial" w:hAnsi="Arial" w:cs="Arial"/>
        </w:rPr>
        <w:t xml:space="preserve"> are predicted values</w:t>
      </w:r>
    </w:p>
    <w:p w14:paraId="58A4A54B" w14:textId="7B704020" w:rsidR="001D60E7" w:rsidRPr="003C51CB" w:rsidRDefault="00000000" w:rsidP="00651E7B">
      <w:pPr>
        <w:pStyle w:val="ListParagraph"/>
        <w:numPr>
          <w:ilvl w:val="0"/>
          <w:numId w:val="17"/>
        </w:numPr>
        <w:spacing w:after="0" w:line="276" w:lineRule="auto"/>
        <w:rPr>
          <w:rFonts w:ascii="Arial" w:eastAsia="Arial" w:hAnsi="Arial" w:cs="Arial"/>
        </w:rPr>
      </w:pP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oMath>
      <w:r w:rsidR="001D60E7" w:rsidRPr="7C0DF4A4">
        <w:rPr>
          <w:rFonts w:ascii="Arial" w:eastAsia="Arial" w:hAnsi="Arial" w:cs="Arial"/>
        </w:rPr>
        <w:t xml:space="preserve"> are </w:t>
      </w:r>
      <w:r w:rsidR="006D4283" w:rsidRPr="7C0DF4A4">
        <w:rPr>
          <w:rFonts w:ascii="Arial" w:eastAsia="Arial" w:hAnsi="Arial" w:cs="Arial"/>
        </w:rPr>
        <w:t>true</w:t>
      </w:r>
      <w:r w:rsidR="001D60E7" w:rsidRPr="7C0DF4A4">
        <w:rPr>
          <w:rFonts w:ascii="Arial" w:eastAsia="Arial" w:hAnsi="Arial" w:cs="Arial"/>
        </w:rPr>
        <w:t xml:space="preserve"> values</w:t>
      </w:r>
    </w:p>
    <w:p w14:paraId="67984685" w14:textId="675DDB4F" w:rsidR="00102DBC" w:rsidRDefault="00103EE6" w:rsidP="00651E7B">
      <w:pPr>
        <w:pStyle w:val="ListParagraph"/>
        <w:numPr>
          <w:ilvl w:val="0"/>
          <w:numId w:val="17"/>
        </w:numPr>
        <w:spacing w:after="0" w:line="276" w:lineRule="auto"/>
        <w:rPr>
          <w:rFonts w:ascii="Arial" w:eastAsia="Arial" w:hAnsi="Arial" w:cs="Arial"/>
        </w:rPr>
      </w:pPr>
      <m:oMath>
        <m:r>
          <w:rPr>
            <w:rFonts w:ascii="Cambria Math" w:hAnsi="Cambria Math"/>
          </w:rPr>
          <m:t>n</m:t>
        </m:r>
      </m:oMath>
      <w:r w:rsidR="001D60E7" w:rsidRPr="7C0DF4A4">
        <w:rPr>
          <w:rFonts w:ascii="Arial" w:eastAsia="Arial" w:hAnsi="Arial" w:cs="Arial"/>
        </w:rPr>
        <w:t xml:space="preserve"> </w:t>
      </w:r>
      <w:r w:rsidR="0E0B8337" w:rsidRPr="7C0DF4A4">
        <w:rPr>
          <w:rFonts w:ascii="Arial" w:eastAsia="Arial" w:hAnsi="Arial" w:cs="Arial"/>
        </w:rPr>
        <w:t xml:space="preserve">  </w:t>
      </w:r>
      <w:r w:rsidR="001D60E7" w:rsidRPr="7C0DF4A4">
        <w:rPr>
          <w:rFonts w:ascii="Arial" w:eastAsia="Arial" w:hAnsi="Arial" w:cs="Arial"/>
        </w:rPr>
        <w:t xml:space="preserve"> is the number of </w:t>
      </w:r>
      <w:r w:rsidR="102E5DF3" w:rsidRPr="7C0DF4A4">
        <w:rPr>
          <w:rFonts w:ascii="Arial" w:eastAsia="Arial" w:hAnsi="Arial" w:cs="Arial"/>
        </w:rPr>
        <w:t>data points in the dataset.</w:t>
      </w:r>
    </w:p>
    <w:p w14:paraId="00B17FDC" w14:textId="77777777" w:rsidR="00281A17" w:rsidRPr="003D0CC1" w:rsidRDefault="00281A17" w:rsidP="00651E7B">
      <w:pPr>
        <w:pStyle w:val="ListParagraph"/>
        <w:spacing w:after="0" w:line="360" w:lineRule="auto"/>
        <w:rPr>
          <w:rFonts w:ascii="Arial" w:eastAsia="Arial" w:hAnsi="Arial" w:cs="Arial"/>
        </w:rPr>
      </w:pPr>
    </w:p>
    <w:p w14:paraId="48AA5AFD" w14:textId="04172624" w:rsidR="2D1F9EA9" w:rsidRDefault="2D1F9EA9" w:rsidP="00651E7B">
      <w:pPr>
        <w:rPr>
          <w:rFonts w:eastAsiaTheme="minorEastAsia"/>
        </w:rPr>
      </w:pPr>
      <w:r w:rsidRPr="53DCE409">
        <w:rPr>
          <w:rFonts w:eastAsiaTheme="minorEastAsia"/>
        </w:rPr>
        <w:t>The MSE clearly indicates how well the model predicts, with smaller values indicating better predictive accuracy. A high MSE shows that the model predictions deviate significantly from the actual values, which suggests the need for model improvement.</w:t>
      </w:r>
    </w:p>
    <w:p w14:paraId="75C831BC" w14:textId="6DDFA3F8" w:rsidR="2D1F9EA9" w:rsidRDefault="2D1F9EA9" w:rsidP="00651E7B">
      <w:pPr>
        <w:rPr>
          <w:rFonts w:eastAsiaTheme="minorEastAsia"/>
          <w:lang w:val="vi-VN"/>
        </w:rPr>
      </w:pPr>
      <w:r w:rsidRPr="53DCE409">
        <w:rPr>
          <w:rFonts w:eastAsiaTheme="minorEastAsia"/>
        </w:rPr>
        <w:t>For LSTM models, MSE is useful because it penalizes larger errors more than smaller ones due to the squaring of the residuals. This helps capture the model to make precise predictions, especially in non-linear material deformation processes. In applications, such as predicting stress-strain relationships or flow curves in materials, MSE helps assess how closely the predictions align with experimental data and adjust model parameters or architecture to improve performance.</w:t>
      </w:r>
      <w:r w:rsidR="5002FFBA" w:rsidRPr="53DCE409">
        <w:rPr>
          <w:rFonts w:eastAsiaTheme="minorEastAsia"/>
        </w:rPr>
        <w:t xml:space="preserve"> </w:t>
      </w:r>
    </w:p>
    <w:p w14:paraId="73ED464C" w14:textId="77777777" w:rsidR="00673A20" w:rsidRPr="00673A20" w:rsidRDefault="00673A20" w:rsidP="00651E7B">
      <w:pPr>
        <w:rPr>
          <w:lang w:val="vi-VN"/>
        </w:rPr>
      </w:pPr>
    </w:p>
    <w:p w14:paraId="525F67E8" w14:textId="67854A8A" w:rsidR="5002FFBA" w:rsidRDefault="5002FFBA" w:rsidP="00651E7B">
      <w:pPr>
        <w:rPr>
          <w:rFonts w:eastAsiaTheme="minorEastAsia"/>
        </w:rPr>
      </w:pPr>
      <w:r w:rsidRPr="53DCE409">
        <w:rPr>
          <w:rFonts w:eastAsiaTheme="minorEastAsia"/>
        </w:rPr>
        <w:t>Furthermore, MSE is particularly useful with small datasets, which is often the case in material science research due to the high costs and time requirements of experimental data collection. In such cases, MSE allows the LSTM model to effectively adjust its internal parameters, including the weights of the hidden layers, to reduce prediction errors even with limited data. However, the quality of the dataset is important in determining MSE. If the data is noisy, incomplete, or not representative of the full range of conditions, the MSE may be artificially inflated and result in poor model generalization.</w:t>
      </w:r>
    </w:p>
    <w:p w14:paraId="1D526952" w14:textId="29A005F6" w:rsidR="5002FFBA" w:rsidRDefault="5002FFBA" w:rsidP="00651E7B">
      <w:r w:rsidRPr="53DCE409">
        <w:rPr>
          <w:rFonts w:eastAsiaTheme="minorEastAsia"/>
        </w:rPr>
        <w:t xml:space="preserve"> </w:t>
      </w:r>
    </w:p>
    <w:p w14:paraId="51AB0E03" w14:textId="30F2EBB0" w:rsidR="5002FFBA" w:rsidRDefault="5002FFBA" w:rsidP="00651E7B">
      <w:r w:rsidRPr="53DCE409">
        <w:rPr>
          <w:rFonts w:eastAsiaTheme="minorEastAsia"/>
        </w:rPr>
        <w:t>In summary, MSE is a powerful and widely applicable metric for evaluating the performance of LSTM networks in predicting material behavior, since it highlights both the magnitude and the frequency of errors in the predictions. By minimizing MSE, researchers can improve the accuracy of LSTM models and make more reliable predictions in domains, such as material science, where accurate forecasting of properties is critical for designing materials and optimizing manufacturing processes.</w:t>
      </w:r>
    </w:p>
    <w:p w14:paraId="7D8C23AE" w14:textId="77DBC74D" w:rsidR="00A73285" w:rsidRDefault="00C02B3E" w:rsidP="00F62ACC">
      <w:pPr>
        <w:pStyle w:val="Heading1"/>
        <w:numPr>
          <w:ilvl w:val="0"/>
          <w:numId w:val="30"/>
        </w:numPr>
        <w:spacing w:before="0" w:after="0"/>
      </w:pPr>
      <w:bookmarkStart w:id="38" w:name="_Toc185023257"/>
      <w:bookmarkStart w:id="39" w:name="_Toc185041694"/>
      <w:r>
        <w:lastRenderedPageBreak/>
        <w:t>Methodolog</w:t>
      </w:r>
      <w:r w:rsidR="002C3F65">
        <w:t>y</w:t>
      </w:r>
      <w:bookmarkEnd w:id="38"/>
      <w:bookmarkEnd w:id="39"/>
    </w:p>
    <w:p w14:paraId="5C1CEC52" w14:textId="103413FF" w:rsidR="00933F3B" w:rsidRPr="00933F3B" w:rsidRDefault="00933F3B" w:rsidP="00170C4E">
      <w:pPr>
        <w:pStyle w:val="Heading2"/>
        <w:numPr>
          <w:ilvl w:val="1"/>
          <w:numId w:val="30"/>
        </w:numPr>
      </w:pPr>
      <w:bookmarkStart w:id="40" w:name="_Toc185023258"/>
      <w:bookmarkStart w:id="41" w:name="_Toc185041695"/>
      <w:r>
        <w:t>Constitutive model</w:t>
      </w:r>
      <w:bookmarkEnd w:id="40"/>
      <w:bookmarkEnd w:id="41"/>
    </w:p>
    <w:p w14:paraId="21722173" w14:textId="5F5F2A24" w:rsidR="006A3FDA" w:rsidRPr="003C51CB" w:rsidRDefault="0084561C" w:rsidP="00F62ACC">
      <w:pPr>
        <w:pStyle w:val="Heading3"/>
        <w:numPr>
          <w:ilvl w:val="2"/>
          <w:numId w:val="30"/>
        </w:numPr>
        <w:spacing w:before="0" w:after="0"/>
      </w:pPr>
      <w:bookmarkStart w:id="42" w:name="_Ref184842748"/>
      <w:bookmarkStart w:id="43" w:name="_Ref184842764"/>
      <w:bookmarkStart w:id="44" w:name="_Ref184842808"/>
      <w:bookmarkStart w:id="45" w:name="_Toc185023259"/>
      <w:bookmarkStart w:id="46" w:name="_Toc185041696"/>
      <w:r>
        <w:t>Flow curve fitting</w:t>
      </w:r>
      <w:r w:rsidR="00E74D63">
        <w:t xml:space="preserve"> with Swift – Voce equation</w:t>
      </w:r>
      <w:bookmarkEnd w:id="42"/>
      <w:bookmarkEnd w:id="43"/>
      <w:bookmarkEnd w:id="44"/>
      <w:bookmarkEnd w:id="45"/>
      <w:bookmarkEnd w:id="46"/>
    </w:p>
    <w:p w14:paraId="33A63F70" w14:textId="5FDD76BD" w:rsidR="004B5B17" w:rsidRDefault="680CE2C1" w:rsidP="00651E7B">
      <w:r w:rsidRPr="003C51CB">
        <w:t xml:space="preserve">For low </w:t>
      </w:r>
      <w:r w:rsidR="002F243D">
        <w:t>strain-rate</w:t>
      </w:r>
      <w:r w:rsidRPr="003C51CB">
        <w:t xml:space="preserve">, we fit the stress-strain data with Swift – Voce </w:t>
      </w:r>
      <w:r w:rsidR="00392034" w:rsidRPr="003C51CB">
        <w:t xml:space="preserve">equation. </w:t>
      </w:r>
      <w:r w:rsidR="00651AED" w:rsidRPr="003C51CB">
        <w:t xml:space="preserve">For high </w:t>
      </w:r>
      <w:r w:rsidR="002F243D">
        <w:t>strain-rate</w:t>
      </w:r>
      <w:r w:rsidR="00651AED" w:rsidRPr="003C51CB">
        <w:t xml:space="preserve">, we fit the stress-strain </w:t>
      </w:r>
      <w:r w:rsidR="003A3450" w:rsidRPr="003C51CB">
        <w:t>data separately for high strain (</w:t>
      </w:r>
      <m:oMath>
        <m:r>
          <w:rPr>
            <w:rFonts w:ascii="Cambria Math" w:hAnsi="Cambria Math"/>
          </w:rPr>
          <m:t>ε&gt;=0.02)</m:t>
        </m:r>
      </m:oMath>
      <w:r w:rsidR="003A3450" w:rsidRPr="003C51CB">
        <w:t xml:space="preserve"> and low strain </w:t>
      </w:r>
      <w:r w:rsidR="00651AED" w:rsidRPr="003C51CB">
        <w:t>with the modified Swift – Voce equation</w:t>
      </w:r>
      <w:r w:rsidR="00392034" w:rsidRPr="003C51CB">
        <w:t xml:space="preserve">. The fitted parameters are then used to </w:t>
      </w:r>
      <w:r w:rsidR="007011DB" w:rsidRPr="003C51CB">
        <w:t xml:space="preserve">generate additional data for high strain values that are not available with experiment. The results </w:t>
      </w:r>
      <w:r w:rsidR="007C707B" w:rsidRPr="003C51CB">
        <w:t xml:space="preserve">at RT </w:t>
      </w:r>
      <w:r w:rsidR="007011DB" w:rsidRPr="003C51CB">
        <w:t xml:space="preserve">are shown </w:t>
      </w:r>
      <w:r w:rsidR="00281A17">
        <w:t xml:space="preserve">in </w:t>
      </w:r>
      <w:r w:rsidR="00281A17" w:rsidRPr="00281A17">
        <w:fldChar w:fldCharType="begin"/>
      </w:r>
      <w:r w:rsidR="00281A17" w:rsidRPr="00281A17">
        <w:instrText xml:space="preserve"> REF _Ref185014960 \h  \* MERGEFORMAT </w:instrText>
      </w:r>
      <w:r w:rsidR="00281A17" w:rsidRPr="00281A17">
        <w:fldChar w:fldCharType="separate"/>
      </w:r>
      <w:r w:rsidR="00532ED6" w:rsidRPr="00532ED6">
        <w:t xml:space="preserve">Table </w:t>
      </w:r>
      <w:r w:rsidR="00532ED6" w:rsidRPr="00532ED6">
        <w:rPr>
          <w:noProof/>
        </w:rPr>
        <w:t>3</w:t>
      </w:r>
      <w:r w:rsidR="00532ED6" w:rsidRPr="00532ED6">
        <w:rPr>
          <w:noProof/>
        </w:rPr>
        <w:noBreakHyphen/>
        <w:t>1</w:t>
      </w:r>
      <w:r w:rsidR="00281A17" w:rsidRPr="00281A17">
        <w:fldChar w:fldCharType="end"/>
      </w:r>
      <w:r w:rsidR="007011DB" w:rsidRPr="00281A17">
        <w:t>.</w:t>
      </w:r>
    </w:p>
    <w:p w14:paraId="1A6B1C02" w14:textId="77777777" w:rsidR="00CB5C9D" w:rsidRDefault="00CB5C9D" w:rsidP="00651E7B"/>
    <w:p w14:paraId="298C3BA6" w14:textId="577D2ECC" w:rsidR="00281A17" w:rsidRPr="00CB5C9D" w:rsidRDefault="00CB5C9D" w:rsidP="00CB5C9D">
      <w:pPr>
        <w:pStyle w:val="Caption"/>
        <w:spacing w:after="0" w:line="360" w:lineRule="auto"/>
        <w:rPr>
          <w:b w:val="0"/>
        </w:rPr>
      </w:pPr>
      <w:bookmarkStart w:id="47" w:name="_Ref185014960"/>
      <w:r w:rsidRPr="00933F3B">
        <w:rPr>
          <w:b w:val="0"/>
          <w:bCs/>
        </w:rPr>
        <w:t xml:space="preserve">Table </w:t>
      </w:r>
      <w:r>
        <w:rPr>
          <w:b w:val="0"/>
          <w:bCs/>
        </w:rPr>
        <w:fldChar w:fldCharType="begin"/>
      </w:r>
      <w:r>
        <w:rPr>
          <w:b w:val="0"/>
          <w:bCs/>
        </w:rPr>
        <w:instrText xml:space="preserve"> STYLEREF 1 \s </w:instrText>
      </w:r>
      <w:r>
        <w:rPr>
          <w:b w:val="0"/>
          <w:bCs/>
        </w:rPr>
        <w:fldChar w:fldCharType="separate"/>
      </w:r>
      <w:r w:rsidR="00532ED6">
        <w:rPr>
          <w:b w:val="0"/>
          <w:bCs/>
          <w:noProof/>
        </w:rPr>
        <w:t>3</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532ED6">
        <w:rPr>
          <w:b w:val="0"/>
          <w:bCs/>
          <w:noProof/>
        </w:rPr>
        <w:t>1</w:t>
      </w:r>
      <w:r>
        <w:rPr>
          <w:b w:val="0"/>
          <w:bCs/>
        </w:rPr>
        <w:fldChar w:fldCharType="end"/>
      </w:r>
      <w:bookmarkEnd w:id="47"/>
      <w:r w:rsidRPr="00933F3B">
        <w:rPr>
          <w:b w:val="0"/>
          <w:bCs/>
        </w:rPr>
        <w:t>: Flow</w:t>
      </w:r>
      <w:r w:rsidRPr="00D839F8">
        <w:rPr>
          <w:b w:val="0"/>
          <w:bCs/>
        </w:rPr>
        <w:t xml:space="preserve"> curve fitting results</w:t>
      </w:r>
      <w:r>
        <w:rPr>
          <w:b w:val="0"/>
          <w:bCs/>
        </w:rPr>
        <w:t xml:space="preserve"> at RT.</w:t>
      </w:r>
    </w:p>
    <w:p w14:paraId="2F529FE9" w14:textId="5A72DA9F" w:rsidR="00B92573" w:rsidRPr="003C51CB" w:rsidRDefault="00B92573" w:rsidP="00651E7B">
      <w:r w:rsidRPr="003C51CB">
        <w:t xml:space="preserve">Swift - Voce result: </w:t>
      </w:r>
    </w:p>
    <w:tbl>
      <w:tblPr>
        <w:tblStyle w:val="TableGrid"/>
        <w:tblW w:w="9020" w:type="dxa"/>
        <w:tblLayout w:type="fixed"/>
        <w:tblLook w:val="06A0" w:firstRow="1" w:lastRow="0" w:firstColumn="1" w:lastColumn="0" w:noHBand="1" w:noVBand="1"/>
      </w:tblPr>
      <w:tblGrid>
        <w:gridCol w:w="1980"/>
        <w:gridCol w:w="992"/>
        <w:gridCol w:w="1134"/>
        <w:gridCol w:w="709"/>
        <w:gridCol w:w="992"/>
        <w:gridCol w:w="992"/>
        <w:gridCol w:w="993"/>
        <w:gridCol w:w="1228"/>
      </w:tblGrid>
      <w:tr w:rsidR="00DC292B" w:rsidRPr="003C51CB" w14:paraId="2CA9F9C2" w14:textId="77777777" w:rsidTr="00DC292B">
        <w:trPr>
          <w:trHeight w:val="300"/>
        </w:trPr>
        <w:tc>
          <w:tcPr>
            <w:tcW w:w="1980" w:type="dxa"/>
          </w:tcPr>
          <w:p w14:paraId="0FCD7B80" w14:textId="77777777" w:rsidR="00B92573" w:rsidRPr="003C51CB" w:rsidRDefault="00B92573" w:rsidP="00651E7B">
            <w:pPr>
              <w:rPr>
                <w:sz w:val="21"/>
                <w:szCs w:val="21"/>
              </w:rPr>
            </w:pPr>
            <w:r w:rsidRPr="003C51CB">
              <w:rPr>
                <w:sz w:val="21"/>
                <w:szCs w:val="21"/>
              </w:rPr>
              <w:t>Condition</w:t>
            </w:r>
          </w:p>
        </w:tc>
        <w:tc>
          <w:tcPr>
            <w:tcW w:w="992" w:type="dxa"/>
          </w:tcPr>
          <w:p w14:paraId="59078669" w14:textId="77777777" w:rsidR="00B92573" w:rsidRPr="003C51CB" w:rsidRDefault="00B92573" w:rsidP="00651E7B">
            <w:pPr>
              <w:rPr>
                <w:sz w:val="21"/>
                <w:szCs w:val="21"/>
              </w:rPr>
            </w:pPr>
            <m:oMathPara>
              <m:oMath>
                <m:r>
                  <w:rPr>
                    <w:rFonts w:ascii="Cambria Math" w:hAnsi="Cambria Math"/>
                    <w:sz w:val="21"/>
                    <w:szCs w:val="21"/>
                  </w:rPr>
                  <m:t>α</m:t>
                </m:r>
              </m:oMath>
            </m:oMathPara>
          </w:p>
        </w:tc>
        <w:tc>
          <w:tcPr>
            <w:tcW w:w="1134" w:type="dxa"/>
          </w:tcPr>
          <w:p w14:paraId="10BC4ABB" w14:textId="77777777" w:rsidR="00B92573" w:rsidRPr="003C51CB" w:rsidRDefault="00B92573" w:rsidP="00651E7B">
            <w:pPr>
              <w:rPr>
                <w:sz w:val="21"/>
                <w:szCs w:val="21"/>
              </w:rPr>
            </w:pPr>
            <m:oMathPara>
              <m:oMath>
                <m:r>
                  <w:rPr>
                    <w:rFonts w:ascii="Cambria Math" w:hAnsi="Cambria Math"/>
                    <w:sz w:val="21"/>
                    <w:szCs w:val="21"/>
                  </w:rPr>
                  <m:t>A</m:t>
                </m:r>
              </m:oMath>
            </m:oMathPara>
          </w:p>
        </w:tc>
        <w:tc>
          <w:tcPr>
            <w:tcW w:w="709" w:type="dxa"/>
          </w:tcPr>
          <w:p w14:paraId="228BA095" w14:textId="77777777" w:rsidR="00B92573" w:rsidRPr="003C51CB" w:rsidRDefault="00000000" w:rsidP="00651E7B">
            <w:pPr>
              <w:rPr>
                <w:sz w:val="21"/>
                <w:szCs w:val="21"/>
              </w:rPr>
            </w:pPr>
            <m:oMathPara>
              <m:oMath>
                <m:sSub>
                  <m:sSubPr>
                    <m:ctrlPr>
                      <w:rPr>
                        <w:rFonts w:ascii="Cambria Math" w:hAnsi="Cambria Math"/>
                        <w:i/>
                        <w:sz w:val="21"/>
                        <w:szCs w:val="21"/>
                      </w:rPr>
                    </m:ctrlPr>
                  </m:sSubPr>
                  <m:e>
                    <m:r>
                      <w:rPr>
                        <w:rFonts w:ascii="Cambria Math" w:hAnsi="Cambria Math"/>
                        <w:sz w:val="21"/>
                        <w:szCs w:val="21"/>
                      </w:rPr>
                      <m:t>ε</m:t>
                    </m:r>
                  </m:e>
                  <m:sub>
                    <m:r>
                      <w:rPr>
                        <w:rFonts w:ascii="Cambria Math" w:hAnsi="Cambria Math"/>
                        <w:sz w:val="21"/>
                        <w:szCs w:val="21"/>
                      </w:rPr>
                      <m:t>0</m:t>
                    </m:r>
                  </m:sub>
                </m:sSub>
              </m:oMath>
            </m:oMathPara>
          </w:p>
        </w:tc>
        <w:tc>
          <w:tcPr>
            <w:tcW w:w="992" w:type="dxa"/>
          </w:tcPr>
          <w:p w14:paraId="619C33E4" w14:textId="77777777" w:rsidR="00B92573" w:rsidRPr="003C51CB" w:rsidRDefault="00B92573" w:rsidP="00651E7B">
            <w:pPr>
              <w:rPr>
                <w:sz w:val="21"/>
                <w:szCs w:val="21"/>
              </w:rPr>
            </w:pPr>
            <m:oMathPara>
              <m:oMath>
                <m:r>
                  <w:rPr>
                    <w:rFonts w:ascii="Cambria Math" w:hAnsi="Cambria Math"/>
                    <w:sz w:val="21"/>
                    <w:szCs w:val="21"/>
                  </w:rPr>
                  <m:t>n</m:t>
                </m:r>
              </m:oMath>
            </m:oMathPara>
          </w:p>
        </w:tc>
        <w:tc>
          <w:tcPr>
            <w:tcW w:w="992" w:type="dxa"/>
          </w:tcPr>
          <w:p w14:paraId="407FA1C5" w14:textId="77777777" w:rsidR="00B92573" w:rsidRPr="003C51CB" w:rsidRDefault="00000000" w:rsidP="00651E7B">
            <w:pPr>
              <w:rPr>
                <w:sz w:val="21"/>
                <w:szCs w:val="21"/>
              </w:rPr>
            </w:pPr>
            <m:oMathPara>
              <m:oMath>
                <m:sSub>
                  <m:sSubPr>
                    <m:ctrlPr>
                      <w:rPr>
                        <w:rFonts w:ascii="Cambria Math" w:hAnsi="Cambria Math"/>
                        <w:sz w:val="21"/>
                        <w:szCs w:val="21"/>
                      </w:rPr>
                    </m:ctrlPr>
                  </m:sSubPr>
                  <m:e>
                    <m:r>
                      <w:rPr>
                        <w:rFonts w:ascii="Cambria Math" w:hAnsi="Cambria Math"/>
                        <w:sz w:val="21"/>
                        <w:szCs w:val="21"/>
                      </w:rPr>
                      <m:t>k</m:t>
                    </m:r>
                  </m:e>
                  <m:sub>
                    <m:r>
                      <m:rPr>
                        <m:sty m:val="p"/>
                      </m:rPr>
                      <w:rPr>
                        <w:rFonts w:ascii="Cambria Math" w:hAnsi="Cambria Math"/>
                        <w:sz w:val="21"/>
                        <w:szCs w:val="21"/>
                      </w:rPr>
                      <m:t>0</m:t>
                    </m:r>
                  </m:sub>
                </m:sSub>
              </m:oMath>
            </m:oMathPara>
          </w:p>
        </w:tc>
        <w:tc>
          <w:tcPr>
            <w:tcW w:w="993" w:type="dxa"/>
          </w:tcPr>
          <w:p w14:paraId="7B6DEAA3" w14:textId="77777777" w:rsidR="00B92573" w:rsidRPr="003C51CB" w:rsidRDefault="00B92573" w:rsidP="00651E7B">
            <w:pPr>
              <w:rPr>
                <w:sz w:val="21"/>
                <w:szCs w:val="21"/>
              </w:rPr>
            </w:pPr>
            <m:oMathPara>
              <m:oMath>
                <m:r>
                  <w:rPr>
                    <w:rFonts w:ascii="Cambria Math" w:hAnsi="Cambria Math"/>
                    <w:sz w:val="21"/>
                    <w:szCs w:val="21"/>
                  </w:rPr>
                  <m:t>Q</m:t>
                </m:r>
              </m:oMath>
            </m:oMathPara>
          </w:p>
        </w:tc>
        <w:tc>
          <w:tcPr>
            <w:tcW w:w="1228" w:type="dxa"/>
          </w:tcPr>
          <w:p w14:paraId="42CF7AE2" w14:textId="77777777" w:rsidR="00B92573" w:rsidRPr="003C51CB" w:rsidRDefault="00000000" w:rsidP="00651E7B">
            <w:pPr>
              <w:rPr>
                <w:sz w:val="21"/>
                <w:szCs w:val="21"/>
              </w:rPr>
            </w:pPr>
            <m:oMathPara>
              <m:oMath>
                <m:sSub>
                  <m:sSubPr>
                    <m:ctrlPr>
                      <w:rPr>
                        <w:rFonts w:ascii="Cambria Math" w:hAnsi="Cambria Math"/>
                        <w:sz w:val="21"/>
                        <w:szCs w:val="21"/>
                      </w:rPr>
                    </m:ctrlPr>
                  </m:sSubPr>
                  <m:e>
                    <m:r>
                      <w:rPr>
                        <w:rFonts w:ascii="Cambria Math" w:hAnsi="Cambria Math"/>
                        <w:sz w:val="21"/>
                        <w:szCs w:val="21"/>
                      </w:rPr>
                      <m:t>β</m:t>
                    </m:r>
                  </m:e>
                  <m:sub>
                    <m:r>
                      <m:rPr>
                        <m:sty m:val="p"/>
                      </m:rPr>
                      <w:rPr>
                        <w:rFonts w:ascii="Cambria Math" w:hAnsi="Cambria Math"/>
                        <w:sz w:val="21"/>
                        <w:szCs w:val="21"/>
                      </w:rPr>
                      <m:t>0</m:t>
                    </m:r>
                  </m:sub>
                </m:sSub>
              </m:oMath>
            </m:oMathPara>
          </w:p>
        </w:tc>
      </w:tr>
      <w:tr w:rsidR="00DC292B" w:rsidRPr="003C51CB" w14:paraId="2AF92A8E" w14:textId="77777777" w:rsidTr="00DC292B">
        <w:trPr>
          <w:trHeight w:val="300"/>
        </w:trPr>
        <w:tc>
          <w:tcPr>
            <w:tcW w:w="1980" w:type="dxa"/>
          </w:tcPr>
          <w:p w14:paraId="0FDF5029" w14:textId="77777777"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RD</m:t>
                </m:r>
              </m:oMath>
            </m:oMathPara>
          </w:p>
        </w:tc>
        <w:tc>
          <w:tcPr>
            <w:tcW w:w="992" w:type="dxa"/>
            <w:vAlign w:val="center"/>
          </w:tcPr>
          <w:p w14:paraId="0512EFB8" w14:textId="3ECE2382" w:rsidR="00B92573" w:rsidRPr="003C51CB" w:rsidRDefault="00393256" w:rsidP="00651E7B">
            <w:pPr>
              <w:jc w:val="center"/>
              <w:rPr>
                <w:rFonts w:eastAsia="Arial" w:cs="Arial"/>
                <w:sz w:val="16"/>
                <w:szCs w:val="16"/>
              </w:rPr>
            </w:pPr>
            <w:r w:rsidRPr="003C51CB">
              <w:rPr>
                <w:rFonts w:eastAsia="Arial" w:cs="Arial"/>
                <w:sz w:val="16"/>
                <w:szCs w:val="16"/>
              </w:rPr>
              <w:t>-</w:t>
            </w:r>
            <w:r w:rsidR="2D3F0E18" w:rsidRPr="003C51CB">
              <w:rPr>
                <w:rFonts w:eastAsia="Arial" w:cs="Arial"/>
                <w:sz w:val="16"/>
                <w:szCs w:val="16"/>
              </w:rPr>
              <w:t>0.0843</w:t>
            </w:r>
          </w:p>
        </w:tc>
        <w:tc>
          <w:tcPr>
            <w:tcW w:w="1134" w:type="dxa"/>
            <w:vAlign w:val="center"/>
          </w:tcPr>
          <w:p w14:paraId="42830983" w14:textId="799BE209" w:rsidR="00B92573" w:rsidRPr="003C51CB" w:rsidRDefault="2D3F0E18" w:rsidP="00651E7B">
            <w:pPr>
              <w:jc w:val="center"/>
              <w:rPr>
                <w:rFonts w:eastAsia="Arial" w:cs="Arial"/>
                <w:sz w:val="16"/>
                <w:szCs w:val="16"/>
              </w:rPr>
            </w:pPr>
            <w:r w:rsidRPr="003C51CB">
              <w:rPr>
                <w:rFonts w:eastAsia="Arial" w:cs="Arial"/>
                <w:sz w:val="16"/>
                <w:szCs w:val="16"/>
              </w:rPr>
              <w:t>1855.4915</w:t>
            </w:r>
          </w:p>
        </w:tc>
        <w:tc>
          <w:tcPr>
            <w:tcW w:w="709" w:type="dxa"/>
            <w:vAlign w:val="center"/>
          </w:tcPr>
          <w:p w14:paraId="3810ABC0" w14:textId="2159162D" w:rsidR="00B92573" w:rsidRPr="003C51CB" w:rsidRDefault="2D3F0E18" w:rsidP="00651E7B">
            <w:pPr>
              <w:jc w:val="center"/>
              <w:rPr>
                <w:rFonts w:eastAsia="Arial" w:cs="Arial"/>
                <w:sz w:val="16"/>
                <w:szCs w:val="16"/>
              </w:rPr>
            </w:pPr>
            <w:r w:rsidRPr="003C51CB">
              <w:rPr>
                <w:rFonts w:eastAsia="Arial" w:cs="Arial"/>
                <w:sz w:val="16"/>
                <w:szCs w:val="16"/>
              </w:rPr>
              <w:t>0.0005</w:t>
            </w:r>
          </w:p>
        </w:tc>
        <w:tc>
          <w:tcPr>
            <w:tcW w:w="992" w:type="dxa"/>
            <w:vAlign w:val="center"/>
          </w:tcPr>
          <w:p w14:paraId="7299B153" w14:textId="0E6B2A6A" w:rsidR="00B92573" w:rsidRPr="003C51CB" w:rsidRDefault="2D3F0E18" w:rsidP="00651E7B">
            <w:pPr>
              <w:jc w:val="center"/>
              <w:rPr>
                <w:rFonts w:eastAsia="Arial" w:cs="Arial"/>
                <w:sz w:val="16"/>
                <w:szCs w:val="16"/>
              </w:rPr>
            </w:pPr>
            <w:r w:rsidRPr="003C51CB">
              <w:rPr>
                <w:rFonts w:eastAsia="Arial" w:cs="Arial"/>
                <w:sz w:val="16"/>
                <w:szCs w:val="16"/>
              </w:rPr>
              <w:t>-0.210</w:t>
            </w:r>
            <w:r w:rsidR="0B0841E0" w:rsidRPr="003C51CB">
              <w:rPr>
                <w:rFonts w:eastAsia="Arial" w:cs="Arial"/>
                <w:sz w:val="16"/>
                <w:szCs w:val="16"/>
              </w:rPr>
              <w:t>0</w:t>
            </w:r>
          </w:p>
        </w:tc>
        <w:tc>
          <w:tcPr>
            <w:tcW w:w="992" w:type="dxa"/>
            <w:vAlign w:val="center"/>
          </w:tcPr>
          <w:p w14:paraId="0D34AF6C" w14:textId="3818FF3E" w:rsidR="00B92573" w:rsidRPr="003C51CB" w:rsidRDefault="2D3F0E18" w:rsidP="00651E7B">
            <w:pPr>
              <w:jc w:val="center"/>
              <w:rPr>
                <w:rFonts w:eastAsia="Arial" w:cs="Arial"/>
                <w:sz w:val="16"/>
                <w:szCs w:val="16"/>
              </w:rPr>
            </w:pPr>
            <w:r w:rsidRPr="003C51CB">
              <w:rPr>
                <w:rFonts w:eastAsia="Arial" w:cs="Arial"/>
                <w:sz w:val="16"/>
                <w:szCs w:val="16"/>
              </w:rPr>
              <w:t>699.9021</w:t>
            </w:r>
          </w:p>
        </w:tc>
        <w:tc>
          <w:tcPr>
            <w:tcW w:w="993" w:type="dxa"/>
            <w:vAlign w:val="center"/>
          </w:tcPr>
          <w:p w14:paraId="393A75DC" w14:textId="5FA00E25" w:rsidR="00B92573" w:rsidRPr="003C51CB" w:rsidRDefault="2D3F0E18" w:rsidP="00651E7B">
            <w:pPr>
              <w:jc w:val="center"/>
              <w:rPr>
                <w:rFonts w:eastAsia="Arial" w:cs="Arial"/>
                <w:sz w:val="16"/>
                <w:szCs w:val="16"/>
              </w:rPr>
            </w:pPr>
            <w:r w:rsidRPr="003C51CB">
              <w:rPr>
                <w:rFonts w:eastAsia="Arial" w:cs="Arial"/>
                <w:sz w:val="16"/>
                <w:szCs w:val="16"/>
              </w:rPr>
              <w:t>528.6419</w:t>
            </w:r>
          </w:p>
        </w:tc>
        <w:tc>
          <w:tcPr>
            <w:tcW w:w="1228" w:type="dxa"/>
            <w:vAlign w:val="center"/>
          </w:tcPr>
          <w:p w14:paraId="12C85889" w14:textId="260E9691" w:rsidR="00B92573" w:rsidRPr="003C51CB" w:rsidRDefault="2D3F0E18" w:rsidP="00651E7B">
            <w:pPr>
              <w:jc w:val="center"/>
              <w:rPr>
                <w:rFonts w:eastAsia="Arial" w:cs="Arial"/>
                <w:sz w:val="16"/>
                <w:szCs w:val="16"/>
              </w:rPr>
            </w:pPr>
            <w:r w:rsidRPr="003C51CB">
              <w:rPr>
                <w:rFonts w:eastAsia="Arial" w:cs="Arial"/>
                <w:sz w:val="16"/>
                <w:szCs w:val="16"/>
              </w:rPr>
              <w:t>12990.0817</w:t>
            </w:r>
          </w:p>
        </w:tc>
      </w:tr>
      <w:tr w:rsidR="00DC292B" w:rsidRPr="003C51CB" w14:paraId="0A961B5E" w14:textId="77777777" w:rsidTr="00DC292B">
        <w:trPr>
          <w:trHeight w:val="300"/>
        </w:trPr>
        <w:tc>
          <w:tcPr>
            <w:tcW w:w="1980" w:type="dxa"/>
          </w:tcPr>
          <w:p w14:paraId="33E25890" w14:textId="3D8CB627"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DD</m:t>
                </m:r>
              </m:oMath>
            </m:oMathPara>
          </w:p>
        </w:tc>
        <w:tc>
          <w:tcPr>
            <w:tcW w:w="992" w:type="dxa"/>
            <w:vAlign w:val="center"/>
          </w:tcPr>
          <w:p w14:paraId="0D6C5106" w14:textId="78F520E0" w:rsidR="00B92573" w:rsidRPr="003C51CB" w:rsidRDefault="00E2291A" w:rsidP="00651E7B">
            <w:pPr>
              <w:jc w:val="center"/>
              <w:rPr>
                <w:rFonts w:eastAsia="Arial" w:cs="Arial"/>
                <w:sz w:val="16"/>
                <w:szCs w:val="16"/>
              </w:rPr>
            </w:pPr>
            <w:r w:rsidRPr="003C51CB">
              <w:rPr>
                <w:rFonts w:eastAsia="Arial" w:cs="Arial"/>
                <w:sz w:val="16"/>
                <w:szCs w:val="16"/>
              </w:rPr>
              <w:t>-</w:t>
            </w:r>
            <w:r w:rsidR="65F82B33" w:rsidRPr="003C51CB">
              <w:rPr>
                <w:rFonts w:eastAsia="Arial" w:cs="Arial"/>
                <w:sz w:val="16"/>
                <w:szCs w:val="16"/>
              </w:rPr>
              <w:t>0.0351</w:t>
            </w:r>
          </w:p>
        </w:tc>
        <w:tc>
          <w:tcPr>
            <w:tcW w:w="1134" w:type="dxa"/>
            <w:vAlign w:val="center"/>
          </w:tcPr>
          <w:p w14:paraId="0F6D1C50" w14:textId="2334D489" w:rsidR="00B92573" w:rsidRPr="003C51CB" w:rsidRDefault="65F82B33" w:rsidP="00651E7B">
            <w:pPr>
              <w:jc w:val="center"/>
              <w:rPr>
                <w:rFonts w:eastAsia="Arial" w:cs="Arial"/>
                <w:sz w:val="16"/>
                <w:szCs w:val="16"/>
              </w:rPr>
            </w:pPr>
            <w:r w:rsidRPr="003C51CB">
              <w:rPr>
                <w:rFonts w:eastAsia="Arial" w:cs="Arial"/>
                <w:sz w:val="16"/>
                <w:szCs w:val="16"/>
              </w:rPr>
              <w:t>1449.0665</w:t>
            </w:r>
          </w:p>
        </w:tc>
        <w:tc>
          <w:tcPr>
            <w:tcW w:w="709" w:type="dxa"/>
            <w:vAlign w:val="center"/>
          </w:tcPr>
          <w:p w14:paraId="67E3E753" w14:textId="30B7E34B" w:rsidR="00B92573" w:rsidRPr="003C51CB" w:rsidRDefault="65F82B33" w:rsidP="00651E7B">
            <w:pPr>
              <w:jc w:val="center"/>
              <w:rPr>
                <w:rFonts w:eastAsia="Arial" w:cs="Arial"/>
                <w:sz w:val="16"/>
                <w:szCs w:val="16"/>
              </w:rPr>
            </w:pPr>
            <w:r w:rsidRPr="003C51CB">
              <w:rPr>
                <w:rFonts w:eastAsia="Arial" w:cs="Arial"/>
                <w:sz w:val="16"/>
                <w:szCs w:val="16"/>
              </w:rPr>
              <w:t>0.0007</w:t>
            </w:r>
          </w:p>
        </w:tc>
        <w:tc>
          <w:tcPr>
            <w:tcW w:w="992" w:type="dxa"/>
            <w:vAlign w:val="center"/>
          </w:tcPr>
          <w:p w14:paraId="2D2E592F" w14:textId="26385440" w:rsidR="00B92573" w:rsidRPr="003C51CB" w:rsidRDefault="65F82B33" w:rsidP="00651E7B">
            <w:pPr>
              <w:jc w:val="center"/>
              <w:rPr>
                <w:rFonts w:eastAsia="Arial" w:cs="Arial"/>
                <w:sz w:val="16"/>
                <w:szCs w:val="16"/>
              </w:rPr>
            </w:pPr>
            <w:r w:rsidRPr="003C51CB">
              <w:rPr>
                <w:rFonts w:eastAsia="Arial" w:cs="Arial"/>
                <w:sz w:val="16"/>
                <w:szCs w:val="16"/>
              </w:rPr>
              <w:t>-0.3575</w:t>
            </w:r>
          </w:p>
        </w:tc>
        <w:tc>
          <w:tcPr>
            <w:tcW w:w="992" w:type="dxa"/>
            <w:vAlign w:val="center"/>
          </w:tcPr>
          <w:p w14:paraId="6620277B" w14:textId="77528EC8" w:rsidR="00B92573" w:rsidRPr="003C51CB" w:rsidRDefault="65F82B33" w:rsidP="00651E7B">
            <w:pPr>
              <w:jc w:val="center"/>
              <w:rPr>
                <w:rFonts w:eastAsia="Arial" w:cs="Arial"/>
                <w:sz w:val="16"/>
                <w:szCs w:val="16"/>
              </w:rPr>
            </w:pPr>
            <w:r w:rsidRPr="003C51CB">
              <w:rPr>
                <w:rFonts w:eastAsia="Arial" w:cs="Arial"/>
                <w:sz w:val="16"/>
                <w:szCs w:val="16"/>
              </w:rPr>
              <w:t>654.2613</w:t>
            </w:r>
          </w:p>
        </w:tc>
        <w:tc>
          <w:tcPr>
            <w:tcW w:w="993" w:type="dxa"/>
            <w:vAlign w:val="center"/>
          </w:tcPr>
          <w:p w14:paraId="7A97777E" w14:textId="5CF4643C" w:rsidR="00B92573" w:rsidRPr="003C51CB" w:rsidRDefault="65F82B33" w:rsidP="00651E7B">
            <w:pPr>
              <w:jc w:val="center"/>
              <w:rPr>
                <w:rFonts w:eastAsia="Arial" w:cs="Arial"/>
                <w:sz w:val="16"/>
                <w:szCs w:val="16"/>
              </w:rPr>
            </w:pPr>
            <w:r w:rsidRPr="003C51CB">
              <w:rPr>
                <w:rFonts w:eastAsia="Arial" w:cs="Arial"/>
                <w:sz w:val="16"/>
                <w:szCs w:val="16"/>
              </w:rPr>
              <w:t>482.9348</w:t>
            </w:r>
          </w:p>
        </w:tc>
        <w:tc>
          <w:tcPr>
            <w:tcW w:w="1228" w:type="dxa"/>
            <w:vAlign w:val="center"/>
          </w:tcPr>
          <w:p w14:paraId="1FD00680" w14:textId="37C98286" w:rsidR="00B92573" w:rsidRPr="003C51CB" w:rsidRDefault="65F82B33" w:rsidP="00651E7B">
            <w:pPr>
              <w:jc w:val="center"/>
              <w:rPr>
                <w:rFonts w:eastAsia="Arial" w:cs="Arial"/>
                <w:sz w:val="16"/>
                <w:szCs w:val="16"/>
              </w:rPr>
            </w:pPr>
            <w:r w:rsidRPr="003C51CB">
              <w:rPr>
                <w:rFonts w:eastAsia="Arial" w:cs="Arial"/>
                <w:sz w:val="16"/>
                <w:szCs w:val="16"/>
              </w:rPr>
              <w:t>11932.3490</w:t>
            </w:r>
          </w:p>
        </w:tc>
      </w:tr>
      <w:tr w:rsidR="00DC292B" w:rsidRPr="003C51CB" w14:paraId="31D9E829" w14:textId="77777777" w:rsidTr="00DC292B">
        <w:trPr>
          <w:trHeight w:val="300"/>
        </w:trPr>
        <w:tc>
          <w:tcPr>
            <w:tcW w:w="1980" w:type="dxa"/>
          </w:tcPr>
          <w:p w14:paraId="3BA4A7D6" w14:textId="3819A305"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TD</m:t>
                </m:r>
              </m:oMath>
            </m:oMathPara>
          </w:p>
        </w:tc>
        <w:tc>
          <w:tcPr>
            <w:tcW w:w="992" w:type="dxa"/>
            <w:vAlign w:val="center"/>
          </w:tcPr>
          <w:p w14:paraId="36C7898B" w14:textId="3777AF97" w:rsidR="00B92573" w:rsidRPr="003C51CB" w:rsidRDefault="02099526" w:rsidP="00651E7B">
            <w:pPr>
              <w:jc w:val="center"/>
              <w:rPr>
                <w:rFonts w:eastAsia="Arial" w:cs="Arial"/>
                <w:sz w:val="16"/>
                <w:szCs w:val="16"/>
              </w:rPr>
            </w:pPr>
            <w:r w:rsidRPr="003C51CB">
              <w:rPr>
                <w:rFonts w:eastAsia="Arial" w:cs="Arial"/>
                <w:sz w:val="16"/>
                <w:szCs w:val="16"/>
              </w:rPr>
              <w:t>-0.0162</w:t>
            </w:r>
          </w:p>
        </w:tc>
        <w:tc>
          <w:tcPr>
            <w:tcW w:w="1134" w:type="dxa"/>
            <w:vAlign w:val="center"/>
          </w:tcPr>
          <w:p w14:paraId="1FF47A4E" w14:textId="05681870" w:rsidR="00B92573" w:rsidRPr="003C51CB" w:rsidRDefault="02099526" w:rsidP="00651E7B">
            <w:pPr>
              <w:jc w:val="center"/>
              <w:rPr>
                <w:rFonts w:eastAsia="Arial" w:cs="Arial"/>
                <w:sz w:val="16"/>
                <w:szCs w:val="16"/>
              </w:rPr>
            </w:pPr>
            <w:r w:rsidRPr="003C51CB">
              <w:rPr>
                <w:rFonts w:eastAsia="Arial" w:cs="Arial"/>
                <w:sz w:val="16"/>
                <w:szCs w:val="16"/>
              </w:rPr>
              <w:t>1859.3901</w:t>
            </w:r>
          </w:p>
        </w:tc>
        <w:tc>
          <w:tcPr>
            <w:tcW w:w="709" w:type="dxa"/>
            <w:vAlign w:val="center"/>
          </w:tcPr>
          <w:p w14:paraId="0104CFE4" w14:textId="5246A4B5" w:rsidR="00B92573"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30A8113B" w14:textId="36C74854" w:rsidR="00B92573" w:rsidRPr="003C51CB" w:rsidRDefault="02099526" w:rsidP="00651E7B">
            <w:pPr>
              <w:jc w:val="center"/>
              <w:rPr>
                <w:rFonts w:eastAsia="Arial" w:cs="Arial"/>
                <w:sz w:val="16"/>
                <w:szCs w:val="16"/>
              </w:rPr>
            </w:pPr>
            <w:r w:rsidRPr="003C51CB">
              <w:rPr>
                <w:rFonts w:eastAsia="Arial" w:cs="Arial"/>
                <w:sz w:val="16"/>
                <w:szCs w:val="16"/>
              </w:rPr>
              <w:t>-0.4505</w:t>
            </w:r>
          </w:p>
        </w:tc>
        <w:tc>
          <w:tcPr>
            <w:tcW w:w="992" w:type="dxa"/>
            <w:vAlign w:val="center"/>
          </w:tcPr>
          <w:p w14:paraId="3AA9CF24" w14:textId="79DA5A13" w:rsidR="00B92573" w:rsidRPr="003C51CB" w:rsidRDefault="02099526" w:rsidP="00651E7B">
            <w:pPr>
              <w:jc w:val="center"/>
              <w:rPr>
                <w:rFonts w:eastAsia="Arial" w:cs="Arial"/>
                <w:sz w:val="16"/>
                <w:szCs w:val="16"/>
              </w:rPr>
            </w:pPr>
            <w:r w:rsidRPr="003C51CB">
              <w:rPr>
                <w:rFonts w:eastAsia="Arial" w:cs="Arial"/>
                <w:sz w:val="16"/>
                <w:szCs w:val="16"/>
              </w:rPr>
              <w:t>670.9988</w:t>
            </w:r>
          </w:p>
        </w:tc>
        <w:tc>
          <w:tcPr>
            <w:tcW w:w="993" w:type="dxa"/>
            <w:vAlign w:val="center"/>
          </w:tcPr>
          <w:p w14:paraId="1F7C5ABB" w14:textId="2B52707F" w:rsidR="00B92573" w:rsidRPr="003C51CB" w:rsidRDefault="02099526" w:rsidP="00651E7B">
            <w:pPr>
              <w:jc w:val="center"/>
              <w:rPr>
                <w:rFonts w:eastAsia="Arial" w:cs="Arial"/>
                <w:sz w:val="16"/>
                <w:szCs w:val="16"/>
              </w:rPr>
            </w:pPr>
            <w:r w:rsidRPr="003C51CB">
              <w:rPr>
                <w:rFonts w:eastAsia="Arial" w:cs="Arial"/>
                <w:sz w:val="16"/>
                <w:szCs w:val="16"/>
              </w:rPr>
              <w:t>480.5649</w:t>
            </w:r>
          </w:p>
        </w:tc>
        <w:tc>
          <w:tcPr>
            <w:tcW w:w="1228" w:type="dxa"/>
            <w:vAlign w:val="center"/>
          </w:tcPr>
          <w:p w14:paraId="00B16E1C" w14:textId="2AED0428" w:rsidR="00B92573" w:rsidRPr="003C51CB" w:rsidRDefault="02099526" w:rsidP="00651E7B">
            <w:pPr>
              <w:jc w:val="center"/>
              <w:rPr>
                <w:rFonts w:eastAsia="Arial" w:cs="Arial"/>
                <w:sz w:val="16"/>
                <w:szCs w:val="16"/>
              </w:rPr>
            </w:pPr>
            <w:r w:rsidRPr="003C51CB">
              <w:rPr>
                <w:rFonts w:eastAsia="Arial" w:cs="Arial"/>
                <w:sz w:val="16"/>
                <w:szCs w:val="16"/>
              </w:rPr>
              <w:t>11558.5423</w:t>
            </w:r>
          </w:p>
        </w:tc>
      </w:tr>
      <w:tr w:rsidR="00DC292B" w:rsidRPr="003C51CB" w14:paraId="4D09B925" w14:textId="77777777" w:rsidTr="00DC292B">
        <w:trPr>
          <w:trHeight w:val="300"/>
        </w:trPr>
        <w:tc>
          <w:tcPr>
            <w:tcW w:w="1980" w:type="dxa"/>
          </w:tcPr>
          <w:p w14:paraId="0FAC4B62" w14:textId="4A8FBED2"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RD</m:t>
                </m:r>
              </m:oMath>
            </m:oMathPara>
          </w:p>
        </w:tc>
        <w:tc>
          <w:tcPr>
            <w:tcW w:w="992" w:type="dxa"/>
            <w:vAlign w:val="center"/>
          </w:tcPr>
          <w:p w14:paraId="5FD4AF73" w14:textId="1A07448E" w:rsidR="00B92573" w:rsidRPr="003C51CB" w:rsidRDefault="49E540DB" w:rsidP="00651E7B">
            <w:pPr>
              <w:jc w:val="center"/>
              <w:rPr>
                <w:rFonts w:eastAsia="Arial" w:cs="Arial"/>
                <w:sz w:val="16"/>
                <w:szCs w:val="16"/>
              </w:rPr>
            </w:pPr>
            <w:r w:rsidRPr="003C51CB">
              <w:rPr>
                <w:rFonts w:eastAsia="Arial" w:cs="Arial"/>
                <w:sz w:val="16"/>
                <w:szCs w:val="16"/>
              </w:rPr>
              <w:t>-0.1499</w:t>
            </w:r>
          </w:p>
        </w:tc>
        <w:tc>
          <w:tcPr>
            <w:tcW w:w="1134" w:type="dxa"/>
            <w:vAlign w:val="center"/>
          </w:tcPr>
          <w:p w14:paraId="7D5BC3D9" w14:textId="2608B999" w:rsidR="00B92573" w:rsidRPr="003C51CB" w:rsidRDefault="49E540DB" w:rsidP="00651E7B">
            <w:pPr>
              <w:jc w:val="center"/>
              <w:rPr>
                <w:rFonts w:eastAsia="Arial" w:cs="Arial"/>
                <w:sz w:val="16"/>
                <w:szCs w:val="16"/>
              </w:rPr>
            </w:pPr>
            <w:r w:rsidRPr="003C51CB">
              <w:rPr>
                <w:rFonts w:eastAsia="Arial" w:cs="Arial"/>
                <w:sz w:val="16"/>
                <w:szCs w:val="16"/>
              </w:rPr>
              <w:t>829.4386</w:t>
            </w:r>
          </w:p>
        </w:tc>
        <w:tc>
          <w:tcPr>
            <w:tcW w:w="709" w:type="dxa"/>
            <w:vAlign w:val="center"/>
          </w:tcPr>
          <w:p w14:paraId="44756819" w14:textId="60EADB04" w:rsidR="00B92573"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6727621E" w14:textId="34A6CEA4" w:rsidR="00B92573" w:rsidRPr="003C51CB" w:rsidRDefault="49E540DB" w:rsidP="00651E7B">
            <w:pPr>
              <w:jc w:val="center"/>
              <w:rPr>
                <w:rFonts w:eastAsia="Arial" w:cs="Arial"/>
                <w:sz w:val="16"/>
                <w:szCs w:val="16"/>
              </w:rPr>
            </w:pPr>
            <w:r w:rsidRPr="003C51CB">
              <w:rPr>
                <w:rFonts w:eastAsia="Arial" w:cs="Arial"/>
                <w:sz w:val="16"/>
                <w:szCs w:val="16"/>
              </w:rPr>
              <w:t>-0.2021</w:t>
            </w:r>
          </w:p>
        </w:tc>
        <w:tc>
          <w:tcPr>
            <w:tcW w:w="992" w:type="dxa"/>
            <w:vAlign w:val="center"/>
          </w:tcPr>
          <w:p w14:paraId="6CEC0D56" w14:textId="59598C00" w:rsidR="00B92573" w:rsidRPr="003C51CB" w:rsidRDefault="13D87375" w:rsidP="00651E7B">
            <w:pPr>
              <w:jc w:val="center"/>
              <w:rPr>
                <w:sz w:val="16"/>
                <w:szCs w:val="16"/>
              </w:rPr>
            </w:pPr>
            <w:r w:rsidRPr="003C51CB">
              <w:rPr>
                <w:rFonts w:eastAsia="Arial" w:cs="Arial"/>
                <w:sz w:val="16"/>
                <w:szCs w:val="16"/>
              </w:rPr>
              <w:t>1059.8279</w:t>
            </w:r>
          </w:p>
        </w:tc>
        <w:tc>
          <w:tcPr>
            <w:tcW w:w="993" w:type="dxa"/>
            <w:vAlign w:val="center"/>
          </w:tcPr>
          <w:p w14:paraId="36C8806C" w14:textId="08752120" w:rsidR="00B92573" w:rsidRPr="003C51CB" w:rsidRDefault="644C40A6" w:rsidP="00651E7B">
            <w:pPr>
              <w:jc w:val="center"/>
              <w:rPr>
                <w:sz w:val="16"/>
                <w:szCs w:val="16"/>
              </w:rPr>
            </w:pPr>
            <w:r w:rsidRPr="003C51CB">
              <w:rPr>
                <w:rFonts w:eastAsia="Arial" w:cs="Arial"/>
                <w:sz w:val="16"/>
                <w:szCs w:val="16"/>
              </w:rPr>
              <w:t>54.5216</w:t>
            </w:r>
          </w:p>
        </w:tc>
        <w:tc>
          <w:tcPr>
            <w:tcW w:w="1228" w:type="dxa"/>
            <w:vAlign w:val="center"/>
          </w:tcPr>
          <w:p w14:paraId="44F38387" w14:textId="5267B6A5" w:rsidR="00B92573" w:rsidRPr="003C51CB" w:rsidRDefault="644C40A6" w:rsidP="00651E7B">
            <w:pPr>
              <w:jc w:val="center"/>
              <w:rPr>
                <w:sz w:val="16"/>
                <w:szCs w:val="16"/>
              </w:rPr>
            </w:pPr>
            <w:r w:rsidRPr="003C51CB">
              <w:rPr>
                <w:rFonts w:eastAsia="Arial" w:cs="Arial"/>
                <w:sz w:val="16"/>
                <w:szCs w:val="16"/>
              </w:rPr>
              <w:t>76.6431</w:t>
            </w:r>
          </w:p>
        </w:tc>
      </w:tr>
      <w:tr w:rsidR="00DC292B" w:rsidRPr="003C51CB" w14:paraId="245D860E" w14:textId="77777777" w:rsidTr="00DC292B">
        <w:trPr>
          <w:trHeight w:val="300"/>
        </w:trPr>
        <w:tc>
          <w:tcPr>
            <w:tcW w:w="1980" w:type="dxa"/>
          </w:tcPr>
          <w:p w14:paraId="59588189" w14:textId="490F7A5E"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DD</m:t>
                </m:r>
              </m:oMath>
            </m:oMathPara>
          </w:p>
        </w:tc>
        <w:tc>
          <w:tcPr>
            <w:tcW w:w="992" w:type="dxa"/>
            <w:vAlign w:val="center"/>
          </w:tcPr>
          <w:p w14:paraId="336E4D5F" w14:textId="57D1E7EC" w:rsidR="00ED6FD0" w:rsidRPr="003C51CB" w:rsidRDefault="3B4D88BD" w:rsidP="00651E7B">
            <w:pPr>
              <w:jc w:val="center"/>
              <w:rPr>
                <w:sz w:val="16"/>
                <w:szCs w:val="16"/>
              </w:rPr>
            </w:pPr>
            <w:r w:rsidRPr="003C51CB">
              <w:rPr>
                <w:rFonts w:eastAsia="Arial" w:cs="Arial"/>
                <w:sz w:val="16"/>
                <w:szCs w:val="16"/>
              </w:rPr>
              <w:t>-0.1696</w:t>
            </w:r>
          </w:p>
        </w:tc>
        <w:tc>
          <w:tcPr>
            <w:tcW w:w="1134" w:type="dxa"/>
            <w:vAlign w:val="center"/>
          </w:tcPr>
          <w:p w14:paraId="299AFEDE" w14:textId="3D9AF515" w:rsidR="00ED6FD0" w:rsidRPr="003C51CB" w:rsidRDefault="3B4D88BD" w:rsidP="00651E7B">
            <w:pPr>
              <w:jc w:val="center"/>
              <w:rPr>
                <w:sz w:val="16"/>
                <w:szCs w:val="16"/>
              </w:rPr>
            </w:pPr>
            <w:r w:rsidRPr="003C51CB">
              <w:rPr>
                <w:rFonts w:eastAsia="Arial" w:cs="Arial"/>
                <w:sz w:val="16"/>
                <w:szCs w:val="16"/>
              </w:rPr>
              <w:t>896.9352</w:t>
            </w:r>
          </w:p>
        </w:tc>
        <w:tc>
          <w:tcPr>
            <w:tcW w:w="709" w:type="dxa"/>
            <w:vAlign w:val="center"/>
          </w:tcPr>
          <w:p w14:paraId="3A305DD2" w14:textId="232D69FB" w:rsidR="00ED6FD0" w:rsidRPr="003C51CB" w:rsidRDefault="00673196" w:rsidP="00651E7B">
            <w:pPr>
              <w:jc w:val="center"/>
              <w:rPr>
                <w:sz w:val="16"/>
                <w:szCs w:val="16"/>
              </w:rPr>
            </w:pPr>
            <w:r w:rsidRPr="003C51CB">
              <w:rPr>
                <w:rFonts w:eastAsia="Arial" w:cs="Arial"/>
                <w:sz w:val="16"/>
                <w:szCs w:val="16"/>
              </w:rPr>
              <w:t>0</w:t>
            </w:r>
          </w:p>
        </w:tc>
        <w:tc>
          <w:tcPr>
            <w:tcW w:w="992" w:type="dxa"/>
            <w:vAlign w:val="center"/>
          </w:tcPr>
          <w:p w14:paraId="6C8C0C97" w14:textId="731EC850" w:rsidR="00ED6FD0" w:rsidRPr="003C51CB" w:rsidRDefault="3B4D88BD" w:rsidP="00651E7B">
            <w:pPr>
              <w:jc w:val="center"/>
              <w:rPr>
                <w:sz w:val="16"/>
                <w:szCs w:val="16"/>
              </w:rPr>
            </w:pPr>
            <w:r w:rsidRPr="003C51CB">
              <w:rPr>
                <w:rFonts w:eastAsia="Arial" w:cs="Arial"/>
                <w:sz w:val="16"/>
                <w:szCs w:val="16"/>
              </w:rPr>
              <w:t>-0.1862</w:t>
            </w:r>
          </w:p>
        </w:tc>
        <w:tc>
          <w:tcPr>
            <w:tcW w:w="992" w:type="dxa"/>
            <w:vAlign w:val="center"/>
          </w:tcPr>
          <w:p w14:paraId="53CBEBC0" w14:textId="002914FE" w:rsidR="00ED6FD0" w:rsidRPr="003C51CB" w:rsidRDefault="3B4D88BD" w:rsidP="00651E7B">
            <w:pPr>
              <w:jc w:val="center"/>
              <w:rPr>
                <w:sz w:val="16"/>
                <w:szCs w:val="16"/>
              </w:rPr>
            </w:pPr>
            <w:r w:rsidRPr="003C51CB">
              <w:rPr>
                <w:rFonts w:eastAsia="Arial" w:cs="Arial"/>
                <w:sz w:val="16"/>
                <w:szCs w:val="16"/>
              </w:rPr>
              <w:t>1054.5637</w:t>
            </w:r>
          </w:p>
        </w:tc>
        <w:tc>
          <w:tcPr>
            <w:tcW w:w="993" w:type="dxa"/>
            <w:vAlign w:val="center"/>
          </w:tcPr>
          <w:p w14:paraId="511FF7FF" w14:textId="61A0C41B" w:rsidR="00ED6FD0" w:rsidRPr="003C51CB" w:rsidRDefault="3B4D88BD" w:rsidP="00651E7B">
            <w:pPr>
              <w:jc w:val="center"/>
              <w:rPr>
                <w:sz w:val="16"/>
                <w:szCs w:val="16"/>
              </w:rPr>
            </w:pPr>
            <w:r w:rsidRPr="003C51CB">
              <w:rPr>
                <w:rFonts w:eastAsia="Arial" w:cs="Arial"/>
                <w:sz w:val="16"/>
                <w:szCs w:val="16"/>
              </w:rPr>
              <w:t>61.0253</w:t>
            </w:r>
          </w:p>
        </w:tc>
        <w:tc>
          <w:tcPr>
            <w:tcW w:w="1228" w:type="dxa"/>
            <w:vAlign w:val="center"/>
          </w:tcPr>
          <w:p w14:paraId="5279C3E8" w14:textId="0080DAC2" w:rsidR="00ED6FD0" w:rsidRPr="003C51CB" w:rsidRDefault="3B4D88BD" w:rsidP="00651E7B">
            <w:pPr>
              <w:jc w:val="center"/>
              <w:rPr>
                <w:sz w:val="16"/>
                <w:szCs w:val="16"/>
              </w:rPr>
            </w:pPr>
            <w:r w:rsidRPr="003C51CB">
              <w:rPr>
                <w:rFonts w:eastAsia="Arial" w:cs="Arial"/>
                <w:sz w:val="16"/>
                <w:szCs w:val="16"/>
              </w:rPr>
              <w:t>156.4644</w:t>
            </w:r>
          </w:p>
        </w:tc>
      </w:tr>
      <w:tr w:rsidR="00DC292B" w:rsidRPr="003C51CB" w14:paraId="4D8D44F9" w14:textId="77777777" w:rsidTr="00DC292B">
        <w:trPr>
          <w:trHeight w:val="300"/>
        </w:trPr>
        <w:tc>
          <w:tcPr>
            <w:tcW w:w="1980" w:type="dxa"/>
          </w:tcPr>
          <w:p w14:paraId="628B479F" w14:textId="70A62226"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TD</m:t>
                </m:r>
              </m:oMath>
            </m:oMathPara>
          </w:p>
        </w:tc>
        <w:tc>
          <w:tcPr>
            <w:tcW w:w="992" w:type="dxa"/>
            <w:vAlign w:val="center"/>
          </w:tcPr>
          <w:p w14:paraId="144797D9" w14:textId="5B0B9BFA" w:rsidR="00ED6FD0" w:rsidRPr="003C51CB" w:rsidRDefault="2BBDAF5B" w:rsidP="00651E7B">
            <w:pPr>
              <w:jc w:val="center"/>
              <w:rPr>
                <w:sz w:val="16"/>
                <w:szCs w:val="16"/>
              </w:rPr>
            </w:pPr>
            <w:r w:rsidRPr="003C51CB">
              <w:rPr>
                <w:rFonts w:eastAsia="Arial" w:cs="Arial"/>
                <w:sz w:val="16"/>
                <w:szCs w:val="16"/>
              </w:rPr>
              <w:t>-0.1573</w:t>
            </w:r>
          </w:p>
        </w:tc>
        <w:tc>
          <w:tcPr>
            <w:tcW w:w="1134" w:type="dxa"/>
            <w:vAlign w:val="center"/>
          </w:tcPr>
          <w:p w14:paraId="199927B1" w14:textId="2CB09A68" w:rsidR="00ED6FD0" w:rsidRPr="003C51CB" w:rsidRDefault="2BBDAF5B" w:rsidP="00651E7B">
            <w:pPr>
              <w:jc w:val="center"/>
              <w:rPr>
                <w:sz w:val="16"/>
                <w:szCs w:val="16"/>
              </w:rPr>
            </w:pPr>
            <w:r w:rsidRPr="003C51CB">
              <w:rPr>
                <w:rFonts w:eastAsia="Arial" w:cs="Arial"/>
                <w:sz w:val="16"/>
                <w:szCs w:val="16"/>
              </w:rPr>
              <w:t>898.7127</w:t>
            </w:r>
          </w:p>
        </w:tc>
        <w:tc>
          <w:tcPr>
            <w:tcW w:w="709" w:type="dxa"/>
            <w:vAlign w:val="center"/>
          </w:tcPr>
          <w:p w14:paraId="23946C32" w14:textId="2A657EED" w:rsidR="00ED6FD0" w:rsidRPr="003C51CB" w:rsidRDefault="00673196" w:rsidP="00651E7B">
            <w:pPr>
              <w:jc w:val="center"/>
              <w:rPr>
                <w:sz w:val="16"/>
                <w:szCs w:val="16"/>
              </w:rPr>
            </w:pPr>
            <w:r w:rsidRPr="003C51CB">
              <w:rPr>
                <w:rFonts w:eastAsia="Arial" w:cs="Arial"/>
                <w:sz w:val="16"/>
                <w:szCs w:val="16"/>
              </w:rPr>
              <w:t>0</w:t>
            </w:r>
          </w:p>
        </w:tc>
        <w:tc>
          <w:tcPr>
            <w:tcW w:w="992" w:type="dxa"/>
            <w:vAlign w:val="center"/>
          </w:tcPr>
          <w:p w14:paraId="10078B2A" w14:textId="69CDEC5B" w:rsidR="00ED6FD0" w:rsidRPr="003C51CB" w:rsidRDefault="2BBDAF5B" w:rsidP="00651E7B">
            <w:pPr>
              <w:jc w:val="center"/>
              <w:rPr>
                <w:sz w:val="16"/>
                <w:szCs w:val="16"/>
              </w:rPr>
            </w:pPr>
            <w:r w:rsidRPr="003C51CB">
              <w:rPr>
                <w:rFonts w:eastAsia="Arial" w:cs="Arial"/>
                <w:sz w:val="16"/>
                <w:szCs w:val="16"/>
              </w:rPr>
              <w:t>-0.2040</w:t>
            </w:r>
          </w:p>
        </w:tc>
        <w:tc>
          <w:tcPr>
            <w:tcW w:w="992" w:type="dxa"/>
            <w:vAlign w:val="center"/>
          </w:tcPr>
          <w:p w14:paraId="0C728B4D" w14:textId="75CA4B8F" w:rsidR="00ED6FD0" w:rsidRPr="003C51CB" w:rsidRDefault="2BBDAF5B" w:rsidP="00651E7B">
            <w:pPr>
              <w:jc w:val="center"/>
              <w:rPr>
                <w:sz w:val="16"/>
                <w:szCs w:val="16"/>
              </w:rPr>
            </w:pPr>
            <w:r w:rsidRPr="003C51CB">
              <w:rPr>
                <w:rFonts w:eastAsia="Arial" w:cs="Arial"/>
                <w:sz w:val="16"/>
                <w:szCs w:val="16"/>
              </w:rPr>
              <w:t>1053.6354</w:t>
            </w:r>
          </w:p>
        </w:tc>
        <w:tc>
          <w:tcPr>
            <w:tcW w:w="993" w:type="dxa"/>
            <w:vAlign w:val="center"/>
          </w:tcPr>
          <w:p w14:paraId="2156AF90" w14:textId="43D7FA88" w:rsidR="00ED6FD0" w:rsidRPr="003C51CB" w:rsidRDefault="2BBDAF5B" w:rsidP="00651E7B">
            <w:pPr>
              <w:jc w:val="center"/>
              <w:rPr>
                <w:sz w:val="16"/>
                <w:szCs w:val="16"/>
              </w:rPr>
            </w:pPr>
            <w:r w:rsidRPr="003C51CB">
              <w:rPr>
                <w:rFonts w:eastAsia="Arial" w:cs="Arial"/>
                <w:sz w:val="16"/>
                <w:szCs w:val="16"/>
              </w:rPr>
              <w:t>92.6702</w:t>
            </w:r>
          </w:p>
        </w:tc>
        <w:tc>
          <w:tcPr>
            <w:tcW w:w="1228" w:type="dxa"/>
            <w:vAlign w:val="center"/>
          </w:tcPr>
          <w:p w14:paraId="1599EFB2" w14:textId="4F923CFC" w:rsidR="00ED6FD0" w:rsidRPr="003C51CB" w:rsidRDefault="2BBDAF5B" w:rsidP="00651E7B">
            <w:pPr>
              <w:jc w:val="center"/>
              <w:rPr>
                <w:sz w:val="16"/>
                <w:szCs w:val="16"/>
              </w:rPr>
            </w:pPr>
            <w:r w:rsidRPr="003C51CB">
              <w:rPr>
                <w:rFonts w:eastAsia="Arial" w:cs="Arial"/>
                <w:sz w:val="16"/>
                <w:szCs w:val="16"/>
              </w:rPr>
              <w:t>201.5890</w:t>
            </w:r>
          </w:p>
        </w:tc>
      </w:tr>
      <w:tr w:rsidR="00DC292B" w:rsidRPr="003C51CB" w14:paraId="6D7A3B33" w14:textId="77777777" w:rsidTr="00DC292B">
        <w:trPr>
          <w:trHeight w:val="300"/>
        </w:trPr>
        <w:tc>
          <w:tcPr>
            <w:tcW w:w="1980" w:type="dxa"/>
          </w:tcPr>
          <w:p w14:paraId="4A51C667" w14:textId="018C8683"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RD</m:t>
                </m:r>
              </m:oMath>
            </m:oMathPara>
          </w:p>
        </w:tc>
        <w:tc>
          <w:tcPr>
            <w:tcW w:w="992" w:type="dxa"/>
            <w:vAlign w:val="center"/>
          </w:tcPr>
          <w:p w14:paraId="3E353010" w14:textId="68C9EC1E" w:rsidR="00ED6FD0" w:rsidRPr="003C51CB" w:rsidRDefault="4919CCE7" w:rsidP="00651E7B">
            <w:pPr>
              <w:jc w:val="center"/>
              <w:rPr>
                <w:sz w:val="16"/>
                <w:szCs w:val="16"/>
              </w:rPr>
            </w:pPr>
            <w:r w:rsidRPr="003C51CB">
              <w:rPr>
                <w:rFonts w:eastAsia="Arial" w:cs="Arial"/>
                <w:sz w:val="16"/>
                <w:szCs w:val="16"/>
              </w:rPr>
              <w:t>-0.0412</w:t>
            </w:r>
          </w:p>
        </w:tc>
        <w:tc>
          <w:tcPr>
            <w:tcW w:w="1134" w:type="dxa"/>
            <w:vAlign w:val="center"/>
          </w:tcPr>
          <w:p w14:paraId="1981BD11" w14:textId="41532971" w:rsidR="00ED6FD0" w:rsidRPr="003C51CB" w:rsidRDefault="4919CCE7" w:rsidP="00651E7B">
            <w:pPr>
              <w:jc w:val="center"/>
              <w:rPr>
                <w:sz w:val="16"/>
                <w:szCs w:val="16"/>
              </w:rPr>
            </w:pPr>
            <w:r w:rsidRPr="003C51CB">
              <w:rPr>
                <w:rFonts w:eastAsia="Arial" w:cs="Arial"/>
                <w:sz w:val="16"/>
                <w:szCs w:val="16"/>
              </w:rPr>
              <w:t>1528.7965</w:t>
            </w:r>
          </w:p>
        </w:tc>
        <w:tc>
          <w:tcPr>
            <w:tcW w:w="709" w:type="dxa"/>
            <w:vAlign w:val="center"/>
          </w:tcPr>
          <w:p w14:paraId="213EF431" w14:textId="1ACE005E" w:rsidR="00ED6FD0" w:rsidRPr="003C51CB" w:rsidRDefault="4919CCE7" w:rsidP="00651E7B">
            <w:pPr>
              <w:jc w:val="center"/>
              <w:rPr>
                <w:sz w:val="16"/>
                <w:szCs w:val="16"/>
              </w:rPr>
            </w:pPr>
            <w:r w:rsidRPr="003C51CB">
              <w:rPr>
                <w:rFonts w:eastAsia="Arial" w:cs="Arial"/>
                <w:sz w:val="16"/>
                <w:szCs w:val="16"/>
              </w:rPr>
              <w:t>0.0017</w:t>
            </w:r>
          </w:p>
        </w:tc>
        <w:tc>
          <w:tcPr>
            <w:tcW w:w="992" w:type="dxa"/>
            <w:vAlign w:val="center"/>
          </w:tcPr>
          <w:p w14:paraId="072ACC6D" w14:textId="52B1793A" w:rsidR="00ED6FD0" w:rsidRPr="003C51CB" w:rsidRDefault="4919CCE7" w:rsidP="00651E7B">
            <w:pPr>
              <w:jc w:val="center"/>
              <w:rPr>
                <w:sz w:val="16"/>
                <w:szCs w:val="16"/>
              </w:rPr>
            </w:pPr>
            <w:r w:rsidRPr="003C51CB">
              <w:rPr>
                <w:rFonts w:eastAsia="Arial" w:cs="Arial"/>
                <w:sz w:val="16"/>
                <w:szCs w:val="16"/>
              </w:rPr>
              <w:t>-0.3426</w:t>
            </w:r>
          </w:p>
        </w:tc>
        <w:tc>
          <w:tcPr>
            <w:tcW w:w="992" w:type="dxa"/>
            <w:vAlign w:val="center"/>
          </w:tcPr>
          <w:p w14:paraId="0FF13629" w14:textId="07CAFB6F" w:rsidR="00ED6FD0" w:rsidRPr="003C51CB" w:rsidRDefault="4919CCE7" w:rsidP="00651E7B">
            <w:pPr>
              <w:jc w:val="center"/>
              <w:rPr>
                <w:sz w:val="16"/>
                <w:szCs w:val="16"/>
              </w:rPr>
            </w:pPr>
            <w:r w:rsidRPr="003C51CB">
              <w:rPr>
                <w:rFonts w:eastAsia="Arial" w:cs="Arial"/>
                <w:sz w:val="16"/>
                <w:szCs w:val="16"/>
              </w:rPr>
              <w:t>538.6508</w:t>
            </w:r>
          </w:p>
        </w:tc>
        <w:tc>
          <w:tcPr>
            <w:tcW w:w="993" w:type="dxa"/>
            <w:vAlign w:val="center"/>
          </w:tcPr>
          <w:p w14:paraId="33B77E17" w14:textId="1080E0F2" w:rsidR="00ED6FD0" w:rsidRPr="003C51CB" w:rsidRDefault="4919CCE7" w:rsidP="00651E7B">
            <w:pPr>
              <w:jc w:val="center"/>
              <w:rPr>
                <w:sz w:val="16"/>
                <w:szCs w:val="16"/>
              </w:rPr>
            </w:pPr>
            <w:r w:rsidRPr="003C51CB">
              <w:rPr>
                <w:rFonts w:eastAsia="Arial" w:cs="Arial"/>
                <w:sz w:val="16"/>
                <w:szCs w:val="16"/>
              </w:rPr>
              <w:t>652.1925</w:t>
            </w:r>
          </w:p>
        </w:tc>
        <w:tc>
          <w:tcPr>
            <w:tcW w:w="1228" w:type="dxa"/>
            <w:vAlign w:val="center"/>
          </w:tcPr>
          <w:p w14:paraId="216CFEDD" w14:textId="09D3C2AB" w:rsidR="00ED6FD0" w:rsidRPr="003C51CB" w:rsidRDefault="4919CCE7" w:rsidP="00651E7B">
            <w:pPr>
              <w:jc w:val="center"/>
              <w:rPr>
                <w:sz w:val="16"/>
                <w:szCs w:val="16"/>
              </w:rPr>
            </w:pPr>
            <w:r w:rsidRPr="003C51CB">
              <w:rPr>
                <w:rFonts w:eastAsia="Arial" w:cs="Arial"/>
                <w:sz w:val="16"/>
                <w:szCs w:val="16"/>
              </w:rPr>
              <w:t>6113.3657</w:t>
            </w:r>
          </w:p>
        </w:tc>
      </w:tr>
      <w:tr w:rsidR="00DC292B" w:rsidRPr="003C51CB" w14:paraId="1AF85D56" w14:textId="77777777" w:rsidTr="00DC292B">
        <w:trPr>
          <w:trHeight w:val="300"/>
        </w:trPr>
        <w:tc>
          <w:tcPr>
            <w:tcW w:w="1980" w:type="dxa"/>
          </w:tcPr>
          <w:p w14:paraId="6FA530AE" w14:textId="2B965598"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DD</m:t>
                </m:r>
              </m:oMath>
            </m:oMathPara>
          </w:p>
        </w:tc>
        <w:tc>
          <w:tcPr>
            <w:tcW w:w="992" w:type="dxa"/>
            <w:vAlign w:val="center"/>
          </w:tcPr>
          <w:p w14:paraId="2F497C85" w14:textId="3B89CAC4" w:rsidR="00ED6FD0" w:rsidRPr="003C51CB" w:rsidRDefault="06E64C22" w:rsidP="00651E7B">
            <w:pPr>
              <w:jc w:val="center"/>
              <w:rPr>
                <w:sz w:val="16"/>
                <w:szCs w:val="16"/>
              </w:rPr>
            </w:pPr>
            <w:r w:rsidRPr="003C51CB">
              <w:rPr>
                <w:rFonts w:eastAsia="Arial" w:cs="Arial"/>
                <w:sz w:val="16"/>
                <w:szCs w:val="16"/>
              </w:rPr>
              <w:t>-0.1439</w:t>
            </w:r>
          </w:p>
        </w:tc>
        <w:tc>
          <w:tcPr>
            <w:tcW w:w="1134" w:type="dxa"/>
            <w:vAlign w:val="center"/>
          </w:tcPr>
          <w:p w14:paraId="313AD727" w14:textId="29028395" w:rsidR="00ED6FD0" w:rsidRPr="003C51CB" w:rsidRDefault="06E64C22" w:rsidP="00651E7B">
            <w:pPr>
              <w:jc w:val="center"/>
              <w:rPr>
                <w:sz w:val="16"/>
                <w:szCs w:val="16"/>
              </w:rPr>
            </w:pPr>
            <w:r w:rsidRPr="003C51CB">
              <w:rPr>
                <w:rFonts w:eastAsia="Arial" w:cs="Arial"/>
                <w:sz w:val="16"/>
                <w:szCs w:val="16"/>
              </w:rPr>
              <w:t>786.6893</w:t>
            </w:r>
          </w:p>
        </w:tc>
        <w:tc>
          <w:tcPr>
            <w:tcW w:w="709" w:type="dxa"/>
            <w:vAlign w:val="center"/>
          </w:tcPr>
          <w:p w14:paraId="395CCF08" w14:textId="7171A144" w:rsidR="00ED6FD0" w:rsidRPr="003C51CB" w:rsidRDefault="06E64C22" w:rsidP="00651E7B">
            <w:pPr>
              <w:jc w:val="center"/>
              <w:rPr>
                <w:sz w:val="16"/>
                <w:szCs w:val="16"/>
              </w:rPr>
            </w:pPr>
            <w:r w:rsidRPr="003C51CB">
              <w:rPr>
                <w:rFonts w:eastAsia="Arial" w:cs="Arial"/>
                <w:sz w:val="16"/>
                <w:szCs w:val="16"/>
              </w:rPr>
              <w:t>0.0000</w:t>
            </w:r>
          </w:p>
        </w:tc>
        <w:tc>
          <w:tcPr>
            <w:tcW w:w="992" w:type="dxa"/>
            <w:vAlign w:val="center"/>
          </w:tcPr>
          <w:p w14:paraId="387F33E8" w14:textId="1304AB9D" w:rsidR="00ED6FD0" w:rsidRPr="003C51CB" w:rsidRDefault="06E64C22" w:rsidP="00651E7B">
            <w:pPr>
              <w:jc w:val="center"/>
              <w:rPr>
                <w:sz w:val="16"/>
                <w:szCs w:val="16"/>
              </w:rPr>
            </w:pPr>
            <w:r w:rsidRPr="003C51CB">
              <w:rPr>
                <w:rFonts w:eastAsia="Arial" w:cs="Arial"/>
                <w:sz w:val="16"/>
                <w:szCs w:val="16"/>
              </w:rPr>
              <w:t>-0.2221</w:t>
            </w:r>
          </w:p>
        </w:tc>
        <w:tc>
          <w:tcPr>
            <w:tcW w:w="992" w:type="dxa"/>
            <w:vAlign w:val="center"/>
          </w:tcPr>
          <w:p w14:paraId="02F7287F" w14:textId="373ABF5A" w:rsidR="00ED6FD0" w:rsidRPr="003C51CB" w:rsidRDefault="06E64C22" w:rsidP="00651E7B">
            <w:pPr>
              <w:jc w:val="center"/>
              <w:rPr>
                <w:sz w:val="16"/>
                <w:szCs w:val="16"/>
              </w:rPr>
            </w:pPr>
            <w:r w:rsidRPr="003C51CB">
              <w:rPr>
                <w:rFonts w:eastAsia="Arial" w:cs="Arial"/>
                <w:sz w:val="16"/>
                <w:szCs w:val="16"/>
              </w:rPr>
              <w:t>1062.3852</w:t>
            </w:r>
          </w:p>
        </w:tc>
        <w:tc>
          <w:tcPr>
            <w:tcW w:w="993" w:type="dxa"/>
            <w:vAlign w:val="center"/>
          </w:tcPr>
          <w:p w14:paraId="5ED9421D" w14:textId="6DBFB9FE" w:rsidR="00ED6FD0" w:rsidRPr="003C51CB" w:rsidRDefault="06E64C22" w:rsidP="00651E7B">
            <w:pPr>
              <w:jc w:val="center"/>
              <w:rPr>
                <w:sz w:val="16"/>
                <w:szCs w:val="16"/>
              </w:rPr>
            </w:pPr>
            <w:r w:rsidRPr="003C51CB">
              <w:rPr>
                <w:rFonts w:eastAsia="Arial" w:cs="Arial"/>
                <w:sz w:val="16"/>
                <w:szCs w:val="16"/>
              </w:rPr>
              <w:t>46.3042</w:t>
            </w:r>
          </w:p>
        </w:tc>
        <w:tc>
          <w:tcPr>
            <w:tcW w:w="1228" w:type="dxa"/>
            <w:vAlign w:val="center"/>
          </w:tcPr>
          <w:p w14:paraId="4FCA324C" w14:textId="405AFC19" w:rsidR="00ED6FD0" w:rsidRPr="003C51CB" w:rsidRDefault="06E64C22" w:rsidP="00651E7B">
            <w:pPr>
              <w:jc w:val="center"/>
              <w:rPr>
                <w:sz w:val="16"/>
                <w:szCs w:val="16"/>
              </w:rPr>
            </w:pPr>
            <w:r w:rsidRPr="003C51CB">
              <w:rPr>
                <w:rFonts w:eastAsia="Arial" w:cs="Arial"/>
                <w:sz w:val="16"/>
                <w:szCs w:val="16"/>
              </w:rPr>
              <w:t>130.3721</w:t>
            </w:r>
          </w:p>
        </w:tc>
      </w:tr>
      <w:tr w:rsidR="00DC292B" w:rsidRPr="003C51CB" w14:paraId="00FC3699" w14:textId="77777777" w:rsidTr="00DC292B">
        <w:trPr>
          <w:trHeight w:val="300"/>
        </w:trPr>
        <w:tc>
          <w:tcPr>
            <w:tcW w:w="1980" w:type="dxa"/>
          </w:tcPr>
          <w:p w14:paraId="111D4BA7" w14:textId="5D607CC8"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TD</m:t>
                </m:r>
              </m:oMath>
            </m:oMathPara>
          </w:p>
        </w:tc>
        <w:tc>
          <w:tcPr>
            <w:tcW w:w="992" w:type="dxa"/>
            <w:vAlign w:val="center"/>
          </w:tcPr>
          <w:p w14:paraId="2BEBF22D" w14:textId="2A7237D8" w:rsidR="00ED6FD0" w:rsidRPr="003C51CB" w:rsidRDefault="72003F79" w:rsidP="00651E7B">
            <w:pPr>
              <w:jc w:val="center"/>
              <w:rPr>
                <w:sz w:val="16"/>
                <w:szCs w:val="16"/>
              </w:rPr>
            </w:pPr>
            <w:r w:rsidRPr="003C51CB">
              <w:rPr>
                <w:rFonts w:eastAsia="Arial" w:cs="Arial"/>
                <w:sz w:val="16"/>
                <w:szCs w:val="16"/>
              </w:rPr>
              <w:t>-0.0142</w:t>
            </w:r>
          </w:p>
        </w:tc>
        <w:tc>
          <w:tcPr>
            <w:tcW w:w="1134" w:type="dxa"/>
            <w:vAlign w:val="center"/>
          </w:tcPr>
          <w:p w14:paraId="15B67E25" w14:textId="219563C5" w:rsidR="00ED6FD0" w:rsidRPr="003C51CB" w:rsidRDefault="72003F79" w:rsidP="00651E7B">
            <w:pPr>
              <w:jc w:val="center"/>
              <w:rPr>
                <w:sz w:val="16"/>
                <w:szCs w:val="16"/>
              </w:rPr>
            </w:pPr>
            <w:r w:rsidRPr="003C51CB">
              <w:rPr>
                <w:rFonts w:eastAsia="Arial" w:cs="Arial"/>
                <w:sz w:val="16"/>
                <w:szCs w:val="16"/>
              </w:rPr>
              <w:t>1595.8106</w:t>
            </w:r>
          </w:p>
        </w:tc>
        <w:tc>
          <w:tcPr>
            <w:tcW w:w="709" w:type="dxa"/>
            <w:vAlign w:val="center"/>
          </w:tcPr>
          <w:p w14:paraId="15120419" w14:textId="44E13E23" w:rsidR="00ED6FD0" w:rsidRPr="003C51CB" w:rsidRDefault="72003F79" w:rsidP="00651E7B">
            <w:pPr>
              <w:jc w:val="center"/>
              <w:rPr>
                <w:sz w:val="16"/>
                <w:szCs w:val="16"/>
              </w:rPr>
            </w:pPr>
            <w:r w:rsidRPr="003C51CB">
              <w:rPr>
                <w:rFonts w:eastAsia="Arial" w:cs="Arial"/>
                <w:sz w:val="16"/>
                <w:szCs w:val="16"/>
              </w:rPr>
              <w:t>0.0013</w:t>
            </w:r>
          </w:p>
        </w:tc>
        <w:tc>
          <w:tcPr>
            <w:tcW w:w="992" w:type="dxa"/>
            <w:vAlign w:val="center"/>
          </w:tcPr>
          <w:p w14:paraId="6F33DE77" w14:textId="7D6D2D18" w:rsidR="00ED6FD0" w:rsidRPr="003C51CB" w:rsidRDefault="72003F79" w:rsidP="00651E7B">
            <w:pPr>
              <w:jc w:val="center"/>
              <w:rPr>
                <w:sz w:val="16"/>
                <w:szCs w:val="16"/>
              </w:rPr>
            </w:pPr>
            <w:r w:rsidRPr="003C51CB">
              <w:rPr>
                <w:rFonts w:eastAsia="Arial" w:cs="Arial"/>
                <w:sz w:val="16"/>
                <w:szCs w:val="16"/>
              </w:rPr>
              <w:t>-0.4994</w:t>
            </w:r>
          </w:p>
        </w:tc>
        <w:tc>
          <w:tcPr>
            <w:tcW w:w="992" w:type="dxa"/>
            <w:vAlign w:val="center"/>
          </w:tcPr>
          <w:p w14:paraId="33EA5B97" w14:textId="0AE2F2CC" w:rsidR="00ED6FD0" w:rsidRPr="003C51CB" w:rsidRDefault="72003F79" w:rsidP="00651E7B">
            <w:pPr>
              <w:jc w:val="center"/>
              <w:rPr>
                <w:sz w:val="16"/>
                <w:szCs w:val="16"/>
              </w:rPr>
            </w:pPr>
            <w:r w:rsidRPr="003C51CB">
              <w:rPr>
                <w:rFonts w:eastAsia="Arial" w:cs="Arial"/>
                <w:sz w:val="16"/>
                <w:szCs w:val="16"/>
              </w:rPr>
              <w:t>620.4402</w:t>
            </w:r>
          </w:p>
        </w:tc>
        <w:tc>
          <w:tcPr>
            <w:tcW w:w="993" w:type="dxa"/>
            <w:vAlign w:val="center"/>
          </w:tcPr>
          <w:p w14:paraId="40C879F6" w14:textId="3ECE34CC" w:rsidR="00ED6FD0" w:rsidRPr="003C51CB" w:rsidRDefault="72003F79" w:rsidP="00651E7B">
            <w:pPr>
              <w:jc w:val="center"/>
              <w:rPr>
                <w:sz w:val="16"/>
                <w:szCs w:val="16"/>
              </w:rPr>
            </w:pPr>
            <w:r w:rsidRPr="003C51CB">
              <w:rPr>
                <w:rFonts w:eastAsia="Arial" w:cs="Arial"/>
                <w:sz w:val="16"/>
                <w:szCs w:val="16"/>
              </w:rPr>
              <w:t>543.5982</w:t>
            </w:r>
          </w:p>
        </w:tc>
        <w:tc>
          <w:tcPr>
            <w:tcW w:w="1228" w:type="dxa"/>
            <w:vAlign w:val="center"/>
          </w:tcPr>
          <w:p w14:paraId="65FB9E7E" w14:textId="5787BA6F" w:rsidR="00ED6FD0" w:rsidRPr="003C51CB" w:rsidRDefault="72003F79" w:rsidP="00651E7B">
            <w:pPr>
              <w:jc w:val="center"/>
              <w:rPr>
                <w:sz w:val="16"/>
                <w:szCs w:val="16"/>
              </w:rPr>
            </w:pPr>
            <w:r w:rsidRPr="003C51CB">
              <w:rPr>
                <w:rFonts w:eastAsia="Arial" w:cs="Arial"/>
                <w:sz w:val="16"/>
                <w:szCs w:val="16"/>
              </w:rPr>
              <w:t>5095.2831</w:t>
            </w:r>
          </w:p>
        </w:tc>
      </w:tr>
      <w:tr w:rsidR="00965591" w:rsidRPr="003C51CB" w14:paraId="3CE19524" w14:textId="77777777" w:rsidTr="00DC292B">
        <w:trPr>
          <w:trHeight w:val="300"/>
        </w:trPr>
        <w:tc>
          <w:tcPr>
            <w:tcW w:w="1980" w:type="dxa"/>
          </w:tcPr>
          <w:p w14:paraId="235A9A57" w14:textId="7B1A4A14"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RD</m:t>
                </m:r>
              </m:oMath>
            </m:oMathPara>
          </w:p>
        </w:tc>
        <w:tc>
          <w:tcPr>
            <w:tcW w:w="992" w:type="dxa"/>
            <w:vAlign w:val="center"/>
          </w:tcPr>
          <w:p w14:paraId="65DFD033" w14:textId="6C68EC29" w:rsidR="00965591" w:rsidRPr="003C51CB" w:rsidRDefault="004B3B63" w:rsidP="00651E7B">
            <w:pPr>
              <w:jc w:val="center"/>
              <w:rPr>
                <w:rFonts w:eastAsia="Arial" w:cs="Arial"/>
                <w:sz w:val="16"/>
                <w:szCs w:val="16"/>
              </w:rPr>
            </w:pPr>
            <w:r w:rsidRPr="003C51CB">
              <w:rPr>
                <w:rFonts w:eastAsia="Arial" w:cs="Arial"/>
                <w:sz w:val="16"/>
                <w:szCs w:val="16"/>
              </w:rPr>
              <w:t>-0.1833</w:t>
            </w:r>
          </w:p>
        </w:tc>
        <w:tc>
          <w:tcPr>
            <w:tcW w:w="1134" w:type="dxa"/>
            <w:vAlign w:val="center"/>
          </w:tcPr>
          <w:p w14:paraId="56431123" w14:textId="151956F5" w:rsidR="00965591" w:rsidRPr="003C51CB" w:rsidRDefault="004B3B63" w:rsidP="00651E7B">
            <w:pPr>
              <w:jc w:val="center"/>
              <w:rPr>
                <w:rFonts w:eastAsia="Arial" w:cs="Arial"/>
                <w:sz w:val="16"/>
                <w:szCs w:val="16"/>
              </w:rPr>
            </w:pPr>
            <w:r w:rsidRPr="003C51CB">
              <w:rPr>
                <w:rFonts w:eastAsia="Arial" w:cs="Arial"/>
                <w:sz w:val="16"/>
                <w:szCs w:val="16"/>
              </w:rPr>
              <w:t>1344.1183</w:t>
            </w:r>
          </w:p>
        </w:tc>
        <w:tc>
          <w:tcPr>
            <w:tcW w:w="709" w:type="dxa"/>
            <w:vAlign w:val="center"/>
          </w:tcPr>
          <w:p w14:paraId="65F55909" w14:textId="4FBF49AB" w:rsidR="00965591" w:rsidRPr="003C51CB" w:rsidRDefault="004B3B63" w:rsidP="00651E7B">
            <w:pPr>
              <w:jc w:val="center"/>
              <w:rPr>
                <w:rFonts w:eastAsia="Arial" w:cs="Arial"/>
                <w:sz w:val="16"/>
                <w:szCs w:val="16"/>
              </w:rPr>
            </w:pPr>
            <w:r w:rsidRPr="003C51CB">
              <w:rPr>
                <w:rFonts w:eastAsia="Arial" w:cs="Arial"/>
                <w:sz w:val="16"/>
                <w:szCs w:val="16"/>
              </w:rPr>
              <w:t>0.0001</w:t>
            </w:r>
          </w:p>
        </w:tc>
        <w:tc>
          <w:tcPr>
            <w:tcW w:w="992" w:type="dxa"/>
            <w:vAlign w:val="center"/>
          </w:tcPr>
          <w:p w14:paraId="106588A3" w14:textId="4347E821" w:rsidR="00965591" w:rsidRPr="003C51CB" w:rsidRDefault="004B3B63" w:rsidP="00651E7B">
            <w:pPr>
              <w:jc w:val="center"/>
              <w:rPr>
                <w:rFonts w:eastAsia="Arial" w:cs="Arial"/>
                <w:sz w:val="16"/>
                <w:szCs w:val="16"/>
              </w:rPr>
            </w:pPr>
            <w:r w:rsidRPr="003C51CB">
              <w:rPr>
                <w:rFonts w:eastAsia="Arial" w:cs="Arial"/>
                <w:sz w:val="16"/>
                <w:szCs w:val="16"/>
              </w:rPr>
              <w:t>-0.1469</w:t>
            </w:r>
          </w:p>
        </w:tc>
        <w:tc>
          <w:tcPr>
            <w:tcW w:w="992" w:type="dxa"/>
            <w:vAlign w:val="center"/>
          </w:tcPr>
          <w:p w14:paraId="22378AF1" w14:textId="782643AB" w:rsidR="00965591" w:rsidRPr="003C51CB" w:rsidRDefault="004B3B63" w:rsidP="00651E7B">
            <w:pPr>
              <w:jc w:val="center"/>
              <w:rPr>
                <w:rFonts w:eastAsia="Arial" w:cs="Arial"/>
                <w:sz w:val="16"/>
                <w:szCs w:val="16"/>
              </w:rPr>
            </w:pPr>
            <w:r w:rsidRPr="003C51CB">
              <w:rPr>
                <w:rFonts w:eastAsia="Arial" w:cs="Arial"/>
                <w:sz w:val="16"/>
                <w:szCs w:val="16"/>
              </w:rPr>
              <w:t>799.7405</w:t>
            </w:r>
          </w:p>
        </w:tc>
        <w:tc>
          <w:tcPr>
            <w:tcW w:w="993" w:type="dxa"/>
            <w:vAlign w:val="center"/>
          </w:tcPr>
          <w:p w14:paraId="47D9FC18" w14:textId="0ED91260" w:rsidR="00965591" w:rsidRPr="003C51CB" w:rsidRDefault="004B3B63" w:rsidP="00651E7B">
            <w:pPr>
              <w:jc w:val="center"/>
              <w:rPr>
                <w:rFonts w:eastAsia="Arial" w:cs="Arial"/>
                <w:sz w:val="16"/>
                <w:szCs w:val="16"/>
              </w:rPr>
            </w:pPr>
            <w:r w:rsidRPr="003C51CB">
              <w:rPr>
                <w:rFonts w:eastAsia="Arial" w:cs="Arial"/>
                <w:sz w:val="16"/>
                <w:szCs w:val="16"/>
              </w:rPr>
              <w:t>427.7758</w:t>
            </w:r>
          </w:p>
        </w:tc>
        <w:tc>
          <w:tcPr>
            <w:tcW w:w="1228" w:type="dxa"/>
            <w:vAlign w:val="center"/>
          </w:tcPr>
          <w:p w14:paraId="10A8F592" w14:textId="1A9EC7D8" w:rsidR="00965591" w:rsidRPr="003C51CB" w:rsidRDefault="004B3B63" w:rsidP="00651E7B">
            <w:pPr>
              <w:jc w:val="center"/>
              <w:rPr>
                <w:rFonts w:eastAsia="Arial" w:cs="Arial"/>
                <w:sz w:val="16"/>
                <w:szCs w:val="16"/>
              </w:rPr>
            </w:pPr>
            <w:r w:rsidRPr="003C51CB">
              <w:rPr>
                <w:rFonts w:eastAsia="Arial" w:cs="Arial"/>
                <w:sz w:val="16"/>
                <w:szCs w:val="16"/>
              </w:rPr>
              <w:t>12388.0087</w:t>
            </w:r>
          </w:p>
        </w:tc>
      </w:tr>
      <w:tr w:rsidR="00DC292B" w:rsidRPr="003C51CB" w14:paraId="3E8CC328" w14:textId="77777777" w:rsidTr="00DC292B">
        <w:trPr>
          <w:trHeight w:val="300"/>
        </w:trPr>
        <w:tc>
          <w:tcPr>
            <w:tcW w:w="1980" w:type="dxa"/>
          </w:tcPr>
          <w:p w14:paraId="196BB7C1" w14:textId="0A611F67"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DD</m:t>
                </m:r>
              </m:oMath>
            </m:oMathPara>
          </w:p>
        </w:tc>
        <w:tc>
          <w:tcPr>
            <w:tcW w:w="992" w:type="dxa"/>
            <w:vAlign w:val="center"/>
          </w:tcPr>
          <w:p w14:paraId="08EDE40C" w14:textId="08B2FA44" w:rsidR="40156464" w:rsidRPr="003C51CB" w:rsidRDefault="40156464" w:rsidP="00651E7B">
            <w:pPr>
              <w:jc w:val="center"/>
              <w:rPr>
                <w:rFonts w:eastAsia="Arial" w:cs="Arial"/>
                <w:sz w:val="16"/>
                <w:szCs w:val="16"/>
              </w:rPr>
            </w:pPr>
            <w:r w:rsidRPr="003C51CB">
              <w:rPr>
                <w:rFonts w:eastAsia="Arial" w:cs="Arial"/>
                <w:sz w:val="16"/>
                <w:szCs w:val="16"/>
              </w:rPr>
              <w:t>-0.2393</w:t>
            </w:r>
          </w:p>
        </w:tc>
        <w:tc>
          <w:tcPr>
            <w:tcW w:w="1134" w:type="dxa"/>
            <w:vAlign w:val="center"/>
          </w:tcPr>
          <w:p w14:paraId="2F872A1F" w14:textId="790C493D" w:rsidR="40156464" w:rsidRPr="003C51CB" w:rsidRDefault="40156464" w:rsidP="00651E7B">
            <w:pPr>
              <w:jc w:val="center"/>
              <w:rPr>
                <w:rFonts w:eastAsia="Arial" w:cs="Arial"/>
                <w:sz w:val="16"/>
                <w:szCs w:val="16"/>
              </w:rPr>
            </w:pPr>
            <w:r w:rsidRPr="003C51CB">
              <w:rPr>
                <w:rFonts w:eastAsia="Arial" w:cs="Arial"/>
                <w:sz w:val="16"/>
                <w:szCs w:val="16"/>
              </w:rPr>
              <w:t>1821.1632</w:t>
            </w:r>
          </w:p>
        </w:tc>
        <w:tc>
          <w:tcPr>
            <w:tcW w:w="709" w:type="dxa"/>
            <w:vAlign w:val="center"/>
          </w:tcPr>
          <w:p w14:paraId="28C66D5C" w14:textId="03A597D8" w:rsidR="40156464"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2BCBA755" w14:textId="223A3DC9" w:rsidR="40156464" w:rsidRPr="003C51CB" w:rsidRDefault="40156464" w:rsidP="00651E7B">
            <w:pPr>
              <w:jc w:val="center"/>
              <w:rPr>
                <w:rFonts w:eastAsia="Arial" w:cs="Arial"/>
                <w:sz w:val="16"/>
                <w:szCs w:val="16"/>
              </w:rPr>
            </w:pPr>
            <w:r w:rsidRPr="003C51CB">
              <w:rPr>
                <w:rFonts w:eastAsia="Arial" w:cs="Arial"/>
                <w:sz w:val="16"/>
                <w:szCs w:val="16"/>
              </w:rPr>
              <w:t>-0.0894</w:t>
            </w:r>
          </w:p>
        </w:tc>
        <w:tc>
          <w:tcPr>
            <w:tcW w:w="992" w:type="dxa"/>
            <w:vAlign w:val="center"/>
          </w:tcPr>
          <w:p w14:paraId="32F36CB1" w14:textId="31905452" w:rsidR="40156464" w:rsidRPr="003C51CB" w:rsidRDefault="40156464" w:rsidP="00651E7B">
            <w:pPr>
              <w:jc w:val="center"/>
              <w:rPr>
                <w:rFonts w:eastAsia="Arial" w:cs="Arial"/>
                <w:sz w:val="16"/>
                <w:szCs w:val="16"/>
              </w:rPr>
            </w:pPr>
            <w:r w:rsidRPr="003C51CB">
              <w:rPr>
                <w:rFonts w:eastAsia="Arial" w:cs="Arial"/>
                <w:sz w:val="16"/>
                <w:szCs w:val="16"/>
              </w:rPr>
              <w:t>1192.5889</w:t>
            </w:r>
          </w:p>
        </w:tc>
        <w:tc>
          <w:tcPr>
            <w:tcW w:w="993" w:type="dxa"/>
            <w:vAlign w:val="center"/>
          </w:tcPr>
          <w:p w14:paraId="282E0E00" w14:textId="21DE7069" w:rsidR="40156464" w:rsidRPr="003C51CB" w:rsidRDefault="40156464" w:rsidP="00651E7B">
            <w:pPr>
              <w:jc w:val="center"/>
              <w:rPr>
                <w:rFonts w:eastAsia="Arial" w:cs="Arial"/>
                <w:sz w:val="16"/>
                <w:szCs w:val="16"/>
              </w:rPr>
            </w:pPr>
            <w:r w:rsidRPr="003C51CB">
              <w:rPr>
                <w:rFonts w:eastAsia="Arial" w:cs="Arial"/>
                <w:sz w:val="16"/>
                <w:szCs w:val="16"/>
              </w:rPr>
              <w:t>128.4945</w:t>
            </w:r>
          </w:p>
        </w:tc>
        <w:tc>
          <w:tcPr>
            <w:tcW w:w="1228" w:type="dxa"/>
            <w:vAlign w:val="center"/>
          </w:tcPr>
          <w:p w14:paraId="1D673CB9" w14:textId="302D91A9" w:rsidR="40156464" w:rsidRPr="003C51CB" w:rsidRDefault="40156464" w:rsidP="00651E7B">
            <w:pPr>
              <w:jc w:val="center"/>
              <w:rPr>
                <w:rFonts w:eastAsia="Arial" w:cs="Arial"/>
                <w:sz w:val="16"/>
                <w:szCs w:val="16"/>
              </w:rPr>
            </w:pPr>
            <w:r w:rsidRPr="003C51CB">
              <w:rPr>
                <w:rFonts w:eastAsia="Arial" w:cs="Arial"/>
                <w:sz w:val="16"/>
                <w:szCs w:val="16"/>
              </w:rPr>
              <w:t>718.7260</w:t>
            </w:r>
          </w:p>
        </w:tc>
      </w:tr>
      <w:tr w:rsidR="00DC292B" w:rsidRPr="003C51CB" w14:paraId="20F385B6" w14:textId="77777777" w:rsidTr="00DC292B">
        <w:trPr>
          <w:trHeight w:val="300"/>
        </w:trPr>
        <w:tc>
          <w:tcPr>
            <w:tcW w:w="1980" w:type="dxa"/>
          </w:tcPr>
          <w:p w14:paraId="073D9BC1" w14:textId="1FD23EAF"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TD</m:t>
                </m:r>
              </m:oMath>
            </m:oMathPara>
          </w:p>
        </w:tc>
        <w:tc>
          <w:tcPr>
            <w:tcW w:w="992" w:type="dxa"/>
            <w:vAlign w:val="center"/>
          </w:tcPr>
          <w:p w14:paraId="14640B91" w14:textId="3229EE66" w:rsidR="40156464" w:rsidRPr="003C51CB" w:rsidRDefault="40156464" w:rsidP="00651E7B">
            <w:pPr>
              <w:jc w:val="center"/>
              <w:rPr>
                <w:rFonts w:eastAsia="Arial" w:cs="Arial"/>
                <w:sz w:val="16"/>
                <w:szCs w:val="16"/>
              </w:rPr>
            </w:pPr>
            <w:r w:rsidRPr="003C51CB">
              <w:rPr>
                <w:rFonts w:eastAsia="Arial" w:cs="Arial"/>
                <w:sz w:val="16"/>
                <w:szCs w:val="16"/>
              </w:rPr>
              <w:t>0.8197</w:t>
            </w:r>
          </w:p>
        </w:tc>
        <w:tc>
          <w:tcPr>
            <w:tcW w:w="1134" w:type="dxa"/>
            <w:vAlign w:val="center"/>
          </w:tcPr>
          <w:p w14:paraId="73AF2A04" w14:textId="3FEB177E" w:rsidR="40156464" w:rsidRPr="003C51CB" w:rsidRDefault="40156464" w:rsidP="00651E7B">
            <w:pPr>
              <w:jc w:val="center"/>
              <w:rPr>
                <w:rFonts w:eastAsia="Arial" w:cs="Arial"/>
                <w:sz w:val="16"/>
                <w:szCs w:val="16"/>
              </w:rPr>
            </w:pPr>
            <w:r w:rsidRPr="003C51CB">
              <w:rPr>
                <w:rFonts w:eastAsia="Arial" w:cs="Arial"/>
                <w:sz w:val="16"/>
                <w:szCs w:val="16"/>
              </w:rPr>
              <w:t>1290.7194</w:t>
            </w:r>
          </w:p>
        </w:tc>
        <w:tc>
          <w:tcPr>
            <w:tcW w:w="709" w:type="dxa"/>
            <w:vAlign w:val="center"/>
          </w:tcPr>
          <w:p w14:paraId="3DDE8001" w14:textId="712D563D" w:rsidR="40156464"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5A71E890" w14:textId="1CAF1DAF" w:rsidR="40156464" w:rsidRPr="003C51CB" w:rsidRDefault="40156464" w:rsidP="00651E7B">
            <w:pPr>
              <w:jc w:val="center"/>
              <w:rPr>
                <w:rFonts w:eastAsia="Arial" w:cs="Arial"/>
                <w:sz w:val="16"/>
                <w:szCs w:val="16"/>
              </w:rPr>
            </w:pPr>
            <w:r w:rsidRPr="003C51CB">
              <w:rPr>
                <w:rFonts w:eastAsia="Arial" w:cs="Arial"/>
                <w:sz w:val="16"/>
                <w:szCs w:val="16"/>
              </w:rPr>
              <w:t>0.0709</w:t>
            </w:r>
          </w:p>
        </w:tc>
        <w:tc>
          <w:tcPr>
            <w:tcW w:w="992" w:type="dxa"/>
            <w:vAlign w:val="center"/>
          </w:tcPr>
          <w:p w14:paraId="2A67056F" w14:textId="62F72E39" w:rsidR="40156464" w:rsidRPr="003C51CB" w:rsidRDefault="00673196" w:rsidP="00651E7B">
            <w:pPr>
              <w:jc w:val="center"/>
              <w:rPr>
                <w:rFonts w:eastAsia="Arial" w:cs="Arial"/>
                <w:sz w:val="16"/>
                <w:szCs w:val="16"/>
              </w:rPr>
            </w:pPr>
            <w:r w:rsidRPr="003C51CB">
              <w:rPr>
                <w:rFonts w:eastAsia="Arial" w:cs="Arial"/>
                <w:sz w:val="16"/>
                <w:szCs w:val="16"/>
              </w:rPr>
              <w:t>-</w:t>
            </w:r>
            <w:r w:rsidR="40156464" w:rsidRPr="003C51CB">
              <w:rPr>
                <w:rFonts w:eastAsia="Arial" w:cs="Arial"/>
                <w:sz w:val="16"/>
                <w:szCs w:val="16"/>
              </w:rPr>
              <w:t>60.3743</w:t>
            </w:r>
          </w:p>
        </w:tc>
        <w:tc>
          <w:tcPr>
            <w:tcW w:w="993" w:type="dxa"/>
            <w:vAlign w:val="center"/>
          </w:tcPr>
          <w:p w14:paraId="0F5468D9" w14:textId="5EA1713F" w:rsidR="40156464" w:rsidRPr="003C51CB" w:rsidRDefault="40156464" w:rsidP="00651E7B">
            <w:pPr>
              <w:jc w:val="center"/>
              <w:rPr>
                <w:rFonts w:eastAsia="Arial" w:cs="Arial"/>
                <w:sz w:val="16"/>
                <w:szCs w:val="16"/>
              </w:rPr>
            </w:pPr>
            <w:r w:rsidRPr="003C51CB">
              <w:rPr>
                <w:rFonts w:eastAsia="Arial" w:cs="Arial"/>
                <w:sz w:val="16"/>
                <w:szCs w:val="16"/>
              </w:rPr>
              <w:t>1426.2732</w:t>
            </w:r>
          </w:p>
        </w:tc>
        <w:tc>
          <w:tcPr>
            <w:tcW w:w="1228" w:type="dxa"/>
            <w:vAlign w:val="center"/>
          </w:tcPr>
          <w:p w14:paraId="6134F348" w14:textId="369DE7D4" w:rsidR="40156464" w:rsidRPr="003C51CB" w:rsidRDefault="40156464" w:rsidP="00651E7B">
            <w:pPr>
              <w:jc w:val="center"/>
              <w:rPr>
                <w:rFonts w:eastAsia="Arial" w:cs="Arial"/>
                <w:sz w:val="16"/>
                <w:szCs w:val="16"/>
              </w:rPr>
            </w:pPr>
            <w:r w:rsidRPr="003C51CB">
              <w:rPr>
                <w:rFonts w:eastAsia="Arial" w:cs="Arial"/>
                <w:sz w:val="16"/>
                <w:szCs w:val="16"/>
              </w:rPr>
              <w:t>638.7484</w:t>
            </w:r>
          </w:p>
        </w:tc>
      </w:tr>
    </w:tbl>
    <w:p w14:paraId="2DE9C137" w14:textId="77777777" w:rsidR="00B92573" w:rsidRPr="003C51CB" w:rsidRDefault="00B92573" w:rsidP="00651E7B"/>
    <w:p w14:paraId="474F6601" w14:textId="763782EC" w:rsidR="4B4CE97B" w:rsidRPr="003C51CB" w:rsidRDefault="4B4CE97B" w:rsidP="00651E7B">
      <w:r w:rsidRPr="003C51CB">
        <w:t>Modified Swift – Voce result:</w:t>
      </w:r>
    </w:p>
    <w:tbl>
      <w:tblPr>
        <w:tblStyle w:val="TableGrid"/>
        <w:tblW w:w="9067" w:type="dxa"/>
        <w:tblLayout w:type="fixed"/>
        <w:tblLook w:val="06A0" w:firstRow="1" w:lastRow="0" w:firstColumn="1" w:lastColumn="0" w:noHBand="1" w:noVBand="1"/>
      </w:tblPr>
      <w:tblGrid>
        <w:gridCol w:w="2122"/>
        <w:gridCol w:w="992"/>
        <w:gridCol w:w="890"/>
        <w:gridCol w:w="1013"/>
        <w:gridCol w:w="1012"/>
        <w:gridCol w:w="1013"/>
        <w:gridCol w:w="1012"/>
        <w:gridCol w:w="1013"/>
      </w:tblGrid>
      <w:tr w:rsidR="00457F3A" w:rsidRPr="003C51CB" w14:paraId="42C88751" w14:textId="15708172" w:rsidTr="00DC292B">
        <w:trPr>
          <w:trHeight w:val="422"/>
        </w:trPr>
        <w:tc>
          <w:tcPr>
            <w:tcW w:w="2122" w:type="dxa"/>
          </w:tcPr>
          <w:p w14:paraId="394DAC21" w14:textId="77777777" w:rsidR="00457F3A" w:rsidRPr="003C51CB" w:rsidRDefault="00457F3A" w:rsidP="00651E7B">
            <w:pPr>
              <w:rPr>
                <w:sz w:val="20"/>
                <w:szCs w:val="20"/>
              </w:rPr>
            </w:pPr>
            <w:r w:rsidRPr="003C51CB">
              <w:rPr>
                <w:sz w:val="20"/>
                <w:szCs w:val="20"/>
              </w:rPr>
              <w:t>Condition</w:t>
            </w:r>
          </w:p>
        </w:tc>
        <w:tc>
          <w:tcPr>
            <w:tcW w:w="992" w:type="dxa"/>
          </w:tcPr>
          <w:p w14:paraId="73D15217" w14:textId="39885BB1" w:rsidR="00457F3A" w:rsidRPr="003C51CB" w:rsidRDefault="00457F3A" w:rsidP="00651E7B">
            <w:pPr>
              <w:rPr>
                <w:sz w:val="20"/>
                <w:szCs w:val="20"/>
              </w:rPr>
            </w:pPr>
            <m:oMathPara>
              <m:oMath>
                <m:r>
                  <w:rPr>
                    <w:rFonts w:ascii="Cambria Math" w:hAnsi="Cambria Math"/>
                    <w:sz w:val="20"/>
                    <w:szCs w:val="20"/>
                  </w:rPr>
                  <m:t>A</m:t>
                </m:r>
              </m:oMath>
            </m:oMathPara>
          </w:p>
        </w:tc>
        <w:tc>
          <w:tcPr>
            <w:tcW w:w="890" w:type="dxa"/>
          </w:tcPr>
          <w:p w14:paraId="40472FF8" w14:textId="219F7364" w:rsidR="00457F3A" w:rsidRPr="003C51CB" w:rsidRDefault="00457F3A" w:rsidP="00651E7B">
            <w:pPr>
              <w:rPr>
                <w:sz w:val="20"/>
                <w:szCs w:val="20"/>
              </w:rPr>
            </w:pPr>
            <m:oMathPara>
              <m:oMath>
                <m:r>
                  <w:rPr>
                    <w:rFonts w:ascii="Cambria Math" w:hAnsi="Cambria Math"/>
                    <w:sz w:val="20"/>
                    <w:szCs w:val="20"/>
                  </w:rPr>
                  <m:t>B</m:t>
                </m:r>
              </m:oMath>
            </m:oMathPara>
          </w:p>
        </w:tc>
        <w:tc>
          <w:tcPr>
            <w:tcW w:w="1013" w:type="dxa"/>
          </w:tcPr>
          <w:p w14:paraId="0608216D" w14:textId="10EC4980" w:rsidR="00457F3A" w:rsidRPr="003C51CB" w:rsidRDefault="00457F3A" w:rsidP="00651E7B">
            <w:pPr>
              <w:rPr>
                <w:sz w:val="20"/>
                <w:szCs w:val="20"/>
              </w:rPr>
            </w:pPr>
            <m:oMathPara>
              <m:oMath>
                <m:r>
                  <w:rPr>
                    <w:rFonts w:ascii="Cambria Math" w:hAnsi="Cambria Math"/>
                    <w:sz w:val="20"/>
                    <w:szCs w:val="20"/>
                  </w:rPr>
                  <m:t>n</m:t>
                </m:r>
              </m:oMath>
            </m:oMathPara>
          </w:p>
        </w:tc>
        <w:tc>
          <w:tcPr>
            <w:tcW w:w="1012" w:type="dxa"/>
          </w:tcPr>
          <w:p w14:paraId="00F70E65" w14:textId="7A5E19D6" w:rsidR="00457F3A" w:rsidRPr="003C51CB" w:rsidRDefault="00457F3A" w:rsidP="00651E7B">
            <w:pPr>
              <w:rPr>
                <w:sz w:val="20"/>
                <w:szCs w:val="20"/>
              </w:rPr>
            </w:pPr>
            <m:oMathPara>
              <m:oMath>
                <m:r>
                  <w:rPr>
                    <w:rFonts w:ascii="Cambria Math" w:hAnsi="Cambria Math"/>
                    <w:sz w:val="20"/>
                    <w:szCs w:val="20"/>
                  </w:rPr>
                  <m:t>Q</m:t>
                </m:r>
              </m:oMath>
            </m:oMathPara>
          </w:p>
        </w:tc>
        <w:tc>
          <w:tcPr>
            <w:tcW w:w="1013" w:type="dxa"/>
          </w:tcPr>
          <w:p w14:paraId="20EFEA39" w14:textId="3129285E" w:rsidR="00457F3A" w:rsidRPr="003C51CB" w:rsidRDefault="00000000" w:rsidP="00651E7B">
            <w:pPr>
              <w:rPr>
                <w:sz w:val="20"/>
                <w:szCs w:val="20"/>
              </w:rPr>
            </w:pPr>
            <m:oMathPara>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0</m:t>
                    </m:r>
                  </m:sub>
                </m:sSub>
              </m:oMath>
            </m:oMathPara>
          </w:p>
        </w:tc>
        <w:tc>
          <w:tcPr>
            <w:tcW w:w="1012" w:type="dxa"/>
          </w:tcPr>
          <w:p w14:paraId="2EF942A8" w14:textId="6590963B" w:rsidR="00457F3A" w:rsidRPr="003C51CB" w:rsidRDefault="00457F3A" w:rsidP="00651E7B">
            <w:pPr>
              <w:rPr>
                <w:sz w:val="20"/>
                <w:szCs w:val="20"/>
              </w:rPr>
            </w:pPr>
            <m:oMathPara>
              <m:oMath>
                <m:r>
                  <w:rPr>
                    <w:rFonts w:ascii="Cambria Math" w:hAnsi="Cambria Math"/>
                    <w:sz w:val="20"/>
                    <w:szCs w:val="20"/>
                  </w:rPr>
                  <m:t>α</m:t>
                </m:r>
              </m:oMath>
            </m:oMathPara>
          </w:p>
        </w:tc>
        <w:tc>
          <w:tcPr>
            <w:tcW w:w="1013" w:type="dxa"/>
          </w:tcPr>
          <w:p w14:paraId="2B7F03FB" w14:textId="47ABC1E7" w:rsidR="00457F3A" w:rsidRPr="003C51CB" w:rsidRDefault="00457F3A" w:rsidP="00651E7B">
            <w:pPr>
              <w:rPr>
                <w:sz w:val="20"/>
                <w:szCs w:val="20"/>
              </w:rPr>
            </w:pPr>
            <m:oMathPara>
              <m:oMath>
                <m:r>
                  <w:rPr>
                    <w:rFonts w:ascii="Cambria Math" w:hAnsi="Cambria Math"/>
                    <w:sz w:val="20"/>
                    <w:szCs w:val="20"/>
                  </w:rPr>
                  <m:t>β</m:t>
                </m:r>
              </m:oMath>
            </m:oMathPara>
          </w:p>
        </w:tc>
      </w:tr>
      <w:tr w:rsidR="00457F3A" w:rsidRPr="003C51CB" w14:paraId="6F511784" w14:textId="7188B301" w:rsidTr="007E25D8">
        <w:trPr>
          <w:trHeight w:val="422"/>
        </w:trPr>
        <w:tc>
          <w:tcPr>
            <w:tcW w:w="2122" w:type="dxa"/>
          </w:tcPr>
          <w:p w14:paraId="21FC096E" w14:textId="44076E87" w:rsidR="00457F3A" w:rsidRPr="003C51CB" w:rsidRDefault="00000000" w:rsidP="00651E7B">
            <w:pPr>
              <w:jc w:val="left"/>
              <w:rPr>
                <w:i/>
                <w:sz w:val="20"/>
                <w:szCs w:val="20"/>
              </w:rPr>
            </w:pPr>
            <m:oMath>
              <m:acc>
                <m:accPr>
                  <m:chr m:val="̇"/>
                  <m:ctrlPr>
                    <w:rPr>
                      <w:rFonts w:ascii="Cambria Math" w:hAnsi="Cambria Math"/>
                      <w:sz w:val="20"/>
                      <w:szCs w:val="20"/>
                    </w:rPr>
                  </m:ctrlPr>
                </m:accPr>
                <m:e>
                  <m:r>
                    <w:rPr>
                      <w:rFonts w:ascii="Cambria Math" w:hAnsi="Cambria Math"/>
                      <w:sz w:val="20"/>
                      <w:szCs w:val="20"/>
                    </w:rPr>
                    <m:t>ε</m:t>
                  </m:r>
                </m:e>
              </m:acc>
              <m:r>
                <w:rPr>
                  <w:rFonts w:ascii="Cambria Math" w:hAnsi="Cambria Math"/>
                  <w:sz w:val="20"/>
                  <w:szCs w:val="20"/>
                </w:rPr>
                <m:t xml:space="preserve"> = 1, RD</m:t>
              </m:r>
            </m:oMath>
            <w:r w:rsidR="007B5B97" w:rsidRPr="003C51CB">
              <w:rPr>
                <w:sz w:val="20"/>
                <w:szCs w:val="20"/>
              </w:rPr>
              <w:t xml:space="preserve">, </w:t>
            </w:r>
            <m:oMath>
              <m:r>
                <m:rPr>
                  <m:sty m:val="p"/>
                </m:rPr>
                <w:rPr>
                  <w:rFonts w:ascii="Cambria Math" w:hAnsi="Cambria Math"/>
                  <w:sz w:val="20"/>
                  <w:szCs w:val="20"/>
                </w:rPr>
                <m:t>ε</m:t>
              </m:r>
              <m:r>
                <w:rPr>
                  <w:rFonts w:ascii="Cambria Math" w:hAnsi="Cambria Math"/>
                  <w:sz w:val="20"/>
                  <w:szCs w:val="20"/>
                </w:rPr>
                <m:t>&lt;0.02</m:t>
              </m:r>
            </m:oMath>
          </w:p>
        </w:tc>
        <w:tc>
          <w:tcPr>
            <w:tcW w:w="992" w:type="dxa"/>
            <w:vAlign w:val="center"/>
          </w:tcPr>
          <w:p w14:paraId="5D027868" w14:textId="2BF590A0" w:rsidR="00457F3A" w:rsidRPr="003C51CB" w:rsidRDefault="00BD71AC" w:rsidP="00651E7B">
            <w:pPr>
              <w:jc w:val="center"/>
              <w:rPr>
                <w:rFonts w:eastAsia="Arial" w:cs="Arial"/>
                <w:sz w:val="16"/>
                <w:szCs w:val="16"/>
              </w:rPr>
            </w:pPr>
            <w:r w:rsidRPr="003C51CB">
              <w:rPr>
                <w:rFonts w:eastAsia="Arial" w:cs="Arial"/>
                <w:sz w:val="16"/>
                <w:szCs w:val="16"/>
              </w:rPr>
              <w:t>1581.8136</w:t>
            </w:r>
          </w:p>
        </w:tc>
        <w:tc>
          <w:tcPr>
            <w:tcW w:w="890" w:type="dxa"/>
            <w:vAlign w:val="center"/>
          </w:tcPr>
          <w:p w14:paraId="42D21781" w14:textId="227A0039" w:rsidR="00457F3A" w:rsidRPr="003C51CB" w:rsidRDefault="00E16D94" w:rsidP="00651E7B">
            <w:pPr>
              <w:jc w:val="center"/>
              <w:rPr>
                <w:sz w:val="16"/>
                <w:szCs w:val="16"/>
              </w:rPr>
            </w:pPr>
            <w:r w:rsidRPr="003C51CB">
              <w:rPr>
                <w:sz w:val="16"/>
                <w:szCs w:val="16"/>
              </w:rPr>
              <w:t>18.7997</w:t>
            </w:r>
          </w:p>
        </w:tc>
        <w:tc>
          <w:tcPr>
            <w:tcW w:w="1013" w:type="dxa"/>
            <w:vAlign w:val="center"/>
          </w:tcPr>
          <w:p w14:paraId="10DC9505" w14:textId="4BECDA93" w:rsidR="00457F3A" w:rsidRPr="003C51CB" w:rsidRDefault="00E16D94" w:rsidP="00651E7B">
            <w:pPr>
              <w:jc w:val="center"/>
              <w:rPr>
                <w:rFonts w:eastAsia="Arial" w:cs="Arial"/>
                <w:sz w:val="16"/>
                <w:szCs w:val="16"/>
              </w:rPr>
            </w:pPr>
            <w:r w:rsidRPr="003C51CB">
              <w:rPr>
                <w:rFonts w:eastAsia="Arial" w:cs="Arial"/>
                <w:sz w:val="16"/>
                <w:szCs w:val="16"/>
              </w:rPr>
              <w:t>0.1114</w:t>
            </w:r>
          </w:p>
        </w:tc>
        <w:tc>
          <w:tcPr>
            <w:tcW w:w="1012" w:type="dxa"/>
            <w:vAlign w:val="center"/>
          </w:tcPr>
          <w:p w14:paraId="794D9C88" w14:textId="3C40CD02" w:rsidR="00457F3A" w:rsidRPr="003C51CB" w:rsidRDefault="00E16D94" w:rsidP="00651E7B">
            <w:pPr>
              <w:jc w:val="center"/>
              <w:rPr>
                <w:sz w:val="16"/>
                <w:szCs w:val="16"/>
              </w:rPr>
            </w:pPr>
            <w:r w:rsidRPr="003C51CB">
              <w:rPr>
                <w:sz w:val="16"/>
                <w:szCs w:val="16"/>
              </w:rPr>
              <w:t>1891.1069</w:t>
            </w:r>
          </w:p>
        </w:tc>
        <w:tc>
          <w:tcPr>
            <w:tcW w:w="1013" w:type="dxa"/>
            <w:vAlign w:val="center"/>
          </w:tcPr>
          <w:p w14:paraId="317B04B1" w14:textId="1311DBCF" w:rsidR="00457F3A" w:rsidRPr="003C51CB" w:rsidRDefault="00E16D94" w:rsidP="00651E7B">
            <w:pPr>
              <w:jc w:val="center"/>
              <w:rPr>
                <w:rFonts w:eastAsia="Arial" w:cs="Arial"/>
                <w:sz w:val="16"/>
                <w:szCs w:val="16"/>
              </w:rPr>
            </w:pPr>
            <w:r w:rsidRPr="003C51CB">
              <w:rPr>
                <w:rFonts w:eastAsia="Arial" w:cs="Arial"/>
                <w:sz w:val="16"/>
                <w:szCs w:val="16"/>
              </w:rPr>
              <w:t>0.0031</w:t>
            </w:r>
          </w:p>
        </w:tc>
        <w:tc>
          <w:tcPr>
            <w:tcW w:w="1012" w:type="dxa"/>
            <w:vAlign w:val="center"/>
          </w:tcPr>
          <w:p w14:paraId="576FDABB" w14:textId="198FC3F2" w:rsidR="00457F3A" w:rsidRPr="003C51CB" w:rsidRDefault="00E16D94" w:rsidP="00651E7B">
            <w:pPr>
              <w:jc w:val="center"/>
              <w:rPr>
                <w:sz w:val="16"/>
                <w:szCs w:val="16"/>
              </w:rPr>
            </w:pPr>
            <w:r w:rsidRPr="003C51CB">
              <w:rPr>
                <w:sz w:val="16"/>
                <w:szCs w:val="16"/>
              </w:rPr>
              <w:t>0</w:t>
            </w:r>
          </w:p>
        </w:tc>
        <w:tc>
          <w:tcPr>
            <w:tcW w:w="1013" w:type="dxa"/>
            <w:vAlign w:val="center"/>
          </w:tcPr>
          <w:p w14:paraId="79272F5E" w14:textId="6DE988C2" w:rsidR="00457F3A" w:rsidRPr="003C51CB" w:rsidRDefault="00E16D94" w:rsidP="00651E7B">
            <w:pPr>
              <w:jc w:val="center"/>
              <w:rPr>
                <w:sz w:val="16"/>
                <w:szCs w:val="16"/>
              </w:rPr>
            </w:pPr>
            <w:r w:rsidRPr="003C51CB">
              <w:rPr>
                <w:sz w:val="16"/>
                <w:szCs w:val="16"/>
              </w:rPr>
              <w:t>19.9786</w:t>
            </w:r>
          </w:p>
        </w:tc>
      </w:tr>
      <w:tr w:rsidR="007B5B97" w:rsidRPr="003C51CB" w14:paraId="46BBC0B6" w14:textId="77777777" w:rsidTr="007E25D8">
        <w:trPr>
          <w:trHeight w:val="422"/>
        </w:trPr>
        <w:tc>
          <w:tcPr>
            <w:tcW w:w="2122" w:type="dxa"/>
          </w:tcPr>
          <w:p w14:paraId="517CBAA9" w14:textId="180B58BF" w:rsidR="007B5B97" w:rsidRPr="003C51CB" w:rsidRDefault="00000000" w:rsidP="00651E7B">
            <w:pPr>
              <w:jc w:val="left"/>
              <w:rPr>
                <w:sz w:val="20"/>
                <w:szCs w:val="20"/>
              </w:rPr>
            </w:pPr>
            <m:oMath>
              <m:acc>
                <m:accPr>
                  <m:chr m:val="̇"/>
                  <m:ctrlPr>
                    <w:rPr>
                      <w:rFonts w:ascii="Cambria Math" w:hAnsi="Cambria Math"/>
                      <w:sz w:val="20"/>
                      <w:szCs w:val="20"/>
                    </w:rPr>
                  </m:ctrlPr>
                </m:accPr>
                <m:e>
                  <m:r>
                    <w:rPr>
                      <w:rFonts w:ascii="Cambria Math" w:hAnsi="Cambria Math"/>
                      <w:sz w:val="20"/>
                      <w:szCs w:val="20"/>
                    </w:rPr>
                    <m:t>ε</m:t>
                  </m:r>
                </m:e>
              </m:acc>
              <m:r>
                <w:rPr>
                  <w:rFonts w:ascii="Cambria Math" w:hAnsi="Cambria Math"/>
                  <w:sz w:val="20"/>
                  <w:szCs w:val="20"/>
                </w:rPr>
                <m:t xml:space="preserve"> = 1, RD</m:t>
              </m:r>
            </m:oMath>
            <w:r w:rsidR="007B5B97" w:rsidRPr="003C51CB">
              <w:rPr>
                <w:sz w:val="20"/>
                <w:szCs w:val="20"/>
              </w:rPr>
              <w:t xml:space="preserve">, </w:t>
            </w:r>
            <m:oMath>
              <m:r>
                <m:rPr>
                  <m:sty m:val="p"/>
                </m:rPr>
                <w:rPr>
                  <w:rFonts w:ascii="Cambria Math" w:hAnsi="Cambria Math"/>
                  <w:sz w:val="20"/>
                  <w:szCs w:val="20"/>
                </w:rPr>
                <m:t>ε</m:t>
              </m:r>
              <m:r>
                <w:rPr>
                  <w:rFonts w:ascii="Cambria Math" w:hAnsi="Cambria Math"/>
                  <w:sz w:val="20"/>
                  <w:szCs w:val="20"/>
                </w:rPr>
                <m:t>&gt;=0.02</m:t>
              </m:r>
            </m:oMath>
          </w:p>
        </w:tc>
        <w:tc>
          <w:tcPr>
            <w:tcW w:w="992" w:type="dxa"/>
            <w:vAlign w:val="center"/>
          </w:tcPr>
          <w:p w14:paraId="3911B711" w14:textId="1F9266F0" w:rsidR="007B5B97" w:rsidRPr="003C51CB" w:rsidRDefault="00E16D94" w:rsidP="00651E7B">
            <w:pPr>
              <w:jc w:val="center"/>
              <w:rPr>
                <w:rFonts w:eastAsia="Arial" w:cs="Arial"/>
                <w:sz w:val="16"/>
                <w:szCs w:val="16"/>
              </w:rPr>
            </w:pPr>
            <w:r w:rsidRPr="003C51CB">
              <w:rPr>
                <w:rFonts w:eastAsia="Arial" w:cs="Arial"/>
                <w:sz w:val="16"/>
                <w:szCs w:val="16"/>
              </w:rPr>
              <w:t>1194.0092</w:t>
            </w:r>
          </w:p>
        </w:tc>
        <w:tc>
          <w:tcPr>
            <w:tcW w:w="890" w:type="dxa"/>
            <w:vAlign w:val="center"/>
          </w:tcPr>
          <w:p w14:paraId="77A8E090" w14:textId="0444390B" w:rsidR="007B5B97" w:rsidRPr="003C51CB" w:rsidRDefault="00E16D94" w:rsidP="00651E7B">
            <w:pPr>
              <w:jc w:val="center"/>
              <w:rPr>
                <w:sz w:val="16"/>
                <w:szCs w:val="16"/>
              </w:rPr>
            </w:pPr>
            <w:r w:rsidRPr="003C51CB">
              <w:rPr>
                <w:sz w:val="16"/>
                <w:szCs w:val="16"/>
              </w:rPr>
              <w:t>14.7818</w:t>
            </w:r>
          </w:p>
        </w:tc>
        <w:tc>
          <w:tcPr>
            <w:tcW w:w="1013" w:type="dxa"/>
            <w:vAlign w:val="center"/>
          </w:tcPr>
          <w:p w14:paraId="24BBE8E7" w14:textId="1BFC5ACB" w:rsidR="007B5B97" w:rsidRPr="003C51CB" w:rsidRDefault="00E16D94" w:rsidP="00651E7B">
            <w:pPr>
              <w:jc w:val="center"/>
              <w:rPr>
                <w:rFonts w:eastAsia="Arial" w:cs="Arial"/>
                <w:sz w:val="16"/>
                <w:szCs w:val="16"/>
              </w:rPr>
            </w:pPr>
            <w:r w:rsidRPr="003C51CB">
              <w:rPr>
                <w:rFonts w:eastAsia="Arial" w:cs="Arial"/>
                <w:sz w:val="16"/>
                <w:szCs w:val="16"/>
              </w:rPr>
              <w:t>0.0373</w:t>
            </w:r>
          </w:p>
        </w:tc>
        <w:tc>
          <w:tcPr>
            <w:tcW w:w="1012" w:type="dxa"/>
            <w:vAlign w:val="center"/>
          </w:tcPr>
          <w:p w14:paraId="57E2B1AB" w14:textId="43009529" w:rsidR="007B5B97" w:rsidRPr="003C51CB" w:rsidRDefault="00E16D94" w:rsidP="00651E7B">
            <w:pPr>
              <w:jc w:val="center"/>
              <w:rPr>
                <w:sz w:val="16"/>
                <w:szCs w:val="16"/>
              </w:rPr>
            </w:pPr>
            <w:r w:rsidRPr="003C51CB">
              <w:rPr>
                <w:sz w:val="16"/>
                <w:szCs w:val="16"/>
              </w:rPr>
              <w:t>759.6380</w:t>
            </w:r>
          </w:p>
        </w:tc>
        <w:tc>
          <w:tcPr>
            <w:tcW w:w="1013" w:type="dxa"/>
            <w:vAlign w:val="center"/>
          </w:tcPr>
          <w:p w14:paraId="2EC6DF77" w14:textId="2D5CE66F" w:rsidR="007B5B97" w:rsidRPr="003C51CB" w:rsidRDefault="00E16D94" w:rsidP="00651E7B">
            <w:pPr>
              <w:jc w:val="center"/>
              <w:rPr>
                <w:rFonts w:eastAsia="Arial" w:cs="Arial"/>
                <w:sz w:val="16"/>
                <w:szCs w:val="16"/>
              </w:rPr>
            </w:pPr>
            <w:r w:rsidRPr="003C51CB">
              <w:rPr>
                <w:rFonts w:eastAsia="Arial" w:cs="Arial"/>
                <w:sz w:val="16"/>
                <w:szCs w:val="16"/>
              </w:rPr>
              <w:t>0</w:t>
            </w:r>
          </w:p>
        </w:tc>
        <w:tc>
          <w:tcPr>
            <w:tcW w:w="1012" w:type="dxa"/>
            <w:vAlign w:val="center"/>
          </w:tcPr>
          <w:p w14:paraId="1E7792C0" w14:textId="5DB2BF2C" w:rsidR="007B5B97" w:rsidRPr="003C51CB" w:rsidRDefault="00E16D94" w:rsidP="00651E7B">
            <w:pPr>
              <w:jc w:val="center"/>
              <w:rPr>
                <w:sz w:val="16"/>
                <w:szCs w:val="16"/>
              </w:rPr>
            </w:pPr>
            <w:r w:rsidRPr="003C51CB">
              <w:rPr>
                <w:sz w:val="16"/>
                <w:szCs w:val="16"/>
              </w:rPr>
              <w:t>0</w:t>
            </w:r>
          </w:p>
        </w:tc>
        <w:tc>
          <w:tcPr>
            <w:tcW w:w="1013" w:type="dxa"/>
            <w:vAlign w:val="center"/>
          </w:tcPr>
          <w:p w14:paraId="6C45A444" w14:textId="5ECF9C79" w:rsidR="007B5B97" w:rsidRPr="003C51CB" w:rsidRDefault="00E16D94" w:rsidP="00651E7B">
            <w:pPr>
              <w:jc w:val="center"/>
              <w:rPr>
                <w:rFonts w:eastAsia="Arial" w:cs="Arial"/>
                <w:sz w:val="16"/>
                <w:szCs w:val="16"/>
              </w:rPr>
            </w:pPr>
            <w:r w:rsidRPr="003C51CB">
              <w:rPr>
                <w:rFonts w:eastAsia="Arial" w:cs="Arial"/>
                <w:sz w:val="16"/>
                <w:szCs w:val="16"/>
              </w:rPr>
              <w:t>6.3350</w:t>
            </w:r>
          </w:p>
        </w:tc>
      </w:tr>
    </w:tbl>
    <w:p w14:paraId="70262164" w14:textId="01CE5C72" w:rsidR="00D839F8" w:rsidRPr="00D839F8" w:rsidRDefault="00D839F8" w:rsidP="00651E7B">
      <w:pPr>
        <w:pStyle w:val="Standard1"/>
        <w:spacing w:line="360" w:lineRule="auto"/>
      </w:pPr>
    </w:p>
    <w:p w14:paraId="3F1A1275" w14:textId="4831C7E4" w:rsidR="000276C5" w:rsidRDefault="006A3FDA" w:rsidP="00F62ACC">
      <w:pPr>
        <w:pStyle w:val="Heading3"/>
        <w:numPr>
          <w:ilvl w:val="2"/>
          <w:numId w:val="30"/>
        </w:numPr>
        <w:spacing w:before="0" w:after="0"/>
      </w:pPr>
      <w:bookmarkStart w:id="48" w:name="_Toc185023260"/>
      <w:bookmarkStart w:id="49" w:name="_Toc185041697"/>
      <w:r>
        <w:t>Temperature dependency function</w:t>
      </w:r>
      <w:r w:rsidR="007C6CB3">
        <w:t xml:space="preserve"> parameter calibration</w:t>
      </w:r>
      <w:bookmarkEnd w:id="48"/>
      <w:bookmarkEnd w:id="49"/>
    </w:p>
    <w:p w14:paraId="0A3A288D" w14:textId="52507D79" w:rsidR="00255F15" w:rsidRDefault="00255F15" w:rsidP="00651E7B">
      <w:r>
        <w:t>This section discusses the proce</w:t>
      </w:r>
      <w:r w:rsidR="00F70172" w:rsidRPr="00F70172">
        <w:t>ss of developing the temperature dependency function</w:t>
      </w:r>
      <w:r>
        <w:t xml:space="preserve">. </w:t>
      </w:r>
      <w:r w:rsidR="00336C3C">
        <w:t>It</w:t>
      </w:r>
      <w:r w:rsidR="00336C3C" w:rsidRPr="00336C3C">
        <w:t xml:space="preserve"> begins by studying the general trends in material behavior, followed by the </w:t>
      </w:r>
      <w:r w:rsidR="00336C3C" w:rsidRPr="00336C3C">
        <w:lastRenderedPageBreak/>
        <w:t xml:space="preserve">selection of a suitable reference stress for normalization. The subsequent steps involve the development of temperature and </w:t>
      </w:r>
      <w:r w:rsidR="002F243D">
        <w:t>strain-rate</w:t>
      </w:r>
      <w:r w:rsidR="00336C3C" w:rsidRPr="00336C3C">
        <w:t xml:space="preserve"> functions, and the calibration of each parameter within these functions. To validate the accuracy, fitting validation is conducted, and </w:t>
      </w:r>
      <w:r w:rsidR="00336C3C">
        <w:t>finally</w:t>
      </w:r>
      <w:r w:rsidR="00336C3C" w:rsidRPr="00336C3C">
        <w:t>, simulation validation is performed.</w:t>
      </w:r>
    </w:p>
    <w:p w14:paraId="257998A8" w14:textId="41CF621D" w:rsidR="00336C3C" w:rsidRPr="00933F3B" w:rsidRDefault="00336C3C" w:rsidP="00F62ACC">
      <w:pPr>
        <w:pStyle w:val="Heading4"/>
        <w:numPr>
          <w:ilvl w:val="3"/>
          <w:numId w:val="30"/>
        </w:numPr>
        <w:rPr>
          <w:i w:val="0"/>
        </w:rPr>
      </w:pPr>
      <w:r>
        <w:t xml:space="preserve">Material behavior </w:t>
      </w:r>
      <w:r w:rsidR="00427C2A">
        <w:t xml:space="preserve">analysis </w:t>
      </w:r>
    </w:p>
    <w:p w14:paraId="5D5FFA12" w14:textId="296BA800" w:rsidR="00EE02B7" w:rsidRDefault="00427C2A" w:rsidP="00651E7B">
      <w:r w:rsidRPr="00A40104">
        <w:t xml:space="preserve">The data used for this analysis includes experimental data and extrapolated data obtained from </w:t>
      </w:r>
      <w:r w:rsidRPr="00204690">
        <w:t xml:space="preserve">Section </w:t>
      </w:r>
      <w:r w:rsidR="006D118D">
        <w:fldChar w:fldCharType="begin"/>
      </w:r>
      <w:r w:rsidR="006D118D">
        <w:instrText xml:space="preserve"> REF _Ref184842808 \r \h </w:instrText>
      </w:r>
      <w:r w:rsidR="00651E7B">
        <w:instrText xml:space="preserve"> \* MERGEFORMAT </w:instrText>
      </w:r>
      <w:r w:rsidR="006D118D">
        <w:fldChar w:fldCharType="separate"/>
      </w:r>
      <w:r w:rsidR="00532ED6">
        <w:t>3.1.1</w:t>
      </w:r>
      <w:r w:rsidR="006D118D">
        <w:fldChar w:fldCharType="end"/>
      </w:r>
      <w:r>
        <w:t xml:space="preserve"> with strain values ranging from 0 to 3</w:t>
      </w:r>
      <w:r w:rsidRPr="00A40104">
        <w:t xml:space="preserve">. The temperatures considered in the study range from 77.15 K to 673.15 K, </w:t>
      </w:r>
      <w:r w:rsidRPr="00780B4A">
        <w:t xml:space="preserve">while the </w:t>
      </w:r>
      <w:r w:rsidR="002F243D" w:rsidRPr="00780B4A">
        <w:t>strain-rate</w:t>
      </w:r>
      <w:r w:rsidRPr="00780B4A">
        <w:t>s vary from 0.0001 to 0.1 as summarized in</w:t>
      </w:r>
      <w:r w:rsidR="00780B4A">
        <w:t xml:space="preserve"> </w:t>
      </w:r>
      <w:r w:rsidR="00780B4A">
        <w:fldChar w:fldCharType="begin"/>
      </w:r>
      <w:r w:rsidR="00780B4A">
        <w:instrText xml:space="preserve"> REF _Ref185021835 \h </w:instrText>
      </w:r>
      <w:r w:rsidR="00651E7B">
        <w:instrText xml:space="preserve"> \* MERGEFORMAT </w:instrText>
      </w:r>
      <w:r w:rsidR="00780B4A">
        <w:fldChar w:fldCharType="separate"/>
      </w:r>
      <w:r w:rsidR="00532ED6" w:rsidRPr="00933F3B">
        <w:t xml:space="preserve">Table </w:t>
      </w:r>
      <w:r w:rsidR="00532ED6">
        <w:rPr>
          <w:noProof/>
        </w:rPr>
        <w:t>3</w:t>
      </w:r>
      <w:r w:rsidR="00532ED6">
        <w:rPr>
          <w:noProof/>
        </w:rPr>
        <w:noBreakHyphen/>
        <w:t>2</w:t>
      </w:r>
      <w:r w:rsidR="00780B4A">
        <w:fldChar w:fldCharType="end"/>
      </w:r>
      <w:r w:rsidRPr="00780B4A">
        <w:t xml:space="preserve">. As shown in </w:t>
      </w:r>
      <w:r w:rsidR="00D163FB" w:rsidRPr="00780B4A">
        <w:t xml:space="preserve">the </w:t>
      </w:r>
      <w:r w:rsidR="00D163FB" w:rsidRPr="00780B4A">
        <w:fldChar w:fldCharType="begin"/>
      </w:r>
      <w:r w:rsidR="00D163FB" w:rsidRPr="00780B4A">
        <w:instrText xml:space="preserve"> REF _Ref184816985 \h  \* MERGEFORMAT </w:instrText>
      </w:r>
      <w:r w:rsidR="00D163FB" w:rsidRPr="00780B4A">
        <w:fldChar w:fldCharType="separate"/>
      </w:r>
      <w:r w:rsidR="00532ED6" w:rsidRPr="00532ED6">
        <w:t xml:space="preserve">Figure </w:t>
      </w:r>
      <w:r w:rsidR="00532ED6" w:rsidRPr="00532ED6">
        <w:rPr>
          <w:noProof/>
        </w:rPr>
        <w:t>3</w:t>
      </w:r>
      <w:r w:rsidR="00532ED6" w:rsidRPr="00532ED6">
        <w:rPr>
          <w:noProof/>
        </w:rPr>
        <w:noBreakHyphen/>
        <w:t>1</w:t>
      </w:r>
      <w:r w:rsidR="00D163FB" w:rsidRPr="00780B4A">
        <w:fldChar w:fldCharType="end"/>
      </w:r>
      <w:r w:rsidR="00D163FB" w:rsidRPr="00780B4A">
        <w:t>,</w:t>
      </w:r>
      <w:r w:rsidRPr="00780B4A">
        <w:t xml:space="preserve"> </w:t>
      </w:r>
      <w:r w:rsidRPr="00A40104">
        <w:t>the material behavior demonstrates significant changes under these different loading conditions</w:t>
      </w:r>
      <w:r w:rsidR="00721788">
        <w:t xml:space="preserve"> due to thermal softening, dynamic</w:t>
      </w:r>
      <w:r w:rsidR="00EE02B7" w:rsidRPr="00F70172">
        <w:t xml:space="preserve"> strain</w:t>
      </w:r>
      <w:r w:rsidR="00721788">
        <w:t xml:space="preserve"> aging</w:t>
      </w:r>
      <w:r w:rsidR="00EE02B7" w:rsidRPr="00F70172">
        <w:t xml:space="preserve"> and </w:t>
      </w:r>
      <w:r w:rsidR="00721788">
        <w:t>a</w:t>
      </w:r>
      <w:r w:rsidR="00721788" w:rsidRPr="000C1257">
        <w:t>diabatic heating</w:t>
      </w:r>
      <w:r w:rsidR="00EE02B7" w:rsidRPr="006D118D">
        <w:t>.</w:t>
      </w:r>
      <w:r w:rsidR="00EE02B7">
        <w:t xml:space="preserve"> </w:t>
      </w:r>
      <w:r w:rsidR="00EE02B7" w:rsidRPr="000C1257">
        <w:t>Thermal softening refers to the decrease in material strength as temperature increases, due to increased atomic vibrations and weakening of atomic bonds. Dynamic strain aging occurs when solute atoms in the material interact with moving dislocations, causing fluctuations in the flow stress. Adiabatic heating is the increase in temperature caused by the rapid deformation of the material, leading to further changes in its mechanical properties.</w:t>
      </w:r>
    </w:p>
    <w:p w14:paraId="240030DB" w14:textId="77777777" w:rsidR="002E16B5" w:rsidRDefault="002E16B5" w:rsidP="00651E7B"/>
    <w:p w14:paraId="40BAB2C4" w14:textId="6E718833" w:rsidR="00627E89" w:rsidRPr="002E16B5" w:rsidRDefault="002E16B5" w:rsidP="002E16B5">
      <w:pPr>
        <w:jc w:val="left"/>
      </w:pPr>
      <w:bookmarkStart w:id="50" w:name="_Ref184831998"/>
      <w:bookmarkStart w:id="51" w:name="_Ref185021835"/>
      <w:r w:rsidRPr="00933F3B">
        <w:t xml:space="preserve">Table </w:t>
      </w:r>
      <w:bookmarkEnd w:id="50"/>
      <w:r>
        <w:fldChar w:fldCharType="begin"/>
      </w:r>
      <w:r>
        <w:instrText xml:space="preserve"> STYLEREF 1 \s </w:instrText>
      </w:r>
      <w:r>
        <w:fldChar w:fldCharType="separate"/>
      </w:r>
      <w:r w:rsidR="00532ED6">
        <w:rPr>
          <w:noProof/>
        </w:rPr>
        <w:t>3</w:t>
      </w:r>
      <w:r>
        <w:fldChar w:fldCharType="end"/>
      </w:r>
      <w:r>
        <w:noBreakHyphen/>
      </w:r>
      <w:r>
        <w:fldChar w:fldCharType="begin"/>
      </w:r>
      <w:r>
        <w:instrText xml:space="preserve"> SEQ Table \* ARABIC \s 1 </w:instrText>
      </w:r>
      <w:r>
        <w:fldChar w:fldCharType="separate"/>
      </w:r>
      <w:r w:rsidR="00532ED6">
        <w:rPr>
          <w:noProof/>
        </w:rPr>
        <w:t>2</w:t>
      </w:r>
      <w:r>
        <w:fldChar w:fldCharType="end"/>
      </w:r>
      <w:bookmarkEnd w:id="51"/>
      <w:r>
        <w:t>:</w:t>
      </w:r>
      <w:r w:rsidRPr="00933F3B">
        <w:t xml:space="preserve"> Data for temperature calibration.</w:t>
      </w:r>
    </w:p>
    <w:tbl>
      <w:tblPr>
        <w:tblStyle w:val="TableGrid"/>
        <w:tblW w:w="0" w:type="auto"/>
        <w:tblLook w:val="04A0" w:firstRow="1" w:lastRow="0" w:firstColumn="1" w:lastColumn="0" w:noHBand="0" w:noVBand="1"/>
      </w:tblPr>
      <w:tblGrid>
        <w:gridCol w:w="1313"/>
        <w:gridCol w:w="1012"/>
        <w:gridCol w:w="1111"/>
        <w:gridCol w:w="1111"/>
        <w:gridCol w:w="1129"/>
        <w:gridCol w:w="1129"/>
        <w:gridCol w:w="1129"/>
        <w:gridCol w:w="1129"/>
      </w:tblGrid>
      <w:tr w:rsidR="00D9543D" w14:paraId="1682FA13" w14:textId="77777777" w:rsidTr="00933F3B">
        <w:tc>
          <w:tcPr>
            <w:tcW w:w="1313" w:type="dxa"/>
          </w:tcPr>
          <w:p w14:paraId="6AB7C768" w14:textId="77777777" w:rsidR="00D9543D" w:rsidRDefault="00D9543D" w:rsidP="00651E7B">
            <w:r>
              <w:t>Tmp/StrRt</w:t>
            </w:r>
          </w:p>
        </w:tc>
        <w:tc>
          <w:tcPr>
            <w:tcW w:w="1012" w:type="dxa"/>
          </w:tcPr>
          <w:p w14:paraId="2769DD2A" w14:textId="5BF7E6A7" w:rsidR="00D9543D" w:rsidRDefault="001A2ED3" w:rsidP="00651E7B">
            <w:pPr>
              <w:jc w:val="center"/>
            </w:pPr>
            <w:r w:rsidRPr="001A2ED3">
              <w:t>77.15K</w:t>
            </w:r>
          </w:p>
        </w:tc>
        <w:tc>
          <w:tcPr>
            <w:tcW w:w="1111" w:type="dxa"/>
          </w:tcPr>
          <w:p w14:paraId="1DC0626B" w14:textId="3B4BC5D5" w:rsidR="00D9543D" w:rsidRDefault="00627E89" w:rsidP="00651E7B">
            <w:pPr>
              <w:jc w:val="center"/>
            </w:pPr>
            <w:r w:rsidRPr="00627E89">
              <w:t>233.15K</w:t>
            </w:r>
          </w:p>
        </w:tc>
        <w:tc>
          <w:tcPr>
            <w:tcW w:w="1111" w:type="dxa"/>
          </w:tcPr>
          <w:p w14:paraId="787CD6E6" w14:textId="0EAC97D5" w:rsidR="00D9543D" w:rsidRDefault="00D9543D" w:rsidP="00651E7B">
            <w:pPr>
              <w:jc w:val="center"/>
            </w:pPr>
            <w:r>
              <w:t>298.15K</w:t>
            </w:r>
          </w:p>
        </w:tc>
        <w:tc>
          <w:tcPr>
            <w:tcW w:w="1129" w:type="dxa"/>
          </w:tcPr>
          <w:p w14:paraId="23565BD1" w14:textId="418A7A26" w:rsidR="00D9543D" w:rsidRDefault="00D9543D" w:rsidP="00651E7B">
            <w:pPr>
              <w:jc w:val="center"/>
            </w:pPr>
            <w:r>
              <w:t>373.15K</w:t>
            </w:r>
          </w:p>
        </w:tc>
        <w:tc>
          <w:tcPr>
            <w:tcW w:w="1129" w:type="dxa"/>
          </w:tcPr>
          <w:p w14:paraId="430D264F" w14:textId="77777777" w:rsidR="00D9543D" w:rsidRDefault="00D9543D" w:rsidP="00651E7B">
            <w:pPr>
              <w:jc w:val="center"/>
            </w:pPr>
            <w:r>
              <w:t>473.15K</w:t>
            </w:r>
          </w:p>
        </w:tc>
        <w:tc>
          <w:tcPr>
            <w:tcW w:w="1129" w:type="dxa"/>
          </w:tcPr>
          <w:p w14:paraId="6A83862E" w14:textId="77777777" w:rsidR="00D9543D" w:rsidRDefault="00D9543D" w:rsidP="00651E7B">
            <w:pPr>
              <w:jc w:val="center"/>
            </w:pPr>
            <w:r>
              <w:t>573.15K</w:t>
            </w:r>
          </w:p>
        </w:tc>
        <w:tc>
          <w:tcPr>
            <w:tcW w:w="1129" w:type="dxa"/>
          </w:tcPr>
          <w:p w14:paraId="52BF789D" w14:textId="77777777" w:rsidR="00D9543D" w:rsidRDefault="00D9543D" w:rsidP="00651E7B">
            <w:pPr>
              <w:jc w:val="center"/>
            </w:pPr>
            <w:r>
              <w:t>673.15K</w:t>
            </w:r>
          </w:p>
        </w:tc>
      </w:tr>
      <w:tr w:rsidR="00D9543D" w14:paraId="0CBCF098" w14:textId="77777777" w:rsidTr="00933F3B">
        <w:tc>
          <w:tcPr>
            <w:tcW w:w="1313" w:type="dxa"/>
          </w:tcPr>
          <w:p w14:paraId="39C078FA" w14:textId="77777777" w:rsidR="00D9543D" w:rsidRDefault="00D9543D" w:rsidP="00651E7B">
            <w:pPr>
              <w:jc w:val="center"/>
            </w:pPr>
            <w:r>
              <w:t>0.0001</w:t>
            </w:r>
          </w:p>
        </w:tc>
        <w:tc>
          <w:tcPr>
            <w:tcW w:w="1012" w:type="dxa"/>
          </w:tcPr>
          <w:p w14:paraId="27EDF300" w14:textId="77777777" w:rsidR="00D9543D" w:rsidRDefault="00D9543D" w:rsidP="00651E7B">
            <w:pPr>
              <w:jc w:val="center"/>
            </w:pPr>
            <w:r>
              <w:t>x</w:t>
            </w:r>
          </w:p>
        </w:tc>
        <w:tc>
          <w:tcPr>
            <w:tcW w:w="1111" w:type="dxa"/>
          </w:tcPr>
          <w:p w14:paraId="5AFD0D54" w14:textId="4244A830" w:rsidR="00D9543D" w:rsidRDefault="00627E89" w:rsidP="00651E7B">
            <w:pPr>
              <w:jc w:val="center"/>
            </w:pPr>
            <w:r>
              <w:t>x</w:t>
            </w:r>
          </w:p>
        </w:tc>
        <w:tc>
          <w:tcPr>
            <w:tcW w:w="1111" w:type="dxa"/>
          </w:tcPr>
          <w:p w14:paraId="6606EE58" w14:textId="22FB5DB4" w:rsidR="00D9543D" w:rsidRDefault="00627E89" w:rsidP="00651E7B">
            <w:pPr>
              <w:jc w:val="center"/>
            </w:pPr>
            <w:r>
              <w:t>x</w:t>
            </w:r>
          </w:p>
        </w:tc>
        <w:tc>
          <w:tcPr>
            <w:tcW w:w="1129" w:type="dxa"/>
          </w:tcPr>
          <w:p w14:paraId="6E901B38" w14:textId="7FF14592" w:rsidR="00D9543D" w:rsidRDefault="00D9543D" w:rsidP="00651E7B">
            <w:pPr>
              <w:jc w:val="center"/>
            </w:pPr>
          </w:p>
        </w:tc>
        <w:tc>
          <w:tcPr>
            <w:tcW w:w="1129" w:type="dxa"/>
          </w:tcPr>
          <w:p w14:paraId="2971137A" w14:textId="18CC55D2" w:rsidR="00D9543D" w:rsidRDefault="00D9543D" w:rsidP="00651E7B">
            <w:pPr>
              <w:jc w:val="center"/>
            </w:pPr>
          </w:p>
        </w:tc>
        <w:tc>
          <w:tcPr>
            <w:tcW w:w="1129" w:type="dxa"/>
          </w:tcPr>
          <w:p w14:paraId="72050AF4" w14:textId="2DA11C6D" w:rsidR="00D9543D" w:rsidRDefault="00D9543D" w:rsidP="00651E7B">
            <w:pPr>
              <w:jc w:val="center"/>
            </w:pPr>
          </w:p>
        </w:tc>
        <w:tc>
          <w:tcPr>
            <w:tcW w:w="1129" w:type="dxa"/>
          </w:tcPr>
          <w:p w14:paraId="46823876" w14:textId="18C7374C" w:rsidR="00D9543D" w:rsidRDefault="00D9543D" w:rsidP="00651E7B">
            <w:pPr>
              <w:jc w:val="center"/>
            </w:pPr>
          </w:p>
        </w:tc>
      </w:tr>
      <w:tr w:rsidR="00627E89" w14:paraId="2F476AB2" w14:textId="77777777" w:rsidTr="00933F3B">
        <w:tc>
          <w:tcPr>
            <w:tcW w:w="1313" w:type="dxa"/>
          </w:tcPr>
          <w:p w14:paraId="4766B602" w14:textId="77777777" w:rsidR="00627E89" w:rsidRDefault="00627E89" w:rsidP="00651E7B">
            <w:pPr>
              <w:jc w:val="center"/>
            </w:pPr>
            <w:r>
              <w:t>0.001</w:t>
            </w:r>
          </w:p>
        </w:tc>
        <w:tc>
          <w:tcPr>
            <w:tcW w:w="1012" w:type="dxa"/>
          </w:tcPr>
          <w:p w14:paraId="4A614CCF" w14:textId="77777777" w:rsidR="00627E89" w:rsidRDefault="00627E89" w:rsidP="00651E7B">
            <w:pPr>
              <w:jc w:val="center"/>
            </w:pPr>
            <w:r w:rsidRPr="00162E45">
              <w:t>x</w:t>
            </w:r>
          </w:p>
        </w:tc>
        <w:tc>
          <w:tcPr>
            <w:tcW w:w="1111" w:type="dxa"/>
          </w:tcPr>
          <w:p w14:paraId="5BB48A1E" w14:textId="6BA97BBE" w:rsidR="00627E89" w:rsidRPr="006D52E1" w:rsidRDefault="00627E89" w:rsidP="00651E7B">
            <w:pPr>
              <w:jc w:val="center"/>
            </w:pPr>
            <w:r w:rsidRPr="006D52E1">
              <w:t>x</w:t>
            </w:r>
          </w:p>
        </w:tc>
        <w:tc>
          <w:tcPr>
            <w:tcW w:w="1111" w:type="dxa"/>
          </w:tcPr>
          <w:p w14:paraId="18D79655" w14:textId="434F8B44" w:rsidR="00627E89" w:rsidRPr="006D52E1" w:rsidRDefault="00627E89" w:rsidP="00651E7B">
            <w:pPr>
              <w:jc w:val="center"/>
            </w:pPr>
            <w:r w:rsidRPr="006D52E1">
              <w:t>x</w:t>
            </w:r>
          </w:p>
        </w:tc>
        <w:tc>
          <w:tcPr>
            <w:tcW w:w="1129" w:type="dxa"/>
          </w:tcPr>
          <w:p w14:paraId="11CC7220" w14:textId="15708629" w:rsidR="00627E89" w:rsidRDefault="00627E89" w:rsidP="00651E7B">
            <w:pPr>
              <w:jc w:val="center"/>
            </w:pPr>
            <w:r w:rsidRPr="006D52E1">
              <w:t>x</w:t>
            </w:r>
          </w:p>
        </w:tc>
        <w:tc>
          <w:tcPr>
            <w:tcW w:w="1129" w:type="dxa"/>
          </w:tcPr>
          <w:p w14:paraId="6B42EFB1" w14:textId="77777777" w:rsidR="00627E89" w:rsidRDefault="00627E89" w:rsidP="00651E7B">
            <w:pPr>
              <w:jc w:val="center"/>
            </w:pPr>
            <w:r w:rsidRPr="005A5841">
              <w:t>x</w:t>
            </w:r>
          </w:p>
        </w:tc>
        <w:tc>
          <w:tcPr>
            <w:tcW w:w="1129" w:type="dxa"/>
          </w:tcPr>
          <w:p w14:paraId="01F250BE" w14:textId="77777777" w:rsidR="00627E89" w:rsidRDefault="00627E89" w:rsidP="00651E7B">
            <w:pPr>
              <w:jc w:val="center"/>
            </w:pPr>
            <w:r w:rsidRPr="006D0825">
              <w:t>x</w:t>
            </w:r>
          </w:p>
        </w:tc>
        <w:tc>
          <w:tcPr>
            <w:tcW w:w="1129" w:type="dxa"/>
          </w:tcPr>
          <w:p w14:paraId="48102AD1" w14:textId="77777777" w:rsidR="00627E89" w:rsidRDefault="00627E89" w:rsidP="00651E7B">
            <w:pPr>
              <w:jc w:val="center"/>
            </w:pPr>
            <w:r w:rsidRPr="003A4BF1">
              <w:t>x</w:t>
            </w:r>
          </w:p>
        </w:tc>
      </w:tr>
      <w:tr w:rsidR="00627E89" w14:paraId="0E51D1F3" w14:textId="77777777" w:rsidTr="00933F3B">
        <w:tc>
          <w:tcPr>
            <w:tcW w:w="1313" w:type="dxa"/>
          </w:tcPr>
          <w:p w14:paraId="61D5062E" w14:textId="77777777" w:rsidR="00627E89" w:rsidRDefault="00627E89" w:rsidP="00651E7B">
            <w:pPr>
              <w:jc w:val="center"/>
            </w:pPr>
            <w:r>
              <w:t>0.01</w:t>
            </w:r>
          </w:p>
        </w:tc>
        <w:tc>
          <w:tcPr>
            <w:tcW w:w="1012" w:type="dxa"/>
          </w:tcPr>
          <w:p w14:paraId="445AF28B" w14:textId="77777777" w:rsidR="00627E89" w:rsidRDefault="00627E89" w:rsidP="00651E7B">
            <w:pPr>
              <w:jc w:val="center"/>
            </w:pPr>
            <w:r w:rsidRPr="00162E45">
              <w:t>x</w:t>
            </w:r>
          </w:p>
        </w:tc>
        <w:tc>
          <w:tcPr>
            <w:tcW w:w="1111" w:type="dxa"/>
          </w:tcPr>
          <w:p w14:paraId="66500BCC" w14:textId="5FFD2B72" w:rsidR="00627E89" w:rsidRPr="006D52E1" w:rsidRDefault="00627E89" w:rsidP="00651E7B">
            <w:pPr>
              <w:jc w:val="center"/>
            </w:pPr>
            <w:r w:rsidRPr="006D52E1">
              <w:t>x</w:t>
            </w:r>
          </w:p>
        </w:tc>
        <w:tc>
          <w:tcPr>
            <w:tcW w:w="1111" w:type="dxa"/>
          </w:tcPr>
          <w:p w14:paraId="068C6CDB" w14:textId="5D9E765C" w:rsidR="00627E89" w:rsidRPr="006D52E1" w:rsidRDefault="00627E89" w:rsidP="00651E7B">
            <w:pPr>
              <w:jc w:val="center"/>
            </w:pPr>
            <w:r w:rsidRPr="006D52E1">
              <w:t>x</w:t>
            </w:r>
          </w:p>
        </w:tc>
        <w:tc>
          <w:tcPr>
            <w:tcW w:w="1129" w:type="dxa"/>
          </w:tcPr>
          <w:p w14:paraId="7017A48C" w14:textId="2628CEA6" w:rsidR="00627E89" w:rsidRDefault="00627E89" w:rsidP="00651E7B">
            <w:pPr>
              <w:jc w:val="center"/>
            </w:pPr>
            <w:r w:rsidRPr="006D52E1">
              <w:t>x</w:t>
            </w:r>
          </w:p>
        </w:tc>
        <w:tc>
          <w:tcPr>
            <w:tcW w:w="1129" w:type="dxa"/>
          </w:tcPr>
          <w:p w14:paraId="561077D5" w14:textId="77777777" w:rsidR="00627E89" w:rsidRDefault="00627E89" w:rsidP="00651E7B">
            <w:pPr>
              <w:jc w:val="center"/>
            </w:pPr>
            <w:r w:rsidRPr="005A5841">
              <w:t>x</w:t>
            </w:r>
          </w:p>
        </w:tc>
        <w:tc>
          <w:tcPr>
            <w:tcW w:w="1129" w:type="dxa"/>
          </w:tcPr>
          <w:p w14:paraId="50D212A6" w14:textId="77777777" w:rsidR="00627E89" w:rsidRDefault="00627E89" w:rsidP="00651E7B">
            <w:pPr>
              <w:jc w:val="center"/>
            </w:pPr>
            <w:r w:rsidRPr="006D0825">
              <w:t>x</w:t>
            </w:r>
          </w:p>
        </w:tc>
        <w:tc>
          <w:tcPr>
            <w:tcW w:w="1129" w:type="dxa"/>
          </w:tcPr>
          <w:p w14:paraId="26225634" w14:textId="77777777" w:rsidR="00627E89" w:rsidRDefault="00627E89" w:rsidP="00651E7B">
            <w:pPr>
              <w:jc w:val="center"/>
            </w:pPr>
            <w:r w:rsidRPr="003A4BF1">
              <w:t>x</w:t>
            </w:r>
          </w:p>
        </w:tc>
      </w:tr>
      <w:tr w:rsidR="00627E89" w14:paraId="7509047D" w14:textId="77777777" w:rsidTr="00933F3B">
        <w:tc>
          <w:tcPr>
            <w:tcW w:w="1313" w:type="dxa"/>
          </w:tcPr>
          <w:p w14:paraId="73F00E92" w14:textId="77777777" w:rsidR="00627E89" w:rsidRDefault="00627E89" w:rsidP="00651E7B">
            <w:pPr>
              <w:jc w:val="center"/>
            </w:pPr>
            <w:r>
              <w:t>0.1</w:t>
            </w:r>
          </w:p>
        </w:tc>
        <w:tc>
          <w:tcPr>
            <w:tcW w:w="1012" w:type="dxa"/>
          </w:tcPr>
          <w:p w14:paraId="5B6BF930" w14:textId="77777777" w:rsidR="00627E89" w:rsidRDefault="00627E89" w:rsidP="00651E7B">
            <w:pPr>
              <w:jc w:val="center"/>
            </w:pPr>
            <w:r w:rsidRPr="00162E45">
              <w:t>x</w:t>
            </w:r>
          </w:p>
        </w:tc>
        <w:tc>
          <w:tcPr>
            <w:tcW w:w="1111" w:type="dxa"/>
          </w:tcPr>
          <w:p w14:paraId="374F20B0" w14:textId="0E78A556" w:rsidR="00627E89" w:rsidRPr="006D52E1" w:rsidRDefault="00627E89" w:rsidP="00651E7B">
            <w:pPr>
              <w:jc w:val="center"/>
            </w:pPr>
            <w:r w:rsidRPr="006D52E1">
              <w:t>x</w:t>
            </w:r>
          </w:p>
        </w:tc>
        <w:tc>
          <w:tcPr>
            <w:tcW w:w="1111" w:type="dxa"/>
          </w:tcPr>
          <w:p w14:paraId="6448A11B" w14:textId="232F8C47" w:rsidR="00627E89" w:rsidRPr="006D52E1" w:rsidRDefault="00627E89" w:rsidP="00651E7B">
            <w:pPr>
              <w:jc w:val="center"/>
            </w:pPr>
            <w:r w:rsidRPr="006D52E1">
              <w:t>x</w:t>
            </w:r>
          </w:p>
        </w:tc>
        <w:tc>
          <w:tcPr>
            <w:tcW w:w="1129" w:type="dxa"/>
          </w:tcPr>
          <w:p w14:paraId="584393E8" w14:textId="40A064D2" w:rsidR="00627E89" w:rsidRDefault="00627E89" w:rsidP="00651E7B">
            <w:pPr>
              <w:jc w:val="center"/>
            </w:pPr>
            <w:r w:rsidRPr="006D52E1">
              <w:t>x</w:t>
            </w:r>
          </w:p>
        </w:tc>
        <w:tc>
          <w:tcPr>
            <w:tcW w:w="1129" w:type="dxa"/>
          </w:tcPr>
          <w:p w14:paraId="338E1395" w14:textId="77777777" w:rsidR="00627E89" w:rsidRDefault="00627E89" w:rsidP="00651E7B">
            <w:pPr>
              <w:jc w:val="center"/>
            </w:pPr>
            <w:r w:rsidRPr="005A5841">
              <w:t>x</w:t>
            </w:r>
          </w:p>
        </w:tc>
        <w:tc>
          <w:tcPr>
            <w:tcW w:w="1129" w:type="dxa"/>
          </w:tcPr>
          <w:p w14:paraId="6C920EF9" w14:textId="77777777" w:rsidR="00627E89" w:rsidRDefault="00627E89" w:rsidP="00651E7B">
            <w:pPr>
              <w:jc w:val="center"/>
            </w:pPr>
            <w:r w:rsidRPr="006D0825">
              <w:t>x</w:t>
            </w:r>
          </w:p>
        </w:tc>
        <w:tc>
          <w:tcPr>
            <w:tcW w:w="1129" w:type="dxa"/>
          </w:tcPr>
          <w:p w14:paraId="3A554A1D" w14:textId="77777777" w:rsidR="00627E89" w:rsidRDefault="00627E89" w:rsidP="00651E7B">
            <w:pPr>
              <w:jc w:val="center"/>
            </w:pPr>
            <w:r w:rsidRPr="003A4BF1">
              <w:t>x</w:t>
            </w:r>
          </w:p>
        </w:tc>
      </w:tr>
    </w:tbl>
    <w:p w14:paraId="399C0954" w14:textId="06AAC04B" w:rsidR="002E16B5" w:rsidRPr="002E16B5" w:rsidRDefault="00EE02B7" w:rsidP="002E16B5">
      <w:pPr>
        <w:pStyle w:val="Heading4"/>
        <w:numPr>
          <w:ilvl w:val="3"/>
          <w:numId w:val="30"/>
        </w:numPr>
        <w:rPr>
          <w:u w:val="single"/>
        </w:rPr>
      </w:pPr>
      <w:r>
        <w:t>Reference stress</w:t>
      </w:r>
      <w:r w:rsidRPr="5631A083">
        <w:rPr>
          <w:u w:val="single"/>
        </w:rPr>
        <w:t xml:space="preserve"> </w:t>
      </w:r>
    </w:p>
    <w:p w14:paraId="245C01E7" w14:textId="2FB5C5D6" w:rsidR="000C1257" w:rsidRDefault="000C1257" w:rsidP="00651E7B">
      <w:r w:rsidRPr="000C1257">
        <w:t>After understanding the general trends, the next step is the selection of a suitable reference stress for normalization. Two options are considered: the yield strength at room temperature (RT) under quasi-static (QS) conditions, and the flow stress under the same conditions. It is determined that using the flow stress as the reference is more effective, as the use of a fixed yield stress for normalization results in scaled stress curves maintaining the same shape as the original cur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204690" w14:paraId="5AF2C2DF" w14:textId="77777777" w:rsidTr="00721788">
        <w:tc>
          <w:tcPr>
            <w:tcW w:w="7933" w:type="dxa"/>
          </w:tcPr>
          <w:p w14:paraId="0102766A" w14:textId="646AD569" w:rsidR="00204690" w:rsidRPr="00976257" w:rsidRDefault="00287800" w:rsidP="00651E7B">
            <m:oMathPara>
              <m:oMath>
                <m:r>
                  <w:rPr>
                    <w:rFonts w:ascii="Cambria Math" w:hAnsi="Cambria Math"/>
                  </w:rPr>
                  <w:lastRenderedPageBreak/>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oMath>
            </m:oMathPara>
          </w:p>
        </w:tc>
        <w:tc>
          <w:tcPr>
            <w:tcW w:w="1130" w:type="dxa"/>
          </w:tcPr>
          <w:p w14:paraId="568582AB" w14:textId="5ABB6D6E" w:rsidR="00204690" w:rsidRDefault="00204690" w:rsidP="00651E7B">
            <w:pPr>
              <w:jc w:val="right"/>
            </w:pPr>
            <w:bookmarkStart w:id="52" w:name="_Ref185015203"/>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1</w:t>
            </w:r>
            <w:r w:rsidR="00E85AA5">
              <w:fldChar w:fldCharType="end"/>
            </w:r>
            <w:r>
              <w:t>)</w:t>
            </w:r>
            <w:bookmarkEnd w:id="52"/>
          </w:p>
        </w:tc>
      </w:tr>
    </w:tbl>
    <w:p w14:paraId="653DC315" w14:textId="12DB2CBB" w:rsidR="00862E39" w:rsidRDefault="002D0ECB" w:rsidP="00651E7B">
      <w:r w:rsidRPr="002D0ECB">
        <w:rPr>
          <w:noProof/>
        </w:rPr>
        <w:drawing>
          <wp:inline distT="0" distB="0" distL="0" distR="0" wp14:anchorId="255417FE" wp14:editId="54511E2F">
            <wp:extent cx="2880000" cy="2419200"/>
            <wp:effectExtent l="0" t="0" r="0" b="635"/>
            <wp:docPr id="585214527" name="Picture 1" descr="A graph of 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14527" name="Picture 1" descr="A graph of a graph with different colored lines&#10;&#10;Description automatically generated"/>
                    <pic:cNvPicPr/>
                  </pic:nvPicPr>
                  <pic:blipFill>
                    <a:blip r:embed="rId28"/>
                    <a:stretch>
                      <a:fillRect/>
                    </a:stretch>
                  </pic:blipFill>
                  <pic:spPr>
                    <a:xfrm>
                      <a:off x="0" y="0"/>
                      <a:ext cx="2880000" cy="2419200"/>
                    </a:xfrm>
                    <a:prstGeom prst="rect">
                      <a:avLst/>
                    </a:prstGeom>
                  </pic:spPr>
                </pic:pic>
              </a:graphicData>
            </a:graphic>
          </wp:inline>
        </w:drawing>
      </w:r>
      <w:r w:rsidR="00070AB0">
        <w:rPr>
          <w:noProof/>
        </w:rPr>
        <w:drawing>
          <wp:inline distT="0" distB="0" distL="0" distR="0" wp14:anchorId="7B1F92C9" wp14:editId="54071286">
            <wp:extent cx="2880000" cy="2426400"/>
            <wp:effectExtent l="0" t="0" r="0" b="0"/>
            <wp:docPr id="998929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0000" cy="2426400"/>
                    </a:xfrm>
                    <a:prstGeom prst="rect">
                      <a:avLst/>
                    </a:prstGeom>
                    <a:noFill/>
                  </pic:spPr>
                </pic:pic>
              </a:graphicData>
            </a:graphic>
          </wp:inline>
        </w:drawing>
      </w:r>
    </w:p>
    <w:p w14:paraId="4B521CAF" w14:textId="7096636C" w:rsidR="004A22B4" w:rsidRPr="00721788" w:rsidRDefault="00721788" w:rsidP="00651E7B">
      <w:pPr>
        <w:pStyle w:val="ListParagraph"/>
        <w:spacing w:after="0" w:line="360" w:lineRule="auto"/>
        <w:ind w:hanging="436"/>
        <w:jc w:val="center"/>
        <w:rPr>
          <w:rFonts w:ascii="Arial" w:eastAsia="SimSun" w:hAnsi="Arial" w:cs="Times New Roman"/>
          <w:kern w:val="0"/>
          <w:szCs w:val="20"/>
          <w:lang w:eastAsia="de-DE"/>
          <w14:ligatures w14:val="none"/>
        </w:rPr>
      </w:pPr>
      <w:r w:rsidRPr="00721788">
        <w:rPr>
          <w:rFonts w:ascii="Arial" w:eastAsia="SimSun" w:hAnsi="Arial" w:cs="Times New Roman"/>
          <w:bCs/>
          <w:kern w:val="0"/>
          <w:szCs w:val="20"/>
          <w:lang w:eastAsia="de-DE"/>
          <w14:ligatures w14:val="none"/>
        </w:rPr>
        <w:t>(</w:t>
      </w:r>
      <w:r>
        <w:rPr>
          <w:rFonts w:ascii="Arial" w:eastAsia="SimSun" w:hAnsi="Arial" w:cs="Times New Roman"/>
          <w:bCs/>
          <w:kern w:val="0"/>
          <w:szCs w:val="20"/>
          <w:lang w:eastAsia="de-DE"/>
          <w14:ligatures w14:val="none"/>
        </w:rPr>
        <w:t>a</w:t>
      </w:r>
      <w:r w:rsidRPr="00721788">
        <w:rPr>
          <w:rFonts w:ascii="Arial" w:eastAsia="SimSun" w:hAnsi="Arial" w:cs="Times New Roman"/>
          <w:bCs/>
          <w:kern w:val="0"/>
          <w:szCs w:val="20"/>
          <w:lang w:eastAsia="de-DE"/>
          <w14:ligatures w14:val="none"/>
        </w:rPr>
        <w:t xml:space="preserve">) </w:t>
      </w:r>
      <w:r w:rsidR="004A22B4" w:rsidRPr="00721788">
        <w:rPr>
          <w:rFonts w:ascii="Arial" w:eastAsia="SimSun" w:hAnsi="Arial" w:cs="Times New Roman"/>
          <w:kern w:val="0"/>
          <w:szCs w:val="20"/>
          <w:lang w:eastAsia="de-DE"/>
          <w14:ligatures w14:val="none"/>
        </w:rPr>
        <w:t xml:space="preserve">Strain </w:t>
      </w:r>
      <w:r w:rsidR="002011A4" w:rsidRPr="00721788">
        <w:rPr>
          <w:rFonts w:ascii="Arial" w:eastAsia="SimSun" w:hAnsi="Arial" w:cs="Times New Roman"/>
          <w:kern w:val="0"/>
          <w:szCs w:val="20"/>
          <w:lang w:eastAsia="de-DE"/>
          <w14:ligatures w14:val="none"/>
        </w:rPr>
        <w:t>0.000</w:t>
      </w:r>
      <w:r w:rsidR="00D46338" w:rsidRPr="00721788">
        <w:rPr>
          <w:rFonts w:ascii="Arial" w:eastAsia="SimSun" w:hAnsi="Arial" w:cs="Times New Roman"/>
          <w:kern w:val="0"/>
          <w:szCs w:val="20"/>
          <w:lang w:eastAsia="de-DE"/>
          <w14:ligatures w14:val="none"/>
        </w:rPr>
        <w:t>4</w:t>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t>(b) Strain 0.01</w:t>
      </w:r>
    </w:p>
    <w:p w14:paraId="36A2629E" w14:textId="4E335B90" w:rsidR="00D46338" w:rsidRDefault="00C75D57" w:rsidP="00651E7B">
      <w:r w:rsidRPr="00C75D57">
        <w:rPr>
          <w:noProof/>
        </w:rPr>
        <w:drawing>
          <wp:inline distT="0" distB="0" distL="0" distR="0" wp14:anchorId="4C1E36AC" wp14:editId="7AA14165">
            <wp:extent cx="2834227" cy="2439703"/>
            <wp:effectExtent l="0" t="0" r="4445" b="0"/>
            <wp:docPr id="110341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19262"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2835887" cy="2441132"/>
                    </a:xfrm>
                    <a:prstGeom prst="rect">
                      <a:avLst/>
                    </a:prstGeom>
                  </pic:spPr>
                </pic:pic>
              </a:graphicData>
            </a:graphic>
          </wp:inline>
        </w:drawing>
      </w:r>
      <w:r w:rsidR="006005D4" w:rsidRPr="006005D4">
        <w:rPr>
          <w:noProof/>
        </w:rPr>
        <w:t xml:space="preserve"> </w:t>
      </w:r>
      <w:r w:rsidR="006005D4" w:rsidRPr="006005D4">
        <w:rPr>
          <w:noProof/>
        </w:rPr>
        <w:drawing>
          <wp:inline distT="0" distB="0" distL="0" distR="0" wp14:anchorId="234C8CAA" wp14:editId="27B1E37E">
            <wp:extent cx="2830088" cy="2421860"/>
            <wp:effectExtent l="0" t="0" r="8890" b="0"/>
            <wp:docPr id="1196772320" name="Picture 1" descr="A graph of 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72320" name="Picture 1" descr="A graph of a graph with numbers and symbols&#10;&#10;Description automatically generated with medium confidence"/>
                    <pic:cNvPicPr/>
                  </pic:nvPicPr>
                  <pic:blipFill rotWithShape="1">
                    <a:blip r:embed="rId31"/>
                    <a:srcRect t="925"/>
                    <a:stretch/>
                  </pic:blipFill>
                  <pic:spPr bwMode="auto">
                    <a:xfrm>
                      <a:off x="0" y="0"/>
                      <a:ext cx="2841464" cy="2431595"/>
                    </a:xfrm>
                    <a:prstGeom prst="rect">
                      <a:avLst/>
                    </a:prstGeom>
                    <a:ln>
                      <a:noFill/>
                    </a:ln>
                    <a:extLst>
                      <a:ext uri="{53640926-AAD7-44D8-BBD7-CCE9431645EC}">
                        <a14:shadowObscured xmlns:a14="http://schemas.microsoft.com/office/drawing/2010/main"/>
                      </a:ext>
                    </a:extLst>
                  </pic:spPr>
                </pic:pic>
              </a:graphicData>
            </a:graphic>
          </wp:inline>
        </w:drawing>
      </w:r>
    </w:p>
    <w:p w14:paraId="0ECA5775" w14:textId="169C025D" w:rsidR="00C75D57" w:rsidRPr="00721788" w:rsidRDefault="00C75D57" w:rsidP="00651E7B">
      <w:pPr>
        <w:pStyle w:val="ListParagraph"/>
        <w:spacing w:after="0" w:line="360" w:lineRule="auto"/>
        <w:ind w:hanging="436"/>
        <w:jc w:val="center"/>
        <w:rPr>
          <w:rFonts w:ascii="Arial" w:eastAsia="SimSun" w:hAnsi="Arial" w:cs="Times New Roman"/>
          <w:kern w:val="0"/>
          <w:szCs w:val="20"/>
          <w:lang w:eastAsia="de-DE"/>
          <w14:ligatures w14:val="none"/>
        </w:rPr>
      </w:pPr>
      <w:r w:rsidRPr="00721788">
        <w:rPr>
          <w:rFonts w:ascii="Arial" w:eastAsia="SimSun" w:hAnsi="Arial" w:cs="Times New Roman"/>
          <w:kern w:val="0"/>
          <w:szCs w:val="20"/>
          <w:lang w:eastAsia="de-DE"/>
          <w14:ligatures w14:val="none"/>
        </w:rPr>
        <w:t>(c) Strain 0.1</w:t>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t>(d) Strain 0.2</w:t>
      </w:r>
    </w:p>
    <w:p w14:paraId="583030FA" w14:textId="24BDCABA" w:rsidR="00F74F9A" w:rsidRPr="00CB5C9D" w:rsidRDefault="009D218C" w:rsidP="00CB5C9D">
      <w:pPr>
        <w:pStyle w:val="Caption"/>
        <w:spacing w:after="0" w:line="360" w:lineRule="auto"/>
        <w:jc w:val="center"/>
        <w:rPr>
          <w:b w:val="0"/>
          <w:bCs/>
        </w:rPr>
      </w:pPr>
      <w:bookmarkStart w:id="53" w:name="_Ref184816985"/>
      <w:bookmarkStart w:id="54" w:name="_Ref184832024"/>
      <w:r w:rsidRPr="00281A1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w:t>
      </w:r>
      <w:r w:rsidR="00454834">
        <w:rPr>
          <w:b w:val="0"/>
          <w:bCs/>
        </w:rPr>
        <w:fldChar w:fldCharType="end"/>
      </w:r>
      <w:bookmarkEnd w:id="53"/>
      <w:r w:rsidRPr="00281A17">
        <w:rPr>
          <w:b w:val="0"/>
          <w:bCs/>
        </w:rPr>
        <w:t>.</w:t>
      </w:r>
      <w:r w:rsidRPr="004A22B4">
        <w:rPr>
          <w:b w:val="0"/>
          <w:bCs/>
        </w:rPr>
        <w:t xml:space="preserve"> </w:t>
      </w:r>
      <w:r w:rsidR="00655AD4" w:rsidRPr="004A22B4">
        <w:rPr>
          <w:b w:val="0"/>
          <w:bCs/>
        </w:rPr>
        <w:t xml:space="preserve">The distribution of the normalized stress over temperature </w:t>
      </w:r>
      <w:r w:rsidR="000345B2" w:rsidRPr="004A22B4">
        <w:rPr>
          <w:b w:val="0"/>
          <w:bCs/>
        </w:rPr>
        <w:t xml:space="preserve">at different plastic strain levels </w:t>
      </w:r>
      <w:r w:rsidR="004A22B4" w:rsidRPr="004A22B4">
        <w:rPr>
          <w:b w:val="0"/>
          <w:bCs/>
        </w:rPr>
        <w:t>at rolling direction</w:t>
      </w:r>
      <w:bookmarkEnd w:id="54"/>
    </w:p>
    <w:p w14:paraId="6F381575" w14:textId="7B75580C" w:rsidR="00EE02B7" w:rsidRPr="00427C2A" w:rsidRDefault="00481F8E" w:rsidP="00F62ACC">
      <w:pPr>
        <w:pStyle w:val="Heading4"/>
        <w:numPr>
          <w:ilvl w:val="3"/>
          <w:numId w:val="30"/>
        </w:numPr>
        <w:rPr>
          <w:i w:val="0"/>
          <w:u w:val="single"/>
        </w:rPr>
      </w:pPr>
      <w:r>
        <w:t>Temperature dependency function</w:t>
      </w:r>
    </w:p>
    <w:p w14:paraId="038F3B51" w14:textId="50FC6FA0" w:rsidR="007C3152" w:rsidRPr="006909BB" w:rsidRDefault="00312A91" w:rsidP="00651E7B">
      <w:pPr>
        <w:rPr>
          <w:rFonts w:cs="Arial"/>
        </w:rPr>
      </w:pPr>
      <w:r w:rsidRPr="00312A91">
        <w:t xml:space="preserve">The modeling approach involves developing two equations to represent the </w:t>
      </w:r>
      <w:r w:rsidRPr="006909BB">
        <w:rPr>
          <w:rFonts w:cs="Arial"/>
        </w:rPr>
        <w:t>temperature dependence of the material’s stress response:</w:t>
      </w:r>
    </w:p>
    <w:p w14:paraId="6189670A" w14:textId="6761BFAE" w:rsidR="006909BB" w:rsidRPr="006909BB" w:rsidRDefault="006909BB" w:rsidP="00651E7B">
      <w:pPr>
        <w:pStyle w:val="ListParagraph"/>
        <w:numPr>
          <w:ilvl w:val="0"/>
          <w:numId w:val="19"/>
        </w:numPr>
        <w:spacing w:after="0" w:line="360" w:lineRule="auto"/>
        <w:ind w:left="714" w:hanging="357"/>
        <w:jc w:val="both"/>
        <w:rPr>
          <w:rFonts w:ascii="Arial" w:hAnsi="Arial" w:cs="Arial"/>
        </w:rPr>
      </w:pPr>
      <w:r w:rsidRPr="006909BB">
        <w:rPr>
          <w:rFonts w:ascii="Arial" w:hAnsi="Arial" w:cs="Arial"/>
        </w:rPr>
        <w:t>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6909BB">
        <w:rPr>
          <w:rFonts w:ascii="Arial" w:hAnsi="Arial" w:cs="Arial"/>
        </w:rPr>
        <w:t>): This equation captures the thermal softening and dynamic strain aging effects on the material behavior.</w:t>
      </w:r>
    </w:p>
    <w:p w14:paraId="0AE960E0" w14:textId="29D6A4F0" w:rsidR="006909BB" w:rsidRDefault="006909BB" w:rsidP="00651E7B">
      <w:pPr>
        <w:pStyle w:val="ListParagraph"/>
        <w:numPr>
          <w:ilvl w:val="0"/>
          <w:numId w:val="19"/>
        </w:numPr>
        <w:spacing w:after="0" w:line="360" w:lineRule="auto"/>
        <w:ind w:left="714" w:hanging="357"/>
        <w:jc w:val="both"/>
        <w:rPr>
          <w:rFonts w:ascii="Arial" w:hAnsi="Arial" w:cs="Arial"/>
        </w:rPr>
      </w:pPr>
      <w:r w:rsidRPr="006909BB">
        <w:rPr>
          <w:rFonts w:ascii="Arial" w:hAnsi="Arial" w:cs="Arial"/>
        </w:rPr>
        <w:t xml:space="preserve">Thermal parameter function </w:t>
      </w:r>
      <w:r w:rsidR="00933F3B">
        <w:rPr>
          <w:rFonts w:ascii="Arial" w:hAnsi="Arial" w:cs="Arial"/>
        </w:rPr>
        <w:t>(</w:t>
      </w:r>
      <m:oMath>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oMath>
      <w:r w:rsidR="00D163FB" w:rsidRPr="006909BB">
        <w:rPr>
          <w:rFonts w:ascii="Arial" w:hAnsi="Arial" w:cs="Arial"/>
        </w:rPr>
        <w:t>):</w:t>
      </w:r>
      <w:r w:rsidRPr="006909BB">
        <w:rPr>
          <w:rFonts w:ascii="Arial" w:hAnsi="Arial" w:cs="Arial"/>
        </w:rPr>
        <w:t xml:space="preserve"> This equation calibrates the thermal parameters used in the temperature function to achieve a comprehensive model applicable across different strain levels.</w:t>
      </w:r>
    </w:p>
    <w:p w14:paraId="0A2425A1" w14:textId="292ED9EB" w:rsidR="00D90D8C" w:rsidRDefault="00E71B68" w:rsidP="00651E7B">
      <w:pPr>
        <w:rPr>
          <w:rFonts w:cs="Arial"/>
        </w:rPr>
      </w:pPr>
      <w:r w:rsidRPr="00E71B68">
        <w:rPr>
          <w:rFonts w:cs="Arial"/>
        </w:rPr>
        <w:lastRenderedPageBreak/>
        <w:t xml:space="preserve">Existing </w:t>
      </w:r>
      <w:r w:rsidR="003E3F56" w:rsidRPr="00E71B68">
        <w:rPr>
          <w:rFonts w:cs="Arial"/>
        </w:rPr>
        <w:t>literatures</w:t>
      </w:r>
      <w:r w:rsidRPr="00E71B68">
        <w:rPr>
          <w:rFonts w:cs="Arial"/>
        </w:rPr>
        <w:t xml:space="preserve"> </w:t>
      </w:r>
      <w:r w:rsidR="00721788">
        <w:rPr>
          <w:rFonts w:cs="Arial"/>
        </w:rPr>
        <w:t>are</w:t>
      </w:r>
      <w:r w:rsidRPr="00E71B68">
        <w:rPr>
          <w:rFonts w:cs="Arial"/>
        </w:rPr>
        <w:t xml:space="preserve"> explored, and various proposed functions </w:t>
      </w:r>
      <w:r w:rsidR="00721788">
        <w:rPr>
          <w:rFonts w:cs="Arial"/>
        </w:rPr>
        <w:t>are</w:t>
      </w:r>
      <w:r w:rsidRPr="00E71B68">
        <w:rPr>
          <w:rFonts w:cs="Arial"/>
        </w:rPr>
        <w:t xml:space="preserve"> tested to understand their strengths and limitations. It </w:t>
      </w:r>
      <w:r w:rsidR="00721788">
        <w:rPr>
          <w:rFonts w:cs="Arial"/>
        </w:rPr>
        <w:t>is</w:t>
      </w:r>
      <w:r w:rsidRPr="00E71B68">
        <w:rPr>
          <w:rFonts w:cs="Arial"/>
        </w:rPr>
        <w:t xml:space="preserve"> observed that some functions from the literature were oversimplified and unable to fully capture the trend, particularly at initial strains where the material undergoes elastic deformation.</w:t>
      </w:r>
      <w:r w:rsidR="00D44AF3" w:rsidRPr="00D44AF3">
        <w:t xml:space="preserve"> </w:t>
      </w:r>
      <w:r w:rsidR="00D44AF3" w:rsidRPr="00D44AF3">
        <w:rPr>
          <w:rFonts w:cs="Arial"/>
        </w:rPr>
        <w:t xml:space="preserve">After numerous trials, the six-parameter function proposed by Shen (hereafter referred to as Shen's six-parameter equation) </w:t>
      </w:r>
      <w:r w:rsidR="00BD04FB">
        <w:rPr>
          <w:rFonts w:cs="Arial"/>
        </w:rPr>
        <w:t>is</w:t>
      </w:r>
      <w:r w:rsidR="00D44AF3" w:rsidRPr="00D44AF3">
        <w:rPr>
          <w:rFonts w:cs="Arial"/>
        </w:rPr>
        <w:t xml:space="preserve"> identified as the most promising. This function consists of two key components: an exponential decay function to capture the effects of thermal softening, and an additional Gaussian function to address dynamic strain ag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D90D8C" w14:paraId="735E1999" w14:textId="77777777" w:rsidTr="00BD04FB">
        <w:tc>
          <w:tcPr>
            <w:tcW w:w="7933" w:type="dxa"/>
          </w:tcPr>
          <w:p w14:paraId="1FC0B592" w14:textId="015FDF38" w:rsidR="00D90D8C" w:rsidRPr="00D90D8C" w:rsidRDefault="00287800"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e>
                </m:func>
              </m:oMath>
            </m:oMathPara>
          </w:p>
          <w:p w14:paraId="0307B67B" w14:textId="22FD42DC" w:rsidR="00D90D8C" w:rsidRPr="00976257" w:rsidRDefault="00287800"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59F050F1" w14:textId="520172B5" w:rsidR="00D90D8C" w:rsidRDefault="00D90D8C" w:rsidP="00651E7B">
            <w:pPr>
              <w:jc w:val="right"/>
            </w:pPr>
            <w:bookmarkStart w:id="55" w:name="_Ref184835505"/>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2</w:t>
            </w:r>
            <w:r w:rsidR="00E85AA5">
              <w:fldChar w:fldCharType="end"/>
            </w:r>
            <w:r>
              <w:t>)</w:t>
            </w:r>
            <w:bookmarkEnd w:id="55"/>
          </w:p>
        </w:tc>
      </w:tr>
    </w:tbl>
    <w:p w14:paraId="18830E3D" w14:textId="53AD4254" w:rsidR="00AD1B15" w:rsidRDefault="00AD1B15" w:rsidP="00651E7B">
      <w:r>
        <w:t xml:space="preserve">Where: </w:t>
      </w:r>
    </w:p>
    <w:p w14:paraId="48EC0365" w14:textId="77777777" w:rsidR="00E51F16"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6</m:t>
            </m:r>
          </m:sub>
        </m:sSub>
      </m:oMath>
      <w:r w:rsidR="00BE2B46" w:rsidRPr="001F718B">
        <w:rPr>
          <w:rFonts w:ascii="Arial" w:eastAsiaTheme="minorEastAsia" w:hAnsi="Arial" w:cs="Arial"/>
          <w:iCs/>
        </w:rPr>
        <w:t xml:space="preserve"> </w:t>
      </w:r>
      <w:r w:rsidR="00BE2B46" w:rsidRPr="001F718B">
        <w:rPr>
          <w:rFonts w:ascii="Arial" w:eastAsia="SimSun" w:hAnsi="Arial" w:cs="Arial"/>
          <w:kern w:val="0"/>
          <w:lang w:eastAsia="de-DE"/>
          <w14:ligatures w14:val="none"/>
        </w:rPr>
        <w:t>are material parameters needed to be calibrated.</w:t>
      </w:r>
    </w:p>
    <w:p w14:paraId="0317A1E7" w14:textId="256A2968" w:rsidR="001F718B"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m:t>
            </m:r>
          </m:sub>
        </m:sSub>
      </m:oMath>
      <w:r w:rsidR="001F718B" w:rsidRPr="001F718B">
        <w:rPr>
          <w:rFonts w:ascii="Arial" w:hAnsi="Arial" w:cs="Arial"/>
        </w:rPr>
        <w:t xml:space="preserve"> and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2</m:t>
            </m:r>
          </m:sub>
        </m:sSub>
      </m:oMath>
      <w:r w:rsidR="001F718B" w:rsidRPr="001F718B">
        <w:rPr>
          <w:rFonts w:ascii="Arial" w:hAnsi="Arial" w:cs="Arial"/>
        </w:rPr>
        <w:t xml:space="preserve"> are related to the thermal activation components</w:t>
      </w:r>
      <w:r w:rsidR="00933F3B">
        <w:rPr>
          <w:rFonts w:ascii="Arial" w:hAnsi="Arial" w:cs="Arial"/>
        </w:rPr>
        <w:t>.</w:t>
      </w:r>
    </w:p>
    <w:p w14:paraId="5E7DF29B" w14:textId="1B21DA26" w:rsidR="001F718B"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3</m:t>
            </m:r>
          </m:sub>
        </m:sSub>
      </m:oMath>
      <w:r w:rsidR="001F718B" w:rsidRPr="001F718B">
        <w:rPr>
          <w:rFonts w:ascii="Arial" w:hAnsi="Arial" w:cs="Arial"/>
        </w:rPr>
        <w:t xml:space="preserve"> generally</w:t>
      </w:r>
      <w:r w:rsidR="00BD04FB" w:rsidRPr="001F718B">
        <w:rPr>
          <w:rFonts w:ascii="Arial" w:hAnsi="Arial" w:cs="Arial"/>
        </w:rPr>
        <w:t>,</w:t>
      </w:r>
      <w:r w:rsidR="001F718B" w:rsidRPr="001F718B">
        <w:rPr>
          <w:rFonts w:ascii="Arial" w:hAnsi="Arial" w:cs="Arial"/>
        </w:rPr>
        <w:t xml:space="preserve"> describes the athermal contribution.</w:t>
      </w:r>
      <w:r w:rsidR="001F718B">
        <w:rPr>
          <w:rFonts w:ascii="Arial" w:hAnsi="Arial" w:cs="Arial"/>
        </w:rPr>
        <w:t xml:space="preserve"> </w:t>
      </w:r>
    </w:p>
    <w:p w14:paraId="7B0CBA74" w14:textId="090D1D5C" w:rsidR="00AD1B15" w:rsidRPr="00933F3B" w:rsidRDefault="00E51F16" w:rsidP="00651E7B">
      <w:pPr>
        <w:pStyle w:val="ListParagraph"/>
        <w:numPr>
          <w:ilvl w:val="0"/>
          <w:numId w:val="18"/>
        </w:numPr>
        <w:spacing w:after="0" w:line="276" w:lineRule="auto"/>
        <w:jc w:val="both"/>
        <w:rPr>
          <w:rFonts w:ascii="Arial" w:hAnsi="Arial" w:cs="Arial"/>
        </w:rPr>
      </w:pPr>
      <w:r w:rsidRPr="001F718B">
        <w:rPr>
          <w:rFonts w:ascii="Arial" w:hAnsi="Arial" w:cs="Arial"/>
        </w:rPr>
        <w:t xml:space="preserve">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4</m:t>
            </m:r>
          </m:sub>
        </m:sSub>
      </m:oMath>
      <w:r w:rsidRPr="001F718B">
        <w:rPr>
          <w:rFonts w:ascii="Arial" w:eastAsia="SimSun" w:hAnsi="Arial" w:cs="Arial"/>
          <w:kern w:val="0"/>
          <w:lang w:eastAsia="de-DE"/>
          <w14:ligatures w14:val="none"/>
        </w:rPr>
        <w:t xml:space="preserve"> and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6</m:t>
            </m:r>
          </m:sub>
        </m:sSub>
      </m:oMath>
      <w:r w:rsidRPr="001F718B">
        <w:rPr>
          <w:rFonts w:ascii="Arial" w:eastAsia="SimSun" w:hAnsi="Arial" w:cs="Arial"/>
          <w:kern w:val="0"/>
          <w:lang w:eastAsia="de-DE"/>
          <w14:ligatures w14:val="none"/>
        </w:rPr>
        <w:t xml:space="preserve"> are related to the intensity of the DSA and C5 describes the corresponding characteristic temperature with the most intensive DSA at a certain strain level and </w:t>
      </w:r>
      <w:r w:rsidR="002F243D">
        <w:rPr>
          <w:rFonts w:ascii="Arial" w:eastAsia="SimSun" w:hAnsi="Arial" w:cs="Arial"/>
          <w:kern w:val="0"/>
          <w:lang w:eastAsia="de-DE"/>
          <w14:ligatures w14:val="none"/>
        </w:rPr>
        <w:t>strain-rate</w:t>
      </w:r>
      <w:r w:rsidRPr="001F718B">
        <w:rPr>
          <w:rFonts w:ascii="Arial" w:eastAsia="SimSun" w:hAnsi="Arial" w:cs="Arial"/>
          <w:kern w:val="0"/>
          <w:lang w:eastAsia="de-DE"/>
          <w14:ligatures w14:val="none"/>
        </w:rPr>
        <w:t>.</w:t>
      </w:r>
    </w:p>
    <w:p w14:paraId="2440C8D4" w14:textId="77777777" w:rsidR="00933F3B" w:rsidRPr="001F718B" w:rsidRDefault="00933F3B" w:rsidP="00651E7B">
      <w:pPr>
        <w:pStyle w:val="ListParagraph"/>
        <w:spacing w:after="0" w:line="360" w:lineRule="auto"/>
        <w:jc w:val="both"/>
        <w:rPr>
          <w:rFonts w:ascii="Arial" w:hAnsi="Arial" w:cs="Arial"/>
        </w:rPr>
      </w:pPr>
    </w:p>
    <w:p w14:paraId="21FDA2E2" w14:textId="0FFA45FF" w:rsidR="00D44AF3" w:rsidRDefault="00D44AF3" w:rsidP="00651E7B">
      <w:r w:rsidRPr="00D44AF3">
        <w:t xml:space="preserve">However, some limitations </w:t>
      </w:r>
      <w:r w:rsidR="00BD04FB">
        <w:t>are</w:t>
      </w:r>
      <w:r w:rsidRPr="00D44AF3">
        <w:t xml:space="preserve"> still observed, particularly when dealing with small strains, and the function's sensitivity to initial guesses. To address these limitations, a nine-parameter function </w:t>
      </w:r>
      <w:r w:rsidR="00BD04FB">
        <w:t>is</w:t>
      </w:r>
      <w:r w:rsidRPr="00D44AF3">
        <w:t xml:space="preserve"> developed. This function incorporates two components to handle dynamic strain aging, resulting in a more complex but improv</w:t>
      </w:r>
      <w:r w:rsidR="00BD04FB">
        <w:t>es</w:t>
      </w:r>
      <w:r w:rsidRPr="00D44AF3">
        <w:t xml:space="preserve"> overall fitting across all strain levels and reduced dependence on the initial guess.</w:t>
      </w:r>
      <w:r w:rsidR="00112FF3">
        <w:t xml:space="preserve"> </w:t>
      </w:r>
      <w:r w:rsidR="00112FF3" w:rsidRPr="00112FF3">
        <w:t xml:space="preserve">The performance of the six-parameter and nine-parameter functions are evaluated and discussed in </w:t>
      </w:r>
      <w:r w:rsidR="00112FF3">
        <w:t xml:space="preserve">the </w:t>
      </w:r>
      <w:r w:rsidR="00BD04FB">
        <w:t xml:space="preserve">Section </w:t>
      </w:r>
      <w:r w:rsidR="00BD04FB">
        <w:fldChar w:fldCharType="begin"/>
      </w:r>
      <w:r w:rsidR="00BD04FB">
        <w:instrText xml:space="preserve"> REF _Ref184843420 \r \h </w:instrText>
      </w:r>
      <w:r w:rsidR="00651E7B">
        <w:instrText xml:space="preserve"> \* MERGEFORMAT </w:instrText>
      </w:r>
      <w:r w:rsidR="00BD04FB">
        <w:fldChar w:fldCharType="separate"/>
      </w:r>
      <w:r w:rsidR="00532ED6">
        <w:t>4.1.2</w:t>
      </w:r>
      <w:r w:rsidR="00BD04FB">
        <w:fldChar w:fldCharType="end"/>
      </w:r>
      <w:r w:rsidR="0026002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976257" w14:paraId="5718F98A" w14:textId="77777777" w:rsidTr="00BD04FB">
        <w:tc>
          <w:tcPr>
            <w:tcW w:w="7933" w:type="dxa"/>
          </w:tcPr>
          <w:p w14:paraId="2C8B7314" w14:textId="4172ABAA" w:rsidR="00976257" w:rsidRPr="00281A17" w:rsidRDefault="00281A1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208EEAD8" w14:textId="412CB586" w:rsidR="00976257" w:rsidRPr="00281A17" w:rsidRDefault="00281A1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25D42841" w14:textId="72A8F80F" w:rsidR="00976257" w:rsidRDefault="00976257" w:rsidP="00651E7B">
            <w:pPr>
              <w:jc w:val="right"/>
            </w:pPr>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3</w:t>
            </w:r>
            <w:r w:rsidR="00E85AA5">
              <w:fldChar w:fldCharType="end"/>
            </w:r>
            <w:r>
              <w:t>)</w:t>
            </w:r>
          </w:p>
        </w:tc>
      </w:tr>
    </w:tbl>
    <w:p w14:paraId="054C891B" w14:textId="77777777" w:rsidR="00976257" w:rsidRDefault="00976257" w:rsidP="00651E7B"/>
    <w:p w14:paraId="05AF49E4" w14:textId="77777777" w:rsidR="008142A4" w:rsidRDefault="008142A4" w:rsidP="00651E7B">
      <w:r>
        <w:t xml:space="preserve">Where: </w:t>
      </w:r>
    </w:p>
    <w:p w14:paraId="30B27177" w14:textId="6453A7C5" w:rsidR="008142A4" w:rsidRPr="00651E7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9</m:t>
            </m:r>
          </m:sub>
        </m:sSub>
      </m:oMath>
      <w:r w:rsidR="008142A4" w:rsidRPr="001F718B">
        <w:rPr>
          <w:rFonts w:ascii="Arial" w:eastAsiaTheme="minorEastAsia" w:hAnsi="Arial" w:cs="Arial"/>
          <w:iCs/>
        </w:rPr>
        <w:t xml:space="preserve"> </w:t>
      </w:r>
      <w:r w:rsidR="008142A4" w:rsidRPr="001F718B">
        <w:rPr>
          <w:rFonts w:ascii="Arial" w:eastAsia="SimSun" w:hAnsi="Arial" w:cs="Arial"/>
          <w:kern w:val="0"/>
          <w:lang w:eastAsia="de-DE"/>
          <w14:ligatures w14:val="none"/>
        </w:rPr>
        <w:t>are material parameters needed to be calibrated.</w:t>
      </w:r>
    </w:p>
    <w:p w14:paraId="08B5BA46" w14:textId="77777777" w:rsidR="00651E7B" w:rsidRPr="001F718B" w:rsidRDefault="00651E7B" w:rsidP="00651E7B">
      <w:pPr>
        <w:pStyle w:val="ListParagraph"/>
        <w:spacing w:after="0" w:line="276" w:lineRule="auto"/>
        <w:jc w:val="both"/>
        <w:rPr>
          <w:rFonts w:ascii="Arial" w:hAnsi="Arial" w:cs="Arial"/>
        </w:rPr>
      </w:pPr>
    </w:p>
    <w:p w14:paraId="04B4CB41" w14:textId="4FE562AE" w:rsidR="000D7082" w:rsidRDefault="00C03F83" w:rsidP="00651E7B">
      <w:r w:rsidRPr="00C03F83">
        <w:lastRenderedPageBreak/>
        <w:t xml:space="preserve">The next step is to calibrate the thermal parameters used in the 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C03F83">
        <w:t>. The aim is to develop a single function that can represent all the parameters as a function of strain, rather than using individual calibrations for each parameter. This approach ensures a more comprehensive and consistent model that can be applied across different strain levels.</w:t>
      </w:r>
      <w:r w:rsidR="001E7E72">
        <w:t xml:space="preserve"> </w:t>
      </w:r>
      <w:r w:rsidR="00FF315D">
        <w:t xml:space="preserve">The following function is proposed to </w:t>
      </w:r>
      <w:r w:rsidR="00414BE2">
        <w:t xml:space="preserve">calibrat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976257" w14:paraId="52785CEE" w14:textId="77777777" w:rsidTr="00BD04FB">
        <w:tc>
          <w:tcPr>
            <w:tcW w:w="7933" w:type="dxa"/>
          </w:tcPr>
          <w:p w14:paraId="0A0BFE10" w14:textId="77777777" w:rsidR="00976257" w:rsidRPr="00976257" w:rsidRDefault="00000000" w:rsidP="00651E7B">
            <m:oMathPara>
              <m:oMath>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f</m:t>
                </m:r>
                <m:d>
                  <m:dPr>
                    <m:ctrlPr>
                      <w:rPr>
                        <w:rFonts w:ascii="Cambria Math" w:hAnsi="Cambria Math"/>
                        <w:i/>
                        <w:iCs/>
                      </w:rPr>
                    </m:ctrlPr>
                  </m:dPr>
                  <m:e>
                    <m:r>
                      <w:rPr>
                        <w:rFonts w:ascii="Cambria Math" w:hAnsi="Cambria Math"/>
                      </w:rPr>
                      <m:t>ε</m:t>
                    </m:r>
                  </m:e>
                </m:d>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Q</m:t>
                                        </m:r>
                                      </m:e>
                                      <m:sub>
                                        <m:r>
                                          <w:rPr>
                                            <w:rFonts w:ascii="Cambria Math" w:hAnsi="Cambria Math"/>
                                          </w:rPr>
                                          <m:t>2</m:t>
                                        </m:r>
                                      </m:sub>
                                    </m:sSub>
                                  </m:e>
                                </m:d>
                              </m:e>
                              <m:sup>
                                <m:r>
                                  <w:rPr>
                                    <w:rFonts w:ascii="Cambria Math" w:hAnsi="Cambria Math"/>
                                  </w:rPr>
                                  <m:t>2</m:t>
                                </m:r>
                              </m:sup>
                            </m:sSup>
                          </m:num>
                          <m:den>
                            <m:r>
                              <w:rPr>
                                <w:rFonts w:ascii="Cambria Math" w:hAnsi="Cambria Math"/>
                              </w:rPr>
                              <m:t>2∙</m:t>
                            </m:r>
                            <m:sSubSup>
                              <m:sSubSupPr>
                                <m:ctrlPr>
                                  <w:rPr>
                                    <w:rFonts w:ascii="Cambria Math" w:hAnsi="Cambria Math"/>
                                    <w:i/>
                                    <w:iCs/>
                                  </w:rPr>
                                </m:ctrlPr>
                              </m:sSubSupPr>
                              <m:e>
                                <m:r>
                                  <w:rPr>
                                    <w:rFonts w:ascii="Cambria Math" w:hAnsi="Cambria Math"/>
                                  </w:rPr>
                                  <m:t>Q</m:t>
                                </m:r>
                              </m:e>
                              <m:sub>
                                <m:r>
                                  <w:rPr>
                                    <w:rFonts w:ascii="Cambria Math" w:hAnsi="Cambria Math"/>
                                  </w:rPr>
                                  <m:t>3</m:t>
                                </m:r>
                              </m:sub>
                              <m:sup>
                                <m:r>
                                  <w:rPr>
                                    <w:rFonts w:ascii="Cambria Math" w:hAnsi="Cambria Math"/>
                                  </w:rPr>
                                  <m:t>2</m:t>
                                </m:r>
                              </m:sup>
                            </m:sSubSup>
                          </m:den>
                        </m:f>
                      </m:e>
                    </m:d>
                  </m:e>
                </m:func>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 ∙</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ε</m:t>
                        </m:r>
                      </m:e>
                    </m:d>
                  </m:e>
                </m:func>
                <m:r>
                  <w:rPr>
                    <w:rFonts w:ascii="Cambria Math" w:hAnsi="Cambria Math"/>
                  </w:rPr>
                  <m:t>+</m:t>
                </m:r>
              </m:oMath>
            </m:oMathPara>
          </w:p>
          <w:p w14:paraId="612533BA" w14:textId="1C0091B7" w:rsidR="00976257" w:rsidRPr="00976257" w:rsidRDefault="00000000" w:rsidP="00651E7B">
            <m:oMathPara>
              <m:oMath>
                <m:sSub>
                  <m:sSubPr>
                    <m:ctrlPr>
                      <w:rPr>
                        <w:rFonts w:ascii="Cambria Math" w:hAnsi="Cambria Math"/>
                        <w:i/>
                        <w:iCs/>
                      </w:rPr>
                    </m:ctrlPr>
                  </m:sSubPr>
                  <m:e>
                    <m:r>
                      <w:rPr>
                        <w:rFonts w:ascii="Cambria Math" w:hAnsi="Cambria Math"/>
                      </w:rPr>
                      <m:t>M</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M</m:t>
                                        </m:r>
                                      </m:e>
                                      <m:sub>
                                        <m:r>
                                          <w:rPr>
                                            <w:rFonts w:ascii="Cambria Math" w:hAnsi="Cambria Math"/>
                                          </w:rPr>
                                          <m:t>2</m:t>
                                        </m:r>
                                      </m:sub>
                                    </m:sSub>
                                  </m:e>
                                </m:d>
                              </m:e>
                              <m:sup>
                                <m:r>
                                  <w:rPr>
                                    <w:rFonts w:ascii="Cambria Math" w:hAnsi="Cambria Math"/>
                                  </w:rPr>
                                  <m:t>2</m:t>
                                </m:r>
                              </m:sup>
                            </m:sSup>
                          </m:num>
                          <m:den>
                            <m:r>
                              <w:rPr>
                                <w:rFonts w:ascii="Cambria Math" w:hAnsi="Cambria Math"/>
                              </w:rPr>
                              <m:t>2∙</m:t>
                            </m:r>
                            <m:sSubSup>
                              <m:sSubSupPr>
                                <m:ctrlPr>
                                  <w:rPr>
                                    <w:rFonts w:ascii="Cambria Math" w:hAnsi="Cambria Math"/>
                                    <w:i/>
                                    <w:iCs/>
                                  </w:rPr>
                                </m:ctrlPr>
                              </m:sSubSupPr>
                              <m:e>
                                <m:r>
                                  <w:rPr>
                                    <w:rFonts w:ascii="Cambria Math" w:hAnsi="Cambria Math"/>
                                  </w:rPr>
                                  <m:t>M</m:t>
                                </m:r>
                              </m:e>
                              <m:sub>
                                <m:r>
                                  <w:rPr>
                                    <w:rFonts w:ascii="Cambria Math" w:hAnsi="Cambria Math"/>
                                  </w:rPr>
                                  <m:t>3</m:t>
                                </m:r>
                              </m:sub>
                              <m:sup>
                                <m:r>
                                  <w:rPr>
                                    <w:rFonts w:ascii="Cambria Math" w:hAnsi="Cambria Math"/>
                                  </w:rPr>
                                  <m:t>2</m:t>
                                </m:r>
                              </m:sup>
                            </m:sSubSup>
                          </m:den>
                        </m:f>
                      </m:e>
                    </m:d>
                  </m:e>
                </m:func>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1+</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M</m:t>
                                    </m:r>
                                  </m:e>
                                  <m:sub>
                                    <m:r>
                                      <w:rPr>
                                        <w:rFonts w:ascii="Cambria Math" w:hAnsi="Cambria Math"/>
                                      </w:rPr>
                                      <m:t>2</m:t>
                                    </m:r>
                                  </m:sub>
                                </m:sSub>
                              </m:e>
                            </m:d>
                          </m:e>
                        </m:d>
                      </m:e>
                    </m:func>
                  </m:den>
                </m:f>
              </m:oMath>
            </m:oMathPara>
          </w:p>
        </w:tc>
        <w:tc>
          <w:tcPr>
            <w:tcW w:w="1130" w:type="dxa"/>
          </w:tcPr>
          <w:p w14:paraId="6B3E5CBB" w14:textId="22A6B67B" w:rsidR="00976257" w:rsidRDefault="00976257" w:rsidP="00651E7B">
            <w:pPr>
              <w:jc w:val="right"/>
            </w:pPr>
            <w:bookmarkStart w:id="56" w:name="_Ref184832884"/>
            <w:bookmarkStart w:id="57" w:name="_Ref184834488"/>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4</w:t>
            </w:r>
            <w:r w:rsidR="00E85AA5">
              <w:fldChar w:fldCharType="end"/>
            </w:r>
            <w:bookmarkEnd w:id="56"/>
            <w:r>
              <w:t>)</w:t>
            </w:r>
            <w:bookmarkEnd w:id="57"/>
          </w:p>
        </w:tc>
      </w:tr>
    </w:tbl>
    <w:p w14:paraId="21FDD2F5" w14:textId="77777777" w:rsidR="00D90D8C" w:rsidRDefault="00D90D8C" w:rsidP="00651E7B"/>
    <w:p w14:paraId="2D0BF887" w14:textId="051216B5" w:rsidR="001D7D3F" w:rsidRDefault="001D7D3F" w:rsidP="00651E7B">
      <w:r>
        <w:t xml:space="preserve">Where: </w:t>
      </w:r>
    </w:p>
    <w:p w14:paraId="2F780B47" w14:textId="55568C52" w:rsidR="00414BE2" w:rsidRPr="00281A17"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Q</m:t>
            </m:r>
          </m:e>
          <m:sub>
            <m:r>
              <w:rPr>
                <w:rFonts w:ascii="Cambria Math" w:hAnsi="Cambria Math" w:cs="Arial"/>
              </w:rPr>
              <m:t>1~3</m:t>
            </m:r>
          </m:sub>
        </m:sSub>
      </m:oMath>
      <w:r w:rsidR="001D7D3F" w:rsidRPr="001F718B">
        <w:rPr>
          <w:rFonts w:ascii="Arial" w:eastAsiaTheme="minorEastAsia" w:hAnsi="Arial" w:cs="Arial"/>
          <w:iCs/>
        </w:rPr>
        <w:t xml:space="preserve"> </w:t>
      </w:r>
      <w:r w:rsidR="00C06AD3">
        <w:rPr>
          <w:rFonts w:ascii="Arial" w:eastAsiaTheme="minorEastAsia" w:hAnsi="Arial" w:cs="Arial"/>
          <w:iCs/>
        </w:rPr>
        <w:t xml:space="preserv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1~2</m:t>
            </m:r>
          </m:sub>
        </m:sSub>
      </m:oMath>
      <w:r w:rsidR="00C06AD3">
        <w:rPr>
          <w:rFonts w:ascii="Arial" w:eastAsiaTheme="minorEastAsia" w:hAnsi="Arial" w:cs="Arial"/>
          <w:iCs/>
        </w:rPr>
        <w:t xml:space="preserve">, </w:t>
      </w:r>
      <m:oMath>
        <m:sSub>
          <m:sSubPr>
            <m:ctrlPr>
              <w:rPr>
                <w:rFonts w:ascii="Cambria Math" w:hAnsi="Cambria Math" w:cs="Arial"/>
                <w:i/>
                <w:iCs/>
              </w:rPr>
            </m:ctrlPr>
          </m:sSubPr>
          <m:e>
            <m:r>
              <w:rPr>
                <w:rFonts w:ascii="Cambria Math" w:hAnsi="Cambria Math" w:cs="Arial"/>
              </w:rPr>
              <m:t>M</m:t>
            </m:r>
          </m:e>
          <m:sub>
            <m:r>
              <w:rPr>
                <w:rFonts w:ascii="Cambria Math" w:hAnsi="Cambria Math" w:cs="Arial"/>
              </w:rPr>
              <m:t>1~3</m:t>
            </m:r>
          </m:sub>
        </m:sSub>
      </m:oMath>
      <w:r w:rsidR="00C06AD3">
        <w:rPr>
          <w:rFonts w:ascii="Arial" w:eastAsiaTheme="minorEastAsia" w:hAnsi="Arial" w:cs="Arial"/>
          <w:iCs/>
        </w:rPr>
        <w:t xml:space="preserve">, and </w:t>
      </w:r>
      <m:oMath>
        <m:sSub>
          <m:sSubPr>
            <m:ctrlPr>
              <w:rPr>
                <w:rFonts w:ascii="Cambria Math" w:hAnsi="Cambria Math" w:cs="Arial"/>
                <w:i/>
                <w:iCs/>
              </w:rPr>
            </m:ctrlPr>
          </m:sSubPr>
          <m:e>
            <m:r>
              <w:rPr>
                <w:rFonts w:ascii="Cambria Math" w:hAnsi="Cambria Math" w:cs="Arial"/>
              </w:rPr>
              <m:t>N</m:t>
            </m:r>
          </m:e>
          <m:sub>
            <m:r>
              <w:rPr>
                <w:rFonts w:ascii="Cambria Math" w:hAnsi="Cambria Math" w:cs="Arial"/>
              </w:rPr>
              <m:t>1~2</m:t>
            </m:r>
          </m:sub>
        </m:sSub>
      </m:oMath>
      <w:r w:rsidR="001D7D3F" w:rsidRPr="001F718B">
        <w:rPr>
          <w:rFonts w:ascii="Arial" w:eastAsia="SimSun" w:hAnsi="Arial" w:cs="Arial"/>
          <w:kern w:val="0"/>
          <w:lang w:eastAsia="de-DE"/>
          <w14:ligatures w14:val="none"/>
        </w:rPr>
        <w:t>are parameters needed to be calibrated.</w:t>
      </w:r>
      <m:oMath>
        <m:r>
          <w:rPr>
            <w:rFonts w:ascii="Cambria Math" w:hAnsi="Cambria Math"/>
          </w:rPr>
          <m:t xml:space="preserve"> </m:t>
        </m:r>
      </m:oMath>
    </w:p>
    <w:p w14:paraId="74D56A39" w14:textId="77777777" w:rsidR="00281A17" w:rsidRPr="0023238C" w:rsidRDefault="00281A17" w:rsidP="00651E7B">
      <w:pPr>
        <w:pStyle w:val="ListParagraph"/>
        <w:spacing w:after="0" w:line="360" w:lineRule="auto"/>
        <w:jc w:val="both"/>
        <w:rPr>
          <w:rFonts w:ascii="Arial" w:hAnsi="Arial" w:cs="Arial"/>
        </w:rPr>
      </w:pPr>
    </w:p>
    <w:p w14:paraId="54080A06" w14:textId="4E635067" w:rsidR="00D90D8C" w:rsidRDefault="0023238C" w:rsidP="00651E7B">
      <w:r>
        <w:t xml:space="preserve">The parameters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Pr>
          <w:iCs/>
        </w:rPr>
        <w:t xml:space="preserve"> </w:t>
      </w:r>
      <w:r>
        <w:t>are not constants</w:t>
      </w:r>
      <w:r w:rsidR="00C06AD3">
        <w:t>.</w:t>
      </w:r>
      <w:r w:rsidR="00F51A08">
        <w:t xml:space="preserve"> T</w:t>
      </w:r>
      <w:r>
        <w:t>hey vary with strain to capture the complex material behavior, such as rapid changes at low strain, peaks at intermediate strain, and stabilization at higher strain values</w:t>
      </w:r>
      <w:r w:rsidR="006018E9">
        <w:t xml:space="preserve">. </w:t>
      </w:r>
      <w:r w:rsidR="006018E9" w:rsidRPr="006018E9">
        <w:t>The first Gaussian</w:t>
      </w:r>
      <w:r w:rsidR="006018E9">
        <w:t xml:space="preserve"> in the Equation </w:t>
      </w:r>
      <w:r w:rsidR="00D90D8C">
        <w:rPr>
          <w:highlight w:val="yellow"/>
        </w:rPr>
        <w:fldChar w:fldCharType="begin"/>
      </w:r>
      <w:r w:rsidR="00D90D8C">
        <w:instrText xml:space="preserve"> REF _Ref184832884 \h </w:instrText>
      </w:r>
      <w:r w:rsidR="00651E7B">
        <w:rPr>
          <w:highlight w:val="yellow"/>
        </w:rPr>
        <w:instrText xml:space="preserve"> \* MERGEFORMAT </w:instrText>
      </w:r>
      <w:r w:rsidR="00D90D8C">
        <w:rPr>
          <w:highlight w:val="yellow"/>
        </w:rPr>
      </w:r>
      <w:r w:rsidR="00D90D8C">
        <w:rPr>
          <w:highlight w:val="yellow"/>
        </w:rPr>
        <w:fldChar w:fldCharType="separate"/>
      </w:r>
      <w:r w:rsidR="00532ED6">
        <w:t>(</w:t>
      </w:r>
      <w:r w:rsidR="00532ED6">
        <w:rPr>
          <w:noProof/>
        </w:rPr>
        <w:t>3</w:t>
      </w:r>
      <w:r w:rsidR="00532ED6">
        <w:rPr>
          <w:noProof/>
        </w:rPr>
        <w:noBreakHyphen/>
        <w:t>4</w:t>
      </w:r>
      <w:r w:rsidR="00D90D8C">
        <w:rPr>
          <w:highlight w:val="yellow"/>
        </w:rPr>
        <w:fldChar w:fldCharType="end"/>
      </w:r>
      <w:r w:rsidR="00D90D8C">
        <w:t>)</w:t>
      </w:r>
      <w:r w:rsidR="006018E9">
        <w:t xml:space="preserve"> </w:t>
      </w:r>
      <w:r w:rsidR="006018E9" w:rsidRPr="006018E9">
        <w:t xml:space="preserve">effectively models initial peak or rise that exhibit at very low strains. </w:t>
      </w:r>
      <w:r w:rsidR="002413B8" w:rsidRPr="002413B8">
        <w:t>The exponential decay quickly reduces the effect after the initial peak, which is useful for fitting datasets with an immediate drop after a rise</w:t>
      </w:r>
      <w:r w:rsidR="0065701F">
        <w:t>. The second Gaussian allows the function to capture intermediate peaks that occur as the strain continues to increase. The logistic function ensures that the curve stabilizes as strain increases, which is common in material response where properties reach a plateau at high levels of deformation. The graph</w:t>
      </w:r>
      <w:r w:rsidR="00BD04FB">
        <w:t>s</w:t>
      </w:r>
      <w:r w:rsidR="0065701F">
        <w:t xml:space="preserve"> of these parameters </w:t>
      </w:r>
      <w:r w:rsidR="00D90D8C">
        <w:t>are</w:t>
      </w:r>
      <w:r w:rsidR="0065701F">
        <w:t xml:space="preserve"> presented in </w:t>
      </w:r>
      <w:r w:rsidR="0065701F" w:rsidRPr="00D90D8C">
        <w:t>Section</w:t>
      </w:r>
      <w:r w:rsidR="00D90D8C" w:rsidRPr="00D90D8C">
        <w:t xml:space="preserve"> </w:t>
      </w:r>
      <w:r w:rsidR="00BD04FB">
        <w:fldChar w:fldCharType="begin"/>
      </w:r>
      <w:r w:rsidR="00BD04FB">
        <w:instrText xml:space="preserve"> REF _Ref184843487 \r \h </w:instrText>
      </w:r>
      <w:r w:rsidR="00651E7B">
        <w:instrText xml:space="preserve"> \* MERGEFORMAT </w:instrText>
      </w:r>
      <w:r w:rsidR="00BD04FB">
        <w:fldChar w:fldCharType="separate"/>
      </w:r>
      <w:r w:rsidR="00532ED6">
        <w:t>4.1.2</w:t>
      </w:r>
      <w:r w:rsidR="00BD04FB">
        <w:fldChar w:fldCharType="end"/>
      </w:r>
      <w:r w:rsidR="00D90D8C">
        <w:t xml:space="preserve">. </w:t>
      </w:r>
    </w:p>
    <w:p w14:paraId="0CE08516" w14:textId="77777777" w:rsidR="006302F0" w:rsidRPr="006302F0" w:rsidRDefault="006302F0" w:rsidP="00651E7B"/>
    <w:p w14:paraId="14BD4F6C" w14:textId="1E5ACE91" w:rsidR="00481F8E" w:rsidRPr="00933F3B" w:rsidRDefault="00BD04FB" w:rsidP="00651E7B">
      <w:pPr>
        <w:rPr>
          <w:i/>
          <w:iCs/>
        </w:rPr>
      </w:pPr>
      <w:r w:rsidRPr="00933F3B">
        <w:rPr>
          <w:i/>
          <w:iCs/>
        </w:rPr>
        <w:t>3</w:t>
      </w:r>
      <w:r w:rsidR="00481F8E" w:rsidRPr="00933F3B">
        <w:rPr>
          <w:i/>
          <w:iCs/>
        </w:rPr>
        <w:t>.</w:t>
      </w:r>
      <w:r w:rsidR="006302F0">
        <w:rPr>
          <w:i/>
          <w:iCs/>
        </w:rPr>
        <w:t>1</w:t>
      </w:r>
      <w:r w:rsidR="00481F8E" w:rsidRPr="00933F3B">
        <w:rPr>
          <w:i/>
          <w:iCs/>
        </w:rPr>
        <w:t>.2.4. Validation</w:t>
      </w:r>
    </w:p>
    <w:p w14:paraId="5E1E42F8" w14:textId="7E17A7B4" w:rsidR="00D7611F" w:rsidRPr="009175D8" w:rsidRDefault="00C03F83" w:rsidP="00651E7B">
      <w:r w:rsidRPr="00D90D8C">
        <w:t xml:space="preserve">In the final step, the results of the two fitting equations are combined to validate the stress predictions. The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sidRPr="00D90D8C">
        <w:t xml:space="preserve"> parameter values obtained from the thermal parameter calibration are plugged into the 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D90D8C">
        <w:t xml:space="preserve"> to derive the stress values. These fitting results are compared with the experimental and extrapolated data to validate the accuracy of the model.</w:t>
      </w:r>
      <w:r w:rsidR="00112FF3">
        <w:t xml:space="preserve"> </w:t>
      </w:r>
    </w:p>
    <w:p w14:paraId="78EFA935" w14:textId="77777777" w:rsidR="00D7611F" w:rsidRDefault="00D7611F" w:rsidP="00651E7B">
      <w:pPr>
        <w:rPr>
          <w:rFonts w:eastAsia="Arial" w:cs="Arial"/>
        </w:rPr>
      </w:pPr>
    </w:p>
    <w:p w14:paraId="6FE1E92F" w14:textId="77777777" w:rsidR="00780B4A" w:rsidRPr="003C51CB" w:rsidRDefault="00780B4A" w:rsidP="00651E7B">
      <w:pPr>
        <w:rPr>
          <w:rFonts w:eastAsia="Arial" w:cs="Arial"/>
        </w:rPr>
      </w:pPr>
    </w:p>
    <w:p w14:paraId="0C4F253D" w14:textId="6A1F80A8" w:rsidR="007B3068" w:rsidRDefault="00F6634E" w:rsidP="00F62ACC">
      <w:pPr>
        <w:pStyle w:val="Heading3"/>
        <w:numPr>
          <w:ilvl w:val="2"/>
          <w:numId w:val="30"/>
        </w:numPr>
        <w:spacing w:before="0" w:after="0"/>
      </w:pPr>
      <w:bookmarkStart w:id="58" w:name="_Toc185023261"/>
      <w:bookmarkStart w:id="59" w:name="_Toc185041698"/>
      <w:r>
        <w:lastRenderedPageBreak/>
        <w:t>Strain</w:t>
      </w:r>
      <w:r w:rsidR="00606EA6">
        <w:t>-</w:t>
      </w:r>
      <w:r>
        <w:t>rate dependency function</w:t>
      </w:r>
      <w:r w:rsidR="007C6CB3">
        <w:t xml:space="preserve"> parameter calibration</w:t>
      </w:r>
      <w:bookmarkEnd w:id="58"/>
      <w:bookmarkEnd w:id="59"/>
    </w:p>
    <w:p w14:paraId="399A6C95" w14:textId="34441986" w:rsidR="00101563" w:rsidRDefault="004B5B17" w:rsidP="00651E7B">
      <w:r>
        <w:t xml:space="preserve">This </w:t>
      </w:r>
      <w:r w:rsidR="00FF4FF8">
        <w:t>chapter</w:t>
      </w:r>
      <w:r>
        <w:t xml:space="preserve"> discusses the process of parameter calibration for strain-rate dependency. This process contains three steps: </w:t>
      </w:r>
      <w:r w:rsidR="0099222F">
        <w:t>Analyzing</w:t>
      </w:r>
      <w:r w:rsidR="00C16FCF">
        <w:t xml:space="preserve"> the relationship between stress</w:t>
      </w:r>
      <w:r w:rsidR="00407183">
        <w:t xml:space="preserve">, strain and </w:t>
      </w:r>
      <w:r w:rsidR="00331737">
        <w:t>strain-rate with</w:t>
      </w:r>
      <w:r w:rsidR="0099222F">
        <w:t xml:space="preserve"> </w:t>
      </w:r>
      <w:r>
        <w:t xml:space="preserve">experimental data, </w:t>
      </w:r>
      <w:r w:rsidR="00E02303">
        <w:t xml:space="preserve">finding strain-rate dependent </w:t>
      </w:r>
      <w:r w:rsidR="00101A99">
        <w:t xml:space="preserve">function and calibrating </w:t>
      </w:r>
      <w:r w:rsidR="00101563">
        <w:t xml:space="preserve">the function’s parameters. </w:t>
      </w:r>
    </w:p>
    <w:p w14:paraId="1E84EA6C" w14:textId="77777777" w:rsidR="00C16FCF" w:rsidRPr="009175D8" w:rsidRDefault="00C16FCF" w:rsidP="00651E7B"/>
    <w:p w14:paraId="7DFD09B7" w14:textId="2BD0599D" w:rsidR="006C639C" w:rsidRDefault="0031109A" w:rsidP="00F62ACC">
      <w:pPr>
        <w:pStyle w:val="Heading4"/>
        <w:numPr>
          <w:ilvl w:val="3"/>
          <w:numId w:val="30"/>
        </w:numPr>
        <w:spacing w:before="0" w:after="0"/>
      </w:pPr>
      <w:r>
        <w:t>Experimental data</w:t>
      </w:r>
    </w:p>
    <w:p w14:paraId="725467AB" w14:textId="410AC0C9" w:rsidR="00077D8C" w:rsidRDefault="00DD7D15" w:rsidP="00651E7B">
      <w:r w:rsidRPr="00DD7D15">
        <w:t>For strain-rate dependency, the data used for calibration is strictly derived from experimental results at low strain (</w:t>
      </w:r>
      <m:oMath>
        <m:r>
          <w:rPr>
            <w:rFonts w:ascii="Cambria Math" w:hAnsi="Cambria Math"/>
          </w:rPr>
          <m:t>ε</m:t>
        </m:r>
      </m:oMath>
      <w:r w:rsidR="00281A17" w:rsidRPr="00DD7D15">
        <w:t xml:space="preserve"> </w:t>
      </w:r>
      <w:r w:rsidRPr="00DD7D15">
        <w:t>&lt;</w:t>
      </w:r>
      <w:r w:rsidR="00281A17">
        <w:t xml:space="preserve"> </w:t>
      </w:r>
      <w:r w:rsidRPr="00DD7D15">
        <w:t xml:space="preserve">0.08). At higher strain levels, it </w:t>
      </w:r>
      <w:r>
        <w:t>is difficult</w:t>
      </w:r>
      <w:r w:rsidRPr="00DD7D15">
        <w:t xml:space="preserve"> to isolate strain-rate effects from other phenomena such as strain hardening, localized deformation, or material instability. </w:t>
      </w:r>
      <w:r w:rsidR="00542C67">
        <w:t>A</w:t>
      </w:r>
      <w:r w:rsidRPr="00DD7D15">
        <w:t xml:space="preserve">s the material behavior is no longer </w:t>
      </w:r>
      <w:r w:rsidR="00A916C3" w:rsidRPr="00DD7D15">
        <w:t xml:space="preserve">solely </w:t>
      </w:r>
      <w:r w:rsidRPr="00DD7D15">
        <w:t>dominated by strain-rate sensitivity</w:t>
      </w:r>
      <w:r w:rsidR="00542C67">
        <w:t xml:space="preserve">, </w:t>
      </w:r>
      <w:r w:rsidR="00542C67" w:rsidRPr="00DD7D15">
        <w:t>the calibration</w:t>
      </w:r>
      <w:r w:rsidR="00CA719F">
        <w:t xml:space="preserve"> is</w:t>
      </w:r>
      <w:r w:rsidR="00542C67" w:rsidRPr="00DD7D15">
        <w:t xml:space="preserve"> less reliable</w:t>
      </w:r>
      <w:r w:rsidRPr="00DD7D15">
        <w:t>.</w:t>
      </w:r>
      <w:r w:rsidR="00DC0BB6">
        <w:rPr>
          <w:lang w:val="vi-VN"/>
        </w:rPr>
        <w:t xml:space="preserve"> </w:t>
      </w:r>
      <w:r w:rsidR="00077D8C" w:rsidRPr="00500070">
        <w:rPr>
          <w:bCs/>
        </w:rPr>
        <w:t xml:space="preserve">In this study, </w:t>
      </w:r>
      <w:r w:rsidR="00750E8E" w:rsidRPr="00500070">
        <w:rPr>
          <w:bCs/>
        </w:rPr>
        <w:t xml:space="preserve">the data consists of 5 temperatures at </w:t>
      </w:r>
      <w:r w:rsidR="000B244D" w:rsidRPr="00500070">
        <w:rPr>
          <w:bCs/>
        </w:rPr>
        <w:t>rolling direction</w:t>
      </w:r>
      <w:r w:rsidR="00B0526E" w:rsidRPr="00500070">
        <w:rPr>
          <w:bCs/>
        </w:rPr>
        <w:t xml:space="preserve"> as shown in</w:t>
      </w:r>
      <w:r w:rsidR="00500070">
        <w:rPr>
          <w:bCs/>
        </w:rPr>
        <w:t xml:space="preserve"> </w:t>
      </w:r>
      <w:r w:rsidR="00500070" w:rsidRPr="00DC0BB6">
        <w:fldChar w:fldCharType="begin"/>
      </w:r>
      <w:r w:rsidR="00500070" w:rsidRPr="00DC0BB6">
        <w:instrText xml:space="preserve"> REF _Ref184817243 \h </w:instrText>
      </w:r>
      <w:r w:rsidR="00DC0BB6">
        <w:instrText xml:space="preserve"> \* MERGEFORMAT </w:instrText>
      </w:r>
      <w:r w:rsidR="00500070" w:rsidRPr="00DC0BB6">
        <w:fldChar w:fldCharType="separate"/>
      </w:r>
      <w:r w:rsidR="00532ED6" w:rsidRPr="00532ED6">
        <w:t xml:space="preserve">Table </w:t>
      </w:r>
      <w:r w:rsidR="00532ED6" w:rsidRPr="00532ED6">
        <w:rPr>
          <w:noProof/>
        </w:rPr>
        <w:t>3</w:t>
      </w:r>
      <w:r w:rsidR="00532ED6" w:rsidRPr="00532ED6">
        <w:rPr>
          <w:noProof/>
        </w:rPr>
        <w:noBreakHyphen/>
        <w:t>3</w:t>
      </w:r>
      <w:r w:rsidR="00500070" w:rsidRPr="00DC0BB6">
        <w:fldChar w:fldCharType="end"/>
      </w:r>
      <w:r w:rsidR="00500070" w:rsidRPr="00DC0BB6">
        <w:t>.</w:t>
      </w:r>
      <w:r w:rsidR="000B244D">
        <w:t xml:space="preserve"> </w:t>
      </w:r>
      <w:r w:rsidR="00077D8C">
        <w:t xml:space="preserve"> </w:t>
      </w:r>
    </w:p>
    <w:p w14:paraId="55FB3111" w14:textId="77777777" w:rsidR="00490FFD" w:rsidRDefault="00490FFD" w:rsidP="00651E7B"/>
    <w:p w14:paraId="0095EA46" w14:textId="5DBC141A" w:rsidR="0048777D" w:rsidRPr="0048777D" w:rsidRDefault="0048777D" w:rsidP="0048777D">
      <w:pPr>
        <w:pStyle w:val="Caption"/>
        <w:spacing w:after="0" w:line="360" w:lineRule="auto"/>
        <w:rPr>
          <w:b w:val="0"/>
          <w:bCs/>
        </w:rPr>
      </w:pPr>
      <w:bookmarkStart w:id="60" w:name="_Ref184817243"/>
      <w:r w:rsidRPr="00500070">
        <w:rPr>
          <w:b w:val="0"/>
          <w:bCs/>
        </w:rPr>
        <w:t xml:space="preserve">Table </w:t>
      </w:r>
      <w:r>
        <w:rPr>
          <w:b w:val="0"/>
          <w:bCs/>
        </w:rPr>
        <w:fldChar w:fldCharType="begin"/>
      </w:r>
      <w:r>
        <w:rPr>
          <w:b w:val="0"/>
          <w:bCs/>
        </w:rPr>
        <w:instrText xml:space="preserve"> STYLEREF 1 \s </w:instrText>
      </w:r>
      <w:r>
        <w:rPr>
          <w:b w:val="0"/>
          <w:bCs/>
        </w:rPr>
        <w:fldChar w:fldCharType="separate"/>
      </w:r>
      <w:r w:rsidR="00532ED6">
        <w:rPr>
          <w:b w:val="0"/>
          <w:bCs/>
          <w:noProof/>
        </w:rPr>
        <w:t>3</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532ED6">
        <w:rPr>
          <w:b w:val="0"/>
          <w:bCs/>
          <w:noProof/>
        </w:rPr>
        <w:t>3</w:t>
      </w:r>
      <w:r>
        <w:rPr>
          <w:b w:val="0"/>
          <w:bCs/>
        </w:rPr>
        <w:fldChar w:fldCharType="end"/>
      </w:r>
      <w:bookmarkEnd w:id="60"/>
      <w:r>
        <w:rPr>
          <w:b w:val="0"/>
          <w:bCs/>
        </w:rPr>
        <w:t>:</w:t>
      </w:r>
      <w:r w:rsidRPr="00500070">
        <w:rPr>
          <w:b w:val="0"/>
          <w:bCs/>
        </w:rPr>
        <w:t xml:space="preserve"> Data for strain-rate calibration</w:t>
      </w:r>
      <w:r>
        <w:rPr>
          <w:b w:val="0"/>
          <w:bCs/>
          <w:lang w:val="vi-VN"/>
        </w:rPr>
        <w:t>.</w:t>
      </w:r>
    </w:p>
    <w:tbl>
      <w:tblPr>
        <w:tblStyle w:val="TableGrid"/>
        <w:tblW w:w="0" w:type="auto"/>
        <w:tblLook w:val="04A0" w:firstRow="1" w:lastRow="0" w:firstColumn="1" w:lastColumn="0" w:noHBand="0" w:noVBand="1"/>
      </w:tblPr>
      <w:tblGrid>
        <w:gridCol w:w="1413"/>
        <w:gridCol w:w="1530"/>
        <w:gridCol w:w="1530"/>
        <w:gridCol w:w="1530"/>
        <w:gridCol w:w="1530"/>
        <w:gridCol w:w="1530"/>
      </w:tblGrid>
      <w:tr w:rsidR="00CE32C9" w14:paraId="748FDED1" w14:textId="2E47F5ED" w:rsidTr="00C056AB">
        <w:tc>
          <w:tcPr>
            <w:tcW w:w="1413" w:type="dxa"/>
          </w:tcPr>
          <w:p w14:paraId="2142AC69" w14:textId="502A2252" w:rsidR="00CE32C9" w:rsidRDefault="00C056AB" w:rsidP="00651E7B">
            <w:r>
              <w:t>Tmp/StrRt</w:t>
            </w:r>
          </w:p>
        </w:tc>
        <w:tc>
          <w:tcPr>
            <w:tcW w:w="1530" w:type="dxa"/>
            <w:vAlign w:val="center"/>
          </w:tcPr>
          <w:p w14:paraId="15DD06E6" w14:textId="1161EE84" w:rsidR="00CE32C9" w:rsidRDefault="00CE32C9" w:rsidP="00651E7B">
            <w:pPr>
              <w:jc w:val="center"/>
            </w:pPr>
            <w:r>
              <w:t>298.15K</w:t>
            </w:r>
          </w:p>
        </w:tc>
        <w:tc>
          <w:tcPr>
            <w:tcW w:w="1530" w:type="dxa"/>
            <w:vAlign w:val="center"/>
          </w:tcPr>
          <w:p w14:paraId="5B5E555C" w14:textId="28E80604" w:rsidR="00CE32C9" w:rsidRDefault="00CE32C9" w:rsidP="00651E7B">
            <w:pPr>
              <w:jc w:val="center"/>
            </w:pPr>
            <w:r>
              <w:t>373.15K</w:t>
            </w:r>
          </w:p>
        </w:tc>
        <w:tc>
          <w:tcPr>
            <w:tcW w:w="1530" w:type="dxa"/>
            <w:vAlign w:val="center"/>
          </w:tcPr>
          <w:p w14:paraId="4CFD7FEA" w14:textId="600BFAC8" w:rsidR="00CE32C9" w:rsidRDefault="00CE32C9" w:rsidP="00651E7B">
            <w:pPr>
              <w:jc w:val="center"/>
            </w:pPr>
            <w:r>
              <w:t>473.15K</w:t>
            </w:r>
          </w:p>
        </w:tc>
        <w:tc>
          <w:tcPr>
            <w:tcW w:w="1530" w:type="dxa"/>
            <w:vAlign w:val="center"/>
          </w:tcPr>
          <w:p w14:paraId="34211783" w14:textId="61FEC0C9" w:rsidR="00CE32C9" w:rsidRDefault="00CE32C9" w:rsidP="00651E7B">
            <w:pPr>
              <w:jc w:val="center"/>
            </w:pPr>
            <w:r>
              <w:t>573.15K</w:t>
            </w:r>
          </w:p>
        </w:tc>
        <w:tc>
          <w:tcPr>
            <w:tcW w:w="1530" w:type="dxa"/>
            <w:vAlign w:val="center"/>
          </w:tcPr>
          <w:p w14:paraId="19B255DF" w14:textId="638FE529" w:rsidR="00CE32C9" w:rsidRDefault="00CE32C9" w:rsidP="00651E7B">
            <w:pPr>
              <w:jc w:val="center"/>
            </w:pPr>
            <w:r>
              <w:t>673.15K</w:t>
            </w:r>
          </w:p>
        </w:tc>
      </w:tr>
      <w:tr w:rsidR="00C056AB" w14:paraId="54526A49" w14:textId="2192ADC1" w:rsidTr="00C056AB">
        <w:tc>
          <w:tcPr>
            <w:tcW w:w="1413" w:type="dxa"/>
            <w:vAlign w:val="center"/>
          </w:tcPr>
          <w:p w14:paraId="4E63FD26" w14:textId="67942C57" w:rsidR="00C056AB" w:rsidRDefault="00C056AB" w:rsidP="00651E7B">
            <w:pPr>
              <w:jc w:val="center"/>
            </w:pPr>
            <w:r>
              <w:t>0.0001</w:t>
            </w:r>
          </w:p>
        </w:tc>
        <w:tc>
          <w:tcPr>
            <w:tcW w:w="1530" w:type="dxa"/>
            <w:vAlign w:val="center"/>
          </w:tcPr>
          <w:p w14:paraId="6CF372FE" w14:textId="255F4D85" w:rsidR="00C056AB" w:rsidRDefault="00C056AB" w:rsidP="00651E7B">
            <w:pPr>
              <w:jc w:val="center"/>
            </w:pPr>
            <w:r>
              <w:t>x</w:t>
            </w:r>
          </w:p>
        </w:tc>
        <w:tc>
          <w:tcPr>
            <w:tcW w:w="1530" w:type="dxa"/>
            <w:vAlign w:val="center"/>
          </w:tcPr>
          <w:p w14:paraId="528F7275" w14:textId="2A098173" w:rsidR="00C056AB" w:rsidRDefault="00C056AB" w:rsidP="00651E7B">
            <w:pPr>
              <w:jc w:val="center"/>
            </w:pPr>
            <w:r w:rsidRPr="006D52E1">
              <w:t>x</w:t>
            </w:r>
          </w:p>
        </w:tc>
        <w:tc>
          <w:tcPr>
            <w:tcW w:w="1530" w:type="dxa"/>
            <w:vAlign w:val="center"/>
          </w:tcPr>
          <w:p w14:paraId="6426D9D4" w14:textId="159FD571" w:rsidR="00C056AB" w:rsidRDefault="00C056AB" w:rsidP="00651E7B">
            <w:pPr>
              <w:jc w:val="center"/>
            </w:pPr>
            <w:r w:rsidRPr="005A5841">
              <w:t>x</w:t>
            </w:r>
          </w:p>
        </w:tc>
        <w:tc>
          <w:tcPr>
            <w:tcW w:w="1530" w:type="dxa"/>
            <w:vAlign w:val="center"/>
          </w:tcPr>
          <w:p w14:paraId="417F865D" w14:textId="799B89B0" w:rsidR="00C056AB" w:rsidRDefault="00C056AB" w:rsidP="00651E7B">
            <w:pPr>
              <w:jc w:val="center"/>
            </w:pPr>
            <w:r w:rsidRPr="006D0825">
              <w:t>x</w:t>
            </w:r>
          </w:p>
        </w:tc>
        <w:tc>
          <w:tcPr>
            <w:tcW w:w="1530" w:type="dxa"/>
            <w:vAlign w:val="center"/>
          </w:tcPr>
          <w:p w14:paraId="132094FD" w14:textId="3154E753" w:rsidR="00C056AB" w:rsidRDefault="00C056AB" w:rsidP="00651E7B">
            <w:pPr>
              <w:jc w:val="center"/>
            </w:pPr>
            <w:r w:rsidRPr="003A4BF1">
              <w:t>x</w:t>
            </w:r>
          </w:p>
        </w:tc>
      </w:tr>
      <w:tr w:rsidR="00C056AB" w14:paraId="7E116B94" w14:textId="6E754B65" w:rsidTr="00C056AB">
        <w:tc>
          <w:tcPr>
            <w:tcW w:w="1413" w:type="dxa"/>
            <w:vAlign w:val="center"/>
          </w:tcPr>
          <w:p w14:paraId="78C45DD0" w14:textId="4F338123" w:rsidR="00C056AB" w:rsidRDefault="00C056AB" w:rsidP="00651E7B">
            <w:pPr>
              <w:jc w:val="center"/>
            </w:pPr>
            <w:r>
              <w:t>0.001</w:t>
            </w:r>
          </w:p>
        </w:tc>
        <w:tc>
          <w:tcPr>
            <w:tcW w:w="1530" w:type="dxa"/>
            <w:vAlign w:val="center"/>
          </w:tcPr>
          <w:p w14:paraId="204FF8F7" w14:textId="0C7AF344" w:rsidR="00C056AB" w:rsidRDefault="00C056AB" w:rsidP="00651E7B">
            <w:pPr>
              <w:jc w:val="center"/>
            </w:pPr>
            <w:r w:rsidRPr="00162E45">
              <w:t>x</w:t>
            </w:r>
          </w:p>
        </w:tc>
        <w:tc>
          <w:tcPr>
            <w:tcW w:w="1530" w:type="dxa"/>
            <w:vAlign w:val="center"/>
          </w:tcPr>
          <w:p w14:paraId="370ECDB5" w14:textId="49B7E341" w:rsidR="00C056AB" w:rsidRDefault="00C056AB" w:rsidP="00651E7B">
            <w:pPr>
              <w:jc w:val="center"/>
            </w:pPr>
            <w:r w:rsidRPr="006D52E1">
              <w:t>x</w:t>
            </w:r>
          </w:p>
        </w:tc>
        <w:tc>
          <w:tcPr>
            <w:tcW w:w="1530" w:type="dxa"/>
            <w:vAlign w:val="center"/>
          </w:tcPr>
          <w:p w14:paraId="4DF67883" w14:textId="2FCC0207" w:rsidR="00C056AB" w:rsidRDefault="00C056AB" w:rsidP="00651E7B">
            <w:pPr>
              <w:jc w:val="center"/>
            </w:pPr>
            <w:r w:rsidRPr="005A5841">
              <w:t>x</w:t>
            </w:r>
          </w:p>
        </w:tc>
        <w:tc>
          <w:tcPr>
            <w:tcW w:w="1530" w:type="dxa"/>
            <w:vAlign w:val="center"/>
          </w:tcPr>
          <w:p w14:paraId="037A18AE" w14:textId="5EFE2F54" w:rsidR="00C056AB" w:rsidRDefault="00C056AB" w:rsidP="00651E7B">
            <w:pPr>
              <w:jc w:val="center"/>
            </w:pPr>
            <w:r w:rsidRPr="006D0825">
              <w:t>x</w:t>
            </w:r>
          </w:p>
        </w:tc>
        <w:tc>
          <w:tcPr>
            <w:tcW w:w="1530" w:type="dxa"/>
            <w:vAlign w:val="center"/>
          </w:tcPr>
          <w:p w14:paraId="24DA5BD4" w14:textId="213B34B2" w:rsidR="00C056AB" w:rsidRDefault="00C056AB" w:rsidP="00651E7B">
            <w:pPr>
              <w:jc w:val="center"/>
            </w:pPr>
            <w:r w:rsidRPr="003A4BF1">
              <w:t>x</w:t>
            </w:r>
          </w:p>
        </w:tc>
      </w:tr>
      <w:tr w:rsidR="00C056AB" w14:paraId="3429279F" w14:textId="61E15FCF" w:rsidTr="00C056AB">
        <w:tc>
          <w:tcPr>
            <w:tcW w:w="1413" w:type="dxa"/>
            <w:vAlign w:val="center"/>
          </w:tcPr>
          <w:p w14:paraId="7D58F896" w14:textId="50B66B37" w:rsidR="00C056AB" w:rsidRDefault="00C056AB" w:rsidP="00651E7B">
            <w:pPr>
              <w:jc w:val="center"/>
            </w:pPr>
            <w:r>
              <w:t>0.01</w:t>
            </w:r>
          </w:p>
        </w:tc>
        <w:tc>
          <w:tcPr>
            <w:tcW w:w="1530" w:type="dxa"/>
            <w:vAlign w:val="center"/>
          </w:tcPr>
          <w:p w14:paraId="59457B04" w14:textId="63D33212" w:rsidR="00C056AB" w:rsidRDefault="00C056AB" w:rsidP="00651E7B">
            <w:pPr>
              <w:jc w:val="center"/>
            </w:pPr>
            <w:r w:rsidRPr="00162E45">
              <w:t>x</w:t>
            </w:r>
          </w:p>
        </w:tc>
        <w:tc>
          <w:tcPr>
            <w:tcW w:w="1530" w:type="dxa"/>
            <w:vAlign w:val="center"/>
          </w:tcPr>
          <w:p w14:paraId="598D3147" w14:textId="2E962395" w:rsidR="00C056AB" w:rsidRDefault="00C056AB" w:rsidP="00651E7B">
            <w:pPr>
              <w:jc w:val="center"/>
            </w:pPr>
            <w:r w:rsidRPr="006D52E1">
              <w:t>x</w:t>
            </w:r>
          </w:p>
        </w:tc>
        <w:tc>
          <w:tcPr>
            <w:tcW w:w="1530" w:type="dxa"/>
            <w:vAlign w:val="center"/>
          </w:tcPr>
          <w:p w14:paraId="18A84F0E" w14:textId="4076A64D" w:rsidR="00C056AB" w:rsidRDefault="00C056AB" w:rsidP="00651E7B">
            <w:pPr>
              <w:jc w:val="center"/>
            </w:pPr>
            <w:r w:rsidRPr="005A5841">
              <w:t>x</w:t>
            </w:r>
          </w:p>
        </w:tc>
        <w:tc>
          <w:tcPr>
            <w:tcW w:w="1530" w:type="dxa"/>
            <w:vAlign w:val="center"/>
          </w:tcPr>
          <w:p w14:paraId="0BED92E6" w14:textId="586A963C" w:rsidR="00C056AB" w:rsidRDefault="00C056AB" w:rsidP="00651E7B">
            <w:pPr>
              <w:jc w:val="center"/>
            </w:pPr>
            <w:r w:rsidRPr="006D0825">
              <w:t>x</w:t>
            </w:r>
          </w:p>
        </w:tc>
        <w:tc>
          <w:tcPr>
            <w:tcW w:w="1530" w:type="dxa"/>
            <w:vAlign w:val="center"/>
          </w:tcPr>
          <w:p w14:paraId="1E2577FF" w14:textId="776151F6" w:rsidR="00C056AB" w:rsidRDefault="00C056AB" w:rsidP="00651E7B">
            <w:pPr>
              <w:jc w:val="center"/>
            </w:pPr>
            <w:r w:rsidRPr="003A4BF1">
              <w:t>x</w:t>
            </w:r>
          </w:p>
        </w:tc>
      </w:tr>
      <w:tr w:rsidR="00C056AB" w14:paraId="1C955A62" w14:textId="2E15C135" w:rsidTr="00C056AB">
        <w:tc>
          <w:tcPr>
            <w:tcW w:w="1413" w:type="dxa"/>
            <w:vAlign w:val="center"/>
          </w:tcPr>
          <w:p w14:paraId="29E1BCBB" w14:textId="5242395F" w:rsidR="00C056AB" w:rsidRDefault="00C056AB" w:rsidP="00651E7B">
            <w:pPr>
              <w:jc w:val="center"/>
            </w:pPr>
            <w:r>
              <w:t>0.1</w:t>
            </w:r>
          </w:p>
        </w:tc>
        <w:tc>
          <w:tcPr>
            <w:tcW w:w="1530" w:type="dxa"/>
            <w:vAlign w:val="center"/>
          </w:tcPr>
          <w:p w14:paraId="54120DBA" w14:textId="3834C97C" w:rsidR="00C056AB" w:rsidRDefault="00C056AB" w:rsidP="00651E7B">
            <w:pPr>
              <w:jc w:val="center"/>
            </w:pPr>
            <w:r w:rsidRPr="00162E45">
              <w:t>x</w:t>
            </w:r>
          </w:p>
        </w:tc>
        <w:tc>
          <w:tcPr>
            <w:tcW w:w="1530" w:type="dxa"/>
            <w:vAlign w:val="center"/>
          </w:tcPr>
          <w:p w14:paraId="53A57076" w14:textId="50DFE558" w:rsidR="00C056AB" w:rsidRDefault="00C056AB" w:rsidP="00651E7B">
            <w:pPr>
              <w:jc w:val="center"/>
            </w:pPr>
            <w:r w:rsidRPr="006D52E1">
              <w:t>x</w:t>
            </w:r>
          </w:p>
        </w:tc>
        <w:tc>
          <w:tcPr>
            <w:tcW w:w="1530" w:type="dxa"/>
            <w:vAlign w:val="center"/>
          </w:tcPr>
          <w:p w14:paraId="0CD83B2F" w14:textId="22D6B70F" w:rsidR="00C056AB" w:rsidRDefault="00C056AB" w:rsidP="00651E7B">
            <w:pPr>
              <w:jc w:val="center"/>
            </w:pPr>
            <w:r w:rsidRPr="005A5841">
              <w:t>x</w:t>
            </w:r>
          </w:p>
        </w:tc>
        <w:tc>
          <w:tcPr>
            <w:tcW w:w="1530" w:type="dxa"/>
            <w:vAlign w:val="center"/>
          </w:tcPr>
          <w:p w14:paraId="5E632528" w14:textId="0C126B25" w:rsidR="00C056AB" w:rsidRDefault="00C056AB" w:rsidP="00651E7B">
            <w:pPr>
              <w:jc w:val="center"/>
            </w:pPr>
            <w:r w:rsidRPr="006D0825">
              <w:t>x</w:t>
            </w:r>
          </w:p>
        </w:tc>
        <w:tc>
          <w:tcPr>
            <w:tcW w:w="1530" w:type="dxa"/>
            <w:vAlign w:val="center"/>
          </w:tcPr>
          <w:p w14:paraId="13A1DDFB" w14:textId="6B9242E3" w:rsidR="00C056AB" w:rsidRDefault="00C056AB" w:rsidP="00651E7B">
            <w:pPr>
              <w:jc w:val="center"/>
            </w:pPr>
            <w:r w:rsidRPr="003A4BF1">
              <w:t>x</w:t>
            </w:r>
          </w:p>
        </w:tc>
      </w:tr>
      <w:tr w:rsidR="00C056AB" w14:paraId="75158078" w14:textId="77777777" w:rsidTr="00C056AB">
        <w:tc>
          <w:tcPr>
            <w:tcW w:w="1413" w:type="dxa"/>
            <w:vAlign w:val="center"/>
          </w:tcPr>
          <w:p w14:paraId="7639BD95" w14:textId="6FCEE6C6" w:rsidR="00C056AB" w:rsidRDefault="00C056AB" w:rsidP="00651E7B">
            <w:pPr>
              <w:jc w:val="center"/>
            </w:pPr>
            <w:r>
              <w:t>1</w:t>
            </w:r>
          </w:p>
        </w:tc>
        <w:tc>
          <w:tcPr>
            <w:tcW w:w="1530" w:type="dxa"/>
            <w:vAlign w:val="center"/>
          </w:tcPr>
          <w:p w14:paraId="202AF1CB" w14:textId="5C2277EE" w:rsidR="00C056AB" w:rsidRDefault="00C056AB" w:rsidP="00651E7B">
            <w:pPr>
              <w:jc w:val="center"/>
            </w:pPr>
            <w:r w:rsidRPr="00162E45">
              <w:t>x</w:t>
            </w:r>
          </w:p>
        </w:tc>
        <w:tc>
          <w:tcPr>
            <w:tcW w:w="1530" w:type="dxa"/>
            <w:vAlign w:val="center"/>
          </w:tcPr>
          <w:p w14:paraId="2A8ACB8B" w14:textId="77777777" w:rsidR="00C056AB" w:rsidRDefault="00C056AB" w:rsidP="00651E7B">
            <w:pPr>
              <w:jc w:val="center"/>
            </w:pPr>
          </w:p>
        </w:tc>
        <w:tc>
          <w:tcPr>
            <w:tcW w:w="1530" w:type="dxa"/>
            <w:vAlign w:val="center"/>
          </w:tcPr>
          <w:p w14:paraId="29AF6253" w14:textId="77777777" w:rsidR="00C056AB" w:rsidRDefault="00C056AB" w:rsidP="00651E7B">
            <w:pPr>
              <w:jc w:val="center"/>
            </w:pPr>
          </w:p>
        </w:tc>
        <w:tc>
          <w:tcPr>
            <w:tcW w:w="1530" w:type="dxa"/>
            <w:vAlign w:val="center"/>
          </w:tcPr>
          <w:p w14:paraId="485BC0ED" w14:textId="77777777" w:rsidR="00C056AB" w:rsidRDefault="00C056AB" w:rsidP="00651E7B">
            <w:pPr>
              <w:jc w:val="center"/>
            </w:pPr>
          </w:p>
        </w:tc>
        <w:tc>
          <w:tcPr>
            <w:tcW w:w="1530" w:type="dxa"/>
            <w:vAlign w:val="center"/>
          </w:tcPr>
          <w:p w14:paraId="03051579" w14:textId="77777777" w:rsidR="00C056AB" w:rsidRDefault="00C056AB" w:rsidP="00651E7B">
            <w:pPr>
              <w:jc w:val="center"/>
            </w:pPr>
          </w:p>
        </w:tc>
      </w:tr>
    </w:tbl>
    <w:p w14:paraId="68E34357" w14:textId="77777777" w:rsidR="00900939" w:rsidRPr="00900939" w:rsidRDefault="00900939" w:rsidP="00651E7B">
      <w:pPr>
        <w:pStyle w:val="Standard1"/>
        <w:spacing w:line="360" w:lineRule="auto"/>
      </w:pPr>
    </w:p>
    <w:p w14:paraId="4AB7F568" w14:textId="6F8F0AA7" w:rsidR="00857986" w:rsidRDefault="00364FE8" w:rsidP="00651E7B">
      <w:r>
        <w:t xml:space="preserve">For </w:t>
      </w:r>
      <w:r w:rsidR="00E95913">
        <w:t>calibration, the stress is normalized with the reference stress described in equation</w:t>
      </w:r>
      <w:r w:rsidR="00281A17">
        <w:t xml:space="preserve"> </w:t>
      </w:r>
      <w:r w:rsidR="00281A17">
        <w:fldChar w:fldCharType="begin"/>
      </w:r>
      <w:r w:rsidR="00281A17">
        <w:instrText xml:space="preserve"> REF _Ref185015203 \h </w:instrText>
      </w:r>
      <w:r w:rsidR="00651E7B">
        <w:instrText xml:space="preserve"> \* MERGEFORMAT </w:instrText>
      </w:r>
      <w:r w:rsidR="00281A17">
        <w:fldChar w:fldCharType="separate"/>
      </w:r>
      <w:r w:rsidR="00532ED6">
        <w:t>(</w:t>
      </w:r>
      <w:r w:rsidR="00532ED6">
        <w:rPr>
          <w:noProof/>
        </w:rPr>
        <w:t>3</w:t>
      </w:r>
      <w:r w:rsidR="00532ED6">
        <w:rPr>
          <w:noProof/>
        </w:rPr>
        <w:noBreakHyphen/>
        <w:t>1</w:t>
      </w:r>
      <w:r w:rsidR="00532ED6">
        <w:t>)</w:t>
      </w:r>
      <w:r w:rsidR="00281A17">
        <w:fldChar w:fldCharType="end"/>
      </w:r>
      <w:r w:rsidR="00227D18">
        <w:t xml:space="preserve">. </w:t>
      </w:r>
      <w:r w:rsidR="004F3D1F">
        <w:t>From the strain-rate dependent flow curve in</w:t>
      </w:r>
      <w:r w:rsidR="00281A17">
        <w:t xml:space="preserve"> </w:t>
      </w:r>
      <w:r w:rsidR="00281A17" w:rsidRPr="00281A17">
        <w:fldChar w:fldCharType="begin"/>
      </w:r>
      <w:r w:rsidR="00281A17" w:rsidRPr="00281A17">
        <w:instrText xml:space="preserve"> REF _Ref185015096 \h  \* MERGEFORMAT </w:instrText>
      </w:r>
      <w:r w:rsidR="00281A17" w:rsidRPr="00281A17">
        <w:fldChar w:fldCharType="separate"/>
      </w:r>
      <w:r w:rsidR="00532ED6" w:rsidRPr="00532ED6">
        <w:t xml:space="preserve">Figure </w:t>
      </w:r>
      <w:r w:rsidR="00532ED6" w:rsidRPr="00532ED6">
        <w:rPr>
          <w:noProof/>
        </w:rPr>
        <w:t>3</w:t>
      </w:r>
      <w:r w:rsidR="00532ED6" w:rsidRPr="00532ED6">
        <w:rPr>
          <w:noProof/>
        </w:rPr>
        <w:noBreakHyphen/>
        <w:t>2</w:t>
      </w:r>
      <w:r w:rsidR="00281A17" w:rsidRPr="00281A17">
        <w:fldChar w:fldCharType="end"/>
      </w:r>
      <w:r w:rsidR="00281A17">
        <w:t xml:space="preserve"> </w:t>
      </w:r>
      <w:r w:rsidR="004F3D1F">
        <w:t>and</w:t>
      </w:r>
      <w:r w:rsidR="007657B4">
        <w:t xml:space="preserve"> normalized stress</w:t>
      </w:r>
      <w:r w:rsidR="00E074DF">
        <w:t xml:space="preserve"> </w:t>
      </w:r>
      <w:r w:rsidR="00E074DF" w:rsidRPr="007332E7">
        <w:t>in</w:t>
      </w:r>
      <w:r w:rsidR="004F3D1F" w:rsidRPr="007332E7">
        <w:t xml:space="preserve"> </w:t>
      </w:r>
      <w:r w:rsidR="00202F53" w:rsidRPr="007332E7">
        <w:fldChar w:fldCharType="begin"/>
      </w:r>
      <w:r w:rsidR="00202F53" w:rsidRPr="007332E7">
        <w:instrText xml:space="preserve"> REF _Ref184816985 \h </w:instrText>
      </w:r>
      <w:r w:rsidR="007332E7" w:rsidRPr="007332E7">
        <w:instrText xml:space="preserve"> \* MERGEFORMAT </w:instrText>
      </w:r>
      <w:r w:rsidR="00202F53" w:rsidRPr="007332E7">
        <w:fldChar w:fldCharType="separate"/>
      </w:r>
      <w:r w:rsidR="00532ED6" w:rsidRPr="00532ED6">
        <w:t xml:space="preserve">Figure </w:t>
      </w:r>
      <w:r w:rsidR="00532ED6" w:rsidRPr="00532ED6">
        <w:rPr>
          <w:noProof/>
        </w:rPr>
        <w:t>3</w:t>
      </w:r>
      <w:r w:rsidR="00532ED6" w:rsidRPr="00532ED6">
        <w:rPr>
          <w:noProof/>
        </w:rPr>
        <w:noBreakHyphen/>
        <w:t>1</w:t>
      </w:r>
      <w:r w:rsidR="00202F53" w:rsidRPr="007332E7">
        <w:fldChar w:fldCharType="end"/>
      </w:r>
      <w:r w:rsidR="00202F53" w:rsidRPr="007332E7">
        <w:t>,</w:t>
      </w:r>
      <w:r w:rsidR="00202F53">
        <w:t xml:space="preserve"> </w:t>
      </w:r>
      <w:r w:rsidR="00E074DF">
        <w:t xml:space="preserve">the </w:t>
      </w:r>
      <w:r w:rsidR="00500070">
        <w:t xml:space="preserve">stress values at different strain-rate varies as temperature increase. </w:t>
      </w:r>
      <w:r w:rsidR="005F36B4">
        <w:t xml:space="preserve">For example, at </w:t>
      </w:r>
      <w:r w:rsidR="00447622">
        <w:t>5</w:t>
      </w:r>
      <w:r w:rsidR="004306B4">
        <w:t xml:space="preserve">73.15K, </w:t>
      </w:r>
      <w:r w:rsidR="00561567">
        <w:t>t</w:t>
      </w:r>
      <w:r w:rsidR="00447622">
        <w:t xml:space="preserve">he stress </w:t>
      </w:r>
      <w:r w:rsidR="00A26F22">
        <w:t xml:space="preserve">value </w:t>
      </w:r>
      <w:r w:rsidR="00447622">
        <w:t xml:space="preserve">is higher </w:t>
      </w:r>
      <w:r w:rsidR="00CF79B0">
        <w:t xml:space="preserve">at lower strain-rate whereas at 673.15K, the stress </w:t>
      </w:r>
      <w:r w:rsidR="00A26F22">
        <w:t>value decreases as strain-rate increases.</w:t>
      </w:r>
      <w:r w:rsidR="00900939">
        <w:t xml:space="preserve"> </w:t>
      </w:r>
      <w:r w:rsidR="00145ACE" w:rsidRPr="00145ACE">
        <w:t>Overall, as temperature increases, the strain-rate sensitivity becomes more pro</w:t>
      </w:r>
      <w:r w:rsidR="00145ACE">
        <w:t>minent</w:t>
      </w:r>
      <w:r w:rsidR="00145ACE" w:rsidRPr="00145ACE">
        <w:t>. This could be due to thermally activated mechanisms that enhance the material's sensitivity to deformation rate.</w:t>
      </w:r>
    </w:p>
    <w:p w14:paraId="08ED1A51" w14:textId="77777777" w:rsidR="00A548E3" w:rsidRDefault="00A548E3" w:rsidP="00651E7B">
      <w:pPr>
        <w:sectPr w:rsidR="00A548E3" w:rsidSect="00533228">
          <w:headerReference w:type="default" r:id="rId32"/>
          <w:footerReference w:type="default" r:id="rId33"/>
          <w:headerReference w:type="first" r:id="rId34"/>
          <w:footerReference w:type="first" r:id="rId35"/>
          <w:endnotePr>
            <w:numFmt w:val="decimal"/>
          </w:endnotePr>
          <w:type w:val="continuous"/>
          <w:pgSz w:w="11909" w:h="16834"/>
          <w:pgMar w:top="1418" w:right="1418" w:bottom="1134" w:left="1418" w:header="720" w:footer="720" w:gutter="0"/>
          <w:cols w:space="60"/>
          <w:noEndnote/>
        </w:sectPr>
      </w:pPr>
    </w:p>
    <w:p w14:paraId="09682705" w14:textId="00A5EBF3" w:rsidR="00454F50" w:rsidRDefault="00A548E3" w:rsidP="00651E7B">
      <w:pPr>
        <w:jc w:val="center"/>
      </w:pPr>
      <w:r w:rsidRPr="00A548E3">
        <w:rPr>
          <w:noProof/>
        </w:rPr>
        <w:lastRenderedPageBreak/>
        <w:drawing>
          <wp:inline distT="0" distB="0" distL="0" distR="0" wp14:anchorId="785989B6" wp14:editId="4342A5B2">
            <wp:extent cx="2880000" cy="1781169"/>
            <wp:effectExtent l="0" t="0" r="3175" b="0"/>
            <wp:docPr id="1691859509"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59509" name="Picture 1" descr="A graph of stress and strai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80000" cy="1781169"/>
                    </a:xfrm>
                    <a:prstGeom prst="rect">
                      <a:avLst/>
                    </a:prstGeom>
                  </pic:spPr>
                </pic:pic>
              </a:graphicData>
            </a:graphic>
          </wp:inline>
        </w:drawing>
      </w:r>
    </w:p>
    <w:p w14:paraId="2E44837E" w14:textId="2B613775" w:rsidR="00A548E3" w:rsidRDefault="00A548E3" w:rsidP="00651E7B">
      <w:pPr>
        <w:jc w:val="center"/>
      </w:pPr>
      <w:r>
        <w:t>(a)</w:t>
      </w:r>
    </w:p>
    <w:p w14:paraId="27DF0C52" w14:textId="0BACE0F9" w:rsidR="00DD7D15" w:rsidRPr="00DE2740" w:rsidRDefault="00FC0B58" w:rsidP="00651E7B">
      <w:pPr>
        <w:jc w:val="center"/>
      </w:pPr>
      <w:r w:rsidRPr="00FC0B58">
        <w:rPr>
          <w:noProof/>
        </w:rPr>
        <w:drawing>
          <wp:inline distT="0" distB="0" distL="0" distR="0" wp14:anchorId="05E06968" wp14:editId="42DBA60D">
            <wp:extent cx="2880000" cy="1792199"/>
            <wp:effectExtent l="0" t="0" r="3175" b="0"/>
            <wp:docPr id="1684511129" name="Picture 1" descr="A graph of stress and strai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11129" name="Picture 1" descr="A graph of stress and strain rat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80000" cy="1792199"/>
                    </a:xfrm>
                    <a:prstGeom prst="rect">
                      <a:avLst/>
                    </a:prstGeom>
                  </pic:spPr>
                </pic:pic>
              </a:graphicData>
            </a:graphic>
          </wp:inline>
        </w:drawing>
      </w:r>
    </w:p>
    <w:p w14:paraId="5CC521F0" w14:textId="2E2D04D2" w:rsidR="00365CFF" w:rsidRDefault="00365CFF" w:rsidP="00651E7B">
      <w:pPr>
        <w:jc w:val="center"/>
      </w:pPr>
      <w:r>
        <w:t>(b)</w:t>
      </w:r>
    </w:p>
    <w:p w14:paraId="1CDBDF11" w14:textId="77777777" w:rsidR="00A027FE" w:rsidRDefault="00A027FE" w:rsidP="00651E7B">
      <w:pPr>
        <w:rPr>
          <w:noProof/>
        </w:rPr>
        <w:sectPr w:rsidR="00A027FE" w:rsidSect="00A548E3">
          <w:footerReference w:type="default" r:id="rId38"/>
          <w:headerReference w:type="first" r:id="rId39"/>
          <w:footerReference w:type="first" r:id="rId40"/>
          <w:endnotePr>
            <w:numFmt w:val="decimal"/>
          </w:endnotePr>
          <w:type w:val="continuous"/>
          <w:pgSz w:w="11909" w:h="16834"/>
          <w:pgMar w:top="1418" w:right="1418" w:bottom="1134" w:left="1418" w:header="720" w:footer="720" w:gutter="0"/>
          <w:cols w:num="2" w:space="60"/>
          <w:noEndnote/>
        </w:sectPr>
      </w:pPr>
    </w:p>
    <w:p w14:paraId="45486501" w14:textId="289C38FC" w:rsidR="00365CFF" w:rsidRDefault="008B7BC5" w:rsidP="00651E7B">
      <w:pPr>
        <w:jc w:val="center"/>
        <w:rPr>
          <w:noProof/>
        </w:rPr>
      </w:pPr>
      <w:r w:rsidRPr="008B7BC5">
        <w:rPr>
          <w:noProof/>
        </w:rPr>
        <w:drawing>
          <wp:inline distT="0" distB="0" distL="0" distR="0" wp14:anchorId="5BD871D7" wp14:editId="7090B62E">
            <wp:extent cx="2880000" cy="1792198"/>
            <wp:effectExtent l="0" t="0" r="3175" b="0"/>
            <wp:docPr id="121490065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00656" name="Picture 1" descr="A graph of different colored lines&#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880000" cy="1792198"/>
                    </a:xfrm>
                    <a:prstGeom prst="rect">
                      <a:avLst/>
                    </a:prstGeom>
                  </pic:spPr>
                </pic:pic>
              </a:graphicData>
            </a:graphic>
          </wp:inline>
        </w:drawing>
      </w:r>
    </w:p>
    <w:p w14:paraId="5D29F9FC" w14:textId="3E2C8BCC" w:rsidR="00365CFF" w:rsidRDefault="00365CFF" w:rsidP="00651E7B">
      <w:pPr>
        <w:jc w:val="center"/>
        <w:rPr>
          <w:noProof/>
        </w:rPr>
      </w:pPr>
      <w:r>
        <w:rPr>
          <w:noProof/>
        </w:rPr>
        <w:t>(c)</w:t>
      </w:r>
    </w:p>
    <w:p w14:paraId="16988613" w14:textId="11C1723E" w:rsidR="008B7BC5" w:rsidRDefault="00301870" w:rsidP="00651E7B">
      <w:pPr>
        <w:jc w:val="center"/>
        <w:rPr>
          <w:noProof/>
        </w:rPr>
      </w:pPr>
      <w:r w:rsidRPr="00301870">
        <w:rPr>
          <w:noProof/>
        </w:rPr>
        <w:drawing>
          <wp:inline distT="0" distB="0" distL="0" distR="0" wp14:anchorId="24DB742D" wp14:editId="383BF5A2">
            <wp:extent cx="2880000" cy="1775706"/>
            <wp:effectExtent l="0" t="0" r="3175" b="2540"/>
            <wp:docPr id="2127472005"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2005" name="Picture 1" descr="A graph of stress and strai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880000" cy="1775706"/>
                    </a:xfrm>
                    <a:prstGeom prst="rect">
                      <a:avLst/>
                    </a:prstGeom>
                  </pic:spPr>
                </pic:pic>
              </a:graphicData>
            </a:graphic>
          </wp:inline>
        </w:drawing>
      </w:r>
    </w:p>
    <w:p w14:paraId="7B44E957" w14:textId="4B5C92BF" w:rsidR="00365CFF" w:rsidRDefault="00365CFF" w:rsidP="00651E7B">
      <w:pPr>
        <w:jc w:val="center"/>
        <w:rPr>
          <w:noProof/>
        </w:rPr>
      </w:pPr>
      <w:r>
        <w:rPr>
          <w:noProof/>
        </w:rPr>
        <w:t>(d)</w:t>
      </w:r>
    </w:p>
    <w:p w14:paraId="3A094174" w14:textId="77777777" w:rsidR="00A027FE" w:rsidRDefault="00A027FE" w:rsidP="00651E7B">
      <w:pPr>
        <w:sectPr w:rsidR="00A027FE" w:rsidSect="00A027FE">
          <w:footerReference w:type="default" r:id="rId43"/>
          <w:headerReference w:type="first" r:id="rId44"/>
          <w:footerReference w:type="first" r:id="rId45"/>
          <w:endnotePr>
            <w:numFmt w:val="decimal"/>
          </w:endnotePr>
          <w:type w:val="continuous"/>
          <w:pgSz w:w="11909" w:h="16834"/>
          <w:pgMar w:top="1418" w:right="1418" w:bottom="1134" w:left="1418" w:header="720" w:footer="720" w:gutter="0"/>
          <w:cols w:num="2" w:space="60"/>
          <w:noEndnote/>
        </w:sectPr>
      </w:pPr>
    </w:p>
    <w:p w14:paraId="17C127F4" w14:textId="746AA030" w:rsidR="005816CB" w:rsidRPr="00DE2740" w:rsidRDefault="005816CB" w:rsidP="00651E7B">
      <w:pPr>
        <w:jc w:val="center"/>
      </w:pPr>
      <w:r w:rsidRPr="005816CB">
        <w:rPr>
          <w:noProof/>
        </w:rPr>
        <w:drawing>
          <wp:inline distT="0" distB="0" distL="0" distR="0" wp14:anchorId="39904C52" wp14:editId="087D7AA2">
            <wp:extent cx="2880000" cy="1803364"/>
            <wp:effectExtent l="0" t="0" r="3175" b="635"/>
            <wp:docPr id="432803198"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803198" name="Picture 1" descr="A graph of stress and strain&#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880000" cy="1803364"/>
                    </a:xfrm>
                    <a:prstGeom prst="rect">
                      <a:avLst/>
                    </a:prstGeom>
                  </pic:spPr>
                </pic:pic>
              </a:graphicData>
            </a:graphic>
          </wp:inline>
        </w:drawing>
      </w:r>
    </w:p>
    <w:p w14:paraId="6C70BA31" w14:textId="0F97DAD8" w:rsidR="00365CFF" w:rsidRPr="00DE2740" w:rsidRDefault="00365CFF" w:rsidP="00651E7B">
      <w:pPr>
        <w:jc w:val="center"/>
      </w:pPr>
      <w:r>
        <w:t>(e)</w:t>
      </w:r>
    </w:p>
    <w:p w14:paraId="77FCC0C1" w14:textId="77777777" w:rsidR="009F4310" w:rsidRDefault="009F4310" w:rsidP="00651E7B">
      <w:pPr>
        <w:pStyle w:val="Caption"/>
        <w:spacing w:line="360" w:lineRule="auto"/>
        <w:jc w:val="center"/>
        <w:rPr>
          <w:b w:val="0"/>
          <w:bCs/>
        </w:rPr>
        <w:sectPr w:rsidR="009F4310" w:rsidSect="009F4310">
          <w:footerReference w:type="default" r:id="rId47"/>
          <w:headerReference w:type="first" r:id="rId48"/>
          <w:footerReference w:type="first" r:id="rId49"/>
          <w:endnotePr>
            <w:numFmt w:val="decimal"/>
          </w:endnotePr>
          <w:type w:val="continuous"/>
          <w:pgSz w:w="11909" w:h="16834"/>
          <w:pgMar w:top="1418" w:right="1418" w:bottom="1134" w:left="1418" w:header="720" w:footer="720" w:gutter="0"/>
          <w:cols w:space="60"/>
          <w:noEndnote/>
        </w:sectPr>
      </w:pPr>
      <w:bookmarkStart w:id="61" w:name="_Ref184897882"/>
    </w:p>
    <w:p w14:paraId="74A8BC62" w14:textId="5C58CF43" w:rsidR="00A027FE" w:rsidRPr="00DC0BB6" w:rsidRDefault="00A027FE" w:rsidP="00651E7B">
      <w:pPr>
        <w:pStyle w:val="Caption"/>
        <w:spacing w:line="360" w:lineRule="auto"/>
        <w:jc w:val="center"/>
        <w:rPr>
          <w:b w:val="0"/>
          <w:bCs/>
          <w:lang w:val="vi-VN"/>
        </w:rPr>
      </w:pPr>
      <w:bookmarkStart w:id="62" w:name="_Ref185015096"/>
      <w:r w:rsidRPr="001A2D4E">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2</w:t>
      </w:r>
      <w:r w:rsidR="00454834">
        <w:rPr>
          <w:b w:val="0"/>
          <w:bCs/>
        </w:rPr>
        <w:fldChar w:fldCharType="end"/>
      </w:r>
      <w:bookmarkEnd w:id="61"/>
      <w:bookmarkEnd w:id="62"/>
      <w:r w:rsidRPr="001A2D4E">
        <w:rPr>
          <w:b w:val="0"/>
          <w:bCs/>
        </w:rPr>
        <w:t xml:space="preserve">: Strain-rate dependency for </w:t>
      </w:r>
      <w:r w:rsidR="001A2D4E" w:rsidRPr="001A2D4E">
        <w:rPr>
          <w:b w:val="0"/>
          <w:bCs/>
        </w:rPr>
        <w:t>298.15K, 373.15K, 473.15K, 573.15K, 673.15K at rolling direction (RD)</w:t>
      </w:r>
      <w:r w:rsidR="00DC0BB6">
        <w:rPr>
          <w:b w:val="0"/>
          <w:bCs/>
          <w:lang w:val="vi-VN"/>
        </w:rPr>
        <w:t>.</w:t>
      </w:r>
    </w:p>
    <w:p w14:paraId="13BB441D" w14:textId="77777777" w:rsidR="001A2D4E" w:rsidRPr="001A2D4E" w:rsidRDefault="001A2D4E" w:rsidP="00651E7B">
      <w:pPr>
        <w:pStyle w:val="Standard1"/>
        <w:spacing w:line="360" w:lineRule="auto"/>
      </w:pPr>
    </w:p>
    <w:p w14:paraId="2815468B" w14:textId="6E3EE92B" w:rsidR="00DE2740" w:rsidRDefault="00F37A24" w:rsidP="00F62ACC">
      <w:pPr>
        <w:pStyle w:val="Heading4"/>
        <w:numPr>
          <w:ilvl w:val="3"/>
          <w:numId w:val="30"/>
        </w:numPr>
        <w:spacing w:before="0" w:after="0"/>
      </w:pPr>
      <w:r>
        <w:t>Strain-rate dependency f</w:t>
      </w:r>
      <w:r w:rsidR="00DE2740">
        <w:t>unction</w:t>
      </w:r>
    </w:p>
    <w:p w14:paraId="56A3F783" w14:textId="59A6BAC8" w:rsidR="00403DAF" w:rsidRDefault="003D37CC" w:rsidP="00651E7B">
      <w:r>
        <w:t>This section explores different functions used for strain-rate dependency, including a new proposed function and existing functions from literature</w:t>
      </w:r>
      <w:r w:rsidR="00FF0113">
        <w:t xml:space="preserve"> (Power</w:t>
      </w:r>
      <w:r w:rsidR="00FE64BE">
        <w:t xml:space="preserve"> law model, Wagoner model, other student’s proposal)</w:t>
      </w:r>
      <w:r>
        <w:t>.</w:t>
      </w:r>
      <w:r w:rsidR="00FF4FF8">
        <w:t xml:space="preserve"> </w:t>
      </w:r>
      <w:r w:rsidR="001332BC">
        <w:t xml:space="preserve">Generally, the behaviors of strain-rate dependency </w:t>
      </w:r>
      <w:r w:rsidR="0050743C">
        <w:t>are</w:t>
      </w:r>
      <w:r w:rsidR="006B41E9">
        <w:t xml:space="preserve"> non-linear</w:t>
      </w:r>
      <w:r w:rsidR="00FF4FF8">
        <w:t xml:space="preserve"> and fluctuated </w:t>
      </w:r>
      <w:r w:rsidR="0050743C">
        <w:t xml:space="preserve">across different temperatures. To </w:t>
      </w:r>
      <w:r w:rsidR="009D4E37">
        <w:t>represent</w:t>
      </w:r>
      <w:r w:rsidR="0050743C">
        <w:t xml:space="preserve"> this </w:t>
      </w:r>
      <w:r w:rsidR="009F781F">
        <w:t xml:space="preserve">relationship, the function should </w:t>
      </w:r>
      <w:r w:rsidR="00544C26">
        <w:t>be able to capture inflection points</w:t>
      </w:r>
      <w:r w:rsidR="00403DAF">
        <w:t xml:space="preserve"> and curvature.</w:t>
      </w:r>
    </w:p>
    <w:p w14:paraId="3610E605" w14:textId="38328817" w:rsidR="00495857" w:rsidRDefault="00874E3D" w:rsidP="00651E7B">
      <w:pPr>
        <w:sectPr w:rsidR="00495857" w:rsidSect="009F4310">
          <w:footerReference w:type="default" r:id="rId50"/>
          <w:headerReference w:type="first" r:id="rId51"/>
          <w:footerReference w:type="first" r:id="rId52"/>
          <w:endnotePr>
            <w:numFmt w:val="decimal"/>
          </w:endnotePr>
          <w:type w:val="continuous"/>
          <w:pgSz w:w="11909" w:h="16834"/>
          <w:pgMar w:top="1418" w:right="1418" w:bottom="1134" w:left="1418" w:header="720" w:footer="720" w:gutter="0"/>
          <w:cols w:space="60"/>
          <w:noEndnote/>
        </w:sectPr>
      </w:pPr>
      <w:r>
        <w:lastRenderedPageBreak/>
        <w:t>The Power-law model</w:t>
      </w:r>
      <w:r w:rsidR="00450DBE">
        <w:t xml:space="preserve"> </w:t>
      </w:r>
      <w:r w:rsidR="00F822D2">
        <w:t>and the Wagoner model</w:t>
      </w:r>
      <w:r w:rsidR="00450DBE">
        <w:t xml:space="preserve"> </w:t>
      </w:r>
      <w:r w:rsidR="00F822D2">
        <w:t>are</w:t>
      </w:r>
      <w:r>
        <w:t xml:space="preserve"> describe</w:t>
      </w:r>
      <w:r w:rsidR="00450DBE">
        <w:t>d</w:t>
      </w:r>
      <w:r>
        <w:t xml:space="preserve"> </w:t>
      </w:r>
      <w:r w:rsidR="00EF4696">
        <w:t xml:space="preserve">in </w:t>
      </w:r>
      <w:r w:rsidR="00CA6223" w:rsidRPr="00F2725B">
        <w:t>E</w:t>
      </w:r>
      <w:r w:rsidR="00EF4696" w:rsidRPr="00F2725B">
        <w:t>quation</w:t>
      </w:r>
      <w:r w:rsidR="0007501E">
        <w:t xml:space="preserve"> </w:t>
      </w:r>
      <w:r w:rsidR="00B7530E">
        <w:fldChar w:fldCharType="begin"/>
      </w:r>
      <w:r w:rsidR="00B7530E">
        <w:instrText xml:space="preserve"> REF _Ref184874693 \h </w:instrText>
      </w:r>
      <w:r w:rsidR="00651E7B">
        <w:instrText xml:space="preserve"> \* MERGEFORMAT </w:instrText>
      </w:r>
      <w:r w:rsidR="00B7530E">
        <w:fldChar w:fldCharType="separate"/>
      </w:r>
      <w:r w:rsidR="00532ED6">
        <w:t>(</w:t>
      </w:r>
      <w:r w:rsidR="00532ED6">
        <w:rPr>
          <w:noProof/>
        </w:rPr>
        <w:t>3</w:t>
      </w:r>
      <w:r w:rsidR="00532ED6">
        <w:rPr>
          <w:noProof/>
        </w:rPr>
        <w:noBreakHyphen/>
        <w:t>5</w:t>
      </w:r>
      <w:r w:rsidR="00B7530E">
        <w:fldChar w:fldCharType="end"/>
      </w:r>
      <w:r w:rsidR="00F2725B">
        <w:t>)</w:t>
      </w:r>
      <w:r w:rsidR="00F822D2">
        <w:t xml:space="preserve"> and Equation </w:t>
      </w:r>
      <w:r w:rsidR="00B7530E">
        <w:fldChar w:fldCharType="begin"/>
      </w:r>
      <w:r w:rsidR="00B7530E">
        <w:instrText xml:space="preserve"> REF _Ref184874730 \h </w:instrText>
      </w:r>
      <w:r w:rsidR="00651E7B">
        <w:instrText xml:space="preserve"> \* MERGEFORMAT </w:instrText>
      </w:r>
      <w:r w:rsidR="00B7530E">
        <w:fldChar w:fldCharType="separate"/>
      </w:r>
      <w:r w:rsidR="00532ED6">
        <w:t>(</w:t>
      </w:r>
      <w:r w:rsidR="00532ED6">
        <w:rPr>
          <w:noProof/>
        </w:rPr>
        <w:t>3</w:t>
      </w:r>
      <w:r w:rsidR="00532ED6">
        <w:rPr>
          <w:noProof/>
        </w:rPr>
        <w:noBreakHyphen/>
        <w:t>6</w:t>
      </w:r>
      <w:r w:rsidR="00532ED6">
        <w:t>)</w:t>
      </w:r>
      <w:r w:rsidR="00B7530E">
        <w:fldChar w:fldCharType="end"/>
      </w:r>
      <w:r w:rsidR="00B7530E">
        <w:t xml:space="preserve"> </w:t>
      </w:r>
      <w:r w:rsidR="00F822D2">
        <w:t>respectively</w:t>
      </w:r>
      <w:r w:rsidR="00EF2053">
        <w:t>.</w:t>
      </w:r>
      <w:r w:rsidR="00E67DD0">
        <w:t xml:space="preserve"> </w:t>
      </w:r>
      <w:r w:rsidR="003C52C1">
        <w:t xml:space="preserve">These equations, however, do not perform well </w:t>
      </w:r>
      <w:r w:rsidR="00DE4B39">
        <w:t>for DP1000 experimental data</w:t>
      </w:r>
      <w:r w:rsidR="00BC2BFB">
        <w:t xml:space="preserve">. They assume that the relationship between the normalized stress and strain are </w:t>
      </w:r>
      <w:r w:rsidR="00F7651E">
        <w:t xml:space="preserve">of </w:t>
      </w:r>
      <w:r w:rsidR="00F7651E" w:rsidRPr="00F7651E">
        <w:rPr>
          <w:lang w:val="en-GB"/>
        </w:rPr>
        <w:t>simple mathematical forms (power-law and square-root terms) and lack terms like quadratic or logarithmic contributions.</w:t>
      </w:r>
      <w:r w:rsidR="0028322B">
        <w:rPr>
          <w:lang w:val="en-GB"/>
        </w:rPr>
        <w:t xml:space="preserve"> </w:t>
      </w:r>
      <w:r w:rsidR="00B9751D">
        <w:t xml:space="preserve">Similar to the Power-law </w:t>
      </w:r>
    </w:p>
    <w:p w14:paraId="367B9EC1" w14:textId="1C6E42FB" w:rsidR="009F4310" w:rsidRPr="00495857" w:rsidRDefault="00B9751D" w:rsidP="00651E7B">
      <w:pPr>
        <w:rPr>
          <w:lang w:val="vi-VN"/>
        </w:rPr>
        <w:sectPr w:rsidR="009F4310" w:rsidRPr="00495857" w:rsidSect="00495857">
          <w:footerReference w:type="default" r:id="rId53"/>
          <w:headerReference w:type="first" r:id="rId54"/>
          <w:footerReference w:type="first" r:id="rId55"/>
          <w:endnotePr>
            <w:numFmt w:val="decimal"/>
          </w:endnotePr>
          <w:type w:val="continuous"/>
          <w:pgSz w:w="11909" w:h="16834"/>
          <w:pgMar w:top="1418" w:right="1418" w:bottom="1134" w:left="1418" w:header="720" w:footer="720" w:gutter="0"/>
          <w:cols w:space="60"/>
          <w:noEndnote/>
        </w:sectPr>
      </w:pPr>
      <w:r>
        <w:t>model and the Wagoner model, other students’ proposal</w:t>
      </w:r>
      <w:r w:rsidR="00495857">
        <w:rPr>
          <w:lang w:val="vi-VN"/>
        </w:rPr>
        <w:t xml:space="preserve">, </w:t>
      </w:r>
      <w:r w:rsidR="00495857">
        <w:t xml:space="preserve">as described in </w:t>
      </w:r>
      <w:r w:rsidR="00495857" w:rsidRPr="0045641B">
        <w:t>Equation</w:t>
      </w:r>
      <w:r w:rsidR="00495857">
        <w:t xml:space="preserve"> </w:t>
      </w:r>
      <w:r w:rsidR="00495857">
        <w:fldChar w:fldCharType="begin"/>
      </w:r>
      <w:r w:rsidR="00495857">
        <w:instrText xml:space="preserve"> REF _Ref184875088 \h </w:instrText>
      </w:r>
      <w:r w:rsidR="00651E7B">
        <w:instrText xml:space="preserve"> \* MERGEFORMAT </w:instrText>
      </w:r>
      <w:r w:rsidR="00495857">
        <w:fldChar w:fldCharType="separate"/>
      </w:r>
      <w:r w:rsidR="00532ED6">
        <w:t>(</w:t>
      </w:r>
      <w:r w:rsidR="00532ED6">
        <w:rPr>
          <w:noProof/>
        </w:rPr>
        <w:t>3</w:t>
      </w:r>
      <w:r w:rsidR="00532ED6">
        <w:rPr>
          <w:noProof/>
        </w:rPr>
        <w:noBreakHyphen/>
        <w:t>7</w:t>
      </w:r>
      <w:r w:rsidR="00532ED6">
        <w:t>)</w:t>
      </w:r>
      <w:r w:rsidR="00495857">
        <w:fldChar w:fldCharType="end"/>
      </w:r>
      <w:r w:rsidR="00495857">
        <w:t>, assumes that the normalized stress-strain relationship</w:t>
      </w:r>
      <w:r w:rsidR="00495857" w:rsidRPr="005100DD">
        <w:t xml:space="preserve"> </w:t>
      </w:r>
      <w:r w:rsidR="00495857">
        <w:t xml:space="preserve">is </w:t>
      </w:r>
      <w:r w:rsidR="00495857" w:rsidRPr="005100DD">
        <w:t xml:space="preserve">nearly linear or simple logarithmic function. </w:t>
      </w:r>
      <w:r w:rsidR="00495857">
        <w:t>For this experimental data, there are</w:t>
      </w:r>
      <w:r w:rsidR="00495857" w:rsidRPr="005100DD">
        <w:t xml:space="preserve"> deviations </w:t>
      </w:r>
      <w:r w:rsidR="00495857">
        <w:t xml:space="preserve">and </w:t>
      </w:r>
      <w:r w:rsidR="00495857" w:rsidRPr="005100DD">
        <w:t>bending patterns that cannot be captured by a linear-log mode</w:t>
      </w:r>
      <w:r w:rsidR="00B120B1">
        <w:t>l.</w:t>
      </w:r>
    </w:p>
    <w:p w14:paraId="172D5F87" w14:textId="06E13CCD" w:rsidR="00915A82" w:rsidRPr="00281A17" w:rsidRDefault="00915A82" w:rsidP="00651E7B"/>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AC1B04" w14:paraId="52B05E99" w14:textId="77777777" w:rsidTr="00295C77">
        <w:tc>
          <w:tcPr>
            <w:tcW w:w="8330" w:type="dxa"/>
          </w:tcPr>
          <w:p w14:paraId="5E69DA18" w14:textId="3232B12E" w:rsidR="00AC1B04" w:rsidRDefault="00000200" w:rsidP="00651E7B">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sSup>
                  <m:sSupPr>
                    <m:ctrlPr>
                      <w:rPr>
                        <w:rFonts w:ascii="Cambria Math" w:hAnsi="Cambria Math"/>
                        <w:bCs/>
                        <w:i/>
                        <w:sz w:val="28"/>
                        <w:szCs w:val="21"/>
                      </w:rPr>
                    </m:ctrlPr>
                  </m:sSupPr>
                  <m:e>
                    <m:d>
                      <m:dPr>
                        <m:ctrlPr>
                          <w:rPr>
                            <w:rFonts w:ascii="Cambria Math" w:hAnsi="Cambria Math"/>
                            <w:bCs/>
                            <w:sz w:val="28"/>
                            <w:szCs w:val="21"/>
                          </w:rPr>
                        </m:ctrlPr>
                      </m:dPr>
                      <m:e>
                        <m:f>
                          <m:fPr>
                            <m:ctrlPr>
                              <w:rPr>
                                <w:rFonts w:ascii="Cambria Math" w:hAnsi="Cambria Math"/>
                                <w:bCs/>
                                <w:sz w:val="28"/>
                                <w:szCs w:val="21"/>
                              </w:rPr>
                            </m:ctrlPr>
                          </m:fPr>
                          <m:num>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num>
                          <m:den>
                            <m:acc>
                              <m:accPr>
                                <m:chr m:val="̇"/>
                                <m:ctrlPr>
                                  <w:rPr>
                                    <w:rFonts w:ascii="Cambria Math" w:hAnsi="Cambria Math"/>
                                    <w:bCs/>
                                    <w:sz w:val="28"/>
                                    <w:szCs w:val="21"/>
                                  </w:rPr>
                                </m:ctrlPr>
                              </m:accPr>
                              <m:e>
                                <m:sSub>
                                  <m:sSubPr>
                                    <m:ctrlPr>
                                      <w:rPr>
                                        <w:rFonts w:ascii="Cambria Math" w:hAnsi="Cambria Math"/>
                                        <w:bCs/>
                                        <w:i/>
                                        <w:sz w:val="28"/>
                                        <w:szCs w:val="21"/>
                                      </w:rPr>
                                    </m:ctrlPr>
                                  </m:sSubPr>
                                  <m:e>
                                    <m:r>
                                      <m:rPr>
                                        <m:sty m:val="p"/>
                                      </m:rPr>
                                      <w:rPr>
                                        <w:rFonts w:ascii="Cambria Math" w:hAnsi="Cambria Math"/>
                                        <w:sz w:val="28"/>
                                        <w:szCs w:val="21"/>
                                      </w:rPr>
                                      <m:t>ε</m:t>
                                    </m:r>
                                  </m:e>
                                  <m:sub>
                                    <m:r>
                                      <m:rPr>
                                        <m:nor/>
                                      </m:rPr>
                                      <w:rPr>
                                        <w:rFonts w:ascii="Cambria Math" w:hAnsi="Cambria Math"/>
                                        <w:bCs/>
                                        <w:sz w:val="28"/>
                                        <w:szCs w:val="21"/>
                                      </w:rPr>
                                      <m:t>ref</m:t>
                                    </m:r>
                                  </m:sub>
                                </m:sSub>
                              </m:e>
                            </m:acc>
                            <m:ctrlPr>
                              <w:rPr>
                                <w:rFonts w:ascii="Cambria Math" w:hAnsi="Cambria Math"/>
                                <w:bCs/>
                                <w:i/>
                                <w:sz w:val="28"/>
                                <w:szCs w:val="21"/>
                              </w:rPr>
                            </m:ctrlPr>
                          </m:den>
                        </m:f>
                        <m:ctrlPr>
                          <w:rPr>
                            <w:rFonts w:ascii="Cambria Math" w:hAnsi="Cambria Math"/>
                            <w:bCs/>
                            <w:i/>
                            <w:sz w:val="28"/>
                            <w:szCs w:val="21"/>
                          </w:rPr>
                        </m:ctrlPr>
                      </m:e>
                    </m:d>
                  </m:e>
                  <m:sup>
                    <m:r>
                      <w:rPr>
                        <w:rFonts w:ascii="Cambria Math" w:hAnsi="Cambria Math"/>
                        <w:sz w:val="28"/>
                        <w:szCs w:val="21"/>
                      </w:rPr>
                      <m:t>m</m:t>
                    </m:r>
                  </m:sup>
                </m:sSup>
              </m:oMath>
            </m:oMathPara>
          </w:p>
        </w:tc>
        <w:tc>
          <w:tcPr>
            <w:tcW w:w="723" w:type="dxa"/>
          </w:tcPr>
          <w:p w14:paraId="02B82FB6" w14:textId="0B933C73" w:rsidR="00AC1B04" w:rsidRDefault="00B7530E" w:rsidP="00651E7B">
            <w:pPr>
              <w:jc w:val="center"/>
            </w:pPr>
            <w:bookmarkStart w:id="63" w:name="_Ref184874693"/>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5</w:t>
            </w:r>
            <w:r w:rsidR="00E85AA5">
              <w:fldChar w:fldCharType="end"/>
            </w:r>
            <w:bookmarkEnd w:id="63"/>
            <w:r>
              <w:t>)</w:t>
            </w:r>
          </w:p>
          <w:p w14:paraId="1DE0C348" w14:textId="77777777" w:rsidR="00AC1B04" w:rsidRDefault="00AC1B04" w:rsidP="00651E7B"/>
        </w:tc>
      </w:tr>
      <w:tr w:rsidR="00AC1B04" w14:paraId="61DF9B0E" w14:textId="77777777" w:rsidTr="00295C77">
        <w:tc>
          <w:tcPr>
            <w:tcW w:w="8330" w:type="dxa"/>
          </w:tcPr>
          <w:p w14:paraId="214F5659" w14:textId="6DA6B72F" w:rsidR="00AC1B04" w:rsidRDefault="00000200" w:rsidP="00651E7B">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sSup>
                  <m:sSupPr>
                    <m:ctrlPr>
                      <w:rPr>
                        <w:rFonts w:ascii="Cambria Math" w:hAnsi="Cambria Math"/>
                        <w:bCs/>
                        <w:i/>
                        <w:sz w:val="28"/>
                        <w:szCs w:val="21"/>
                      </w:rPr>
                    </m:ctrlPr>
                  </m:sSupPr>
                  <m:e>
                    <m:d>
                      <m:dPr>
                        <m:ctrlPr>
                          <w:rPr>
                            <w:rFonts w:ascii="Cambria Math" w:hAnsi="Cambria Math"/>
                            <w:bCs/>
                            <w:sz w:val="28"/>
                            <w:szCs w:val="21"/>
                          </w:rPr>
                        </m:ctrlPr>
                      </m:dPr>
                      <m:e>
                        <m:f>
                          <m:fPr>
                            <m:ctrlPr>
                              <w:rPr>
                                <w:rFonts w:ascii="Cambria Math" w:hAnsi="Cambria Math"/>
                                <w:bCs/>
                                <w:sz w:val="28"/>
                                <w:szCs w:val="21"/>
                              </w:rPr>
                            </m:ctrlPr>
                          </m:fPr>
                          <m:num>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num>
                          <m:den>
                            <m:acc>
                              <m:accPr>
                                <m:chr m:val="̇"/>
                                <m:ctrlPr>
                                  <w:rPr>
                                    <w:rFonts w:ascii="Cambria Math" w:hAnsi="Cambria Math"/>
                                    <w:bCs/>
                                    <w:sz w:val="28"/>
                                    <w:szCs w:val="21"/>
                                  </w:rPr>
                                </m:ctrlPr>
                              </m:accPr>
                              <m:e>
                                <m:sSub>
                                  <m:sSubPr>
                                    <m:ctrlPr>
                                      <w:rPr>
                                        <w:rFonts w:ascii="Cambria Math" w:hAnsi="Cambria Math"/>
                                        <w:bCs/>
                                        <w:i/>
                                        <w:sz w:val="28"/>
                                        <w:szCs w:val="21"/>
                                      </w:rPr>
                                    </m:ctrlPr>
                                  </m:sSubPr>
                                  <m:e>
                                    <m:r>
                                      <m:rPr>
                                        <m:sty m:val="p"/>
                                      </m:rPr>
                                      <w:rPr>
                                        <w:rFonts w:ascii="Cambria Math" w:hAnsi="Cambria Math"/>
                                        <w:sz w:val="28"/>
                                        <w:szCs w:val="21"/>
                                      </w:rPr>
                                      <m:t>ε</m:t>
                                    </m:r>
                                  </m:e>
                                  <m:sub>
                                    <m:r>
                                      <m:rPr>
                                        <m:nor/>
                                      </m:rPr>
                                      <w:rPr>
                                        <w:rFonts w:ascii="Cambria Math" w:hAnsi="Cambria Math"/>
                                        <w:bCs/>
                                        <w:sz w:val="28"/>
                                        <w:szCs w:val="21"/>
                                      </w:rPr>
                                      <m:t>ref</m:t>
                                    </m:r>
                                  </m:sub>
                                </m:sSub>
                              </m:e>
                            </m:acc>
                            <m:ctrlPr>
                              <w:rPr>
                                <w:rFonts w:ascii="Cambria Math" w:hAnsi="Cambria Math"/>
                                <w:bCs/>
                                <w:i/>
                                <w:sz w:val="28"/>
                                <w:szCs w:val="21"/>
                              </w:rPr>
                            </m:ctrlPr>
                          </m:den>
                        </m:f>
                        <m:ctrlPr>
                          <w:rPr>
                            <w:rFonts w:ascii="Cambria Math" w:hAnsi="Cambria Math"/>
                            <w:bCs/>
                            <w:i/>
                            <w:sz w:val="28"/>
                            <w:szCs w:val="21"/>
                          </w:rPr>
                        </m:ctrlPr>
                      </m:e>
                    </m:d>
                  </m:e>
                  <m:sup>
                    <m:sSub>
                      <m:sSubPr>
                        <m:ctrlPr>
                          <w:rPr>
                            <w:rFonts w:ascii="Cambria Math" w:hAnsi="Cambria Math"/>
                            <w:bCs/>
                            <w:i/>
                          </w:rPr>
                        </m:ctrlPr>
                      </m:sSubPr>
                      <m:e>
                        <m:r>
                          <w:rPr>
                            <w:rFonts w:ascii="Cambria Math" w:hAnsi="Cambria Math"/>
                          </w:rPr>
                          <m:t>m</m:t>
                        </m:r>
                      </m:e>
                      <m:sub>
                        <m:r>
                          <w:rPr>
                            <w:rFonts w:ascii="Cambria Math" w:hAnsi="Cambria Math"/>
                          </w:rPr>
                          <m:t>0</m:t>
                        </m:r>
                      </m:sub>
                    </m:sSub>
                    <m:rad>
                      <m:radPr>
                        <m:degHide m:val="1"/>
                        <m:ctrlPr>
                          <w:rPr>
                            <w:rFonts w:ascii="Cambria Math" w:hAnsi="Cambria Math"/>
                            <w:bCs/>
                          </w:rPr>
                        </m:ctrlPr>
                      </m:radPr>
                      <m:deg>
                        <m:ctrlPr>
                          <w:rPr>
                            <w:rFonts w:ascii="Cambria Math" w:hAnsi="Cambria Math"/>
                            <w:bCs/>
                            <w:i/>
                          </w:rPr>
                        </m:ctrlPr>
                      </m:deg>
                      <m:e>
                        <m:acc>
                          <m:accPr>
                            <m:chr m:val="̇"/>
                            <m:ctrlPr>
                              <w:rPr>
                                <w:rFonts w:ascii="Cambria Math" w:hAnsi="Cambria Math"/>
                                <w:bCs/>
                              </w:rPr>
                            </m:ctrlPr>
                          </m:accPr>
                          <m:e>
                            <m:r>
                              <w:rPr>
                                <w:rFonts w:ascii="Cambria Math" w:hAnsi="Cambria Math"/>
                              </w:rPr>
                              <m:t>ε</m:t>
                            </m:r>
                          </m:e>
                        </m:acc>
                        <m:r>
                          <m:rPr>
                            <m:sty m:val="p"/>
                          </m:rPr>
                          <w:rPr>
                            <w:rFonts w:ascii="Cambria Math" w:hAnsi="Cambria Math"/>
                          </w:rPr>
                          <m:t>⋅</m:t>
                        </m:r>
                        <m:acc>
                          <m:accPr>
                            <m:chr m:val="̇"/>
                            <m:ctrlPr>
                              <w:rPr>
                                <w:rFonts w:ascii="Cambria Math" w:hAnsi="Cambria Math"/>
                                <w:bCs/>
                              </w:rPr>
                            </m:ctrlPr>
                          </m:accPr>
                          <m:e>
                            <m:sSubSup>
                              <m:sSubSupPr>
                                <m:ctrlPr>
                                  <w:rPr>
                                    <w:rFonts w:ascii="Cambria Math" w:hAnsi="Cambria Math"/>
                                    <w:bCs/>
                                    <w:i/>
                                  </w:rPr>
                                </m:ctrlPr>
                              </m:sSubSupPr>
                              <m:e>
                                <m:r>
                                  <w:rPr>
                                    <w:rFonts w:ascii="Cambria Math" w:hAnsi="Cambria Math"/>
                                  </w:rPr>
                                  <m:t>ε</m:t>
                                </m:r>
                                <m:ctrlPr>
                                  <w:rPr>
                                    <w:rFonts w:ascii="Cambria Math" w:hAnsi="Cambria Math"/>
                                    <w:bCs/>
                                  </w:rPr>
                                </m:ctrlPr>
                              </m:e>
                              <m:sub>
                                <m:r>
                                  <w:rPr>
                                    <w:rFonts w:ascii="Cambria Math" w:hAnsi="Cambria Math"/>
                                  </w:rPr>
                                  <m:t>0</m:t>
                                </m:r>
                              </m:sub>
                              <m:sup>
                                <m:sSub>
                                  <m:sSubPr>
                                    <m:ctrlPr>
                                      <w:rPr>
                                        <w:rFonts w:ascii="Cambria Math" w:hAnsi="Cambria Math"/>
                                        <w:bCs/>
                                        <w:i/>
                                      </w:rPr>
                                    </m:ctrlPr>
                                  </m:sSubPr>
                                  <m:e>
                                    <m:r>
                                      <w:rPr>
                                        <w:rFonts w:ascii="Cambria Math" w:hAnsi="Cambria Math"/>
                                      </w:rPr>
                                      <m:t>m</m:t>
                                    </m:r>
                                  </m:e>
                                  <m:sub>
                                    <m:r>
                                      <w:rPr>
                                        <w:rFonts w:ascii="Cambria Math" w:hAnsi="Cambria Math"/>
                                      </w:rPr>
                                      <m:t>1</m:t>
                                    </m:r>
                                  </m:sub>
                                </m:sSub>
                              </m:sup>
                            </m:sSubSup>
                          </m:e>
                        </m:acc>
                      </m:e>
                    </m:rad>
                  </m:sup>
                </m:sSup>
              </m:oMath>
            </m:oMathPara>
          </w:p>
        </w:tc>
        <w:tc>
          <w:tcPr>
            <w:tcW w:w="723" w:type="dxa"/>
          </w:tcPr>
          <w:p w14:paraId="7BB04D93" w14:textId="744963DC" w:rsidR="00AC1B04" w:rsidRDefault="00B7530E" w:rsidP="00651E7B">
            <w:pPr>
              <w:jc w:val="center"/>
            </w:pPr>
            <w:bookmarkStart w:id="64" w:name="_Ref184874730"/>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6</w:t>
            </w:r>
            <w:r w:rsidR="00E85AA5">
              <w:fldChar w:fldCharType="end"/>
            </w:r>
            <w:r>
              <w:t>)</w:t>
            </w:r>
            <w:bookmarkEnd w:id="64"/>
          </w:p>
          <w:p w14:paraId="359CF7EA" w14:textId="77777777" w:rsidR="00AC1B04" w:rsidRDefault="00AC1B04" w:rsidP="00651E7B"/>
        </w:tc>
      </w:tr>
      <w:tr w:rsidR="00F2725B" w14:paraId="7AFC0E1F" w14:textId="77777777" w:rsidTr="00295C77">
        <w:tc>
          <w:tcPr>
            <w:tcW w:w="8330" w:type="dxa"/>
          </w:tcPr>
          <w:p w14:paraId="6B77098B" w14:textId="3313AA41" w:rsidR="00915A82" w:rsidRPr="003E574D" w:rsidRDefault="00000200" w:rsidP="00651E7B">
            <w:pPr>
              <w:rPr>
                <w:sz w:val="28"/>
                <w:szCs w:val="21"/>
              </w:rPr>
            </w:pPr>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d>
                  <m:dPr>
                    <m:ctrlPr>
                      <w:rPr>
                        <w:rFonts w:ascii="Cambria Math" w:hAnsi="Cambria Math"/>
                        <w:bCs/>
                        <w:sz w:val="28"/>
                        <w:szCs w:val="21"/>
                      </w:rPr>
                    </m:ctrlPr>
                  </m:dPr>
                  <m:e>
                    <m:sSub>
                      <m:sSubPr>
                        <m:ctrlPr>
                          <w:rPr>
                            <w:rFonts w:ascii="Cambria Math" w:hAnsi="Cambria Math"/>
                            <w:bCs/>
                            <w:i/>
                            <w:sz w:val="28"/>
                            <w:szCs w:val="21"/>
                          </w:rPr>
                        </m:ctrlPr>
                      </m:sSubPr>
                      <m:e>
                        <m:r>
                          <w:rPr>
                            <w:rFonts w:ascii="Cambria Math" w:hAnsi="Cambria Math"/>
                            <w:sz w:val="28"/>
                            <w:szCs w:val="21"/>
                          </w:rPr>
                          <m:t>C</m:t>
                        </m:r>
                      </m:e>
                      <m:sub>
                        <m:r>
                          <w:rPr>
                            <w:rFonts w:ascii="Cambria Math" w:hAnsi="Cambria Math"/>
                            <w:sz w:val="28"/>
                            <w:szCs w:val="21"/>
                          </w:rPr>
                          <m:t>1</m:t>
                        </m:r>
                      </m:sub>
                    </m:sSub>
                    <m:r>
                      <m:rPr>
                        <m:sty m:val="p"/>
                      </m:rPr>
                      <w:rPr>
                        <w:rFonts w:ascii="Cambria Math" w:hAnsi="Cambria Math"/>
                        <w:sz w:val="28"/>
                        <w:szCs w:val="21"/>
                      </w:rPr>
                      <m:t>⋅</m:t>
                    </m:r>
                    <m:r>
                      <w:rPr>
                        <w:rFonts w:ascii="Cambria Math" w:hAnsi="Cambria Math"/>
                        <w:sz w:val="28"/>
                        <w:szCs w:val="21"/>
                      </w:rPr>
                      <m:t>ln</m:t>
                    </m:r>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sSub>
                  <m:sSubPr>
                    <m:ctrlPr>
                      <w:rPr>
                        <w:rFonts w:ascii="Cambria Math" w:hAnsi="Cambria Math"/>
                        <w:bCs/>
                        <w:i/>
                        <w:sz w:val="28"/>
                        <w:szCs w:val="21"/>
                      </w:rPr>
                    </m:ctrlPr>
                  </m:sSubPr>
                  <m:e>
                    <m:r>
                      <w:rPr>
                        <w:rFonts w:ascii="Cambria Math" w:hAnsi="Cambria Math"/>
                        <w:sz w:val="28"/>
                        <w:szCs w:val="21"/>
                      </w:rPr>
                      <m:t>C</m:t>
                    </m:r>
                  </m:e>
                  <m:sub>
                    <m:r>
                      <w:rPr>
                        <w:rFonts w:ascii="Cambria Math" w:hAnsi="Cambria Math"/>
                        <w:sz w:val="28"/>
                        <w:szCs w:val="21"/>
                      </w:rPr>
                      <m:t>2</m:t>
                    </m:r>
                  </m:sub>
                </m:sSub>
              </m:oMath>
            </m:oMathPara>
          </w:p>
        </w:tc>
        <w:tc>
          <w:tcPr>
            <w:tcW w:w="723" w:type="dxa"/>
          </w:tcPr>
          <w:p w14:paraId="50B60E29" w14:textId="5D4F992C" w:rsidR="00F2725B" w:rsidRDefault="00915A82" w:rsidP="00651E7B">
            <w:pPr>
              <w:jc w:val="center"/>
            </w:pPr>
            <w:bookmarkStart w:id="65" w:name="_Ref184875088"/>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7</w:t>
            </w:r>
            <w:r w:rsidR="00E85AA5">
              <w:fldChar w:fldCharType="end"/>
            </w:r>
            <w:r>
              <w:t>)</w:t>
            </w:r>
            <w:bookmarkEnd w:id="65"/>
          </w:p>
          <w:p w14:paraId="734A0DB0" w14:textId="77777777" w:rsidR="00F2725B" w:rsidRDefault="00F2725B" w:rsidP="00651E7B"/>
        </w:tc>
      </w:tr>
    </w:tbl>
    <w:p w14:paraId="44A55F05" w14:textId="77777777" w:rsidR="00B120B1" w:rsidRDefault="00B120B1" w:rsidP="00651E7B"/>
    <w:p w14:paraId="4D9164A4" w14:textId="1DF1E217" w:rsidR="00180871" w:rsidRPr="004A64F2" w:rsidRDefault="0093283F" w:rsidP="00651E7B">
      <w:pPr>
        <w:rPr>
          <w:lang w:val="vi-VN"/>
        </w:rPr>
      </w:pPr>
      <w:r>
        <w:t>To</w:t>
      </w:r>
      <w:r w:rsidR="0045641B">
        <w:t xml:space="preserve"> capture the complex behavior of strain-rate dependent stress, </w:t>
      </w:r>
      <w:r w:rsidR="003E000E">
        <w:t xml:space="preserve">we proposed </w:t>
      </w:r>
      <w:r w:rsidR="003E000E" w:rsidRPr="004A0B88">
        <w:t>a new equation</w:t>
      </w:r>
      <w:r w:rsidR="008949C2" w:rsidRPr="004A0B88">
        <w:t xml:space="preserve">, adapted from Equation </w:t>
      </w:r>
      <w:r w:rsidR="008949C2" w:rsidRPr="004A0B88">
        <w:fldChar w:fldCharType="begin"/>
      </w:r>
      <w:r w:rsidR="008949C2" w:rsidRPr="004A0B88">
        <w:instrText xml:space="preserve"> REF _Ref184875088 \h </w:instrText>
      </w:r>
      <w:r w:rsidR="004A0B88" w:rsidRPr="004A0B88">
        <w:instrText xml:space="preserve"> \* MERGEFORMAT </w:instrText>
      </w:r>
      <w:r w:rsidR="008949C2" w:rsidRPr="004A0B88">
        <w:fldChar w:fldCharType="separate"/>
      </w:r>
      <w:r w:rsidR="00532ED6">
        <w:rPr>
          <w:noProof/>
        </w:rPr>
        <w:t>(</w:t>
      </w:r>
      <w:r w:rsidR="00532ED6">
        <w:t>3</w:t>
      </w:r>
      <w:r w:rsidR="00532ED6">
        <w:noBreakHyphen/>
        <w:t>7)</w:t>
      </w:r>
      <w:r w:rsidR="008949C2" w:rsidRPr="004A0B88">
        <w:fldChar w:fldCharType="end"/>
      </w:r>
      <w:r w:rsidR="008949C2" w:rsidRPr="004A0B88">
        <w:t>. This new equation</w:t>
      </w:r>
      <w:r w:rsidR="004A0B88" w:rsidRPr="004A0B88">
        <w:t>, shown in</w:t>
      </w:r>
      <w:r w:rsidR="00465B50">
        <w:t xml:space="preserve"> Equation</w:t>
      </w:r>
      <w:r w:rsidR="004A0B88" w:rsidRPr="004A0B88">
        <w:t xml:space="preserve"> </w:t>
      </w:r>
      <w:r w:rsidR="00465B50">
        <w:fldChar w:fldCharType="begin"/>
      </w:r>
      <w:r w:rsidR="00465B50">
        <w:instrText xml:space="preserve"> REF _Ref184893207 \h </w:instrText>
      </w:r>
      <w:r w:rsidR="00651E7B">
        <w:instrText xml:space="preserve"> \* MERGEFORMAT </w:instrText>
      </w:r>
      <w:r w:rsidR="00465B50">
        <w:fldChar w:fldCharType="separate"/>
      </w:r>
      <w:r w:rsidR="00532ED6">
        <w:rPr>
          <w:lang w:val="vi-VN"/>
        </w:rPr>
        <w:t>(</w:t>
      </w:r>
      <w:r w:rsidR="00532ED6">
        <w:rPr>
          <w:noProof/>
          <w:lang w:val="vi-VN"/>
        </w:rPr>
        <w:t>3</w:t>
      </w:r>
      <w:r w:rsidR="00532ED6">
        <w:rPr>
          <w:noProof/>
          <w:lang w:val="vi-VN"/>
        </w:rPr>
        <w:noBreakHyphen/>
        <w:t>8</w:t>
      </w:r>
      <w:r w:rsidR="00532ED6">
        <w:rPr>
          <w:lang w:val="vi-VN"/>
        </w:rPr>
        <w:t>)</w:t>
      </w:r>
      <w:r w:rsidR="00465B50">
        <w:fldChar w:fldCharType="end"/>
      </w:r>
      <w:r w:rsidR="004A0B88" w:rsidRPr="004A0B88">
        <w:t>,</w:t>
      </w:r>
      <w:r w:rsidR="008949C2" w:rsidRPr="004A0B88">
        <w:t xml:space="preserve"> has</w:t>
      </w:r>
      <w:r w:rsidR="003E000E" w:rsidRPr="004A0B88">
        <w:t xml:space="preserve"> two additional terms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8949C2" w:rsidRPr="004A0B88">
        <w:t xml:space="preserve"> and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12209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180871" w14:paraId="1D0F18B9" w14:textId="77777777" w:rsidTr="00295C77">
        <w:tc>
          <w:tcPr>
            <w:tcW w:w="8330" w:type="dxa"/>
          </w:tcPr>
          <w:p w14:paraId="417A4EDF" w14:textId="0AB7A031" w:rsidR="00180871" w:rsidRPr="00180871" w:rsidRDefault="00000200" w:rsidP="00651E7B">
            <w:pPr>
              <w:rPr>
                <w:lang w:val="vi-VN"/>
              </w:rPr>
            </w:pPr>
            <m:oMathPara>
              <m:oMath>
                <m:r>
                  <w:rPr>
                    <w:rFonts w:ascii="Cambria Math" w:hAnsi="Cambria Math"/>
                  </w:rPr>
                  <m:t>f</m:t>
                </m:r>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r>
                  <w:rPr>
                    <w:rFonts w:ascii="Cambria Math" w:hAnsi="Cambria Math"/>
                  </w:rPr>
                  <m:t>=</m:t>
                </m:r>
                <m:f>
                  <m:fPr>
                    <m:ctrlPr>
                      <w:rPr>
                        <w:rFonts w:ascii="Cambria Math" w:hAnsi="Cambria Math"/>
                        <w:sz w:val="28"/>
                        <w:szCs w:val="21"/>
                      </w:rPr>
                    </m:ctrlPr>
                  </m:fPr>
                  <m:num>
                    <m:sSub>
                      <m:sSubPr>
                        <m:ctrlPr>
                          <w:rPr>
                            <w:rFonts w:ascii="Cambria Math" w:hAnsi="Cambria Math"/>
                            <w:i/>
                            <w:sz w:val="28"/>
                            <w:szCs w:val="21"/>
                          </w:rPr>
                        </m:ctrlPr>
                      </m:sSubPr>
                      <m:e>
                        <m:r>
                          <m:rPr>
                            <m:sty m:val="p"/>
                          </m:rPr>
                          <w:rPr>
                            <w:rFonts w:ascii="Cambria Math" w:hAnsi="Cambria Math"/>
                            <w:sz w:val="28"/>
                            <w:szCs w:val="21"/>
                          </w:rPr>
                          <m:t>σ</m:t>
                        </m:r>
                      </m:e>
                      <m:sub>
                        <m:acc>
                          <m:accPr>
                            <m:chr m:val="̇"/>
                            <m:ctrlPr>
                              <w:rPr>
                                <w:rFonts w:ascii="Cambria Math" w:hAnsi="Cambria Math"/>
                                <w:sz w:val="28"/>
                                <w:szCs w:val="21"/>
                              </w:rPr>
                            </m:ctrlPr>
                          </m:accPr>
                          <m:e>
                            <m:r>
                              <m:rPr>
                                <m:sty m:val="p"/>
                              </m:rPr>
                              <w:rPr>
                                <w:rFonts w:ascii="Cambria Math" w:hAnsi="Cambria Math"/>
                                <w:sz w:val="28"/>
                                <w:szCs w:val="21"/>
                              </w:rPr>
                              <m:t>ε</m:t>
                            </m:r>
                          </m:e>
                        </m:acc>
                      </m:sub>
                    </m:sSub>
                    <m:ctrlPr>
                      <w:rPr>
                        <w:rFonts w:ascii="Cambria Math" w:hAnsi="Cambria Math"/>
                        <w:i/>
                        <w:sz w:val="28"/>
                        <w:szCs w:val="21"/>
                      </w:rPr>
                    </m:ctrlPr>
                  </m:num>
                  <m:den>
                    <m:sSub>
                      <m:sSubPr>
                        <m:ctrlPr>
                          <w:rPr>
                            <w:rFonts w:ascii="Cambria Math" w:hAnsi="Cambria Math"/>
                            <w:i/>
                            <w:sz w:val="28"/>
                            <w:szCs w:val="21"/>
                          </w:rPr>
                        </m:ctrlPr>
                      </m:sSubPr>
                      <m:e>
                        <m:r>
                          <m:rPr>
                            <m:sty m:val="p"/>
                          </m:rPr>
                          <w:rPr>
                            <w:rFonts w:ascii="Cambria Math" w:hAnsi="Cambria Math"/>
                            <w:sz w:val="28"/>
                            <w:szCs w:val="21"/>
                          </w:rPr>
                          <m:t>σ</m:t>
                        </m:r>
                      </m:e>
                      <m:sub>
                        <m:r>
                          <m:rPr>
                            <m:nor/>
                          </m:rPr>
                          <w:rPr>
                            <w:rFonts w:ascii="Cambria Math" w:hAnsi="Cambria Math"/>
                            <w:sz w:val="28"/>
                            <w:szCs w:val="21"/>
                          </w:rPr>
                          <m:t>ref</m:t>
                        </m:r>
                      </m:sub>
                    </m:sSub>
                    <m:ctrlPr>
                      <w:rPr>
                        <w:rFonts w:ascii="Cambria Math" w:hAnsi="Cambria Math"/>
                        <w:i/>
                        <w:sz w:val="28"/>
                        <w:szCs w:val="21"/>
                      </w:rPr>
                    </m:ctrlP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m:rPr>
                    <m:sty m:val="p"/>
                  </m:rPr>
                  <w:rPr>
                    <w:rFonts w:ascii="Cambria Math" w:hAnsi="Cambria Math"/>
                  </w:rPr>
                  <m:t>⋅</m:t>
                </m:r>
                <m:acc>
                  <m:accPr>
                    <m:chr m:val="̇"/>
                    <m:ctrlPr>
                      <w:rPr>
                        <w:rFonts w:ascii="Cambria Math" w:hAnsi="Cambria Math"/>
                      </w:rPr>
                    </m:ctrlPr>
                  </m:accPr>
                  <m:e>
                    <m:sSup>
                      <m:sSupPr>
                        <m:ctrlPr>
                          <w:rPr>
                            <w:rFonts w:ascii="Cambria Math" w:hAnsi="Cambria Math"/>
                            <w:i/>
                          </w:rPr>
                        </m:ctrlPr>
                      </m:sSupPr>
                      <m:e>
                        <m:r>
                          <w:rPr>
                            <w:rFonts w:ascii="Cambria Math" w:hAnsi="Cambria Math"/>
                          </w:rPr>
                          <m:t>ε</m:t>
                        </m:r>
                        <m:ctrlPr>
                          <w:rPr>
                            <w:rFonts w:ascii="Cambria Math" w:hAnsi="Cambria Math"/>
                          </w:rPr>
                        </m:ctrlPr>
                      </m:e>
                      <m:sup>
                        <m:sSub>
                          <m:sSubPr>
                            <m:ctrlPr>
                              <w:rPr>
                                <w:rFonts w:ascii="Cambria Math" w:hAnsi="Cambria Math"/>
                                <w:i/>
                              </w:rPr>
                            </m:ctrlPr>
                          </m:sSubPr>
                          <m:e>
                            <m:r>
                              <w:rPr>
                                <w:rFonts w:ascii="Cambria Math" w:hAnsi="Cambria Math"/>
                              </w:rPr>
                              <m:t>C</m:t>
                            </m:r>
                          </m:e>
                          <m:sub>
                            <m:r>
                              <w:rPr>
                                <w:rFonts w:ascii="Cambria Math" w:hAnsi="Cambria Math"/>
                              </w:rPr>
                              <m:t>3</m:t>
                            </m:r>
                          </m:sub>
                        </m:sSub>
                      </m:sup>
                    </m:sSup>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m:rPr>
                    <m:sty m:val="p"/>
                  </m:rPr>
                  <w:rPr>
                    <w:rFonts w:ascii="Cambria Math" w:hAnsi="Cambria Math"/>
                  </w:rPr>
                  <m:t>⋅</m:t>
                </m:r>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m:oMathPara>
          </w:p>
        </w:tc>
        <w:tc>
          <w:tcPr>
            <w:tcW w:w="723" w:type="dxa"/>
          </w:tcPr>
          <w:p w14:paraId="3E63FDDF" w14:textId="7172CC8A" w:rsidR="00180871" w:rsidRDefault="00180871" w:rsidP="00651E7B">
            <w:bookmarkStart w:id="66" w:name="_Ref184893207"/>
            <w:r>
              <w:rPr>
                <w:lang w:val="vi-VN"/>
              </w:rPr>
              <w:t>(</w:t>
            </w:r>
            <w:r w:rsidR="00E85AA5">
              <w:rPr>
                <w:lang w:val="vi-VN"/>
              </w:rPr>
              <w:fldChar w:fldCharType="begin"/>
            </w:r>
            <w:r w:rsidR="00E85AA5">
              <w:rPr>
                <w:lang w:val="vi-VN"/>
              </w:rPr>
              <w:instrText xml:space="preserve"> STYLEREF 1 \s </w:instrText>
            </w:r>
            <w:r w:rsidR="00E85AA5">
              <w:rPr>
                <w:lang w:val="vi-VN"/>
              </w:rPr>
              <w:fldChar w:fldCharType="separate"/>
            </w:r>
            <w:r w:rsidR="00532ED6">
              <w:rPr>
                <w:noProof/>
                <w:lang w:val="vi-VN"/>
              </w:rPr>
              <w:t>3</w:t>
            </w:r>
            <w:r w:rsidR="00E85AA5">
              <w:rPr>
                <w:lang w:val="vi-VN"/>
              </w:rPr>
              <w:fldChar w:fldCharType="end"/>
            </w:r>
            <w:r w:rsidR="00E85AA5">
              <w:rPr>
                <w:lang w:val="vi-VN"/>
              </w:rPr>
              <w:noBreakHyphen/>
            </w:r>
            <w:r w:rsidR="00E85AA5">
              <w:rPr>
                <w:lang w:val="vi-VN"/>
              </w:rPr>
              <w:fldChar w:fldCharType="begin"/>
            </w:r>
            <w:r w:rsidR="00E85AA5">
              <w:rPr>
                <w:lang w:val="vi-VN"/>
              </w:rPr>
              <w:instrText xml:space="preserve"> SEQ Equation \* ARABIC \s 1 </w:instrText>
            </w:r>
            <w:r w:rsidR="00E85AA5">
              <w:rPr>
                <w:lang w:val="vi-VN"/>
              </w:rPr>
              <w:fldChar w:fldCharType="separate"/>
            </w:r>
            <w:r w:rsidR="00532ED6">
              <w:rPr>
                <w:noProof/>
                <w:lang w:val="vi-VN"/>
              </w:rPr>
              <w:t>8</w:t>
            </w:r>
            <w:r w:rsidR="00E85AA5">
              <w:rPr>
                <w:lang w:val="vi-VN"/>
              </w:rPr>
              <w:fldChar w:fldCharType="end"/>
            </w:r>
            <w:r>
              <w:rPr>
                <w:lang w:val="vi-VN"/>
              </w:rPr>
              <w:t>)</w:t>
            </w:r>
            <w:bookmarkEnd w:id="66"/>
          </w:p>
        </w:tc>
      </w:tr>
    </w:tbl>
    <w:p w14:paraId="2F045A2F" w14:textId="1FB951B3" w:rsidR="00180871" w:rsidRDefault="00A71917" w:rsidP="00651E7B">
      <w:r>
        <w:t>Where:</w:t>
      </w:r>
    </w:p>
    <w:p w14:paraId="75C414D4" w14:textId="3EE28C4D" w:rsidR="00A71917"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A71917">
        <w:t xml:space="preserve">: </w:t>
      </w:r>
      <w:r w:rsidR="009D66BF" w:rsidRPr="009D66BF">
        <w:t xml:space="preserve">This parameter captures the linear relationship between the normalized stress and the natural logarithm of the </w:t>
      </w:r>
      <w:r w:rsidR="002F243D">
        <w:t>strain-rate</w:t>
      </w:r>
      <w:r w:rsidR="009D66BF">
        <w:t xml:space="preserve"> </w:t>
      </w:r>
      <m:oMath>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oMath>
      <w:r w:rsidR="009D66BF">
        <w:t xml:space="preserve">. </w:t>
      </w:r>
      <w:r w:rsidR="009D66BF" w:rsidRPr="009D66BF">
        <w:t xml:space="preserve">It represents the primary linear trend in the data and is crucial for modeling the direct proportionality between stress and </w:t>
      </w:r>
      <w:r w:rsidR="002F243D">
        <w:t>strain-rate</w:t>
      </w:r>
      <w:r w:rsidR="009D66BF" w:rsidRPr="009D66BF">
        <w:t xml:space="preserve"> in logarithmic space.</w:t>
      </w:r>
    </w:p>
    <w:p w14:paraId="0F1F3ECB" w14:textId="24C20177" w:rsidR="009D66BF" w:rsidRPr="00F26C3B"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F26C3B">
        <w:rPr>
          <w:rFonts w:eastAsiaTheme="minorEastAsia"/>
        </w:rPr>
        <w:t>: T</w:t>
      </w:r>
      <w:r w:rsidR="00F26C3B" w:rsidRPr="00F26C3B">
        <w:rPr>
          <w:rFonts w:eastAsiaTheme="minorEastAsia"/>
        </w:rPr>
        <w:t xml:space="preserve">his parameter is associated with a nonlinear term involving the </w:t>
      </w:r>
      <w:r w:rsidR="002F243D">
        <w:rPr>
          <w:rFonts w:eastAsiaTheme="minorEastAsia"/>
        </w:rPr>
        <w:t>strain-rate</w:t>
      </w:r>
      <w:r w:rsidR="00F26C3B" w:rsidRPr="00F26C3B">
        <w:rPr>
          <w:rFonts w:eastAsiaTheme="minorEastAsia"/>
        </w:rPr>
        <w:t xml:space="preserve"> raised to the powe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F26C3B" w:rsidRPr="00F26C3B">
        <w:rPr>
          <w:rFonts w:eastAsiaTheme="minorEastAsia"/>
        </w:rPr>
        <w:t xml:space="preserve">​. It captures deviations from the linear trend introduced by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F26C3B" w:rsidRPr="00F26C3B">
        <w:rPr>
          <w:rFonts w:eastAsiaTheme="minorEastAsia"/>
        </w:rPr>
        <w:t>​, accounting for the</w:t>
      </w:r>
      <w:r w:rsidR="004A64F2">
        <w:rPr>
          <w:rFonts w:eastAsiaTheme="minorEastAsia"/>
          <w:lang w:val="vi-VN"/>
        </w:rPr>
        <w:t xml:space="preserve"> </w:t>
      </w:r>
      <w:r w:rsidR="002F243D">
        <w:rPr>
          <w:rFonts w:eastAsiaTheme="minorEastAsia"/>
          <w:lang w:val="vi-VN"/>
        </w:rPr>
        <w:t>strain-rate</w:t>
      </w:r>
      <w:r w:rsidR="00F26C3B" w:rsidRPr="00F26C3B">
        <w:rPr>
          <w:rFonts w:eastAsiaTheme="minorEastAsia"/>
        </w:rPr>
        <w:t>-sensitive behavior that may not align with simple logarithmic scaling.</w:t>
      </w:r>
    </w:p>
    <w:p w14:paraId="7E8463B9" w14:textId="67559C2C" w:rsidR="00F26C3B"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465B50">
        <w:rPr>
          <w:rFonts w:eastAsiaTheme="minorEastAsia"/>
        </w:rPr>
        <w:t xml:space="preserve">: </w:t>
      </w:r>
      <w:r w:rsidR="00465B50" w:rsidRPr="00465B50">
        <w:t xml:space="preserve">This exponent controls the power-law scaling of the </w:t>
      </w:r>
      <w:r w:rsidR="002F243D">
        <w:t>strain-rate</w:t>
      </w:r>
      <w:r w:rsidR="00465B50" w:rsidRPr="00465B50">
        <w:t xml:space="preserve">. It determines how sensitive the stress response is to changes in the </w:t>
      </w:r>
      <w:r w:rsidR="002F243D">
        <w:t>strain-rate</w:t>
      </w:r>
      <w:r w:rsidR="00465B50" w:rsidRPr="00465B50">
        <w:t xml:space="preserve"> in the nonlinear term. Together with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465B50" w:rsidRPr="00465B50">
        <w:t>​, it enables the model to fit more complex curvature or slope changes in the data.</w:t>
      </w:r>
    </w:p>
    <w:p w14:paraId="1D63A11A" w14:textId="0F998B7D" w:rsidR="00465B50" w:rsidRPr="004A64F2"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465B50">
        <w:rPr>
          <w:rFonts w:eastAsiaTheme="minorEastAsia"/>
        </w:rPr>
        <w:t xml:space="preserve">: </w:t>
      </w:r>
      <w:r w:rsidR="00465B50" w:rsidRPr="00465B50">
        <w:t xml:space="preserve">This parameter quantifies the contribution of the quadratic term involving </w:t>
      </w:r>
      <m:oMath>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w:r w:rsidR="00465B50" w:rsidRPr="00465B50">
        <w:t>. It helps capture higher-order effects, such as curvature or deviations in the data that cannot be explained by the linear or the nonlinear terms. This term ensures the flexibility of the model to account for more detailed patterns in the stress-</w:t>
      </w:r>
      <w:r w:rsidR="002F243D">
        <w:t>strain-rate</w:t>
      </w:r>
      <w:r w:rsidR="00465B50" w:rsidRPr="00465B50">
        <w:t xml:space="preserve"> relationship.</w:t>
      </w:r>
    </w:p>
    <w:p w14:paraId="50A5BBD3" w14:textId="0CAB4928" w:rsidR="004A64F2" w:rsidRDefault="004A64F2" w:rsidP="00651E7B">
      <w:pPr>
        <w:rPr>
          <w:lang w:val="vi-VN"/>
        </w:rPr>
      </w:pPr>
      <w:r>
        <w:rPr>
          <w:lang w:val="vi-VN"/>
        </w:rPr>
        <w:t xml:space="preserve">In sumary,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3E574D" w:rsidRPr="003E574D">
        <w:t>​ provides the primary linear scaling</w:t>
      </w:r>
      <w:r w:rsidR="003E574D">
        <w:rPr>
          <w:lang w:val="vi-VN"/>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3E574D" w:rsidRPr="003E574D">
        <w:t xml:space="preserve">​ and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3E574D" w:rsidRPr="003E574D">
        <w:t>​ enable nonlinear adjustments.</w:t>
      </w:r>
      <w:r w:rsidR="003E574D">
        <w:rPr>
          <w:lang w:val="vi-VN"/>
        </w:rPr>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 xml:space="preserve"> </m:t>
        </m:r>
      </m:oMath>
      <w:r w:rsidR="003E574D" w:rsidRPr="003E574D">
        <w:t>captures higher-order effects for improved accuracy.</w:t>
      </w:r>
    </w:p>
    <w:p w14:paraId="41552ABA" w14:textId="77777777" w:rsidR="00495857" w:rsidRDefault="00495857" w:rsidP="00651E7B">
      <w:pPr>
        <w:rPr>
          <w:lang w:val="vi-VN"/>
        </w:rPr>
        <w:sectPr w:rsidR="00495857" w:rsidSect="00495857">
          <w:footerReference w:type="default" r:id="rId56"/>
          <w:headerReference w:type="first" r:id="rId57"/>
          <w:footerReference w:type="first" r:id="rId58"/>
          <w:endnotePr>
            <w:numFmt w:val="decimal"/>
          </w:endnotePr>
          <w:type w:val="continuous"/>
          <w:pgSz w:w="11909" w:h="16834"/>
          <w:pgMar w:top="1418" w:right="1418" w:bottom="1134" w:left="1418" w:header="720" w:footer="720" w:gutter="0"/>
          <w:cols w:space="60"/>
          <w:noEndnote/>
        </w:sectPr>
      </w:pPr>
    </w:p>
    <w:p w14:paraId="163A8EEE" w14:textId="77777777" w:rsidR="003E574D" w:rsidRPr="003E574D" w:rsidRDefault="003E574D" w:rsidP="00651E7B">
      <w:pPr>
        <w:rPr>
          <w:lang w:val="vi-VN"/>
        </w:rPr>
      </w:pPr>
    </w:p>
    <w:p w14:paraId="0A505D45" w14:textId="5C2A7FAB" w:rsidR="00DE2740" w:rsidRDefault="00D461B1" w:rsidP="00F62ACC">
      <w:pPr>
        <w:pStyle w:val="Heading4"/>
        <w:numPr>
          <w:ilvl w:val="3"/>
          <w:numId w:val="30"/>
        </w:numPr>
        <w:spacing w:before="0" w:after="0"/>
      </w:pPr>
      <w:r w:rsidRPr="5631A083">
        <w:rPr>
          <w:lang w:val="vi-VN"/>
        </w:rPr>
        <w:t>Strain-rate p</w:t>
      </w:r>
      <w:r w:rsidR="00DE2740">
        <w:t>arameters calibration</w:t>
      </w:r>
    </w:p>
    <w:p w14:paraId="42A7B715" w14:textId="77777777" w:rsidR="003A4BF4" w:rsidRDefault="003A4BF4" w:rsidP="00651E7B">
      <w:pPr>
        <w:sectPr w:rsidR="003A4BF4" w:rsidSect="00495857">
          <w:footerReference w:type="default" r:id="rId59"/>
          <w:headerReference w:type="first" r:id="rId60"/>
          <w:footerReference w:type="first" r:id="rId61"/>
          <w:endnotePr>
            <w:numFmt w:val="decimal"/>
          </w:endnotePr>
          <w:type w:val="continuous"/>
          <w:pgSz w:w="11909" w:h="16834"/>
          <w:pgMar w:top="1418" w:right="1418" w:bottom="1134" w:left="1418" w:header="720" w:footer="720" w:gutter="0"/>
          <w:cols w:space="60"/>
          <w:noEndnote/>
        </w:sectPr>
      </w:pPr>
    </w:p>
    <w:p w14:paraId="31D8B0B3" w14:textId="50135AE9" w:rsidR="007672ED" w:rsidRPr="00780B4A" w:rsidRDefault="007672ED" w:rsidP="00651E7B">
      <w:r>
        <w:t>This project experiments two methods of parameters calibration: Fixed parameters and parameters evolving with strain.</w:t>
      </w:r>
      <w:r w:rsidR="00780B4A">
        <w:t xml:space="preserve"> </w:t>
      </w:r>
      <w:r w:rsidR="005A5F95">
        <w:t>For the first m</w:t>
      </w:r>
      <w:r w:rsidR="0099427F">
        <w:t xml:space="preserve">ethod, the fixed parameters </w:t>
      </w:r>
      <w:r w:rsidR="006D2584">
        <w:t>are</w:t>
      </w:r>
      <w:r w:rsidR="0099427F">
        <w:t xml:space="preserve"> chosen as the average</w:t>
      </w:r>
      <w:r w:rsidR="00951F52">
        <w:t xml:space="preserve"> </w:t>
      </w:r>
      <w:r w:rsidR="006D2584">
        <w:t xml:space="preserve">of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99427F">
        <w:t xml:space="preserve"> </w:t>
      </w:r>
      <w:r w:rsidR="006D2584">
        <w:t>at</w:t>
      </w:r>
      <w:r w:rsidR="00951F52">
        <w:t xml:space="preserve"> all strain</w:t>
      </w:r>
      <w:r w:rsidR="006D2584">
        <w:t>. However, this approach has a major flaw</w:t>
      </w:r>
      <w:r w:rsidR="00DF40ED">
        <w:t xml:space="preserve">. The fixed parameters for all strain result in stress at different strain is </w:t>
      </w:r>
      <w:r w:rsidR="00D114DD">
        <w:t>the same and no evolving</w:t>
      </w:r>
      <w:r w:rsidR="00A32057">
        <w:rPr>
          <w:lang w:val="vi-VN"/>
        </w:rPr>
        <w:t xml:space="preserve">, </w:t>
      </w:r>
      <w:r w:rsidR="00A32057">
        <w:t xml:space="preserve">as seen in </w:t>
      </w:r>
      <w:r w:rsidR="00861832" w:rsidRPr="00861832">
        <w:fldChar w:fldCharType="begin"/>
      </w:r>
      <w:r w:rsidR="00861832" w:rsidRPr="00861832">
        <w:instrText xml:space="preserve"> REF _Ref184894008 \h  \* MERGEFORMAT </w:instrText>
      </w:r>
      <w:r w:rsidR="00861832" w:rsidRPr="00861832">
        <w:fldChar w:fldCharType="separate"/>
      </w:r>
      <w:r w:rsidR="00532ED6" w:rsidRPr="00532ED6">
        <w:t xml:space="preserve">Figure </w:t>
      </w:r>
      <w:r w:rsidR="00532ED6" w:rsidRPr="00532ED6">
        <w:rPr>
          <w:noProof/>
        </w:rPr>
        <w:t>3</w:t>
      </w:r>
      <w:r w:rsidR="00532ED6" w:rsidRPr="00532ED6">
        <w:rPr>
          <w:noProof/>
        </w:rPr>
        <w:noBreakHyphen/>
        <w:t>3</w:t>
      </w:r>
      <w:r w:rsidR="00861832" w:rsidRPr="00861832">
        <w:fldChar w:fldCharType="end"/>
      </w:r>
      <w:r w:rsidR="00861832" w:rsidRPr="00861832">
        <w:t>.</w:t>
      </w:r>
    </w:p>
    <w:p w14:paraId="5F97D453" w14:textId="629E1184" w:rsidR="00A32057" w:rsidRPr="00A32057" w:rsidRDefault="00A32057" w:rsidP="00651E7B">
      <w:pPr>
        <w:jc w:val="center"/>
        <w:rPr>
          <w:lang w:val="vi-VN"/>
        </w:rPr>
      </w:pPr>
      <w:r w:rsidRPr="00A32057">
        <w:rPr>
          <w:noProof/>
        </w:rPr>
        <w:drawing>
          <wp:inline distT="0" distB="0" distL="0" distR="0" wp14:anchorId="72070BCC" wp14:editId="761B3C79">
            <wp:extent cx="3248843" cy="2160426"/>
            <wp:effectExtent l="0" t="0" r="2540" b="0"/>
            <wp:docPr id="41136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67793"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3248843" cy="2160426"/>
                    </a:xfrm>
                    <a:prstGeom prst="rect">
                      <a:avLst/>
                    </a:prstGeom>
                    <a:noFill/>
                    <a:ln>
                      <a:noFill/>
                    </a:ln>
                  </pic:spPr>
                </pic:pic>
              </a:graphicData>
            </a:graphic>
          </wp:inline>
        </w:drawing>
      </w:r>
    </w:p>
    <w:p w14:paraId="30CB012F" w14:textId="7B893B6B" w:rsidR="00DE2740" w:rsidRPr="00457B10" w:rsidRDefault="00B31023" w:rsidP="00651E7B">
      <w:pPr>
        <w:pStyle w:val="Caption"/>
        <w:spacing w:line="360" w:lineRule="auto"/>
        <w:jc w:val="center"/>
        <w:rPr>
          <w:b w:val="0"/>
        </w:rPr>
      </w:pPr>
      <w:bookmarkStart w:id="67" w:name="_Ref184894008"/>
      <w:r w:rsidRPr="00457B10">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3</w:t>
      </w:r>
      <w:r w:rsidR="00454834">
        <w:rPr>
          <w:b w:val="0"/>
          <w:bCs/>
        </w:rPr>
        <w:fldChar w:fldCharType="end"/>
      </w:r>
      <w:bookmarkEnd w:id="67"/>
      <w:r w:rsidRPr="00457B10">
        <w:rPr>
          <w:b w:val="0"/>
          <w:bCs/>
        </w:rPr>
        <w:t xml:space="preserve">: </w:t>
      </w:r>
      <w:r w:rsidR="00457B10" w:rsidRPr="00457B10">
        <w:rPr>
          <w:b w:val="0"/>
          <w:bCs/>
        </w:rPr>
        <w:t>Normalized stress vs PEEQ for fixed strain-rate parameters</w:t>
      </w:r>
      <w:r w:rsidR="00557CBE">
        <w:rPr>
          <w:b w:val="0"/>
          <w:bCs/>
        </w:rPr>
        <w:t>.</w:t>
      </w:r>
    </w:p>
    <w:p w14:paraId="0D3E8BF5" w14:textId="77777777" w:rsidR="0031109A" w:rsidRPr="0031109A" w:rsidRDefault="0031109A" w:rsidP="00651E7B"/>
    <w:p w14:paraId="3E1C659C" w14:textId="77777777" w:rsidR="00495857" w:rsidRDefault="00495857" w:rsidP="00651E7B">
      <w:pPr>
        <w:sectPr w:rsidR="00495857" w:rsidSect="00495857">
          <w:footerReference w:type="default" r:id="rId63"/>
          <w:headerReference w:type="first" r:id="rId64"/>
          <w:footerReference w:type="first" r:id="rId65"/>
          <w:endnotePr>
            <w:numFmt w:val="decimal"/>
          </w:endnotePr>
          <w:type w:val="continuous"/>
          <w:pgSz w:w="11909" w:h="16834"/>
          <w:pgMar w:top="1418" w:right="1418" w:bottom="1134" w:left="1418" w:header="720" w:footer="720" w:gutter="0"/>
          <w:cols w:space="60"/>
          <w:noEndnote/>
        </w:sectPr>
      </w:pPr>
    </w:p>
    <w:p w14:paraId="26BA41F4" w14:textId="45009AA9" w:rsidR="00061AE6" w:rsidRDefault="003A4BF4" w:rsidP="00651E7B">
      <w:r>
        <w:t xml:space="preserve">The second method, parameters evolving with strain, solves </w:t>
      </w:r>
      <w:r w:rsidRPr="007332E7">
        <w:t xml:space="preserve">this challenge since strain-rate dependency changes as strain increases as seen in </w:t>
      </w:r>
      <w:r w:rsidR="00495857" w:rsidRPr="007332E7">
        <w:fldChar w:fldCharType="begin"/>
      </w:r>
      <w:r w:rsidR="00495857" w:rsidRPr="007332E7">
        <w:instrText xml:space="preserve"> REF _Ref184982799 \h </w:instrText>
      </w:r>
      <w:r w:rsidR="007332E7" w:rsidRPr="007332E7">
        <w:instrText xml:space="preserve"> \* MERGEFORMAT </w:instrText>
      </w:r>
      <w:r w:rsidR="00495857" w:rsidRPr="007332E7">
        <w:fldChar w:fldCharType="separate"/>
      </w:r>
      <w:r w:rsidR="00532ED6" w:rsidRPr="00557CBE">
        <w:t xml:space="preserve">Figure </w:t>
      </w:r>
      <w:r w:rsidR="00532ED6" w:rsidRPr="00532ED6">
        <w:rPr>
          <w:noProof/>
        </w:rPr>
        <w:t>3</w:t>
      </w:r>
      <w:r w:rsidR="00532ED6">
        <w:rPr>
          <w:noProof/>
        </w:rPr>
        <w:noBreakHyphen/>
      </w:r>
      <w:r w:rsidR="00532ED6" w:rsidRPr="00532ED6">
        <w:rPr>
          <w:noProof/>
        </w:rPr>
        <w:t>4</w:t>
      </w:r>
      <w:r w:rsidR="00495857" w:rsidRPr="007332E7">
        <w:fldChar w:fldCharType="end"/>
      </w:r>
      <w:r w:rsidRPr="007332E7">
        <w:rPr>
          <w:lang w:val="vi-VN"/>
        </w:rPr>
        <w:t>.</w:t>
      </w:r>
      <w:r w:rsidR="00495857">
        <w:rPr>
          <w:lang w:val="vi-VN"/>
        </w:rPr>
        <w:t xml:space="preserve"> </w:t>
      </w:r>
      <w:r w:rsidR="00D11637">
        <w:t>To reflect this phenomenon, e</w:t>
      </w:r>
      <w:r w:rsidR="00BE6CA8">
        <w:t xml:space="preserve">ach parameter is calibrated within low strain, intermediate strain and high strain according to the material behaviors. That is, for each </w:t>
      </w:r>
      <w:r w:rsidR="00194509">
        <w:t>parameter</w:t>
      </w:r>
      <w:r w:rsidR="00BE6CA8">
        <w:t>, three equations are suggested</w:t>
      </w:r>
      <w:r w:rsidR="00194509">
        <w:t>.</w:t>
      </w:r>
      <w:r w:rsidR="00D11637">
        <w:t xml:space="preserve"> </w:t>
      </w:r>
      <w:r w:rsidR="006D14D6">
        <w:t>At low strain</w:t>
      </w:r>
      <w:r w:rsidR="00F40CDF">
        <w:t xml:space="preserve"> or elastic region</w:t>
      </w:r>
      <w:r w:rsidR="006D14D6">
        <w:t>,</w:t>
      </w:r>
      <w:r>
        <w:rPr>
          <w:lang w:val="vi-VN"/>
        </w:rPr>
        <w:t xml:space="preserve"> </w:t>
      </w:r>
      <w:r w:rsidRPr="00F40CDF">
        <w:t>DP1000 exhibits a steep elastic response due to the martensitic phase, which is stiff and resists deformation.</w:t>
      </w:r>
      <w:r>
        <w:t xml:space="preserve"> After the yielding point, th</w:t>
      </w:r>
      <w:r w:rsidRPr="00922C43">
        <w:t>e material transitions into plastic deformation, where the ferritic phase starts to deform, contributing to the ductility of the material.</w:t>
      </w:r>
      <w:r>
        <w:t xml:space="preserve"> </w:t>
      </w:r>
      <w:r w:rsidRPr="00922C43">
        <w:t xml:space="preserve">As strain </w:t>
      </w:r>
      <w:r w:rsidRPr="00922C43">
        <w:lastRenderedPageBreak/>
        <w:t>increases, work hardening dominates due to the interaction between ferritic and martensitic phases, resulting in a non-linear stress-strain response.</w:t>
      </w:r>
      <w:r>
        <w:t xml:space="preserve"> </w:t>
      </w:r>
    </w:p>
    <w:p w14:paraId="26146024" w14:textId="77777777" w:rsidR="00B120B1" w:rsidRDefault="00B120B1" w:rsidP="00651E7B"/>
    <w:p w14:paraId="5CE073A6" w14:textId="7501A938" w:rsidR="00B120B1" w:rsidRPr="00A0600B" w:rsidRDefault="00061AE6" w:rsidP="00651E7B">
      <w:pPr>
        <w:rPr>
          <w:lang w:val="vi-VN"/>
        </w:rPr>
      </w:pPr>
      <w:r>
        <w:t xml:space="preserve">The optimal thresholds are at strain 0.002 and 0.04 respectively. The value 0.002 is an important </w:t>
      </w:r>
      <w:r w:rsidRPr="00B051B9">
        <w:t xml:space="preserve">threshold because it marks the transition from the elastic to the early plastic deformation region, where material behavior starts to deviate from linearity. Similarly, the value 0.04 is chosen </w:t>
      </w:r>
      <w:r>
        <w:t xml:space="preserve">by trials and errors. This value </w:t>
      </w:r>
      <w:r w:rsidRPr="00B051B9">
        <w:t>represent</w:t>
      </w:r>
      <w:r>
        <w:t>s</w:t>
      </w:r>
      <w:r w:rsidRPr="00B051B9">
        <w:t xml:space="preserve"> the onset of significant strain hardening, where the material's resistance to deformation increases substantially.</w:t>
      </w:r>
      <w:r w:rsidR="00557CBE">
        <w:t xml:space="preserve"> </w:t>
      </w:r>
      <w:r w:rsidR="00C76B7B">
        <w:t xml:space="preserve">The equations fo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76B7B">
        <w:t xml:space="preserve"> </w:t>
      </w:r>
      <w:r w:rsidR="00F53AF5">
        <w:t>are shown below.</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4"/>
        <w:gridCol w:w="2267"/>
        <w:gridCol w:w="857"/>
      </w:tblGrid>
      <w:tr w:rsidR="00B120B1" w14:paraId="0B29E40E" w14:textId="77777777" w:rsidTr="000850D6">
        <w:tc>
          <w:tcPr>
            <w:tcW w:w="5924" w:type="dxa"/>
            <w:vAlign w:val="center"/>
          </w:tcPr>
          <w:p w14:paraId="29C19E5F" w14:textId="77777777" w:rsidR="00B120B1" w:rsidRPr="00776391" w:rsidRDefault="00000000" w:rsidP="00651E7B">
            <w:pPr>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1</m:t>
                            </m:r>
                          </m:sub>
                        </m:sSub>
                        <m:r>
                          <w:rPr>
                            <w:rFonts w:ascii="Cambria Math"/>
                          </w:rPr>
                          <m:t>+</m:t>
                        </m:r>
                        <m:sSub>
                          <m:sSubPr>
                            <m:ctrlPr>
                              <w:rPr>
                                <w:rFonts w:ascii="Cambria Math" w:hAnsi="Cambria Math"/>
                                <w:i/>
                              </w:rPr>
                            </m:ctrlPr>
                          </m:sSubPr>
                          <m:e>
                            <m:r>
                              <w:rPr>
                                <w:rFonts w:ascii="Cambria Math"/>
                              </w:rPr>
                              <m:t>d</m:t>
                            </m:r>
                          </m:e>
                          <m:sub>
                            <m:r>
                              <w:rPr>
                                <w:rFonts w:ascii="Cambria Math"/>
                              </w:rPr>
                              <m:t>1</m:t>
                            </m:r>
                          </m:sub>
                        </m:sSub>
                        <m:sSup>
                          <m:sSupPr>
                            <m:ctrlPr>
                              <w:rPr>
                                <w:rFonts w:ascii="Cambria Math" w:hAnsi="Cambria Math"/>
                                <w:i/>
                              </w:rPr>
                            </m:ctrlPr>
                          </m:sSupPr>
                          <m:e>
                            <m:r>
                              <w:rPr>
                                <w:rFonts w:ascii="Cambria Math"/>
                              </w:rPr>
                              <m:t>ε</m:t>
                            </m:r>
                            <m:ctrlPr>
                              <w:rPr>
                                <w:rFonts w:ascii="Cambria Math" w:hAnsi="Cambria Math" w:cs="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e</m:t>
                            </m:r>
                          </m:e>
                          <m:sub>
                            <m:r>
                              <w:rPr>
                                <w:rFonts w:ascii="Cambria Math"/>
                              </w:rPr>
                              <m:t>1</m:t>
                            </m:r>
                          </m:sub>
                        </m:sSub>
                        <m:r>
                          <w:rPr>
                            <w:rFonts w:ascii="Cambria Math"/>
                          </w:rPr>
                          <m:t>ε,</m:t>
                        </m:r>
                      </m:e>
                      <m:e>
                        <m:sSub>
                          <m:sSubPr>
                            <m:ctrlPr>
                              <w:rPr>
                                <w:rFonts w:ascii="Cambria Math" w:hAnsi="Cambria Math"/>
                                <w:i/>
                              </w:rPr>
                            </m:ctrlPr>
                          </m:sSubPr>
                          <m:e>
                            <m:r>
                              <w:rPr>
                                <w:rFonts w:ascii="Cambria Math"/>
                              </w:rPr>
                              <m:t>a</m:t>
                            </m:r>
                          </m:e>
                          <m:sub>
                            <m:r>
                              <w:rPr>
                                <w:rFonts w:ascii="Cambria Math"/>
                              </w:rPr>
                              <m:t>2</m:t>
                            </m:r>
                          </m:sub>
                        </m:sSub>
                        <m:func>
                          <m:funcPr>
                            <m:ctrlPr>
                              <w:rPr>
                                <w:rFonts w:ascii="Cambria Math" w:hAnsi="Cambria Math" w:cs="Cambria Math"/>
                              </w:rPr>
                            </m:ctrlPr>
                          </m:funcPr>
                          <m:fName>
                            <m:r>
                              <m:rPr>
                                <m:sty m:val="p"/>
                              </m:rPr>
                              <w:rPr>
                                <w:rFonts w:asci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b</m:t>
                                    </m:r>
                                  </m:e>
                                  <m:sub>
                                    <m:r>
                                      <w:rPr>
                                        <w:rFonts w:ascii="Cambria Math"/>
                                      </w:rPr>
                                      <m:t>2</m:t>
                                    </m:r>
                                  </m:sub>
                                </m:sSub>
                                <m:r>
                                  <w:rPr>
                                    <w:rFonts w:ascii="Cambria Math"/>
                                  </w:rPr>
                                  <m:t>ε+</m:t>
                                </m:r>
                                <m:sSub>
                                  <m:sSubPr>
                                    <m:ctrlPr>
                                      <w:rPr>
                                        <w:rFonts w:ascii="Cambria Math" w:hAnsi="Cambria Math"/>
                                        <w:i/>
                                      </w:rPr>
                                    </m:ctrlPr>
                                  </m:sSubPr>
                                  <m:e>
                                    <m:r>
                                      <w:rPr>
                                        <w:rFonts w:ascii="Cambria Math"/>
                                      </w:rPr>
                                      <m:t>c</m:t>
                                    </m:r>
                                  </m:e>
                                  <m:sub>
                                    <m:r>
                                      <w:rPr>
                                        <w:rFonts w:ascii="Cambria Math"/>
                                      </w:rPr>
                                      <m:t>2</m:t>
                                    </m:r>
                                  </m:sub>
                                </m:sSub>
                              </m:e>
                            </m:d>
                          </m:e>
                        </m:func>
                        <m:sSup>
                          <m:sSupPr>
                            <m:ctrlPr>
                              <w:rPr>
                                <w:rFonts w:ascii="Cambria Math" w:hAnsi="Cambria Math"/>
                                <w:i/>
                              </w:rPr>
                            </m:ctrlPr>
                          </m:sSupPr>
                          <m:e>
                            <m:r>
                              <w:rPr>
                                <w:rFonts w:ascii="Cambria Math"/>
                              </w:rPr>
                              <m:t>e</m:t>
                            </m:r>
                          </m:e>
                          <m:sup>
                            <m:r>
                              <w:rPr>
                                <w:rFonts w:ascii="Cambria Math"/>
                              </w:rPr>
                              <m:t>-</m:t>
                            </m:r>
                            <m:sSub>
                              <m:sSubPr>
                                <m:ctrlPr>
                                  <w:rPr>
                                    <w:rFonts w:ascii="Cambria Math" w:hAnsi="Cambria Math"/>
                                    <w:i/>
                                  </w:rPr>
                                </m:ctrlPr>
                              </m:sSubPr>
                              <m:e>
                                <m:r>
                                  <w:rPr>
                                    <w:rFonts w:ascii="Cambria Math"/>
                                  </w:rPr>
                                  <m:t>d</m:t>
                                </m:r>
                              </m:e>
                              <m:sub>
                                <m:r>
                                  <w:rPr>
                                    <w:rFonts w:ascii="Cambria Math"/>
                                  </w:rPr>
                                  <m:t>2</m:t>
                                </m:r>
                              </m:sub>
                            </m:sSub>
                            <m:r>
                              <w:rPr>
                                <w:rFonts w:ascii="Cambria Math"/>
                              </w:rPr>
                              <m:t>ε</m:t>
                            </m:r>
                          </m:sup>
                        </m:sSup>
                        <m:r>
                          <w:rPr>
                            <w:rFonts w:ascii="Cambria Math"/>
                          </w:rPr>
                          <m:t>+</m:t>
                        </m:r>
                        <m:sSub>
                          <m:sSubPr>
                            <m:ctrlPr>
                              <w:rPr>
                                <w:rFonts w:ascii="Cambria Math" w:hAnsi="Cambria Math"/>
                                <w:i/>
                              </w:rPr>
                            </m:ctrlPr>
                          </m:sSubPr>
                          <m:e>
                            <m:r>
                              <w:rPr>
                                <w:rFonts w:ascii="Cambria Math"/>
                              </w:rPr>
                              <m:t>e</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cs="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f</m:t>
                            </m:r>
                          </m:e>
                          <m:sub>
                            <m:r>
                              <w:rPr>
                                <w:rFonts w:ascii="Cambria Math"/>
                              </w:rPr>
                              <m:t>2</m:t>
                            </m:r>
                          </m:sub>
                        </m:sSub>
                        <m:r>
                          <w:rPr>
                            <w:rFonts w:ascii="Cambria Math"/>
                          </w:rPr>
                          <m:t>ε+</m:t>
                        </m:r>
                        <m:sSub>
                          <m:sSubPr>
                            <m:ctrlPr>
                              <w:rPr>
                                <w:rFonts w:ascii="Cambria Math" w:hAnsi="Cambria Math"/>
                                <w:i/>
                              </w:rPr>
                            </m:ctrlPr>
                          </m:sSubPr>
                          <m:e>
                            <m:r>
                              <w:rPr>
                                <w:rFonts w:ascii="Cambria Math"/>
                              </w:rPr>
                              <m:t>g</m:t>
                            </m:r>
                          </m:e>
                          <m:sub>
                            <m:r>
                              <w:rPr>
                                <w:rFonts w:ascii="Cambria Math"/>
                              </w:rPr>
                              <m:t>2</m:t>
                            </m:r>
                          </m:sub>
                        </m:sSub>
                        <m:r>
                          <w:rPr>
                            <w:rFonts w:ascii="Cambria Math"/>
                          </w:rPr>
                          <m:t>##,  ### #</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3</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3</m:t>
                            </m:r>
                          </m:sub>
                        </m:sSub>
                        <m:r>
                          <w:rPr>
                            <w:rFonts w:ascii="Cambria Math"/>
                          </w:rPr>
                          <m:t>#</m:t>
                        </m:r>
                      </m:e>
                    </m:eqArr>
                  </m:e>
                </m:d>
              </m:oMath>
            </m:oMathPara>
          </w:p>
        </w:tc>
        <w:tc>
          <w:tcPr>
            <w:tcW w:w="2267" w:type="dxa"/>
          </w:tcPr>
          <w:p w14:paraId="03E55EAF" w14:textId="77777777" w:rsidR="00B120B1" w:rsidRPr="00DF65B0" w:rsidRDefault="00B120B1" w:rsidP="00651E7B">
            <w:pPr>
              <w:rPr>
                <w:iCs/>
              </w:rPr>
            </w:pPr>
            <m:oMathPara>
              <m:oMathParaPr>
                <m:jc m:val="left"/>
              </m:oMathParaPr>
              <m:oMath>
                <m:r>
                  <w:rPr>
                    <w:rFonts w:ascii="Cambria Math"/>
                  </w:rPr>
                  <m:t>ε &lt; 0.002</m:t>
                </m:r>
              </m:oMath>
            </m:oMathPara>
          </w:p>
          <w:p w14:paraId="116E0D95" w14:textId="77777777" w:rsidR="00B120B1" w:rsidRPr="00DF65B0" w:rsidRDefault="00B120B1" w:rsidP="00651E7B">
            <w:pPr>
              <w:rPr>
                <w:iCs/>
              </w:rPr>
            </w:pPr>
            <m:oMathPara>
              <m:oMathParaPr>
                <m:jc m:val="left"/>
              </m:oMathParaPr>
              <m:oMath>
                <m:r>
                  <w:rPr>
                    <w:rFonts w:ascii="Cambria Math"/>
                  </w:rPr>
                  <m:t>0.002 &lt; ε &lt; 0.04</m:t>
                </m:r>
              </m:oMath>
            </m:oMathPara>
          </w:p>
          <w:p w14:paraId="460BD4D6" w14:textId="77777777" w:rsidR="00B120B1" w:rsidRPr="00DF65B0" w:rsidRDefault="00B120B1" w:rsidP="00651E7B">
            <w:pPr>
              <w:rPr>
                <w:iCs/>
              </w:rPr>
            </w:pPr>
            <m:oMathPara>
              <m:oMathParaPr>
                <m:jc m:val="left"/>
              </m:oMathParaPr>
              <m:oMath>
                <m:r>
                  <w:rPr>
                    <w:rFonts w:ascii="Cambria Math"/>
                  </w:rPr>
                  <m:t>ε &gt; 0.04</m:t>
                </m:r>
              </m:oMath>
            </m:oMathPara>
          </w:p>
        </w:tc>
        <w:tc>
          <w:tcPr>
            <w:tcW w:w="857" w:type="dxa"/>
            <w:vAlign w:val="center"/>
          </w:tcPr>
          <w:p w14:paraId="4EF0E910" w14:textId="7FCCC094" w:rsidR="00B120B1" w:rsidRPr="003F74AA" w:rsidRDefault="00B120B1" w:rsidP="00651E7B">
            <w:pPr>
              <w:pStyle w:val="Caption"/>
              <w:keepNext/>
              <w:spacing w:line="360" w:lineRule="auto"/>
              <w:jc w:val="center"/>
              <w:rPr>
                <w:b w:val="0"/>
                <w:bCs/>
              </w:rPr>
            </w:pPr>
            <w:bookmarkStart w:id="68" w:name="_Ref185026216"/>
            <w:r w:rsidRPr="003F74AA">
              <w:rPr>
                <w:b w:val="0"/>
                <w:bCs/>
              </w:rPr>
              <w:t>(</w:t>
            </w:r>
            <w:r>
              <w:rPr>
                <w:b w:val="0"/>
                <w:bCs/>
              </w:rPr>
              <w:fldChar w:fldCharType="begin"/>
            </w:r>
            <w:r>
              <w:rPr>
                <w:b w:val="0"/>
                <w:bCs/>
              </w:rPr>
              <w:instrText xml:space="preserve"> STYLEREF 1 \s </w:instrText>
            </w:r>
            <w:r>
              <w:rPr>
                <w:b w:val="0"/>
                <w:bCs/>
              </w:rPr>
              <w:fldChar w:fldCharType="separate"/>
            </w:r>
            <w:r w:rsidR="00532ED6">
              <w:rPr>
                <w:b w:val="0"/>
                <w:bCs/>
                <w:noProof/>
              </w:rPr>
              <w:t>3</w:t>
            </w:r>
            <w:r>
              <w:rPr>
                <w:b w:val="0"/>
                <w:bCs/>
              </w:rPr>
              <w:fldChar w:fldCharType="end"/>
            </w:r>
            <w:r>
              <w:rPr>
                <w:b w:val="0"/>
                <w:bCs/>
              </w:rPr>
              <w:noBreakHyphen/>
            </w:r>
            <w:r>
              <w:rPr>
                <w:b w:val="0"/>
                <w:bCs/>
              </w:rPr>
              <w:fldChar w:fldCharType="begin"/>
            </w:r>
            <w:r>
              <w:rPr>
                <w:b w:val="0"/>
                <w:bCs/>
              </w:rPr>
              <w:instrText xml:space="preserve"> SEQ Equation \* ARABIC \s 1 </w:instrText>
            </w:r>
            <w:r>
              <w:rPr>
                <w:b w:val="0"/>
                <w:bCs/>
              </w:rPr>
              <w:fldChar w:fldCharType="separate"/>
            </w:r>
            <w:r w:rsidR="00532ED6">
              <w:rPr>
                <w:b w:val="0"/>
                <w:bCs/>
                <w:noProof/>
              </w:rPr>
              <w:t>9</w:t>
            </w:r>
            <w:r>
              <w:rPr>
                <w:b w:val="0"/>
                <w:bCs/>
              </w:rPr>
              <w:fldChar w:fldCharType="end"/>
            </w:r>
            <w:r w:rsidRPr="003F74AA">
              <w:rPr>
                <w:b w:val="0"/>
                <w:bCs/>
              </w:rPr>
              <w:t>)</w:t>
            </w:r>
            <w:bookmarkEnd w:id="68"/>
          </w:p>
        </w:tc>
      </w:tr>
      <w:tr w:rsidR="00B120B1" w14:paraId="045F3070" w14:textId="77777777" w:rsidTr="00FF3028">
        <w:tc>
          <w:tcPr>
            <w:tcW w:w="9048" w:type="dxa"/>
            <w:gridSpan w:val="3"/>
            <w:vAlign w:val="center"/>
          </w:tcPr>
          <w:p w14:paraId="611EAD5F" w14:textId="77777777" w:rsidR="00B120B1" w:rsidRDefault="00B120B1" w:rsidP="00651E7B">
            <w:pPr>
              <w:pStyle w:val="ListParagraph"/>
              <w:numPr>
                <w:ilvl w:val="0"/>
                <w:numId w:val="18"/>
              </w:numPr>
              <w:spacing w:line="276" w:lineRule="auto"/>
            </w:pPr>
            <w:r>
              <w:t>Low strain: The e</w:t>
            </w:r>
            <w:r w:rsidRPr="00EF19E3">
              <w:t xml:space="preserve">xponential term </w:t>
            </w:r>
            <m:oMath>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w:rPr>
                      <w:rFonts w:ascii="Cambria Math"/>
                    </w:rPr>
                    <m:t>ε</m:t>
                  </m:r>
                </m:sup>
              </m:sSup>
            </m:oMath>
            <w:r w:rsidRPr="00EF19E3">
              <w:t>captures rapid changes in stress associated with elastic deformation.</w:t>
            </w:r>
            <w:r>
              <w:t xml:space="preserve"> </w:t>
            </w:r>
            <w:r w:rsidRPr="003F4217">
              <w:t>Polynomial terms refine the curve to account for small variations in stress at very low strains.</w:t>
            </w:r>
          </w:p>
          <w:p w14:paraId="70EE0FDE" w14:textId="77777777" w:rsidR="00B120B1" w:rsidRDefault="00B120B1" w:rsidP="00651E7B">
            <w:pPr>
              <w:pStyle w:val="ListParagraph"/>
              <w:numPr>
                <w:ilvl w:val="0"/>
                <w:numId w:val="18"/>
              </w:numPr>
              <w:spacing w:line="276" w:lineRule="auto"/>
            </w:pPr>
            <w:r>
              <w:t>Intermediate strain:</w:t>
            </w:r>
            <w:r w:rsidRPr="00684674">
              <w:rPr>
                <w:rFonts w:ascii="Arial" w:eastAsia="SimSun" w:hAnsi="Arial" w:cs="Times New Roman"/>
                <w:kern w:val="0"/>
                <w:lang w:eastAsia="de-DE"/>
                <w14:ligatures w14:val="none"/>
              </w:rPr>
              <w:t xml:space="preserve"> </w:t>
            </w:r>
            <w:r w:rsidRPr="00684674">
              <w:t>The damped sinusoidal term describes oscillatory stress behavior due to microstructural changes during elastic-plastic transition.</w:t>
            </w:r>
          </w:p>
          <w:p w14:paraId="77E3A93D" w14:textId="77777777" w:rsidR="00B120B1" w:rsidRDefault="00B120B1" w:rsidP="00651E7B">
            <w:pPr>
              <w:pStyle w:val="ListParagraph"/>
              <w:numPr>
                <w:ilvl w:val="0"/>
                <w:numId w:val="18"/>
              </w:numPr>
              <w:spacing w:line="276" w:lineRule="auto"/>
            </w:pPr>
            <w:r>
              <w:t>High strain:</w:t>
            </w:r>
            <w:r w:rsidRPr="00BE4716">
              <w:rPr>
                <w:rFonts w:ascii="Arial" w:eastAsia="SimSun" w:hAnsi="Arial" w:cs="Times New Roman"/>
                <w:kern w:val="0"/>
                <w:lang w:eastAsia="de-DE"/>
                <w14:ligatures w14:val="none"/>
              </w:rPr>
              <w:t xml:space="preserve"> </w:t>
            </w:r>
            <w:r w:rsidRPr="00BE4716">
              <w:t>Exponential growth represents work hardening in the plastic regime, where stress increases steadily.</w:t>
            </w:r>
          </w:p>
          <w:p w14:paraId="73E07115" w14:textId="77777777" w:rsidR="00651E7B" w:rsidRPr="00780B4A" w:rsidRDefault="00651E7B" w:rsidP="00651E7B">
            <w:pPr>
              <w:pStyle w:val="ListParagraph"/>
              <w:spacing w:line="360" w:lineRule="auto"/>
            </w:pPr>
          </w:p>
        </w:tc>
      </w:tr>
      <w:tr w:rsidR="00B120B1" w:rsidRPr="00837D9E" w14:paraId="7CE34D15" w14:textId="77777777" w:rsidTr="000850D6">
        <w:tc>
          <w:tcPr>
            <w:tcW w:w="5924" w:type="dxa"/>
          </w:tcPr>
          <w:p w14:paraId="52D1EB43" w14:textId="77777777" w:rsidR="00B120B1" w:rsidRPr="00496BD8" w:rsidRDefault="00000000" w:rsidP="00651E7B">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ctrlPr>
                              <w:rPr>
                                <w:rFonts w:ascii="Cambria Math" w:hAnsi="Cambria Math"/>
                              </w:rPr>
                            </m:ctrlPr>
                          </m:e>
                          <m:sub>
                            <m:r>
                              <w:rPr>
                                <w:rFonts w:ascii="Cambria Math"/>
                              </w:rPr>
                              <m:t>1</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1</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1</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1</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m:t>
                        </m:r>
                      </m:e>
                      <m:e>
                        <m:sSub>
                          <m:sSubPr>
                            <m:ctrlPr>
                              <w:rPr>
                                <w:rFonts w:ascii="Cambria Math" w:hAnsi="Cambria Math"/>
                                <w:i/>
                              </w:rPr>
                            </m:ctrlPr>
                          </m:sSubPr>
                          <m:e>
                            <m:r>
                              <w:rPr>
                                <w:rFonts w:ascii="Cambria Math"/>
                              </w:rPr>
                              <m:t>a</m:t>
                            </m:r>
                            <m:ctrlPr>
                              <w:rPr>
                                <w:rFonts w:ascii="Cambria Math" w:hAnsi="Cambria Math"/>
                              </w:rPr>
                            </m:ctrlPr>
                          </m:e>
                          <m:sub>
                            <m:r>
                              <w:rPr>
                                <w:rFonts w:ascii="Cambria Math"/>
                              </w:rPr>
                              <m:t>2</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2</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2</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m:t>
                        </m:r>
                      </m:e>
                      <m:e>
                        <m:sSub>
                          <m:sSubPr>
                            <m:ctrlPr>
                              <w:rPr>
                                <w:rFonts w:ascii="Cambria Math" w:hAnsi="Cambria Math"/>
                                <w:i/>
                              </w:rPr>
                            </m:ctrlPr>
                          </m:sSubPr>
                          <m:e>
                            <m:r>
                              <w:rPr>
                                <w:rFonts w:ascii="Cambria Math"/>
                              </w:rPr>
                              <m:t>a</m:t>
                            </m:r>
                            <m:ctrlPr>
                              <w:rPr>
                                <w:rFonts w:ascii="Cambria Math" w:hAnsi="Cambria Math"/>
                              </w:rPr>
                            </m:ctrlPr>
                          </m:e>
                          <m:sub>
                            <m:r>
                              <w:rPr>
                                <w:rFonts w:ascii="Cambria Math"/>
                              </w:rPr>
                              <m:t>3</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3</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3</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3</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 xml:space="preserve">  ##</m:t>
                        </m:r>
                      </m:e>
                    </m:eqArr>
                  </m:e>
                </m:d>
              </m:oMath>
            </m:oMathPara>
          </w:p>
        </w:tc>
        <w:tc>
          <w:tcPr>
            <w:tcW w:w="2267" w:type="dxa"/>
          </w:tcPr>
          <w:p w14:paraId="5A3B5A7B" w14:textId="77777777" w:rsidR="00B120B1" w:rsidRPr="00DF65B0" w:rsidRDefault="00B120B1" w:rsidP="00651E7B">
            <w:pPr>
              <w:rPr>
                <w:iCs/>
              </w:rPr>
            </w:pPr>
            <m:oMathPara>
              <m:oMathParaPr>
                <m:jc m:val="left"/>
              </m:oMathParaPr>
              <m:oMath>
                <m:r>
                  <w:rPr>
                    <w:rFonts w:ascii="Cambria Math"/>
                  </w:rPr>
                  <m:t>ε &lt; 0.002</m:t>
                </m:r>
              </m:oMath>
            </m:oMathPara>
          </w:p>
          <w:p w14:paraId="320B052A" w14:textId="77777777" w:rsidR="00B120B1" w:rsidRPr="00DF65B0" w:rsidRDefault="00B120B1" w:rsidP="00651E7B">
            <w:pPr>
              <w:rPr>
                <w:iCs/>
              </w:rPr>
            </w:pPr>
            <m:oMathPara>
              <m:oMathParaPr>
                <m:jc m:val="left"/>
              </m:oMathParaPr>
              <m:oMath>
                <m:r>
                  <w:rPr>
                    <w:rFonts w:ascii="Cambria Math"/>
                  </w:rPr>
                  <m:t>0.002 &lt; ε &lt; 0.04</m:t>
                </m:r>
              </m:oMath>
            </m:oMathPara>
          </w:p>
          <w:p w14:paraId="6BD1E5FC" w14:textId="77777777" w:rsidR="00B120B1" w:rsidRPr="00DF65B0" w:rsidRDefault="00B120B1" w:rsidP="00651E7B">
            <m:oMathPara>
              <m:oMathParaPr>
                <m:jc m:val="left"/>
              </m:oMathParaPr>
              <m:oMath>
                <m:r>
                  <w:rPr>
                    <w:rFonts w:ascii="Cambria Math"/>
                  </w:rPr>
                  <m:t>ε &gt; 0.04</m:t>
                </m:r>
              </m:oMath>
            </m:oMathPara>
          </w:p>
        </w:tc>
        <w:tc>
          <w:tcPr>
            <w:tcW w:w="857" w:type="dxa"/>
            <w:vAlign w:val="center"/>
          </w:tcPr>
          <w:p w14:paraId="6E70EA8E" w14:textId="07A56F40" w:rsidR="00B120B1" w:rsidRPr="00837D9E" w:rsidRDefault="00B120B1" w:rsidP="00651E7B">
            <w:pPr>
              <w:jc w:val="center"/>
            </w:pPr>
            <w:bookmarkStart w:id="69" w:name="_Ref185026218"/>
            <w:r>
              <w:t>(</w:t>
            </w:r>
            <w:r>
              <w:fldChar w:fldCharType="begin"/>
            </w:r>
            <w:r>
              <w:instrText xml:space="preserve"> STYLEREF 1 \s </w:instrText>
            </w:r>
            <w:r>
              <w:fldChar w:fldCharType="separate"/>
            </w:r>
            <w:r w:rsidR="00532ED6">
              <w:rPr>
                <w:noProof/>
              </w:rPr>
              <w:t>3</w:t>
            </w:r>
            <w:r>
              <w:fldChar w:fldCharType="end"/>
            </w:r>
            <w:r>
              <w:noBreakHyphen/>
            </w:r>
            <w:r>
              <w:fldChar w:fldCharType="begin"/>
            </w:r>
            <w:r>
              <w:instrText xml:space="preserve"> SEQ Equation \* ARABIC \s 1 </w:instrText>
            </w:r>
            <w:r>
              <w:fldChar w:fldCharType="separate"/>
            </w:r>
            <w:r w:rsidR="00532ED6">
              <w:rPr>
                <w:noProof/>
              </w:rPr>
              <w:t>10</w:t>
            </w:r>
            <w:r>
              <w:fldChar w:fldCharType="end"/>
            </w:r>
            <w:r>
              <w:t>)</w:t>
            </w:r>
            <w:bookmarkEnd w:id="69"/>
          </w:p>
        </w:tc>
      </w:tr>
      <w:tr w:rsidR="00B120B1" w:rsidRPr="00837D9E" w14:paraId="52C44477" w14:textId="77777777" w:rsidTr="000850D6">
        <w:tc>
          <w:tcPr>
            <w:tcW w:w="9048" w:type="dxa"/>
            <w:gridSpan w:val="3"/>
          </w:tcPr>
          <w:p w14:paraId="37111671" w14:textId="77777777" w:rsidR="00B120B1" w:rsidRDefault="00B120B1" w:rsidP="00651E7B">
            <w:pPr>
              <w:pStyle w:val="ListParagraph"/>
              <w:numPr>
                <w:ilvl w:val="0"/>
                <w:numId w:val="18"/>
              </w:numPr>
              <w:spacing w:line="276" w:lineRule="auto"/>
            </w:pPr>
            <w:r>
              <w:t xml:space="preserve">Low strain: </w:t>
            </w:r>
            <w:r w:rsidRPr="00FC6684">
              <w:t xml:space="preserve">Logarithmic term </w:t>
            </w:r>
            <m:oMath>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hAnsi="Cambria Math" w:cs="Cambria Math"/>
                </w:rPr>
                <m:t xml:space="preserve"> </m:t>
              </m:r>
            </m:oMath>
            <w:r w:rsidRPr="00FC6684">
              <w:t>captures rapid stress changes at very small strains</w:t>
            </w:r>
            <w:r>
              <w:t xml:space="preserve">. </w:t>
            </w:r>
            <w:r w:rsidRPr="003B0124">
              <w:t xml:space="preserve">Power-law term </w:t>
            </w:r>
            <m:oMath>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1</m:t>
                      </m:r>
                    </m:sub>
                  </m:sSub>
                </m:sup>
              </m:sSup>
            </m:oMath>
            <w:r w:rsidRPr="003B0124">
              <w:t xml:space="preserve">​ models nonlinear trends, while </w:t>
            </w:r>
            <m:oMath>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hAnsi="Cambria Math"/>
                </w:rPr>
                <m:t xml:space="preserve"> </m:t>
              </m:r>
            </m:oMath>
            <w:r w:rsidRPr="003B0124">
              <w:t>adjusts for diminishing contributions</w:t>
            </w:r>
            <w:r w:rsidRPr="003F4217">
              <w:t>.</w:t>
            </w:r>
          </w:p>
          <w:p w14:paraId="2596B19D" w14:textId="77777777" w:rsidR="00B120B1" w:rsidRDefault="00B120B1" w:rsidP="00651E7B">
            <w:pPr>
              <w:pStyle w:val="ListParagraph"/>
              <w:numPr>
                <w:ilvl w:val="0"/>
                <w:numId w:val="18"/>
              </w:numPr>
              <w:spacing w:line="276" w:lineRule="auto"/>
            </w:pPr>
            <w:r>
              <w:t>Intermediate strain:</w:t>
            </w:r>
            <w:r w:rsidRPr="00574807">
              <w:rPr>
                <w:rFonts w:ascii="Arial" w:eastAsia="SimSun" w:hAnsi="Arial" w:cs="Times New Roman"/>
                <w:kern w:val="0"/>
                <w:lang w:eastAsia="de-DE"/>
                <w14:ligatures w14:val="none"/>
              </w:rPr>
              <w:t xml:space="preserve"> </w:t>
            </w:r>
            <w:r w:rsidRPr="00574807">
              <w:t>Similar terms as above, adjusted for the intermediate strain range to account for material-specific trends during elastic-plastic transition.</w:t>
            </w:r>
          </w:p>
          <w:p w14:paraId="21288F3B" w14:textId="77777777" w:rsidR="00B120B1" w:rsidRDefault="00B120B1" w:rsidP="00651E7B">
            <w:pPr>
              <w:pStyle w:val="ListParagraph"/>
              <w:numPr>
                <w:ilvl w:val="0"/>
                <w:numId w:val="18"/>
              </w:numPr>
              <w:spacing w:line="276" w:lineRule="auto"/>
            </w:pPr>
            <w:r>
              <w:t>High strain:</w:t>
            </w:r>
            <w:r w:rsidRPr="00574807">
              <w:rPr>
                <w:rFonts w:ascii="Arial" w:eastAsia="SimSun" w:hAnsi="Arial" w:cs="Times New Roman"/>
                <w:kern w:val="0"/>
                <w:lang w:eastAsia="de-DE"/>
                <w14:ligatures w14:val="none"/>
              </w:rPr>
              <w:t xml:space="preserve"> </w:t>
            </w:r>
            <w:r w:rsidRPr="006E544A">
              <w:t>Logarithmic and power-law terms dominate, capturing gradual stress increases during plastic deformation.</w:t>
            </w:r>
          </w:p>
          <w:p w14:paraId="2C0B90F1" w14:textId="77777777" w:rsidR="00B120B1" w:rsidRDefault="00B120B1" w:rsidP="00651E7B"/>
        </w:tc>
      </w:tr>
      <w:tr w:rsidR="00B120B1" w:rsidRPr="00837D9E" w14:paraId="41C9FAFD" w14:textId="77777777" w:rsidTr="000850D6">
        <w:tc>
          <w:tcPr>
            <w:tcW w:w="5924" w:type="dxa"/>
          </w:tcPr>
          <w:p w14:paraId="4E837E0B" w14:textId="77777777" w:rsidR="00B120B1" w:rsidRPr="000F6BA4" w:rsidRDefault="00000000" w:rsidP="00651E7B">
            <w:pPr>
              <w:jc w:val="left"/>
            </w:pPr>
            <m:oMath>
              <m:sSub>
                <m:sSubPr>
                  <m:ctrlPr>
                    <w:rPr>
                      <w:rFonts w:ascii="Cambria Math" w:hAnsi="Cambria Math"/>
                      <w:i/>
                    </w:rPr>
                  </m:ctrlPr>
                </m:sSubPr>
                <m:e>
                  <m:r>
                    <w:rPr>
                      <w:rFonts w:ascii="Cambria Math" w:hAnsi="Cambria Math"/>
                    </w:rPr>
                    <m:t>C</m:t>
                  </m:r>
                </m:e>
                <m:sub>
                  <m:r>
                    <w:rPr>
                      <w:rFonts w:ascii="Cambria Math" w:hAnsi="Cambria Math"/>
                    </w:rPr>
                    <m:t>3</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m:rPr>
                              <m:sty m:val="p"/>
                            </m:rPr>
                            <w:rPr>
                              <w:rFonts w:ascii="Cambria Math"/>
                            </w:rPr>
                            <m:t>ε</m:t>
                          </m:r>
                          <m:ctrlPr>
                            <w:rPr>
                              <w:rFonts w:ascii="Cambria Math" w:hAnsi="Cambria Math"/>
                            </w:rPr>
                          </m:ctrlPr>
                        </m:e>
                        <m:sup>
                          <m:r>
                            <w:rPr>
                              <w:rFonts w:ascii="Cambria Math"/>
                            </w:rPr>
                            <m:t>3</m:t>
                          </m:r>
                        </m:sup>
                      </m:sSup>
                      <m:r>
                        <w:rPr>
                          <w:rFonts w:ascii="Cambria Math"/>
                        </w:rPr>
                        <m:t>+</m:t>
                      </m:r>
                      <m:sSub>
                        <m:sSubPr>
                          <m:ctrlPr>
                            <w:rPr>
                              <w:rFonts w:ascii="Cambria Math" w:hAnsi="Cambria Math"/>
                              <w:i/>
                            </w:rPr>
                          </m:ctrlPr>
                        </m:sSubPr>
                        <m:e>
                          <m:r>
                            <w:rPr>
                              <w:rFonts w:ascii="Cambria Math"/>
                            </w:rPr>
                            <m:t>b</m:t>
                          </m:r>
                        </m:e>
                        <m:sub>
                          <m:r>
                            <w:rPr>
                              <w:rFonts w:ascii="Cambria Math"/>
                            </w:rPr>
                            <m:t>1</m:t>
                          </m:r>
                        </m:sub>
                      </m:sSub>
                      <m:sSup>
                        <m:sSupPr>
                          <m:ctrlPr>
                            <w:rPr>
                              <w:rFonts w:ascii="Cambria Math" w:hAnsi="Cambria Math"/>
                              <w:i/>
                            </w:rPr>
                          </m:ctrlPr>
                        </m:sSupPr>
                        <m:e>
                          <m:r>
                            <m:rPr>
                              <m:sty m:val="p"/>
                            </m:rP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c</m:t>
                          </m:r>
                        </m:e>
                        <m:sub>
                          <m:r>
                            <w:rPr>
                              <w:rFonts w:ascii="Cambria Math"/>
                            </w:rPr>
                            <m:t>1</m:t>
                          </m:r>
                        </m:sub>
                      </m:sSub>
                      <m:r>
                        <m:rPr>
                          <m:sty m:val="p"/>
                        </m:rPr>
                        <w:rPr>
                          <w:rFonts w:ascii="Cambria Math"/>
                        </w:rPr>
                        <m:t>ε</m:t>
                      </m:r>
                      <m:r>
                        <w:rPr>
                          <w:rFonts w:ascii="Cambria Math"/>
                        </w:rPr>
                        <m:t>+</m:t>
                      </m:r>
                      <m:sSub>
                        <m:sSubPr>
                          <m:ctrlPr>
                            <w:rPr>
                              <w:rFonts w:ascii="Cambria Math" w:hAnsi="Cambria Math"/>
                              <w:i/>
                            </w:rPr>
                          </m:ctrlPr>
                        </m:sSubPr>
                        <m:e>
                          <m:r>
                            <w:rPr>
                              <w:rFonts w:ascii="Cambria Math"/>
                            </w:rPr>
                            <m:t>d</m:t>
                          </m:r>
                        </m:e>
                        <m:sub>
                          <m:r>
                            <w:rPr>
                              <w:rFonts w:ascii="Cambria Math"/>
                            </w:rPr>
                            <m:t>1</m:t>
                          </m:r>
                        </m:sub>
                      </m:sSub>
                      <m:r>
                        <w:rPr>
                          <w:rFonts w:ascii="Cambria Math"/>
                        </w:rPr>
                        <m:t>,</m:t>
                      </m:r>
                    </m:e>
                    <m:e>
                      <m:sSub>
                        <m:sSubPr>
                          <m:ctrlPr>
                            <w:rPr>
                              <w:rFonts w:ascii="Cambria Math" w:hAnsi="Cambria Math"/>
                              <w:i/>
                            </w:rPr>
                          </m:ctrlPr>
                        </m:sSubPr>
                        <m:e>
                          <m:r>
                            <w:rPr>
                              <w:rFonts w:ascii="Cambria Math"/>
                            </w:rPr>
                            <m:t>a</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3</m:t>
                          </m:r>
                        </m:sup>
                      </m:sSup>
                      <m:r>
                        <w:rPr>
                          <w:rFonts w:ascii="Cambria Math"/>
                        </w:rPr>
                        <m:t>+</m:t>
                      </m:r>
                      <m:sSub>
                        <m:sSubPr>
                          <m:ctrlPr>
                            <w:rPr>
                              <w:rFonts w:ascii="Cambria Math" w:hAnsi="Cambria Math"/>
                              <w:i/>
                            </w:rPr>
                          </m:ctrlPr>
                        </m:sSubPr>
                        <m:e>
                          <m:r>
                            <w:rPr>
                              <w:rFonts w:ascii="Cambria Math"/>
                            </w:rPr>
                            <m:t>b</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c</m:t>
                          </m:r>
                        </m:e>
                        <m:sub>
                          <m:r>
                            <w:rPr>
                              <w:rFonts w:ascii="Cambria Math"/>
                            </w:rPr>
                            <m:t>2</m:t>
                          </m:r>
                        </m:sub>
                      </m:sSub>
                      <m:r>
                        <w:rPr>
                          <w:rFonts w:ascii="Cambria Math"/>
                        </w:rPr>
                        <m:t>ε+</m:t>
                      </m:r>
                      <m:sSub>
                        <m:sSubPr>
                          <m:ctrlPr>
                            <w:rPr>
                              <w:rFonts w:ascii="Cambria Math" w:hAnsi="Cambria Math"/>
                              <w:i/>
                            </w:rPr>
                          </m:ctrlPr>
                        </m:sSubPr>
                        <m:e>
                          <m:r>
                            <w:rPr>
                              <w:rFonts w:ascii="Cambria Math"/>
                            </w:rPr>
                            <m:t>d</m:t>
                          </m:r>
                        </m:e>
                        <m:sub>
                          <m:r>
                            <w:rPr>
                              <w:rFonts w:ascii="Cambria Math"/>
                            </w:rPr>
                            <m:t>2</m:t>
                          </m:r>
                        </m:sub>
                      </m:sSub>
                      <m:r>
                        <w:rPr>
                          <w:rFonts w:ascii="Cambria Math"/>
                        </w:rPr>
                        <m:t>#</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b</m:t>
                          </m:r>
                        </m:e>
                        <m:sub>
                          <m:r>
                            <w:rPr>
                              <w:rFonts w:ascii="Cambria Math"/>
                            </w:rPr>
                            <m:t>3</m:t>
                          </m:r>
                        </m:sub>
                      </m:sSub>
                      <m:r>
                        <w:rPr>
                          <w:rFonts w:ascii="Cambria Math"/>
                        </w:rPr>
                        <m:t>ε+</m:t>
                      </m:r>
                      <m:sSub>
                        <m:sSubPr>
                          <m:ctrlPr>
                            <w:rPr>
                              <w:rFonts w:ascii="Cambria Math" w:hAnsi="Cambria Math"/>
                              <w:i/>
                            </w:rPr>
                          </m:ctrlPr>
                        </m:sSubPr>
                        <m:e>
                          <m:r>
                            <w:rPr>
                              <w:rFonts w:ascii="Cambria Math"/>
                            </w:rPr>
                            <m:t>c</m:t>
                          </m:r>
                        </m:e>
                        <m:sub>
                          <m:r>
                            <w:rPr>
                              <w:rFonts w:ascii="Cambria Math"/>
                            </w:rPr>
                            <m:t>3</m:t>
                          </m:r>
                        </m:sub>
                      </m:sSub>
                      <m:r>
                        <w:rPr>
                          <w:rFonts w:ascii="Cambria Math"/>
                        </w:rPr>
                        <m:t xml:space="preserve">  ##</m:t>
                      </m:r>
                    </m:e>
                  </m:eqArr>
                </m:e>
              </m:d>
            </m:oMath>
            <w:r w:rsidR="00B120B1">
              <w:t>,</w:t>
            </w:r>
          </w:p>
        </w:tc>
        <w:tc>
          <w:tcPr>
            <w:tcW w:w="2267" w:type="dxa"/>
          </w:tcPr>
          <w:p w14:paraId="25874CA8" w14:textId="77777777" w:rsidR="00B120B1" w:rsidRPr="00DF65B0" w:rsidRDefault="00B120B1" w:rsidP="00651E7B">
            <w:pPr>
              <w:rPr>
                <w:iCs/>
              </w:rPr>
            </w:pPr>
            <m:oMathPara>
              <m:oMathParaPr>
                <m:jc m:val="left"/>
              </m:oMathParaPr>
              <m:oMath>
                <m:r>
                  <w:rPr>
                    <w:rFonts w:ascii="Cambria Math"/>
                  </w:rPr>
                  <m:t>ε &lt; 0.002</m:t>
                </m:r>
              </m:oMath>
            </m:oMathPara>
          </w:p>
          <w:p w14:paraId="529488A5" w14:textId="77777777" w:rsidR="00B120B1" w:rsidRPr="00DF65B0" w:rsidRDefault="00B120B1" w:rsidP="00651E7B">
            <w:pPr>
              <w:rPr>
                <w:iCs/>
              </w:rPr>
            </w:pPr>
            <m:oMathPara>
              <m:oMathParaPr>
                <m:jc m:val="left"/>
              </m:oMathParaPr>
              <m:oMath>
                <m:r>
                  <w:rPr>
                    <w:rFonts w:ascii="Cambria Math"/>
                  </w:rPr>
                  <m:t>0.002 &lt; ε &lt; 0.04</m:t>
                </m:r>
              </m:oMath>
            </m:oMathPara>
          </w:p>
          <w:p w14:paraId="274B03F3" w14:textId="77777777" w:rsidR="00B120B1" w:rsidRPr="00DF65B0" w:rsidRDefault="00B120B1" w:rsidP="00651E7B">
            <m:oMathPara>
              <m:oMathParaPr>
                <m:jc m:val="left"/>
              </m:oMathParaPr>
              <m:oMath>
                <m:r>
                  <w:rPr>
                    <w:rFonts w:ascii="Cambria Math"/>
                  </w:rPr>
                  <m:t>ε &gt; 0.04</m:t>
                </m:r>
              </m:oMath>
            </m:oMathPara>
          </w:p>
        </w:tc>
        <w:tc>
          <w:tcPr>
            <w:tcW w:w="857" w:type="dxa"/>
            <w:vAlign w:val="center"/>
          </w:tcPr>
          <w:p w14:paraId="03E34B3C" w14:textId="0F1AEC28" w:rsidR="00B120B1" w:rsidRPr="00837D9E" w:rsidRDefault="00B120B1" w:rsidP="00651E7B">
            <w:pPr>
              <w:jc w:val="center"/>
            </w:pPr>
            <w:bookmarkStart w:id="70" w:name="_Ref185026220"/>
            <w:r>
              <w:t>(</w:t>
            </w:r>
            <w:r>
              <w:fldChar w:fldCharType="begin"/>
            </w:r>
            <w:r>
              <w:instrText xml:space="preserve"> STYLEREF 1 \s </w:instrText>
            </w:r>
            <w:r>
              <w:fldChar w:fldCharType="separate"/>
            </w:r>
            <w:r w:rsidR="00532ED6">
              <w:rPr>
                <w:noProof/>
              </w:rPr>
              <w:t>3</w:t>
            </w:r>
            <w:r>
              <w:fldChar w:fldCharType="end"/>
            </w:r>
            <w:r>
              <w:noBreakHyphen/>
            </w:r>
            <w:r>
              <w:fldChar w:fldCharType="begin"/>
            </w:r>
            <w:r>
              <w:instrText xml:space="preserve"> SEQ Equation \* ARABIC \s 1 </w:instrText>
            </w:r>
            <w:r>
              <w:fldChar w:fldCharType="separate"/>
            </w:r>
            <w:r w:rsidR="00532ED6">
              <w:rPr>
                <w:noProof/>
              </w:rPr>
              <w:t>11</w:t>
            </w:r>
            <w:r>
              <w:fldChar w:fldCharType="end"/>
            </w:r>
            <w:r>
              <w:t>)</w:t>
            </w:r>
            <w:bookmarkEnd w:id="70"/>
          </w:p>
        </w:tc>
      </w:tr>
      <w:tr w:rsidR="00B120B1" w:rsidRPr="00837D9E" w14:paraId="18762D6F" w14:textId="77777777" w:rsidTr="000850D6">
        <w:tc>
          <w:tcPr>
            <w:tcW w:w="9048" w:type="dxa"/>
            <w:gridSpan w:val="3"/>
          </w:tcPr>
          <w:p w14:paraId="7CAE8C9B" w14:textId="77777777" w:rsidR="00B120B1" w:rsidRDefault="00B120B1" w:rsidP="00651E7B">
            <w:pPr>
              <w:pStyle w:val="ListParagraph"/>
              <w:numPr>
                <w:ilvl w:val="0"/>
                <w:numId w:val="18"/>
              </w:numPr>
              <w:spacing w:line="276" w:lineRule="auto"/>
              <w:jc w:val="both"/>
            </w:pPr>
            <w:r>
              <w:lastRenderedPageBreak/>
              <w:t xml:space="preserve">Low strain: </w:t>
            </w:r>
            <w:r w:rsidRPr="006736FE">
              <w:t>Cubic polynomial provides flexibility to fit nonlinear elastic behavior at small strains.</w:t>
            </w:r>
          </w:p>
          <w:p w14:paraId="4F550833" w14:textId="77777777" w:rsidR="00B120B1" w:rsidRDefault="00B120B1" w:rsidP="00651E7B">
            <w:pPr>
              <w:pStyle w:val="ListParagraph"/>
              <w:numPr>
                <w:ilvl w:val="0"/>
                <w:numId w:val="18"/>
              </w:numPr>
              <w:spacing w:line="276" w:lineRule="auto"/>
              <w:jc w:val="both"/>
            </w:pPr>
            <w:r>
              <w:t>Intermediate strain:</w:t>
            </w:r>
            <w:r w:rsidRPr="00574807">
              <w:rPr>
                <w:rFonts w:ascii="Arial" w:eastAsia="SimSun" w:hAnsi="Arial" w:cs="Times New Roman"/>
                <w:kern w:val="0"/>
                <w:lang w:eastAsia="de-DE"/>
                <w14:ligatures w14:val="none"/>
              </w:rPr>
              <w:t xml:space="preserve"> </w:t>
            </w:r>
            <w:r>
              <w:t>Cubic terms continue to describe the nonlinear transition into plastic deformation.</w:t>
            </w:r>
          </w:p>
          <w:p w14:paraId="0C2869F7" w14:textId="77777777" w:rsidR="00B120B1" w:rsidRPr="00BB2123" w:rsidRDefault="00B120B1" w:rsidP="00651E7B">
            <w:pPr>
              <w:pStyle w:val="ListParagraph"/>
              <w:numPr>
                <w:ilvl w:val="0"/>
                <w:numId w:val="18"/>
              </w:numPr>
              <w:spacing w:line="276" w:lineRule="auto"/>
              <w:jc w:val="both"/>
              <w:rPr>
                <w:lang w:val="en-GB"/>
              </w:rPr>
            </w:pPr>
            <w:r>
              <w:t>High strain:</w:t>
            </w:r>
            <w:r w:rsidRPr="00574807">
              <w:rPr>
                <w:rFonts w:ascii="Arial" w:eastAsia="SimSun" w:hAnsi="Arial" w:cs="Times New Roman"/>
                <w:kern w:val="0"/>
                <w:lang w:eastAsia="de-DE"/>
                <w14:ligatures w14:val="none"/>
              </w:rPr>
              <w:t xml:space="preserve"> </w:t>
            </w:r>
            <w:r w:rsidRPr="00BB2123">
              <w:rPr>
                <w:lang w:val="en-GB"/>
              </w:rPr>
              <w:t>Quadratic form is sufficient to model stable stress evolution during plastic deformation.</w:t>
            </w:r>
          </w:p>
          <w:p w14:paraId="0575EF9E" w14:textId="77777777" w:rsidR="00B120B1" w:rsidRDefault="00B120B1" w:rsidP="00651E7B">
            <w:pPr>
              <w:jc w:val="center"/>
            </w:pPr>
          </w:p>
        </w:tc>
      </w:tr>
      <w:tr w:rsidR="00B120B1" w:rsidRPr="00837D9E" w14:paraId="33EB8BD7" w14:textId="77777777" w:rsidTr="000850D6">
        <w:tc>
          <w:tcPr>
            <w:tcW w:w="5924" w:type="dxa"/>
          </w:tcPr>
          <w:p w14:paraId="08B9B52C" w14:textId="77777777" w:rsidR="00B120B1" w:rsidRPr="00FD5231" w:rsidRDefault="00000000" w:rsidP="00651E7B">
            <w:pPr>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4</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m:rPr>
                                <m:sty m:val="p"/>
                              </m:rPr>
                              <w:rPr>
                                <w:rFonts w:ascii="Cambria Math" w:hAnsi="Cambria Math" w:cs="Cambria Math"/>
                              </w:rPr>
                              <m:t>⋅</m:t>
                            </m:r>
                            <m:r>
                              <w:rPr>
                                <w:rFonts w:ascii="Cambria Math"/>
                              </w:rPr>
                              <m:t>ε</m:t>
                            </m:r>
                          </m:sup>
                        </m:sSup>
                        <m:func>
                          <m:funcPr>
                            <m:ctrlPr>
                              <w:rPr>
                                <w:rFonts w:ascii="Cambria Math" w:hAnsi="Cambria Math" w:cs="Cambria Math"/>
                              </w:rPr>
                            </m:ctrlPr>
                          </m:funcPr>
                          <m:fName>
                            <m:r>
                              <m:rPr>
                                <m:sty m:val="p"/>
                              </m:rPr>
                              <w:rPr>
                                <w:rFonts w:asci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c</m:t>
                                    </m:r>
                                  </m:e>
                                  <m:sub>
                                    <m:r>
                                      <w:rPr>
                                        <w:rFonts w:ascii="Cambria Math"/>
                                      </w:rPr>
                                      <m:t>1</m:t>
                                    </m:r>
                                  </m:sub>
                                </m:sSub>
                                <m:r>
                                  <w:rPr>
                                    <w:rFonts w:ascii="Cambria Math"/>
                                  </w:rPr>
                                  <m:t>ε</m:t>
                                </m:r>
                              </m:e>
                            </m:d>
                          </m:e>
                        </m:func>
                        <m:r>
                          <w:rPr>
                            <w:rFonts w:ascii="Cambria Math"/>
                          </w:rPr>
                          <m:t>+</m:t>
                        </m:r>
                        <m:sSub>
                          <m:sSubPr>
                            <m:ctrlPr>
                              <w:rPr>
                                <w:rFonts w:ascii="Cambria Math" w:hAnsi="Cambria Math"/>
                                <w:i/>
                              </w:rPr>
                            </m:ctrlPr>
                          </m:sSubPr>
                          <m:e>
                            <m:r>
                              <w:rPr>
                                <w:rFonts w:ascii="Cambria Math"/>
                              </w:rPr>
                              <m:t>d</m:t>
                            </m:r>
                          </m:e>
                          <m:sub>
                            <m:r>
                              <w:rPr>
                                <w:rFonts w:ascii="Cambria Math"/>
                              </w:rPr>
                              <m:t>1</m:t>
                            </m:r>
                          </m:sub>
                        </m:sSub>
                      </m:e>
                      <m:e>
                        <m:sSub>
                          <m:sSubPr>
                            <m:ctrlPr>
                              <w:rPr>
                                <w:rFonts w:ascii="Cambria Math" w:hAnsi="Cambria Math"/>
                                <w:i/>
                              </w:rPr>
                            </m:ctrlPr>
                          </m:sSubPr>
                          <m:e>
                            <m:r>
                              <w:rPr>
                                <w:rFonts w:ascii="Cambria Math"/>
                              </w:rPr>
                              <m:t>a</m:t>
                            </m:r>
                            <m:ctrlPr>
                              <w:rPr>
                                <w:rFonts w:ascii="Cambria Math" w:hAnsi="Cambria Math"/>
                              </w:rPr>
                            </m:ctrlPr>
                          </m:e>
                          <m:sub>
                            <m:r>
                              <w:rPr>
                                <w:rFonts w:ascii="Cambria Math"/>
                              </w:rPr>
                              <m:t>2</m:t>
                            </m:r>
                          </m:sub>
                        </m:sSub>
                        <m:func>
                          <m:funcPr>
                            <m:ctrlPr>
                              <w:rPr>
                                <w:rFonts w:ascii="Cambria Math" w:hAnsi="Cambria Math" w:cs="Cambria Math"/>
                              </w:rPr>
                            </m:ctrlPr>
                          </m:funcPr>
                          <m:fName>
                            <m:r>
                              <m:rPr>
                                <m:sty m:val="p"/>
                              </m:rPr>
                              <w:rPr>
                                <w:rFonts w:asci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b</m:t>
                                    </m:r>
                                  </m:e>
                                  <m:sub>
                                    <m:r>
                                      <w:rPr>
                                        <w:rFonts w:ascii="Cambria Math"/>
                                      </w:rPr>
                                      <m:t>2</m:t>
                                    </m:r>
                                  </m:sub>
                                </m:sSub>
                                <m:r>
                                  <w:rPr>
                                    <w:rFonts w:ascii="Cambria Math"/>
                                  </w:rPr>
                                  <m:t xml:space="preserve">ε+ </m:t>
                                </m:r>
                                <m:sSub>
                                  <m:sSubPr>
                                    <m:ctrlPr>
                                      <w:rPr>
                                        <w:rFonts w:ascii="Cambria Math" w:hAnsi="Cambria Math"/>
                                        <w:i/>
                                      </w:rPr>
                                    </m:ctrlPr>
                                  </m:sSubPr>
                                  <m:e>
                                    <m:r>
                                      <w:rPr>
                                        <w:rFonts w:ascii="Cambria Math"/>
                                      </w:rPr>
                                      <m:t>c</m:t>
                                    </m:r>
                                  </m:e>
                                  <m:sub>
                                    <m:r>
                                      <w:rPr>
                                        <w:rFonts w:ascii="Cambria Math"/>
                                      </w:rPr>
                                      <m:t>2</m:t>
                                    </m:r>
                                  </m:sub>
                                </m:sSub>
                              </m:e>
                            </m:d>
                          </m:e>
                        </m:func>
                        <m:sSup>
                          <m:sSupPr>
                            <m:ctrlPr>
                              <w:rPr>
                                <w:rFonts w:ascii="Cambria Math" w:hAnsi="Cambria Math"/>
                                <w:i/>
                              </w:rPr>
                            </m:ctrlPr>
                          </m:sSupPr>
                          <m:e>
                            <m:r>
                              <w:rPr>
                                <w:rFonts w:ascii="Cambria Math"/>
                              </w:rPr>
                              <m:t>e</m:t>
                            </m:r>
                          </m:e>
                          <m:sup>
                            <m:d>
                              <m:dPr>
                                <m:begChr m:val="{"/>
                                <m:endChr m:val="}"/>
                                <m:ctrlPr>
                                  <w:rPr>
                                    <w:rFonts w:ascii="Cambria Math" w:hAnsi="Cambria Math"/>
                                    <w:i/>
                                  </w:rPr>
                                </m:ctrlPr>
                              </m:dPr>
                              <m:e>
                                <m:r>
                                  <w:rPr>
                                    <w:rFonts w:ascii="Cambria Math"/>
                                  </w:rPr>
                                  <m:t>-</m:t>
                                </m:r>
                                <m:sSub>
                                  <m:sSubPr>
                                    <m:ctrlPr>
                                      <w:rPr>
                                        <w:rFonts w:ascii="Cambria Math" w:hAnsi="Cambria Math"/>
                                        <w:i/>
                                      </w:rPr>
                                    </m:ctrlPr>
                                  </m:sSubPr>
                                  <m:e>
                                    <m:r>
                                      <w:rPr>
                                        <w:rFonts w:ascii="Cambria Math"/>
                                      </w:rPr>
                                      <m:t>d</m:t>
                                    </m:r>
                                  </m:e>
                                  <m:sub>
                                    <m:r>
                                      <w:rPr>
                                        <w:rFonts w:ascii="Cambria Math"/>
                                      </w:rPr>
                                      <m:t>2</m:t>
                                    </m:r>
                                  </m:sub>
                                </m:sSub>
                                <m:r>
                                  <m:rPr>
                                    <m:sty m:val="p"/>
                                  </m:rPr>
                                  <w:rPr>
                                    <w:rFonts w:ascii="Cambria Math"/>
                                  </w:rPr>
                                  <m:t>ε</m:t>
                                </m:r>
                              </m:e>
                            </m:d>
                          </m:sup>
                        </m:sSup>
                        <m:r>
                          <w:rPr>
                            <w:rFonts w:ascii="Cambria Math"/>
                          </w:rPr>
                          <m:t xml:space="preserve">+ </m:t>
                        </m:r>
                        <m:sSub>
                          <m:sSubPr>
                            <m:ctrlPr>
                              <w:rPr>
                                <w:rFonts w:ascii="Cambria Math" w:hAnsi="Cambria Math"/>
                                <w:i/>
                              </w:rPr>
                            </m:ctrlPr>
                          </m:sSubPr>
                          <m:e>
                            <m:r>
                              <w:rPr>
                                <w:rFonts w:ascii="Cambria Math"/>
                              </w:rPr>
                              <m:t>e</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 xml:space="preserve">+ </m:t>
                        </m:r>
                        <m:sSub>
                          <m:sSubPr>
                            <m:ctrlPr>
                              <w:rPr>
                                <w:rFonts w:ascii="Cambria Math" w:hAnsi="Cambria Math"/>
                                <w:i/>
                              </w:rPr>
                            </m:ctrlPr>
                          </m:sSubPr>
                          <m:e>
                            <m:r>
                              <w:rPr>
                                <w:rFonts w:ascii="Cambria Math"/>
                              </w:rPr>
                              <m:t>f</m:t>
                            </m:r>
                          </m:e>
                          <m:sub>
                            <m:r>
                              <w:rPr>
                                <w:rFonts w:ascii="Cambria Math"/>
                              </w:rPr>
                              <m:t>2</m:t>
                            </m:r>
                          </m:sub>
                        </m:sSub>
                        <m:r>
                          <w:rPr>
                            <w:rFonts w:ascii="Cambria Math"/>
                          </w:rPr>
                          <m:t xml:space="preserve">ε+ </m:t>
                        </m:r>
                        <m:sSub>
                          <m:sSubPr>
                            <m:ctrlPr>
                              <w:rPr>
                                <w:rFonts w:ascii="Cambria Math" w:hAnsi="Cambria Math"/>
                                <w:i/>
                              </w:rPr>
                            </m:ctrlPr>
                          </m:sSubPr>
                          <m:e>
                            <m:r>
                              <w:rPr>
                                <w:rFonts w:ascii="Cambria Math"/>
                              </w:rPr>
                              <m:t>g</m:t>
                            </m:r>
                          </m:e>
                          <m:sub>
                            <m:r>
                              <w:rPr>
                                <w:rFonts w:ascii="Cambria Math"/>
                              </w:rPr>
                              <m:t>2</m:t>
                            </m:r>
                          </m:sub>
                        </m:sSub>
                        <m:r>
                          <w:rPr>
                            <w:rFonts w:ascii="Cambria Math"/>
                          </w:rPr>
                          <m:t>##,  ####</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3</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3</m:t>
                            </m:r>
                          </m:sub>
                        </m:sSub>
                        <m:r>
                          <w:rPr>
                            <w:rFonts w:ascii="Cambria Math"/>
                          </w:rPr>
                          <m:t>##</m:t>
                        </m:r>
                      </m:e>
                    </m:eqArr>
                  </m:e>
                </m:d>
              </m:oMath>
            </m:oMathPara>
          </w:p>
        </w:tc>
        <w:tc>
          <w:tcPr>
            <w:tcW w:w="2267" w:type="dxa"/>
          </w:tcPr>
          <w:p w14:paraId="57681527" w14:textId="77777777" w:rsidR="00B120B1" w:rsidRPr="00DF65B0" w:rsidRDefault="00B120B1" w:rsidP="00651E7B">
            <w:pPr>
              <w:jc w:val="left"/>
              <w:rPr>
                <w:iCs/>
              </w:rPr>
            </w:pPr>
            <m:oMathPara>
              <m:oMathParaPr>
                <m:jc m:val="left"/>
              </m:oMathParaPr>
              <m:oMath>
                <m:r>
                  <w:rPr>
                    <w:rFonts w:ascii="Cambria Math"/>
                  </w:rPr>
                  <m:t>ε &lt; 0.002</m:t>
                </m:r>
              </m:oMath>
            </m:oMathPara>
          </w:p>
          <w:p w14:paraId="4F004D89" w14:textId="77777777" w:rsidR="00B120B1" w:rsidRPr="00DF65B0" w:rsidRDefault="00B120B1" w:rsidP="00651E7B">
            <w:pPr>
              <w:jc w:val="left"/>
              <w:rPr>
                <w:iCs/>
              </w:rPr>
            </w:pPr>
            <m:oMathPara>
              <m:oMathParaPr>
                <m:jc m:val="left"/>
              </m:oMathParaPr>
              <m:oMath>
                <m:r>
                  <w:rPr>
                    <w:rFonts w:ascii="Cambria Math"/>
                  </w:rPr>
                  <m:t>0.002 &lt; ε &lt; 0.04</m:t>
                </m:r>
              </m:oMath>
            </m:oMathPara>
          </w:p>
          <w:p w14:paraId="59AB6ED7" w14:textId="77777777" w:rsidR="00B120B1" w:rsidRPr="00DF65B0" w:rsidRDefault="00B120B1" w:rsidP="00651E7B">
            <w:pPr>
              <w:jc w:val="left"/>
            </w:pPr>
            <m:oMathPara>
              <m:oMathParaPr>
                <m:jc m:val="left"/>
              </m:oMathParaPr>
              <m:oMath>
                <m:r>
                  <w:rPr>
                    <w:rFonts w:ascii="Cambria Math"/>
                  </w:rPr>
                  <m:t>ε &gt; 0.04</m:t>
                </m:r>
              </m:oMath>
            </m:oMathPara>
          </w:p>
        </w:tc>
        <w:tc>
          <w:tcPr>
            <w:tcW w:w="857" w:type="dxa"/>
            <w:vAlign w:val="center"/>
          </w:tcPr>
          <w:p w14:paraId="20C8016E" w14:textId="639BA254" w:rsidR="00B120B1" w:rsidRPr="00776391" w:rsidRDefault="00B120B1" w:rsidP="00651E7B">
            <w:pPr>
              <w:pStyle w:val="Caption"/>
              <w:spacing w:line="360" w:lineRule="auto"/>
              <w:jc w:val="center"/>
              <w:rPr>
                <w:b w:val="0"/>
              </w:rPr>
            </w:pPr>
            <w:bookmarkStart w:id="71" w:name="_Ref185026222"/>
            <w:r w:rsidRPr="00776391">
              <w:rPr>
                <w:b w:val="0"/>
                <w:bCs/>
              </w:rPr>
              <w:t>(</w:t>
            </w:r>
            <w:r>
              <w:rPr>
                <w:b w:val="0"/>
                <w:bCs/>
              </w:rPr>
              <w:fldChar w:fldCharType="begin"/>
            </w:r>
            <w:r>
              <w:rPr>
                <w:b w:val="0"/>
                <w:bCs/>
              </w:rPr>
              <w:instrText xml:space="preserve"> STYLEREF 1 \s </w:instrText>
            </w:r>
            <w:r>
              <w:rPr>
                <w:b w:val="0"/>
                <w:bCs/>
              </w:rPr>
              <w:fldChar w:fldCharType="separate"/>
            </w:r>
            <w:r w:rsidR="00532ED6">
              <w:rPr>
                <w:b w:val="0"/>
                <w:bCs/>
                <w:noProof/>
              </w:rPr>
              <w:t>3</w:t>
            </w:r>
            <w:r>
              <w:rPr>
                <w:b w:val="0"/>
                <w:bCs/>
              </w:rPr>
              <w:fldChar w:fldCharType="end"/>
            </w:r>
            <w:r>
              <w:rPr>
                <w:b w:val="0"/>
                <w:bCs/>
              </w:rPr>
              <w:noBreakHyphen/>
            </w:r>
            <w:r>
              <w:rPr>
                <w:b w:val="0"/>
                <w:bCs/>
              </w:rPr>
              <w:fldChar w:fldCharType="begin"/>
            </w:r>
            <w:r>
              <w:rPr>
                <w:b w:val="0"/>
                <w:bCs/>
              </w:rPr>
              <w:instrText xml:space="preserve"> SEQ Equation \* ARABIC \s 1 </w:instrText>
            </w:r>
            <w:r>
              <w:rPr>
                <w:b w:val="0"/>
                <w:bCs/>
              </w:rPr>
              <w:fldChar w:fldCharType="separate"/>
            </w:r>
            <w:r w:rsidR="00532ED6">
              <w:rPr>
                <w:b w:val="0"/>
                <w:bCs/>
                <w:noProof/>
              </w:rPr>
              <w:t>12</w:t>
            </w:r>
            <w:r>
              <w:rPr>
                <w:b w:val="0"/>
                <w:bCs/>
              </w:rPr>
              <w:fldChar w:fldCharType="end"/>
            </w:r>
            <w:r w:rsidRPr="00776391">
              <w:rPr>
                <w:b w:val="0"/>
                <w:bCs/>
              </w:rPr>
              <w:t>)</w:t>
            </w:r>
            <w:bookmarkEnd w:id="71"/>
          </w:p>
        </w:tc>
      </w:tr>
      <w:tr w:rsidR="00B120B1" w:rsidRPr="00837D9E" w14:paraId="78C38B54" w14:textId="77777777" w:rsidTr="00FF3028">
        <w:tc>
          <w:tcPr>
            <w:tcW w:w="9048" w:type="dxa"/>
            <w:gridSpan w:val="3"/>
          </w:tcPr>
          <w:p w14:paraId="6E607764" w14:textId="77777777" w:rsidR="00B120B1" w:rsidRDefault="00B120B1" w:rsidP="00651E7B">
            <w:pPr>
              <w:pStyle w:val="ListParagraph"/>
              <w:numPr>
                <w:ilvl w:val="0"/>
                <w:numId w:val="18"/>
              </w:numPr>
              <w:spacing w:line="276" w:lineRule="auto"/>
              <w:jc w:val="both"/>
            </w:pPr>
            <w:r>
              <w:t xml:space="preserve">Low strain: </w:t>
            </w:r>
            <w:r w:rsidRPr="00FA65EB">
              <w:t>The exponential term captures rapid stress changes, while the cosine term accounts for potential oscillations in stress at very low strains</w:t>
            </w:r>
            <w:r w:rsidRPr="006736FE">
              <w:t>.</w:t>
            </w:r>
          </w:p>
          <w:p w14:paraId="05D131B1" w14:textId="77777777" w:rsidR="00B120B1" w:rsidRPr="009E2DE6" w:rsidRDefault="00B120B1" w:rsidP="00651E7B">
            <w:pPr>
              <w:pStyle w:val="ListParagraph"/>
              <w:numPr>
                <w:ilvl w:val="0"/>
                <w:numId w:val="18"/>
              </w:numPr>
              <w:spacing w:line="276" w:lineRule="auto"/>
              <w:jc w:val="both"/>
              <w:rPr>
                <w:lang w:val="en-GB"/>
              </w:rPr>
            </w:pPr>
            <w:r>
              <w:t>Intermediate strain:</w:t>
            </w:r>
            <w:r w:rsidRPr="009E2DE6">
              <w:rPr>
                <w:rFonts w:ascii="Arial" w:eastAsia="SimSun" w:hAnsi="Arial" w:cs="Times New Roman"/>
                <w:kern w:val="0"/>
                <w:lang w:eastAsia="de-DE"/>
                <w14:ligatures w14:val="none"/>
              </w:rPr>
              <w:t xml:space="preserve"> </w:t>
            </w:r>
            <w:r w:rsidRPr="009E2DE6">
              <w:t>The damped sinusoidal term describes microstructural effects, with polynomial terms handling broader trends.</w:t>
            </w:r>
          </w:p>
          <w:p w14:paraId="5A1F2B0E" w14:textId="7F4B1BEB" w:rsidR="00B120B1" w:rsidRPr="00B120B1" w:rsidRDefault="00B120B1" w:rsidP="00651E7B">
            <w:pPr>
              <w:pStyle w:val="ListParagraph"/>
              <w:numPr>
                <w:ilvl w:val="0"/>
                <w:numId w:val="18"/>
              </w:numPr>
              <w:spacing w:line="276" w:lineRule="auto"/>
              <w:jc w:val="both"/>
              <w:rPr>
                <w:lang w:val="en-GB"/>
              </w:rPr>
            </w:pPr>
            <w:r>
              <w:t>High strain:</w:t>
            </w:r>
            <w:r w:rsidRPr="009E2DE6">
              <w:rPr>
                <w:rFonts w:ascii="Arial" w:eastAsia="SimSun" w:hAnsi="Arial" w:cs="Times New Roman"/>
                <w:kern w:val="0"/>
                <w:lang w:eastAsia="de-DE"/>
                <w14:ligatures w14:val="none"/>
              </w:rPr>
              <w:t xml:space="preserve"> </w:t>
            </w:r>
            <w:r w:rsidRPr="007237F3">
              <w:t>Exponential growth captures the strain-hardening behavior at high strains.</w:t>
            </w:r>
          </w:p>
        </w:tc>
      </w:tr>
    </w:tbl>
    <w:p w14:paraId="516CC566" w14:textId="14C8A497" w:rsidR="00BC4C16" w:rsidRDefault="00BC4C16" w:rsidP="00651E7B">
      <w:pPr>
        <w:sectPr w:rsidR="00BC4C16" w:rsidSect="00916C04">
          <w:footerReference w:type="default" r:id="rId66"/>
          <w:headerReference w:type="first" r:id="rId67"/>
          <w:footerReference w:type="first" r:id="rId68"/>
          <w:endnotePr>
            <w:numFmt w:val="decimal"/>
          </w:endnotePr>
          <w:type w:val="continuous"/>
          <w:pgSz w:w="11909" w:h="16834"/>
          <w:pgMar w:top="1418" w:right="1418" w:bottom="1134" w:left="1418" w:header="720" w:footer="720" w:gutter="0"/>
          <w:cols w:space="60"/>
          <w:noEndnote/>
        </w:sectPr>
      </w:pPr>
    </w:p>
    <w:p w14:paraId="07117BA7" w14:textId="0ACED1B0" w:rsidR="00903728" w:rsidRDefault="00903728" w:rsidP="00651E7B">
      <w:pPr>
        <w:jc w:val="center"/>
      </w:pPr>
      <w:r>
        <w:rPr>
          <w:noProof/>
        </w:rPr>
        <w:drawing>
          <wp:inline distT="0" distB="0" distL="0" distR="0" wp14:anchorId="4D847BC7" wp14:editId="4135DC57">
            <wp:extent cx="2831244" cy="1785307"/>
            <wp:effectExtent l="0" t="0" r="1270" b="5715"/>
            <wp:docPr id="1844549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49993" name="Picture 1"/>
                    <pic:cNvPicPr/>
                  </pic:nvPicPr>
                  <pic:blipFill>
                    <a:blip r:embed="rId69">
                      <a:extLst>
                        <a:ext uri="{28A0092B-C50C-407E-A947-70E740481C1C}">
                          <a14:useLocalDpi xmlns:a14="http://schemas.microsoft.com/office/drawing/2010/main" val="0"/>
                        </a:ext>
                      </a:extLst>
                    </a:blip>
                    <a:stretch>
                      <a:fillRect/>
                    </a:stretch>
                  </pic:blipFill>
                  <pic:spPr>
                    <a:xfrm>
                      <a:off x="0" y="0"/>
                      <a:ext cx="2831244" cy="1785307"/>
                    </a:xfrm>
                    <a:prstGeom prst="rect">
                      <a:avLst/>
                    </a:prstGeom>
                  </pic:spPr>
                </pic:pic>
              </a:graphicData>
            </a:graphic>
          </wp:inline>
        </w:drawing>
      </w:r>
    </w:p>
    <w:p w14:paraId="05BA7C0A" w14:textId="173B499A" w:rsidR="00BC4C16" w:rsidRPr="0031109A" w:rsidRDefault="00BC4C16" w:rsidP="00651E7B">
      <w:pPr>
        <w:jc w:val="center"/>
      </w:pPr>
      <w:r>
        <w:t>(a)</w:t>
      </w:r>
    </w:p>
    <w:p w14:paraId="6175CDFB" w14:textId="47290E81" w:rsidR="00061AE6" w:rsidRDefault="00214A31" w:rsidP="00651E7B">
      <w:pPr>
        <w:jc w:val="center"/>
      </w:pPr>
      <w:r w:rsidRPr="00214A31">
        <w:rPr>
          <w:noProof/>
        </w:rPr>
        <w:drawing>
          <wp:inline distT="0" distB="0" distL="0" distR="0" wp14:anchorId="299D6059" wp14:editId="14C3C8FA">
            <wp:extent cx="2869209" cy="1844492"/>
            <wp:effectExtent l="0" t="0" r="1270" b="0"/>
            <wp:docPr id="558748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748425" name="Picture 1"/>
                    <pic:cNvPicPr/>
                  </pic:nvPicPr>
                  <pic:blipFill>
                    <a:blip r:embed="rId70">
                      <a:extLst>
                        <a:ext uri="{28A0092B-C50C-407E-A947-70E740481C1C}">
                          <a14:useLocalDpi xmlns:a14="http://schemas.microsoft.com/office/drawing/2010/main" val="0"/>
                        </a:ext>
                      </a:extLst>
                    </a:blip>
                    <a:stretch>
                      <a:fillRect/>
                    </a:stretch>
                  </pic:blipFill>
                  <pic:spPr>
                    <a:xfrm>
                      <a:off x="0" y="0"/>
                      <a:ext cx="2869209" cy="1844492"/>
                    </a:xfrm>
                    <a:prstGeom prst="rect">
                      <a:avLst/>
                    </a:prstGeom>
                  </pic:spPr>
                </pic:pic>
              </a:graphicData>
            </a:graphic>
          </wp:inline>
        </w:drawing>
      </w:r>
    </w:p>
    <w:p w14:paraId="7200B548" w14:textId="36CBBAA0" w:rsidR="00BC4C16" w:rsidRDefault="00BC4C16" w:rsidP="00651E7B">
      <w:pPr>
        <w:jc w:val="center"/>
      </w:pPr>
      <w:r>
        <w:t>(b)</w:t>
      </w:r>
    </w:p>
    <w:p w14:paraId="54DDC26E" w14:textId="77777777" w:rsidR="00BC4C16" w:rsidRDefault="00BC4C16" w:rsidP="00651E7B">
      <w:pPr>
        <w:jc w:val="center"/>
        <w:sectPr w:rsidR="00BC4C16" w:rsidSect="004B700D">
          <w:footerReference w:type="default" r:id="rId71"/>
          <w:headerReference w:type="first" r:id="rId72"/>
          <w:footerReference w:type="first" r:id="rId73"/>
          <w:endnotePr>
            <w:numFmt w:val="decimal"/>
          </w:endnotePr>
          <w:type w:val="continuous"/>
          <w:pgSz w:w="11909" w:h="16834"/>
          <w:pgMar w:top="1418" w:right="1418" w:bottom="1134" w:left="1418" w:header="720" w:footer="720" w:gutter="0"/>
          <w:cols w:num="2" w:space="60"/>
          <w:noEndnote/>
        </w:sectPr>
      </w:pPr>
    </w:p>
    <w:p w14:paraId="4D175CCE" w14:textId="5637B220" w:rsidR="00586912" w:rsidRDefault="00214A31" w:rsidP="00651E7B">
      <w:pPr>
        <w:jc w:val="center"/>
      </w:pPr>
      <w:r w:rsidRPr="00214A31">
        <w:rPr>
          <w:noProof/>
        </w:rPr>
        <w:drawing>
          <wp:inline distT="0" distB="0" distL="0" distR="0" wp14:anchorId="14E35D6B" wp14:editId="39F715FB">
            <wp:extent cx="2831142" cy="1785243"/>
            <wp:effectExtent l="0" t="0" r="1270" b="5715"/>
            <wp:docPr id="155935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54573" name="Picture 1"/>
                    <pic:cNvPicPr/>
                  </pic:nvPicPr>
                  <pic:blipFill>
                    <a:blip r:embed="rId74">
                      <a:extLst>
                        <a:ext uri="{28A0092B-C50C-407E-A947-70E740481C1C}">
                          <a14:useLocalDpi xmlns:a14="http://schemas.microsoft.com/office/drawing/2010/main" val="0"/>
                        </a:ext>
                      </a:extLst>
                    </a:blip>
                    <a:stretch>
                      <a:fillRect/>
                    </a:stretch>
                  </pic:blipFill>
                  <pic:spPr>
                    <a:xfrm>
                      <a:off x="0" y="0"/>
                      <a:ext cx="2831142" cy="1785243"/>
                    </a:xfrm>
                    <a:prstGeom prst="rect">
                      <a:avLst/>
                    </a:prstGeom>
                  </pic:spPr>
                </pic:pic>
              </a:graphicData>
            </a:graphic>
          </wp:inline>
        </w:drawing>
      </w:r>
    </w:p>
    <w:p w14:paraId="35616DFD" w14:textId="4FADC737" w:rsidR="00BC4C16" w:rsidRDefault="00BC4C16" w:rsidP="00651E7B">
      <w:pPr>
        <w:jc w:val="center"/>
      </w:pPr>
      <w:r>
        <w:t>(c)</w:t>
      </w:r>
    </w:p>
    <w:p w14:paraId="6CD44C4B" w14:textId="79D58B75" w:rsidR="00903728" w:rsidRDefault="00A30859" w:rsidP="00651E7B">
      <w:pPr>
        <w:jc w:val="center"/>
      </w:pPr>
      <w:r w:rsidRPr="00903728">
        <w:rPr>
          <w:noProof/>
        </w:rPr>
        <w:drawing>
          <wp:inline distT="0" distB="0" distL="0" distR="0" wp14:anchorId="10541100" wp14:editId="0A412306">
            <wp:extent cx="2872161" cy="1782721"/>
            <wp:effectExtent l="0" t="0" r="0" b="0"/>
            <wp:docPr id="133372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2111" name="Picture 1"/>
                    <pic:cNvPicPr/>
                  </pic:nvPicPr>
                  <pic:blipFill>
                    <a:blip r:embed="rId75">
                      <a:extLst>
                        <a:ext uri="{28A0092B-C50C-407E-A947-70E740481C1C}">
                          <a14:useLocalDpi xmlns:a14="http://schemas.microsoft.com/office/drawing/2010/main" val="0"/>
                        </a:ext>
                      </a:extLst>
                    </a:blip>
                    <a:stretch>
                      <a:fillRect/>
                    </a:stretch>
                  </pic:blipFill>
                  <pic:spPr>
                    <a:xfrm>
                      <a:off x="0" y="0"/>
                      <a:ext cx="2872161" cy="1782721"/>
                    </a:xfrm>
                    <a:prstGeom prst="rect">
                      <a:avLst/>
                    </a:prstGeom>
                  </pic:spPr>
                </pic:pic>
              </a:graphicData>
            </a:graphic>
          </wp:inline>
        </w:drawing>
      </w:r>
    </w:p>
    <w:p w14:paraId="2AACC114" w14:textId="4B42E910" w:rsidR="00BC4C16" w:rsidRDefault="00BC4C16" w:rsidP="00651E7B">
      <w:pPr>
        <w:jc w:val="center"/>
      </w:pPr>
      <w:r>
        <w:t>(d)</w:t>
      </w:r>
    </w:p>
    <w:p w14:paraId="6B4973AB" w14:textId="77777777" w:rsidR="00557CBE" w:rsidRDefault="00557CBE" w:rsidP="00651E7B">
      <w:pPr>
        <w:pStyle w:val="Caption"/>
        <w:spacing w:line="360" w:lineRule="auto"/>
        <w:jc w:val="center"/>
        <w:rPr>
          <w:b w:val="0"/>
          <w:bCs/>
        </w:rPr>
        <w:sectPr w:rsidR="00557CBE" w:rsidSect="004B700D">
          <w:footerReference w:type="default" r:id="rId76"/>
          <w:headerReference w:type="first" r:id="rId77"/>
          <w:footerReference w:type="first" r:id="rId78"/>
          <w:endnotePr>
            <w:numFmt w:val="decimal"/>
          </w:endnotePr>
          <w:type w:val="continuous"/>
          <w:pgSz w:w="11909" w:h="16834"/>
          <w:pgMar w:top="1418" w:right="1418" w:bottom="1134" w:left="1418" w:header="720" w:footer="720" w:gutter="0"/>
          <w:cols w:num="2" w:space="60"/>
          <w:noEndnote/>
        </w:sectPr>
      </w:pPr>
      <w:bookmarkStart w:id="72" w:name="_Ref184897297"/>
    </w:p>
    <w:p w14:paraId="6C52BB61" w14:textId="1ED6A1F7" w:rsidR="00BC4C16" w:rsidRPr="00B120B1" w:rsidRDefault="00BC4C16" w:rsidP="00651E7B">
      <w:pPr>
        <w:pStyle w:val="Caption"/>
        <w:spacing w:line="360" w:lineRule="auto"/>
        <w:jc w:val="center"/>
        <w:rPr>
          <w:b w:val="0"/>
        </w:rPr>
        <w:sectPr w:rsidR="00BC4C16" w:rsidRPr="00B120B1" w:rsidSect="00916C04">
          <w:footerReference w:type="default" r:id="rId79"/>
          <w:headerReference w:type="first" r:id="rId80"/>
          <w:footerReference w:type="first" r:id="rId81"/>
          <w:endnotePr>
            <w:numFmt w:val="decimal"/>
          </w:endnotePr>
          <w:type w:val="continuous"/>
          <w:pgSz w:w="11909" w:h="16834"/>
          <w:pgMar w:top="1418" w:right="1418" w:bottom="1134" w:left="1418" w:header="720" w:footer="720" w:gutter="0"/>
          <w:cols w:space="60"/>
          <w:noEndnote/>
        </w:sectPr>
      </w:pPr>
      <w:bookmarkStart w:id="73" w:name="_Ref184982799"/>
      <w:r w:rsidRPr="00557CBE">
        <w:rPr>
          <w:b w:val="0"/>
        </w:rPr>
        <w:t xml:space="preserve">Figure </w:t>
      </w:r>
      <w:r w:rsidR="00454834">
        <w:rPr>
          <w:b w:val="0"/>
        </w:rPr>
        <w:fldChar w:fldCharType="begin"/>
      </w:r>
      <w:r w:rsidR="00454834">
        <w:rPr>
          <w:b w:val="0"/>
        </w:rPr>
        <w:instrText xml:space="preserve"> STYLEREF 1 \s </w:instrText>
      </w:r>
      <w:r w:rsidR="00454834">
        <w:rPr>
          <w:b w:val="0"/>
        </w:rPr>
        <w:fldChar w:fldCharType="separate"/>
      </w:r>
      <w:r w:rsidR="00532ED6">
        <w:rPr>
          <w:b w:val="0"/>
          <w:noProof/>
        </w:rPr>
        <w:t>3</w:t>
      </w:r>
      <w:r w:rsidR="00454834">
        <w:rPr>
          <w:b w:val="0"/>
        </w:rPr>
        <w:fldChar w:fldCharType="end"/>
      </w:r>
      <w:r w:rsidR="00454834">
        <w:rPr>
          <w:b w:val="0"/>
        </w:rPr>
        <w:noBreakHyphen/>
      </w:r>
      <w:r w:rsidR="00454834">
        <w:rPr>
          <w:b w:val="0"/>
        </w:rPr>
        <w:fldChar w:fldCharType="begin"/>
      </w:r>
      <w:r w:rsidR="00454834">
        <w:rPr>
          <w:b w:val="0"/>
        </w:rPr>
        <w:instrText xml:space="preserve"> SEQ Figure \* ARABIC \s 1 </w:instrText>
      </w:r>
      <w:r w:rsidR="00454834">
        <w:rPr>
          <w:b w:val="0"/>
        </w:rPr>
        <w:fldChar w:fldCharType="separate"/>
      </w:r>
      <w:r w:rsidR="00532ED6">
        <w:rPr>
          <w:b w:val="0"/>
          <w:noProof/>
        </w:rPr>
        <w:t>4</w:t>
      </w:r>
      <w:r w:rsidR="00454834">
        <w:rPr>
          <w:b w:val="0"/>
        </w:rPr>
        <w:fldChar w:fldCharType="end"/>
      </w:r>
      <w:bookmarkEnd w:id="72"/>
      <w:bookmarkEnd w:id="73"/>
      <w:r w:rsidRPr="00557CBE">
        <w:rPr>
          <w:b w:val="0"/>
        </w:rPr>
        <w:t xml:space="preserve">: </w:t>
      </w:r>
      <w:r w:rsidR="002311A5" w:rsidRPr="00557CBE">
        <w:rPr>
          <w:b w:val="0"/>
        </w:rPr>
        <w:t xml:space="preserve">Strain-rate dependent </w:t>
      </w:r>
      <w:r w:rsidR="002311A5" w:rsidRPr="00557CBE">
        <w:rPr>
          <w:b w:val="0"/>
          <w:bCs/>
        </w:rPr>
        <w:t>paramet</w:t>
      </w:r>
      <w:r w:rsidR="00557CBE" w:rsidRPr="00557CBE">
        <w:rPr>
          <w:b w:val="0"/>
          <w:bCs/>
        </w:rPr>
        <w:t>ers evolving with strai</w:t>
      </w:r>
      <w:r w:rsidR="00C81C59">
        <w:rPr>
          <w:b w:val="0"/>
          <w:bCs/>
        </w:rPr>
        <w:t>n</w:t>
      </w:r>
    </w:p>
    <w:p w14:paraId="5C5B4829" w14:textId="24B2FE59" w:rsidR="00837D9E" w:rsidRPr="00C81C59" w:rsidRDefault="00837D9E" w:rsidP="004410C8">
      <w:pPr>
        <w:spacing w:line="240" w:lineRule="auto"/>
        <w:jc w:val="left"/>
      </w:pPr>
    </w:p>
    <w:p w14:paraId="69A7C5B9" w14:textId="65FD230C" w:rsidR="4606CAB3" w:rsidRDefault="4606CAB3" w:rsidP="00C81C59">
      <w:pPr>
        <w:pStyle w:val="Heading2"/>
        <w:numPr>
          <w:ilvl w:val="1"/>
          <w:numId w:val="30"/>
        </w:numPr>
      </w:pPr>
      <w:bookmarkStart w:id="74" w:name="_Toc185023262"/>
      <w:bookmarkStart w:id="75" w:name="_Toc185041699"/>
      <w:bookmarkStart w:id="76" w:name="_Toc81438409"/>
      <w:r>
        <w:t>Machine Learning-based model: Long Short-Term Memory</w:t>
      </w:r>
      <w:bookmarkEnd w:id="74"/>
      <w:bookmarkEnd w:id="75"/>
    </w:p>
    <w:p w14:paraId="3E1AA42E" w14:textId="6413A548" w:rsidR="00933F3B" w:rsidRDefault="4606CAB3" w:rsidP="00651E7B">
      <w:r w:rsidRPr="717D507E">
        <w:rPr>
          <w:rFonts w:eastAsia="Arial" w:cs="Arial"/>
        </w:rPr>
        <w:t xml:space="preserve">The development of a machine learning model to predict stress-strain behavior is centered around a Long Short-Term Memory (LSTM) neural network, chosen for its ability to model sequential data effectively. Stress-strain relationships evolve as strain increases, and LSTM models are uniquely suited to capture such long-term dependencies. The proposed model utilized plastic strain, temperature, and </w:t>
      </w:r>
      <w:r w:rsidR="002F243D">
        <w:rPr>
          <w:rFonts w:eastAsia="Arial" w:cs="Arial"/>
        </w:rPr>
        <w:t>strain-rate</w:t>
      </w:r>
      <w:r w:rsidRPr="717D507E">
        <w:rPr>
          <w:rFonts w:eastAsia="Arial" w:cs="Arial"/>
        </w:rPr>
        <w:t xml:space="preserve"> as inputs to predict normalized stress, ensuring that it could capture the coupled effects of temperature and </w:t>
      </w:r>
      <w:r w:rsidR="002F243D">
        <w:rPr>
          <w:rFonts w:eastAsia="Arial" w:cs="Arial"/>
        </w:rPr>
        <w:t>strain-rate</w:t>
      </w:r>
      <w:r w:rsidRPr="717D507E">
        <w:rPr>
          <w:rFonts w:eastAsia="Arial" w:cs="Arial"/>
        </w:rPr>
        <w:t xml:space="preserve"> on material behavior. The workflow included systematic data preparation, model architecture design, and iterative evaluation to achieve optimal performance.</w:t>
      </w:r>
    </w:p>
    <w:p w14:paraId="35F78884" w14:textId="4E1A53BE" w:rsidR="53968244" w:rsidRDefault="53968244" w:rsidP="00F62ACC">
      <w:pPr>
        <w:pStyle w:val="Heading3"/>
        <w:numPr>
          <w:ilvl w:val="2"/>
          <w:numId w:val="30"/>
        </w:numPr>
        <w:spacing w:before="0" w:after="0"/>
      </w:pPr>
      <w:bookmarkStart w:id="77" w:name="_Toc185023263"/>
      <w:bookmarkStart w:id="78" w:name="_Toc185041700"/>
      <w:r>
        <w:t>Data preprocessing</w:t>
      </w:r>
      <w:bookmarkEnd w:id="77"/>
      <w:bookmarkEnd w:id="78"/>
    </w:p>
    <w:p w14:paraId="6AFF2E85" w14:textId="0B2CCFBB" w:rsidR="00C132C7" w:rsidRPr="00293921" w:rsidRDefault="53968244" w:rsidP="00651E7B">
      <w:pPr>
        <w:rPr>
          <w:rFonts w:eastAsia="Arial" w:cs="Arial"/>
        </w:rPr>
      </w:pPr>
      <w:r w:rsidRPr="69596635">
        <w:rPr>
          <w:rFonts w:eastAsia="Arial" w:cs="Arial"/>
        </w:rPr>
        <w:t xml:space="preserve">Data preparation began with collecting experimental flow curves obtained in the rolling direction (RD). These curves span a temperature range of 298.15 K to 673.15 K and </w:t>
      </w:r>
      <w:r w:rsidR="002F243D">
        <w:rPr>
          <w:rFonts w:eastAsia="Arial" w:cs="Arial"/>
        </w:rPr>
        <w:t>strain-rate</w:t>
      </w:r>
      <w:r w:rsidRPr="69596635">
        <w:rPr>
          <w:rFonts w:eastAsia="Arial" w:cs="Arial"/>
        </w:rPr>
        <w:t xml:space="preserve">s from 0.0001 to 0.1, resulting in a dataset of 20 flow curves. </w:t>
      </w:r>
      <w:r w:rsidR="00293921">
        <w:rPr>
          <w:rFonts w:eastAsia="Arial" w:cs="Arial"/>
        </w:rPr>
        <w:t xml:space="preserve">We plot the available data as shown in Appendix Fig.1. </w:t>
      </w:r>
      <w:r w:rsidRPr="69596635">
        <w:rPr>
          <w:rFonts w:eastAsia="Arial" w:cs="Arial"/>
        </w:rPr>
        <w:t xml:space="preserve">The dataset was preprocessed to ensure consistency and suitability for the model. Normalization is applied to all inputs and outputs, scaling plastic strain, temperature, </w:t>
      </w:r>
      <w:r w:rsidR="002F243D">
        <w:rPr>
          <w:rFonts w:eastAsia="Arial" w:cs="Arial"/>
        </w:rPr>
        <w:t>strain-rate</w:t>
      </w:r>
      <w:r w:rsidRPr="69596635">
        <w:rPr>
          <w:rFonts w:eastAsia="Arial" w:cs="Arial"/>
        </w:rPr>
        <w:t>, and normalized stress to a uniform range. This step was essential to stabilize training and allow the model to converge efficiently. The dataset was then split into training and testing subsets. The training set consisted of a varying number of flow curves—ranging from 8 to 19 FCs—to analyze the impact of dataset size on the performance of LSTM model, while the testing set is used to evaluate the generalization of the model.</w:t>
      </w:r>
    </w:p>
    <w:p w14:paraId="54DC7D68" w14:textId="721041F9" w:rsidR="599D4FF7" w:rsidRDefault="58B1A8C6" w:rsidP="00F62ACC">
      <w:pPr>
        <w:pStyle w:val="Heading3"/>
        <w:numPr>
          <w:ilvl w:val="2"/>
          <w:numId w:val="30"/>
        </w:numPr>
        <w:spacing w:before="0" w:after="0"/>
      </w:pPr>
      <w:bookmarkStart w:id="79" w:name="_Toc185023264"/>
      <w:bookmarkStart w:id="80" w:name="_Toc185041701"/>
      <w:r>
        <w:t>Model Architecture and Implementation</w:t>
      </w:r>
      <w:bookmarkEnd w:id="79"/>
      <w:bookmarkEnd w:id="80"/>
    </w:p>
    <w:p w14:paraId="0787D296" w14:textId="10A074C9" w:rsidR="00933F3B" w:rsidRDefault="58B1A8C6" w:rsidP="00651E7B">
      <w:r w:rsidRPr="6432D603">
        <w:rPr>
          <w:rFonts w:eastAsia="Arial" w:cs="Arial"/>
        </w:rPr>
        <w:t xml:space="preserve">The architecture of the LSTM model was carefully designed to handle the complexity of the problem. The input layer accepted three features—plastic strain, temperature, and </w:t>
      </w:r>
      <w:r w:rsidR="002F243D">
        <w:rPr>
          <w:rFonts w:eastAsia="Arial" w:cs="Arial"/>
        </w:rPr>
        <w:t>strain-rate</w:t>
      </w:r>
      <w:r w:rsidRPr="6432D603">
        <w:rPr>
          <w:rFonts w:eastAsia="Arial" w:cs="Arial"/>
        </w:rPr>
        <w:t xml:space="preserve">—and passed them through three hidden layers with 150, 370, and 370 neurons, respectively. These layers provided the model with sufficient capacity to learn complex patterns without becoming computationally prohibitive. The output layer consisted of a single neuron that predicted normalized stress. The model used the Rectified Linear Unit (ReLU) activation function to introduce nonlinearity in the hidden layers, while the Adam optimizer was employed to efficiently adjust weights during training. The mean squared error (MSE) is chosen as the loss function to minimize the </w:t>
      </w:r>
      <w:r w:rsidRPr="6432D603">
        <w:rPr>
          <w:rFonts w:eastAsia="Arial" w:cs="Arial"/>
        </w:rPr>
        <w:lastRenderedPageBreak/>
        <w:t>difference between the predicted and actual normalized stress values. Training was conducted over 50 epochs with a batch size of 32, balancing training efficiency and model stability given the relatively small dataset size.</w:t>
      </w:r>
    </w:p>
    <w:p w14:paraId="0FF5734B" w14:textId="22D5EA56" w:rsidR="58B1A8C6" w:rsidRDefault="58B1A8C6" w:rsidP="00651E7B">
      <w:pPr>
        <w:rPr>
          <w:rFonts w:eastAsia="Arial" w:cs="Arial"/>
        </w:rPr>
      </w:pPr>
      <w:r w:rsidRPr="17029793">
        <w:rPr>
          <w:rFonts w:eastAsia="Arial" w:cs="Arial"/>
        </w:rPr>
        <w:t>The development and evaluation of the LSTM model followed an iterative workflow. Initially, the model was trained using a subset of flow curves, starting with 8 FCs. The trained model was then evaluated on the testing set using R² (coefficient of determination) and MSE as performance metrics. Based on these results, adjustments were made to the model’s hyperparameters, including the number of neurons and learning rate, to improve performance. This process was repeated with progressively larger training datasets, such as 12, 15, 16, and 19 FCs, to identify the optimal training set size for balancing accuracy and generalization.</w:t>
      </w:r>
    </w:p>
    <w:p w14:paraId="2F09D025" w14:textId="6F3B4625" w:rsidR="00C734A4" w:rsidRPr="00DB7039" w:rsidRDefault="58B1A8C6" w:rsidP="00651E7B">
      <w:pPr>
        <w:pStyle w:val="Caption"/>
        <w:spacing w:line="360" w:lineRule="auto"/>
        <w:jc w:val="center"/>
        <w:rPr>
          <w:b w:val="0"/>
          <w:bCs/>
          <w:lang w:val="vi-VN"/>
        </w:rPr>
      </w:pPr>
      <w:r>
        <w:rPr>
          <w:noProof/>
        </w:rPr>
        <w:drawing>
          <wp:inline distT="0" distB="0" distL="0" distR="0" wp14:anchorId="30338DB3" wp14:editId="0896E728">
            <wp:extent cx="5732768" cy="3657600"/>
            <wp:effectExtent l="0" t="0" r="0" b="0"/>
            <wp:docPr id="422230957" name="Picture 422230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230957"/>
                    <pic:cNvPicPr/>
                  </pic:nvPicPr>
                  <pic:blipFill>
                    <a:blip r:embed="rId82">
                      <a:extLst>
                        <a:ext uri="{28A0092B-C50C-407E-A947-70E740481C1C}">
                          <a14:useLocalDpi xmlns:a14="http://schemas.microsoft.com/office/drawing/2010/main" val="0"/>
                        </a:ext>
                      </a:extLst>
                    </a:blip>
                    <a:stretch>
                      <a:fillRect/>
                    </a:stretch>
                  </pic:blipFill>
                  <pic:spPr>
                    <a:xfrm>
                      <a:off x="0" y="0"/>
                      <a:ext cx="5732768" cy="3657600"/>
                    </a:xfrm>
                    <a:prstGeom prst="rect">
                      <a:avLst/>
                    </a:prstGeom>
                  </pic:spPr>
                </pic:pic>
              </a:graphicData>
            </a:graphic>
          </wp:inline>
        </w:drawing>
      </w:r>
      <w:r w:rsidR="00281A17" w:rsidRPr="00281A1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5</w:t>
      </w:r>
      <w:r w:rsidR="00454834">
        <w:rPr>
          <w:b w:val="0"/>
          <w:bCs/>
        </w:rPr>
        <w:fldChar w:fldCharType="end"/>
      </w:r>
      <w:r w:rsidR="613403BD" w:rsidRPr="00281A17">
        <w:rPr>
          <w:b w:val="0"/>
          <w:bCs/>
        </w:rPr>
        <w:t>: Visualization of LSTM Model Architecture</w:t>
      </w:r>
      <w:r w:rsidR="00DB7039">
        <w:rPr>
          <w:b w:val="0"/>
          <w:bCs/>
          <w:lang w:val="vi-VN"/>
        </w:rPr>
        <w:t>.</w:t>
      </w:r>
    </w:p>
    <w:p w14:paraId="5DFF1393" w14:textId="36F846E0" w:rsidR="00281A17" w:rsidRPr="00B120B1" w:rsidRDefault="00B120B1" w:rsidP="00651E7B">
      <w:pPr>
        <w:jc w:val="left"/>
        <w:rPr>
          <w:szCs w:val="20"/>
        </w:rPr>
      </w:pPr>
      <w:r>
        <w:br w:type="page"/>
      </w:r>
    </w:p>
    <w:p w14:paraId="5249009E" w14:textId="77777777" w:rsidR="00C734A4" w:rsidRDefault="00C734A4" w:rsidP="00F62ACC">
      <w:pPr>
        <w:pStyle w:val="Heading2"/>
        <w:numPr>
          <w:ilvl w:val="1"/>
          <w:numId w:val="30"/>
        </w:numPr>
      </w:pPr>
      <w:bookmarkStart w:id="81" w:name="_Toc185023265"/>
      <w:bookmarkStart w:id="82" w:name="_Toc185041702"/>
      <w:r>
        <w:lastRenderedPageBreak/>
        <w:t>Validation</w:t>
      </w:r>
      <w:bookmarkEnd w:id="81"/>
      <w:bookmarkEnd w:id="82"/>
    </w:p>
    <w:p w14:paraId="6456F996" w14:textId="0683D919" w:rsidR="00C734A4" w:rsidRDefault="00C734A4" w:rsidP="00651E7B">
      <w:r>
        <w:t>This section introduces procedures that will be used to validate both the constitutive and the machine learning models introduced earlier. This validation stage is highly crucial as it evaluates the models' effectiveness when applied in actual cases.</w:t>
      </w:r>
    </w:p>
    <w:p w14:paraId="001D1327" w14:textId="026A8CBD" w:rsidR="00C734A4" w:rsidRPr="006F5226" w:rsidRDefault="00C734A4" w:rsidP="00651E7B">
      <w:r>
        <w:t xml:space="preserve">A critical application that is used throughout the study is Abaqus. This software is a simulation platform that is used in engineering and research for FEM analysis. This study uses Abaqus to generate force-displacement data for the material. The simulation is conducted by incorporating stress-strain flow curves along the RD, DD, and TD directions and their respective r-values, which can be obtained during the process discussed in </w:t>
      </w:r>
      <w:r w:rsidR="00ED0373">
        <w:t>Section 3.1.1</w:t>
      </w:r>
      <w:r>
        <w:t>, into a material file. This file is then provided to the system along with the enHill48-incorporated-VUMAT subroutine and the job inputs for five different geometries: CH6hw, NDBR6, NDBR20r, NDBR50f, and shear specimen (SH) for the simulation to begin. However, this study's simulations are too complex to be conducted on personal computers. For that reason, access tokens to the Puhti supercomputer are granted so that the simulations can be executed with the help of advanced hardware. Still, a job batch would take around 30 to 50 hours to complete. Yet, the output database (ODB) files yielded after each job cannot be used immediately. To counter the problem, the files are processed using the Abaqus CAE graphical user interface to extract force-displacement data as text (.txt) files.  </w:t>
      </w:r>
    </w:p>
    <w:p w14:paraId="6973973D" w14:textId="2612DBAD" w:rsidR="00C734A4" w:rsidRDefault="00C734A4" w:rsidP="00651E7B">
      <w:r w:rsidRPr="005E2125">
        <w:t xml:space="preserve">The validation phase incorporates two different approaches for both of our models. First, the LSTM machine learning model was utilized to generate stress-strain data for </w:t>
      </w:r>
      <w:r w:rsidR="002F243D">
        <w:t>strain-rate</w:t>
      </w:r>
      <w:r w:rsidRPr="005E2125">
        <w:t xml:space="preserve"> 0.0001 s^-1 and temperature 773.15K (equivalent to 500 degrees Celsius). This condition was chosen because it had yet to be included in the original datasets used to train the LSTM model. Therefore, this is an excellent opportunity to assess the model's performance on unfamiliar data. The generated data was used to run the Abaqus simulation to obtain the respective force-displacement data, which was then graphed along with the experimental force-displacement data for accuracy evaluation.</w:t>
      </w:r>
    </w:p>
    <w:p w14:paraId="29E0495C" w14:textId="18872A6E" w:rsidR="00933F3B" w:rsidRDefault="00C734A4" w:rsidP="00651E7B">
      <w:r w:rsidRPr="009C7739">
        <w:t>In our constitutive model,</w:t>
      </w:r>
      <w:r>
        <w:t xml:space="preserve"> we want to validate the model by assessing the capability of both models separately and evaluating their ability as a joint model. In the former method, flow curves are generated using the calibrated temperature and </w:t>
      </w:r>
      <w:r w:rsidR="002F243D">
        <w:t>strain-rate</w:t>
      </w:r>
      <w:r>
        <w:t xml:space="preserve"> functions developed earlier, which are then serve as inputs for Abaqus simulations, as detailed earlier in this paper. The result of this method will be presented later in this paper.</w:t>
      </w:r>
    </w:p>
    <w:p w14:paraId="02A9D347" w14:textId="77EFF068" w:rsidR="00C734A4" w:rsidRDefault="00C734A4" w:rsidP="00651E7B">
      <w:r>
        <w:lastRenderedPageBreak/>
        <w:t xml:space="preserve">In the second approach, </w:t>
      </w:r>
      <w:r w:rsidRPr="009C7739">
        <w:t xml:space="preserve">we </w:t>
      </w:r>
      <w:r>
        <w:t>aim</w:t>
      </w:r>
      <w:r w:rsidRPr="009C7739">
        <w:t xml:space="preserve"> to represent correctly the interaction of the temperature effects with the influence of </w:t>
      </w:r>
      <w:r w:rsidR="002F243D">
        <w:t>strain-rate</w:t>
      </w:r>
      <w:r w:rsidRPr="009C7739">
        <w:t xml:space="preserve"> on material behavior under dynamic conditions. For capturing this, we introduce a unified function,</w:t>
      </w:r>
      <w:r>
        <w:t xml:space="preserve"> </w:t>
      </w:r>
      <m:oMath>
        <m:r>
          <w:rPr>
            <w:rFonts w:ascii="Cambria Math" w:hAnsi="Cambria Math"/>
          </w:rPr>
          <m:t xml:space="preserve">f(T, </m:t>
        </m:r>
        <m:acc>
          <m:accPr>
            <m:chr m:val="̇"/>
            <m:ctrlPr>
              <w:rPr>
                <w:rFonts w:ascii="Cambria Math" w:hAnsi="Cambria Math"/>
                <w:i/>
              </w:rPr>
            </m:ctrlPr>
          </m:accPr>
          <m:e>
            <m:r>
              <w:rPr>
                <w:rFonts w:ascii="Cambria Math" w:hAnsi="Cambria Math"/>
              </w:rPr>
              <m:t>ε</m:t>
            </m:r>
          </m:e>
        </m:acc>
        <m:r>
          <w:rPr>
            <w:rFonts w:ascii="Cambria Math" w:hAnsi="Cambria Math"/>
          </w:rPr>
          <m:t>,ε)</m:t>
        </m:r>
      </m:oMath>
      <w:r>
        <w:t xml:space="preserve"> that includes both the temperature function, </w:t>
      </w:r>
      <m:oMath>
        <m:r>
          <w:rPr>
            <w:rFonts w:ascii="Cambria Math" w:hAnsi="Cambria Math"/>
          </w:rPr>
          <m:t>f</m:t>
        </m:r>
        <m:d>
          <m:dPr>
            <m:ctrlPr>
              <w:rPr>
                <w:rFonts w:ascii="Cambria Math" w:hAnsi="Cambria Math"/>
                <w:i/>
              </w:rPr>
            </m:ctrlPr>
          </m:dPr>
          <m:e>
            <m:r>
              <w:rPr>
                <w:rFonts w:ascii="Cambria Math" w:hAnsi="Cambria Math"/>
              </w:rPr>
              <m:t>T</m:t>
            </m:r>
          </m:e>
        </m:d>
      </m:oMath>
      <w:r>
        <w:t xml:space="preserve">, and the </w:t>
      </w:r>
      <w:r w:rsidR="002F243D">
        <w:t>strain-rate</w:t>
      </w:r>
      <w:r>
        <w:t xml:space="preserve"> function, </w:t>
      </w:r>
      <m:oMath>
        <m:r>
          <w:rPr>
            <w:rFonts w:ascii="Cambria Math" w:hAnsi="Cambria Math"/>
          </w:rPr>
          <m:t>f(</m:t>
        </m:r>
        <m:acc>
          <m:accPr>
            <m:chr m:val="̇"/>
            <m:ctrlPr>
              <w:rPr>
                <w:rFonts w:ascii="Cambria Math" w:hAnsi="Cambria Math"/>
                <w:i/>
              </w:rPr>
            </m:ctrlPr>
          </m:accPr>
          <m:e>
            <m:r>
              <w:rPr>
                <w:rFonts w:ascii="Cambria Math" w:hAnsi="Cambria Math"/>
              </w:rPr>
              <m:t>ε</m:t>
            </m:r>
          </m:e>
        </m:acc>
        <m:r>
          <w:rPr>
            <w:rFonts w:ascii="Cambria Math" w:hAnsi="Cambria Math"/>
          </w:rPr>
          <m:t>)</m:t>
        </m:r>
      </m:oMath>
      <w:r>
        <w:t>, which is as follows:</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6"/>
        <w:gridCol w:w="857"/>
      </w:tblGrid>
      <w:tr w:rsidR="007332E7" w14:paraId="506F67CE" w14:textId="77777777" w:rsidTr="00651E7B">
        <w:trPr>
          <w:trHeight w:val="339"/>
        </w:trPr>
        <w:tc>
          <w:tcPr>
            <w:tcW w:w="8330" w:type="dxa"/>
          </w:tcPr>
          <w:p w14:paraId="7119A6D6" w14:textId="68A47890" w:rsidR="007332E7" w:rsidRDefault="007332E7" w:rsidP="00651E7B">
            <m:oMathPara>
              <m:oMath>
                <m:r>
                  <w:rPr>
                    <w:rFonts w:ascii="Cambria Math" w:hAnsi="Cambria Math"/>
                  </w:rPr>
                  <m:t>f</m:t>
                </m:r>
                <m:d>
                  <m:dPr>
                    <m:ctrlPr>
                      <w:rPr>
                        <w:rFonts w:ascii="Cambria Math" w:hAnsi="Cambria Math"/>
                        <w:i/>
                      </w:rPr>
                    </m:ctrlPr>
                  </m:dPr>
                  <m:e>
                    <m:r>
                      <w:rPr>
                        <w:rFonts w:ascii="Cambria Math" w:hAnsi="Cambria Math"/>
                      </w:rPr>
                      <m:t>T,</m:t>
                    </m:r>
                    <m:acc>
                      <m:accPr>
                        <m:chr m:val="̇"/>
                        <m:ctrlPr>
                          <w:rPr>
                            <w:rFonts w:ascii="Cambria Math" w:hAnsi="Cambria Math"/>
                            <w:i/>
                          </w:rPr>
                        </m:ctrlPr>
                      </m:accPr>
                      <m:e>
                        <m:r>
                          <w:rPr>
                            <w:rFonts w:ascii="Cambria Math" w:hAnsi="Cambria Math"/>
                          </w:rPr>
                          <m:t>ε</m:t>
                        </m:r>
                      </m:e>
                    </m:acc>
                    <m:r>
                      <w:rPr>
                        <w:rFonts w:ascii="Cambria Math" w:hAnsi="Cambria Math"/>
                      </w:rPr>
                      <m:t>,ε</m:t>
                    </m:r>
                  </m:e>
                </m:d>
                <m:r>
                  <w:rPr>
                    <w:rFonts w:ascii="Cambria Math" w:hAnsi="Cambria Math"/>
                  </w:rPr>
                  <m:t>=K∙f</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ε</m:t>
                        </m:r>
                      </m:e>
                    </m:acc>
                  </m:e>
                </m:d>
              </m:oMath>
            </m:oMathPara>
          </w:p>
        </w:tc>
        <w:tc>
          <w:tcPr>
            <w:tcW w:w="723" w:type="dxa"/>
          </w:tcPr>
          <w:p w14:paraId="41FE3621" w14:textId="7D5B7C15" w:rsidR="007332E7" w:rsidRDefault="007332E7" w:rsidP="00651E7B">
            <w:pPr>
              <w:jc w:val="center"/>
            </w:pPr>
            <w:bookmarkStart w:id="83" w:name="_Ref185023505"/>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13</w:t>
            </w:r>
            <w:r w:rsidR="00E85AA5">
              <w:fldChar w:fldCharType="end"/>
            </w:r>
            <w:r>
              <w:t>)</w:t>
            </w:r>
            <w:bookmarkEnd w:id="83"/>
          </w:p>
        </w:tc>
      </w:tr>
    </w:tbl>
    <w:p w14:paraId="5FF6C423" w14:textId="11AE722C" w:rsidR="00C6005F" w:rsidRDefault="00C734A4" w:rsidP="00651E7B">
      <w:r>
        <w:t xml:space="preserve">A crucial component in our unified model this the constant K, which serves as the harmonizing effect of the </w:t>
      </w:r>
      <m:oMath>
        <m:r>
          <w:rPr>
            <w:rFonts w:ascii="Cambria Math" w:hAnsi="Cambria Math"/>
          </w:rPr>
          <m:t>f</m:t>
        </m:r>
        <m:d>
          <m:dPr>
            <m:ctrlPr>
              <w:rPr>
                <w:rFonts w:ascii="Cambria Math" w:hAnsi="Cambria Math"/>
                <w:i/>
              </w:rPr>
            </m:ctrlPr>
          </m:dPr>
          <m:e>
            <m:r>
              <w:rPr>
                <w:rFonts w:ascii="Cambria Math" w:hAnsi="Cambria Math"/>
              </w:rPr>
              <m:t>T</m:t>
            </m:r>
          </m:e>
        </m:d>
      </m:oMath>
      <w:r>
        <w:t xml:space="preserve"> and </w:t>
      </w:r>
      <m:oMath>
        <m:r>
          <w:rPr>
            <w:rFonts w:ascii="Cambria Math" w:hAnsi="Cambria Math"/>
          </w:rPr>
          <m:t>f(</m:t>
        </m:r>
        <m:acc>
          <m:accPr>
            <m:chr m:val="̇"/>
            <m:ctrlPr>
              <w:rPr>
                <w:rFonts w:ascii="Cambria Math" w:hAnsi="Cambria Math"/>
                <w:i/>
              </w:rPr>
            </m:ctrlPr>
          </m:accPr>
          <m:e>
            <m:r>
              <w:rPr>
                <w:rFonts w:ascii="Cambria Math" w:hAnsi="Cambria Math"/>
              </w:rPr>
              <m:t>ε</m:t>
            </m:r>
          </m:e>
        </m:acc>
        <m:r>
          <w:rPr>
            <w:rFonts w:ascii="Cambria Math" w:hAnsi="Cambria Math"/>
          </w:rPr>
          <m:t>)</m:t>
        </m:r>
      </m:oMath>
      <w:r>
        <w:t xml:space="preserve">. For this purpose, the Taylor-Quinney coefficient beta is utilized. This choice is substantiated by the work of Liu et al., who demonstrated that </w:t>
      </w:r>
      <m:oMath>
        <m:r>
          <w:rPr>
            <w:rFonts w:ascii="Cambria Math" w:hAnsi="Cambria Math" w:cs="Arial"/>
          </w:rPr>
          <m:t>β</m:t>
        </m:r>
      </m:oMath>
      <w:r>
        <w:t xml:space="preserve"> quantifies the fraction of plastic work converted into heat. This equation can be used to illustrate the effect of </w:t>
      </w:r>
      <w:r w:rsidR="002F243D">
        <w:t>strain-rate</w:t>
      </w:r>
      <w:r>
        <w:t xml:space="preserve"> in the rise of temperature; therefore, it is the ideal parameter to unite the two modules of temperature and </w:t>
      </w:r>
      <w:r w:rsidR="002F243D">
        <w:t>strain-rate</w:t>
      </w:r>
      <w:r>
        <w:t xml:space="preserve"> in this case.</w:t>
      </w:r>
    </w:p>
    <w:p w14:paraId="54978644" w14:textId="06A0F5D9" w:rsidR="00C734A4" w:rsidRDefault="00C734A4" w:rsidP="00651E7B">
      <w:r>
        <w:t xml:space="preserve">We can calculate the value of </w:t>
      </w:r>
      <m:oMath>
        <m:r>
          <w:rPr>
            <w:rFonts w:ascii="Cambria Math" w:hAnsi="Cambria Math" w:cs="Arial"/>
          </w:rPr>
          <m:t>β</m:t>
        </m:r>
      </m:oMath>
      <w:r>
        <w:t xml:space="preserve"> using an equation of </w:t>
      </w:r>
      <w:r w:rsidR="002F243D">
        <w:t>strain-rate</w:t>
      </w:r>
      <w:r>
        <w:t xml:space="preserve"> (Liu et al., 2020):</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6"/>
        <w:gridCol w:w="857"/>
      </w:tblGrid>
      <w:tr w:rsidR="007332E7" w14:paraId="40BB3A90" w14:textId="77777777" w:rsidTr="000850D6">
        <w:tc>
          <w:tcPr>
            <w:tcW w:w="8330" w:type="dxa"/>
          </w:tcPr>
          <w:p w14:paraId="30213D6F" w14:textId="05E74A41" w:rsidR="007332E7" w:rsidRDefault="007332E7" w:rsidP="00651E7B">
            <m:oMathPara>
              <m:oMath>
                <m:r>
                  <w:rPr>
                    <w:rFonts w:ascii="Cambria Math" w:hAnsi="Cambria Math"/>
                  </w:rPr>
                  <m:t xml:space="preserve">β= </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i</m:t>
                        </m:r>
                      </m:sub>
                    </m:sSub>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ε</m:t>
                                            </m:r>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c</m:t>
                                                </m:r>
                                              </m:sub>
                                            </m:sSub>
                                          </m:e>
                                        </m:acc>
                                      </m:den>
                                    </m:f>
                                  </m:e>
                                </m:d>
                              </m:e>
                            </m:func>
                          </m:e>
                        </m:d>
                      </m:e>
                    </m:func>
                  </m:e>
                </m:d>
              </m:oMath>
            </m:oMathPara>
          </w:p>
        </w:tc>
        <w:tc>
          <w:tcPr>
            <w:tcW w:w="723" w:type="dxa"/>
          </w:tcPr>
          <w:p w14:paraId="063E9907" w14:textId="0FED918F" w:rsidR="007332E7" w:rsidRDefault="007332E7" w:rsidP="00651E7B">
            <w:pPr>
              <w:jc w:val="center"/>
            </w:pPr>
            <w:bookmarkStart w:id="84" w:name="_Ref185023532"/>
            <w:r>
              <w:t>(</w:t>
            </w:r>
            <w:r w:rsidR="00E85AA5">
              <w:fldChar w:fldCharType="begin"/>
            </w:r>
            <w:r w:rsidR="00E85AA5">
              <w:instrText xml:space="preserve"> STYLEREF 1 \s </w:instrText>
            </w:r>
            <w:r w:rsidR="00E85AA5">
              <w:fldChar w:fldCharType="separate"/>
            </w:r>
            <w:r w:rsidR="00532ED6">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532ED6">
              <w:rPr>
                <w:noProof/>
              </w:rPr>
              <w:t>14</w:t>
            </w:r>
            <w:r w:rsidR="00E85AA5">
              <w:fldChar w:fldCharType="end"/>
            </w:r>
            <w:r>
              <w:t>)</w:t>
            </w:r>
            <w:bookmarkEnd w:id="84"/>
          </w:p>
          <w:p w14:paraId="2A8162E2" w14:textId="77777777" w:rsidR="007332E7" w:rsidRDefault="007332E7" w:rsidP="00651E7B"/>
        </w:tc>
      </w:tr>
    </w:tbl>
    <w:p w14:paraId="23ED7B1F" w14:textId="77777777" w:rsidR="00C734A4" w:rsidRDefault="00C734A4" w:rsidP="00651E7B">
      <w:r>
        <w:t>Where:</w:t>
      </w:r>
    </w:p>
    <w:p w14:paraId="68992961" w14:textId="77777777" w:rsidR="00C734A4" w:rsidRPr="00593558" w:rsidRDefault="00035142" w:rsidP="00651E7B">
      <w:pPr>
        <w:pStyle w:val="ListParagraph"/>
        <w:numPr>
          <w:ilvl w:val="0"/>
          <w:numId w:val="18"/>
        </w:numPr>
        <w:spacing w:line="276" w:lineRule="auto"/>
      </w:pPr>
      <m:oMath>
        <m:r>
          <w:rPr>
            <w:rFonts w:ascii="Cambria Math" w:hAnsi="Cambria Math"/>
          </w:rPr>
          <m:t>β</m:t>
        </m:r>
      </m:oMath>
      <w:r w:rsidR="00C734A4">
        <w:rPr>
          <w:rFonts w:eastAsiaTheme="minorEastAsia"/>
        </w:rPr>
        <w:t xml:space="preserve"> is the desired Taylor-Quinney coefficient</w:t>
      </w:r>
    </w:p>
    <w:p w14:paraId="56D55543" w14:textId="0442A6F2" w:rsidR="00C734A4" w:rsidRPr="00F745C3"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734A4">
        <w:rPr>
          <w:rFonts w:eastAsiaTheme="minorEastAsia"/>
        </w:rPr>
        <w:t xml:space="preserve"> is the value of Taylor-Quinney at very high </w:t>
      </w:r>
      <w:r w:rsidR="002F243D">
        <w:rPr>
          <w:rFonts w:eastAsiaTheme="minorEastAsia"/>
        </w:rPr>
        <w:t>strain-rate</w:t>
      </w:r>
      <w:r w:rsidR="00C734A4">
        <w:rPr>
          <w:rFonts w:eastAsiaTheme="minorEastAsia"/>
        </w:rPr>
        <w:t>s, where adiabatic conditions are assumed</w:t>
      </w:r>
    </w:p>
    <w:p w14:paraId="5134E22D" w14:textId="77777777" w:rsidR="00C734A4" w:rsidRPr="00C96A96"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xml:space="preserve">,  </m:t>
        </m:r>
        <m:acc>
          <m:accPr>
            <m:chr m:val="̇"/>
            <m:ctrlPr>
              <w:rPr>
                <w:rFonts w:ascii="Cambria Math" w:hAnsi="Cambria Math"/>
                <w:i/>
              </w:rPr>
            </m:ctrlPr>
          </m:accPr>
          <m:e>
            <m:r>
              <w:rPr>
                <w:rFonts w:ascii="Cambria Math" w:hAnsi="Cambria Math"/>
              </w:rPr>
              <m:t>ε</m:t>
            </m:r>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c</m:t>
                </m:r>
              </m:sub>
            </m:sSub>
          </m:e>
        </m:acc>
      </m:oMath>
      <w:r w:rsidR="00C734A4">
        <w:rPr>
          <w:rFonts w:eastAsiaTheme="minorEastAsia"/>
        </w:rPr>
        <w:t xml:space="preserve"> are specific heat fraction parameters</w:t>
      </w:r>
    </w:p>
    <w:p w14:paraId="74D5B555" w14:textId="2715E324" w:rsidR="00C734A4" w:rsidRPr="00C96A96" w:rsidRDefault="00000000" w:rsidP="00651E7B">
      <w:pPr>
        <w:pStyle w:val="ListParagraph"/>
        <w:numPr>
          <w:ilvl w:val="0"/>
          <w:numId w:val="18"/>
        </w:numPr>
        <w:spacing w:line="276" w:lineRule="auto"/>
      </w:pPr>
      <m:oMath>
        <m:acc>
          <m:accPr>
            <m:chr m:val="̇"/>
            <m:ctrlPr>
              <w:rPr>
                <w:rFonts w:ascii="Cambria Math" w:hAnsi="Cambria Math"/>
                <w:i/>
              </w:rPr>
            </m:ctrlPr>
          </m:accPr>
          <m:e>
            <m:r>
              <w:rPr>
                <w:rFonts w:ascii="Cambria Math" w:hAnsi="Cambria Math"/>
              </w:rPr>
              <m:t>ε</m:t>
            </m:r>
          </m:e>
        </m:acc>
      </m:oMath>
      <w:r w:rsidR="00C734A4">
        <w:rPr>
          <w:rFonts w:eastAsiaTheme="minorEastAsia"/>
        </w:rPr>
        <w:t xml:space="preserve"> represents the </w:t>
      </w:r>
      <w:r w:rsidR="002F243D">
        <w:rPr>
          <w:rFonts w:eastAsiaTheme="minorEastAsia"/>
        </w:rPr>
        <w:t>strain-rate</w:t>
      </w:r>
    </w:p>
    <w:p w14:paraId="0CDD5DEB" w14:textId="351DAD02" w:rsidR="003A1E49" w:rsidRDefault="00C734A4" w:rsidP="00651E7B">
      <w:r>
        <w:t xml:space="preserve">The value of </w:t>
      </w:r>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β</m:t>
            </m:r>
          </m:e>
          <m:sub>
            <m:r>
              <w:rPr>
                <w:rFonts w:ascii="Cambria Math" w:hAnsi="Cambria Math"/>
              </w:rPr>
              <m:t>i</m:t>
            </m:r>
          </m:sub>
        </m:sSub>
      </m:oMath>
      <w:r>
        <w:rPr>
          <w:kern w:val="2"/>
          <w:lang w:eastAsia="en-US"/>
          <w14:ligatures w14:val="standardContextual"/>
        </w:rPr>
        <w:t xml:space="preserve">, </w:t>
      </w:r>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S</m:t>
            </m:r>
          </m:e>
          <m:sub>
            <m:r>
              <w:rPr>
                <w:rFonts w:ascii="Cambria Math" w:hAnsi="Cambria Math"/>
              </w:rPr>
              <m:t>c</m:t>
            </m:r>
          </m:sub>
        </m:sSub>
        <m:r>
          <w:rPr>
            <w:rFonts w:ascii="Cambria Math" w:hAnsi="Cambria Math"/>
          </w:rPr>
          <m:t xml:space="preserve">, </m:t>
        </m:r>
        <m:acc>
          <m:accPr>
            <m:chr m:val="̇"/>
            <m:ctrlPr>
              <w:rPr>
                <w:rFonts w:ascii="Cambria Math" w:eastAsiaTheme="minorHAnsi" w:hAnsi="Cambria Math" w:cstheme="minorBidi"/>
                <w:i/>
                <w:kern w:val="2"/>
                <w:lang w:eastAsia="en-US"/>
                <w14:ligatures w14:val="standardContextual"/>
              </w:rPr>
            </m:ctrlPr>
          </m:accPr>
          <m:e>
            <m:sSub>
              <m:sSubPr>
                <m:ctrlPr>
                  <w:rPr>
                    <w:rFonts w:ascii="Cambria Math" w:eastAsiaTheme="minorHAnsi" w:hAnsi="Cambria Math" w:cstheme="minorBidi"/>
                    <w:i/>
                    <w:kern w:val="2"/>
                    <w:lang w:eastAsia="en-US"/>
                    <w14:ligatures w14:val="standardContextual"/>
                  </w:rPr>
                </m:ctrlPr>
              </m:sSubPr>
              <m:e>
                <m:r>
                  <w:rPr>
                    <w:rFonts w:ascii="Cambria Math" w:hAnsi="Cambria Math"/>
                  </w:rPr>
                  <m:t>ε</m:t>
                </m:r>
              </m:e>
              <m:sub>
                <m:r>
                  <w:rPr>
                    <w:rFonts w:ascii="Cambria Math" w:hAnsi="Cambria Math"/>
                  </w:rPr>
                  <m:t>c</m:t>
                </m:r>
              </m:sub>
            </m:sSub>
          </m:e>
        </m:acc>
      </m:oMath>
      <w:r w:rsidRPr="00C96A96">
        <w:rPr>
          <w:rFonts w:eastAsiaTheme="minorEastAsia"/>
        </w:rPr>
        <w:t xml:space="preserve"> </w:t>
      </w:r>
      <w:r w:rsidR="003A1E49">
        <w:rPr>
          <w:rFonts w:eastAsiaTheme="minorEastAsia"/>
        </w:rPr>
        <w:t xml:space="preserve">are listed in </w:t>
      </w:r>
      <w:r w:rsidR="003A1E49" w:rsidRPr="003A1E49">
        <w:rPr>
          <w:rFonts w:eastAsiaTheme="minorEastAsia"/>
        </w:rPr>
        <w:fldChar w:fldCharType="begin"/>
      </w:r>
      <w:r w:rsidR="003A1E49" w:rsidRPr="003A1E49">
        <w:rPr>
          <w:rFonts w:eastAsiaTheme="minorEastAsia"/>
        </w:rPr>
        <w:instrText xml:space="preserve"> REF _Ref185016067 \h  \* MERGEFORMAT </w:instrText>
      </w:r>
      <w:r w:rsidR="003A1E49" w:rsidRPr="003A1E49">
        <w:rPr>
          <w:rFonts w:eastAsiaTheme="minorEastAsia"/>
        </w:rPr>
      </w:r>
      <w:r w:rsidR="003A1E49" w:rsidRPr="003A1E49">
        <w:rPr>
          <w:rFonts w:eastAsiaTheme="minorEastAsia"/>
        </w:rPr>
        <w:fldChar w:fldCharType="separate"/>
      </w:r>
      <w:r w:rsidR="00532ED6" w:rsidRPr="00532ED6">
        <w:t xml:space="preserve">Table </w:t>
      </w:r>
      <w:r w:rsidR="00532ED6" w:rsidRPr="00532ED6">
        <w:rPr>
          <w:noProof/>
        </w:rPr>
        <w:t>3</w:t>
      </w:r>
      <w:r w:rsidR="00532ED6" w:rsidRPr="00532ED6">
        <w:rPr>
          <w:noProof/>
        </w:rPr>
        <w:noBreakHyphen/>
        <w:t>4</w:t>
      </w:r>
      <w:r w:rsidR="003A1E49" w:rsidRPr="003A1E49">
        <w:rPr>
          <w:rFonts w:eastAsiaTheme="minorEastAsia"/>
        </w:rPr>
        <w:fldChar w:fldCharType="end"/>
      </w:r>
      <w:r w:rsidRPr="003A1E49">
        <w:rPr>
          <w:rFonts w:eastAsiaTheme="minorEastAsia"/>
        </w:rPr>
        <w:t>,</w:t>
      </w:r>
      <w:r>
        <w:rPr>
          <w:rFonts w:eastAsiaTheme="minorEastAsia"/>
        </w:rPr>
        <w:t xml:space="preserve"> </w:t>
      </w:r>
      <w:r>
        <w:t xml:space="preserve">making it easy to calculate the value of </w:t>
      </w:r>
      <m:oMath>
        <m:r>
          <w:rPr>
            <w:rFonts w:ascii="Cambria Math" w:hAnsi="Cambria Math"/>
          </w:rPr>
          <m:t xml:space="preserve">β </m:t>
        </m:r>
      </m:oMath>
      <w:r>
        <w:t xml:space="preserve">by just plugging in the </w:t>
      </w:r>
      <w:r w:rsidR="002F243D">
        <w:t>strain-rate</w:t>
      </w:r>
      <w:r>
        <w:t xml:space="preserve"> value. By doing so, this model is not only empirically based, but also enhances predictive accuracy by filling the gap in mechanical and thermal responses of material under dynamic loading.</w:t>
      </w:r>
    </w:p>
    <w:p w14:paraId="478404E2" w14:textId="77777777" w:rsidR="00D60CE8" w:rsidRDefault="00D60CE8" w:rsidP="00651E7B"/>
    <w:p w14:paraId="5E60C431" w14:textId="40CC15E1" w:rsidR="00D60CE8" w:rsidRDefault="00D60CE8" w:rsidP="00D60CE8">
      <w:pPr>
        <w:pStyle w:val="Caption"/>
        <w:spacing w:line="360" w:lineRule="auto"/>
      </w:pPr>
      <w:bookmarkStart w:id="85" w:name="_Ref185016067"/>
      <w:r w:rsidRPr="007332E7">
        <w:rPr>
          <w:b w:val="0"/>
          <w:bCs/>
        </w:rPr>
        <w:t xml:space="preserve">Table </w:t>
      </w:r>
      <w:r w:rsidRPr="007332E7">
        <w:rPr>
          <w:b w:val="0"/>
          <w:bCs/>
        </w:rPr>
        <w:fldChar w:fldCharType="begin"/>
      </w:r>
      <w:r w:rsidRPr="007332E7">
        <w:rPr>
          <w:b w:val="0"/>
          <w:bCs/>
        </w:rPr>
        <w:instrText xml:space="preserve"> STYLEREF 1 \s </w:instrText>
      </w:r>
      <w:r w:rsidRPr="007332E7">
        <w:rPr>
          <w:b w:val="0"/>
          <w:bCs/>
        </w:rPr>
        <w:fldChar w:fldCharType="separate"/>
      </w:r>
      <w:r w:rsidR="00532ED6">
        <w:rPr>
          <w:b w:val="0"/>
          <w:bCs/>
          <w:noProof/>
        </w:rPr>
        <w:t>3</w:t>
      </w:r>
      <w:r w:rsidRPr="007332E7">
        <w:rPr>
          <w:b w:val="0"/>
          <w:bCs/>
        </w:rPr>
        <w:fldChar w:fldCharType="end"/>
      </w:r>
      <w:r w:rsidRPr="007332E7">
        <w:rPr>
          <w:b w:val="0"/>
          <w:bCs/>
        </w:rPr>
        <w:noBreakHyphen/>
      </w:r>
      <w:r w:rsidRPr="007332E7">
        <w:rPr>
          <w:b w:val="0"/>
          <w:bCs/>
        </w:rPr>
        <w:fldChar w:fldCharType="begin"/>
      </w:r>
      <w:r w:rsidRPr="007332E7">
        <w:rPr>
          <w:b w:val="0"/>
          <w:bCs/>
        </w:rPr>
        <w:instrText xml:space="preserve"> SEQ Table \* ARABIC \s 1 </w:instrText>
      </w:r>
      <w:r w:rsidRPr="007332E7">
        <w:rPr>
          <w:b w:val="0"/>
          <w:bCs/>
        </w:rPr>
        <w:fldChar w:fldCharType="separate"/>
      </w:r>
      <w:r w:rsidR="00532ED6">
        <w:rPr>
          <w:b w:val="0"/>
          <w:bCs/>
          <w:noProof/>
        </w:rPr>
        <w:t>4</w:t>
      </w:r>
      <w:r w:rsidRPr="007332E7">
        <w:rPr>
          <w:b w:val="0"/>
          <w:bCs/>
        </w:rPr>
        <w:fldChar w:fldCharType="end"/>
      </w:r>
      <w:bookmarkEnd w:id="85"/>
      <w:r w:rsidRPr="007332E7">
        <w:rPr>
          <w:b w:val="0"/>
          <w:bCs/>
        </w:rPr>
        <w:t>:</w:t>
      </w:r>
      <w:r>
        <w:t xml:space="preserve"> </w:t>
      </w:r>
      <w:r w:rsidRPr="00C233C7">
        <w:rPr>
          <w:b w:val="0"/>
          <w:bCs/>
        </w:rPr>
        <w:t xml:space="preserve">Calibrated </w:t>
      </w:r>
      <w:r>
        <w:rPr>
          <w:b w:val="0"/>
          <w:bCs/>
        </w:rPr>
        <w:t>s</w:t>
      </w:r>
      <w:r w:rsidRPr="003A1E49">
        <w:rPr>
          <w:b w:val="0"/>
          <w:bCs/>
        </w:rPr>
        <w:t>pecific heat fraction parameters</w:t>
      </w:r>
      <w:r w:rsidRPr="00C233C7">
        <w:rPr>
          <w:b w:val="0"/>
          <w:bCs/>
        </w:rPr>
        <w:t xml:space="preserve"> of DP1000 in the eMBW</w:t>
      </w:r>
      <w:r>
        <w:rPr>
          <w:b w:val="0"/>
          <w:bCs/>
        </w:rPr>
        <w:t xml:space="preserve"> </w:t>
      </w:r>
      <w:r w:rsidRPr="00C233C7">
        <w:rPr>
          <w:b w:val="0"/>
          <w:bCs/>
        </w:rPr>
        <w:t>model</w:t>
      </w:r>
      <w:r>
        <w:rPr>
          <w:b w:val="0"/>
          <w:bCs/>
        </w:rPr>
        <w:t>.</w:t>
      </w:r>
      <w:r w:rsidRPr="00C233C7">
        <w:rPr>
          <w:b w:val="0"/>
          <w:bCs/>
        </w:rPr>
        <w:t xml:space="preserve"> (Liu et al., 2020)</w:t>
      </w:r>
    </w:p>
    <w:tbl>
      <w:tblPr>
        <w:tblStyle w:val="TableGrid"/>
        <w:tblW w:w="0" w:type="auto"/>
        <w:tblLook w:val="04A0" w:firstRow="1" w:lastRow="0" w:firstColumn="1" w:lastColumn="0" w:noHBand="0" w:noVBand="1"/>
      </w:tblPr>
      <w:tblGrid>
        <w:gridCol w:w="2265"/>
        <w:gridCol w:w="2266"/>
        <w:gridCol w:w="2266"/>
        <w:gridCol w:w="2266"/>
      </w:tblGrid>
      <w:tr w:rsidR="003A1E49" w14:paraId="0FE4D199" w14:textId="77777777" w:rsidTr="003A1E49">
        <w:tc>
          <w:tcPr>
            <w:tcW w:w="2265" w:type="dxa"/>
          </w:tcPr>
          <w:p w14:paraId="364B1F07" w14:textId="14D856FB" w:rsidR="003A1E49" w:rsidRDefault="003A1E49" w:rsidP="00651E7B">
            <w:r>
              <w:t>Notion</w:t>
            </w:r>
          </w:p>
        </w:tc>
        <w:tc>
          <w:tcPr>
            <w:tcW w:w="2266" w:type="dxa"/>
          </w:tcPr>
          <w:p w14:paraId="7AF22615" w14:textId="6C6FD47B" w:rsidR="003A1E49" w:rsidRDefault="00000000" w:rsidP="00651E7B">
            <m:oMathPara>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β</m:t>
                    </m:r>
                  </m:e>
                  <m:sub>
                    <m:r>
                      <w:rPr>
                        <w:rFonts w:ascii="Cambria Math" w:hAnsi="Cambria Math"/>
                      </w:rPr>
                      <m:t>i</m:t>
                    </m:r>
                  </m:sub>
                </m:sSub>
              </m:oMath>
            </m:oMathPara>
          </w:p>
        </w:tc>
        <w:tc>
          <w:tcPr>
            <w:tcW w:w="2266" w:type="dxa"/>
          </w:tcPr>
          <w:p w14:paraId="36ABEBF7" w14:textId="03EB8BF8" w:rsidR="003A1E49" w:rsidRDefault="00000000" w:rsidP="00651E7B">
            <m:oMathPara>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S</m:t>
                    </m:r>
                  </m:e>
                  <m:sub>
                    <m:r>
                      <w:rPr>
                        <w:rFonts w:ascii="Cambria Math" w:hAnsi="Cambria Math"/>
                      </w:rPr>
                      <m:t>c</m:t>
                    </m:r>
                  </m:sub>
                </m:sSub>
              </m:oMath>
            </m:oMathPara>
          </w:p>
        </w:tc>
        <w:tc>
          <w:tcPr>
            <w:tcW w:w="2266" w:type="dxa"/>
          </w:tcPr>
          <w:p w14:paraId="7C8831A0" w14:textId="0E7851E8" w:rsidR="003A1E49" w:rsidRDefault="00000000" w:rsidP="00651E7B">
            <m:oMathPara>
              <m:oMath>
                <m:acc>
                  <m:accPr>
                    <m:chr m:val="̇"/>
                    <m:ctrlPr>
                      <w:rPr>
                        <w:rFonts w:ascii="Cambria Math" w:eastAsiaTheme="minorHAnsi" w:hAnsi="Cambria Math" w:cstheme="minorBidi"/>
                        <w:i/>
                        <w:kern w:val="2"/>
                        <w:lang w:eastAsia="en-US"/>
                        <w14:ligatures w14:val="standardContextual"/>
                      </w:rPr>
                    </m:ctrlPr>
                  </m:accPr>
                  <m:e>
                    <m:sSub>
                      <m:sSubPr>
                        <m:ctrlPr>
                          <w:rPr>
                            <w:rFonts w:ascii="Cambria Math" w:eastAsiaTheme="minorHAnsi" w:hAnsi="Cambria Math" w:cstheme="minorBidi"/>
                            <w:i/>
                            <w:kern w:val="2"/>
                            <w:lang w:eastAsia="en-US"/>
                            <w14:ligatures w14:val="standardContextual"/>
                          </w:rPr>
                        </m:ctrlPr>
                      </m:sSubPr>
                      <m:e>
                        <m:r>
                          <w:rPr>
                            <w:rFonts w:ascii="Cambria Math" w:hAnsi="Cambria Math"/>
                          </w:rPr>
                          <m:t>ε</m:t>
                        </m:r>
                      </m:e>
                      <m:sub>
                        <m:r>
                          <w:rPr>
                            <w:rFonts w:ascii="Cambria Math" w:hAnsi="Cambria Math"/>
                          </w:rPr>
                          <m:t>c</m:t>
                        </m:r>
                      </m:sub>
                    </m:sSub>
                  </m:e>
                </m:acc>
              </m:oMath>
            </m:oMathPara>
          </w:p>
        </w:tc>
      </w:tr>
      <w:tr w:rsidR="003A1E49" w14:paraId="245BFBF4" w14:textId="77777777" w:rsidTr="003A1E49">
        <w:tc>
          <w:tcPr>
            <w:tcW w:w="2265" w:type="dxa"/>
          </w:tcPr>
          <w:p w14:paraId="58498178" w14:textId="5772ACC1" w:rsidR="003A1E49" w:rsidRDefault="003A1E49" w:rsidP="00651E7B">
            <w:r>
              <w:t>Value</w:t>
            </w:r>
          </w:p>
        </w:tc>
        <w:tc>
          <w:tcPr>
            <w:tcW w:w="2266" w:type="dxa"/>
          </w:tcPr>
          <w:p w14:paraId="16F8BCDA" w14:textId="70F55852" w:rsidR="003A1E49" w:rsidRDefault="003A1E49" w:rsidP="00651E7B">
            <w:pPr>
              <w:jc w:val="center"/>
            </w:pPr>
            <w:r>
              <w:t>0.9</w:t>
            </w:r>
          </w:p>
        </w:tc>
        <w:tc>
          <w:tcPr>
            <w:tcW w:w="2266" w:type="dxa"/>
          </w:tcPr>
          <w:p w14:paraId="5F71AC05" w14:textId="4C1B1A4A" w:rsidR="003A1E49" w:rsidRDefault="003A1E49" w:rsidP="00651E7B">
            <w:pPr>
              <w:jc w:val="center"/>
            </w:pPr>
            <w:r>
              <w:t>0.58</w:t>
            </w:r>
          </w:p>
        </w:tc>
        <w:tc>
          <w:tcPr>
            <w:tcW w:w="2266" w:type="dxa"/>
          </w:tcPr>
          <w:p w14:paraId="26E117D5" w14:textId="3A4FCFD0" w:rsidR="003A1E49" w:rsidRDefault="003A1E49" w:rsidP="00651E7B">
            <w:pPr>
              <w:jc w:val="center"/>
            </w:pPr>
            <w:r>
              <w:t>0.</w:t>
            </w:r>
            <w:r w:rsidRPr="003F17BB">
              <w:t>0043 (</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Pr="003F17BB">
              <w:t>)</w:t>
            </w:r>
          </w:p>
        </w:tc>
      </w:tr>
    </w:tbl>
    <w:p w14:paraId="7D8C23B9" w14:textId="06BA9626" w:rsidR="00A73285" w:rsidRPr="003C51CB" w:rsidRDefault="00FC5F59" w:rsidP="00F62ACC">
      <w:pPr>
        <w:pStyle w:val="Heading1"/>
        <w:numPr>
          <w:ilvl w:val="0"/>
          <w:numId w:val="30"/>
        </w:numPr>
        <w:spacing w:before="0" w:after="0"/>
      </w:pPr>
      <w:bookmarkStart w:id="86" w:name="_Toc185023266"/>
      <w:bookmarkStart w:id="87" w:name="_Toc185041703"/>
      <w:bookmarkEnd w:id="76"/>
      <w:r>
        <w:lastRenderedPageBreak/>
        <w:t>Results</w:t>
      </w:r>
      <w:r w:rsidR="00F01A17">
        <w:t xml:space="preserve"> &amp; Discussion</w:t>
      </w:r>
      <w:bookmarkEnd w:id="86"/>
      <w:bookmarkEnd w:id="87"/>
    </w:p>
    <w:p w14:paraId="23156BCD" w14:textId="7B9271B1" w:rsidR="0D30ABFB" w:rsidRDefault="0D30ABFB" w:rsidP="00F62ACC">
      <w:pPr>
        <w:pStyle w:val="Heading2"/>
        <w:numPr>
          <w:ilvl w:val="1"/>
          <w:numId w:val="30"/>
        </w:numPr>
        <w:spacing w:before="0" w:after="0"/>
      </w:pPr>
      <w:bookmarkStart w:id="88" w:name="_Toc185023267"/>
      <w:bookmarkStart w:id="89" w:name="_Toc185041704"/>
      <w:r>
        <w:t>Constitutive model</w:t>
      </w:r>
      <w:bookmarkEnd w:id="88"/>
      <w:bookmarkEnd w:id="89"/>
    </w:p>
    <w:p w14:paraId="0CAE20F8" w14:textId="5FC0ABEF" w:rsidR="00E03D52" w:rsidRPr="003C51CB" w:rsidRDefault="005D163E" w:rsidP="00F62ACC">
      <w:pPr>
        <w:pStyle w:val="Heading3"/>
        <w:numPr>
          <w:ilvl w:val="2"/>
          <w:numId w:val="30"/>
        </w:numPr>
        <w:spacing w:before="0" w:after="0"/>
      </w:pPr>
      <w:bookmarkStart w:id="90" w:name="_Toc185023268"/>
      <w:bookmarkStart w:id="91" w:name="_Toc185041705"/>
      <w:r>
        <w:t>Flow curve fitting with Swift – Voce equation</w:t>
      </w:r>
      <w:bookmarkEnd w:id="90"/>
      <w:bookmarkEnd w:id="91"/>
    </w:p>
    <w:p w14:paraId="4E02F627" w14:textId="77777777" w:rsidR="00380146" w:rsidRDefault="00C734A4" w:rsidP="00651E7B">
      <w:r w:rsidRPr="0026191B">
        <w:t xml:space="preserve">This section assesses how effectively the Swift-Voce equation fits the flow curves of DP1000 steel across various conditions. To </w:t>
      </w:r>
      <w:r w:rsidR="0026191B" w:rsidRPr="0026191B">
        <w:t>conduct the analysis,</w:t>
      </w:r>
      <w:r w:rsidR="00BB32C4">
        <w:t xml:space="preserve"> we first generated material input fules from the fitted flow curves, </w:t>
      </w:r>
      <w:r w:rsidR="008B07C5">
        <w:t xml:space="preserve"> which were then used in Abaqus simulations  as described in Section 3.3. The simulated force-displacement curves were compared to corresponding experimental data in </w:t>
      </w:r>
      <w:r w:rsidR="00583D6A" w:rsidRPr="0074609E">
        <w:t xml:space="preserve"> order to evaluate the capability of the model. Altogether, around 305 Abaqus simulations were conducted in a wide range of conditions.</w:t>
      </w:r>
    </w:p>
    <w:p w14:paraId="3BEED99B" w14:textId="77777777" w:rsidR="003E2802" w:rsidRDefault="003E2802" w:rsidP="00651E7B"/>
    <w:p w14:paraId="032B811E" w14:textId="77777777" w:rsidR="00405CA2" w:rsidRDefault="00894FE2" w:rsidP="00651E7B">
      <w:pPr>
        <w:keepNext/>
        <w:jc w:val="center"/>
      </w:pPr>
      <w:r w:rsidRPr="00894FE2">
        <w:rPr>
          <w:noProof/>
        </w:rPr>
        <w:drawing>
          <wp:inline distT="0" distB="0" distL="0" distR="0" wp14:anchorId="6A13C4EB" wp14:editId="17EF56D2">
            <wp:extent cx="2880360" cy="1849234"/>
            <wp:effectExtent l="0" t="0" r="0" b="0"/>
            <wp:docPr id="533379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379337" name=""/>
                    <pic:cNvPicPr/>
                  </pic:nvPicPr>
                  <pic:blipFill>
                    <a:blip r:embed="rId83"/>
                    <a:stretch>
                      <a:fillRect/>
                    </a:stretch>
                  </pic:blipFill>
                  <pic:spPr>
                    <a:xfrm>
                      <a:off x="0" y="0"/>
                      <a:ext cx="2880360" cy="1849234"/>
                    </a:xfrm>
                    <a:prstGeom prst="rect">
                      <a:avLst/>
                    </a:prstGeom>
                  </pic:spPr>
                </pic:pic>
              </a:graphicData>
            </a:graphic>
          </wp:inline>
        </w:drawing>
      </w:r>
      <w:r w:rsidR="00BF730B" w:rsidRPr="00BF730B">
        <w:rPr>
          <w:noProof/>
        </w:rPr>
        <w:drawing>
          <wp:inline distT="0" distB="0" distL="0" distR="0" wp14:anchorId="63B5EFBA" wp14:editId="1520DCF8">
            <wp:extent cx="2880360" cy="1849234"/>
            <wp:effectExtent l="0" t="0" r="0" b="0"/>
            <wp:docPr id="3120673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67354" name="Picture 1" descr="A graph of different colored lines&#10;&#10;Description automatically generated"/>
                    <pic:cNvPicPr/>
                  </pic:nvPicPr>
                  <pic:blipFill>
                    <a:blip r:embed="rId84"/>
                    <a:stretch>
                      <a:fillRect/>
                    </a:stretch>
                  </pic:blipFill>
                  <pic:spPr>
                    <a:xfrm>
                      <a:off x="0" y="0"/>
                      <a:ext cx="2880360" cy="1849234"/>
                    </a:xfrm>
                    <a:prstGeom prst="rect">
                      <a:avLst/>
                    </a:prstGeom>
                  </pic:spPr>
                </pic:pic>
              </a:graphicData>
            </a:graphic>
          </wp:inline>
        </w:drawing>
      </w:r>
      <w:r w:rsidR="003E2802" w:rsidRPr="003E2802">
        <w:rPr>
          <w:noProof/>
        </w:rPr>
        <w:drawing>
          <wp:inline distT="0" distB="0" distL="0" distR="0" wp14:anchorId="7B9237D2" wp14:editId="5F2189E5">
            <wp:extent cx="2880360" cy="1849234"/>
            <wp:effectExtent l="0" t="0" r="0" b="0"/>
            <wp:docPr id="21499116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1162" name="Picture 1" descr="A graph of different colored lines&#10;&#10;Description automatically generated"/>
                    <pic:cNvPicPr/>
                  </pic:nvPicPr>
                  <pic:blipFill>
                    <a:blip r:embed="rId85"/>
                    <a:stretch>
                      <a:fillRect/>
                    </a:stretch>
                  </pic:blipFill>
                  <pic:spPr>
                    <a:xfrm>
                      <a:off x="0" y="0"/>
                      <a:ext cx="2880360" cy="1849234"/>
                    </a:xfrm>
                    <a:prstGeom prst="rect">
                      <a:avLst/>
                    </a:prstGeom>
                  </pic:spPr>
                </pic:pic>
              </a:graphicData>
            </a:graphic>
          </wp:inline>
        </w:drawing>
      </w:r>
    </w:p>
    <w:p w14:paraId="7E8E26C2" w14:textId="6875A969" w:rsidR="009200BA" w:rsidRPr="00CB5C9D" w:rsidRDefault="003A1E49" w:rsidP="00CB5C9D">
      <w:pPr>
        <w:pStyle w:val="Caption"/>
        <w:spacing w:line="360" w:lineRule="auto"/>
        <w:jc w:val="center"/>
        <w:rPr>
          <w:b w:val="0"/>
          <w:bCs/>
        </w:rPr>
      </w:pPr>
      <w:bookmarkStart w:id="92" w:name="_Ref185016133"/>
      <w:r w:rsidRPr="003A1E4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w:t>
      </w:r>
      <w:r w:rsidR="00454834">
        <w:rPr>
          <w:b w:val="0"/>
          <w:bCs/>
        </w:rPr>
        <w:fldChar w:fldCharType="end"/>
      </w:r>
      <w:bookmarkEnd w:id="92"/>
      <w:r w:rsidR="00405CA2" w:rsidRPr="00933F3B">
        <w:rPr>
          <w:b w:val="0"/>
          <w:bCs/>
        </w:rPr>
        <w:t xml:space="preserve">: Force-displacement curves at Room Temperature for </w:t>
      </w:r>
      <w:r w:rsidR="002F243D">
        <w:rPr>
          <w:b w:val="0"/>
          <w:bCs/>
        </w:rPr>
        <w:t>Strain-rate</w:t>
      </w:r>
      <w:r w:rsidR="00405CA2" w:rsidRPr="00933F3B">
        <w:rPr>
          <w:b w:val="0"/>
          <w:bCs/>
        </w:rPr>
        <w:t xml:space="preserve"> of: a) 0.0001, b) 0.01, c) 0.1</w:t>
      </w:r>
      <w:r w:rsidR="00DB7039">
        <w:rPr>
          <w:b w:val="0"/>
          <w:bCs/>
          <w:lang w:val="vi-VN"/>
        </w:rPr>
        <w:t>.</w:t>
      </w:r>
    </w:p>
    <w:p w14:paraId="5EF60747" w14:textId="370C5D55" w:rsidR="009200BA" w:rsidRPr="00C6005F" w:rsidRDefault="00C6005F" w:rsidP="00651E7B">
      <w:pPr>
        <w:pStyle w:val="Standard1"/>
        <w:spacing w:line="360" w:lineRule="auto"/>
        <w:jc w:val="both"/>
      </w:pPr>
      <w:r w:rsidRPr="00C6005F">
        <w:fldChar w:fldCharType="begin"/>
      </w:r>
      <w:r w:rsidRPr="00C6005F">
        <w:instrText xml:space="preserve"> REF _Ref185016133 \h  \* MERGEFORMAT </w:instrText>
      </w:r>
      <w:r w:rsidRPr="00C6005F">
        <w:fldChar w:fldCharType="separate"/>
      </w:r>
      <w:r w:rsidR="00532ED6" w:rsidRPr="00532ED6">
        <w:t xml:space="preserve">Figure </w:t>
      </w:r>
      <w:r w:rsidR="00532ED6" w:rsidRPr="00532ED6">
        <w:rPr>
          <w:noProof/>
        </w:rPr>
        <w:t>4</w:t>
      </w:r>
      <w:r w:rsidR="00532ED6" w:rsidRPr="00532ED6">
        <w:rPr>
          <w:noProof/>
        </w:rPr>
        <w:noBreakHyphen/>
        <w:t>1</w:t>
      </w:r>
      <w:r w:rsidRPr="00C6005F">
        <w:fldChar w:fldCharType="end"/>
      </w:r>
      <w:r w:rsidRPr="00C6005F">
        <w:t xml:space="preserve"> </w:t>
      </w:r>
      <w:r w:rsidR="00A1577D" w:rsidRPr="00C6005F">
        <w:t xml:space="preserve">displays the force-displacement curves at room temperature for the three different </w:t>
      </w:r>
      <w:r w:rsidR="002F243D">
        <w:t>strain-rate</w:t>
      </w:r>
      <w:r w:rsidR="00A1577D" w:rsidRPr="00C6005F">
        <w:t>s</w:t>
      </w:r>
      <w:r w:rsidR="00830EDD" w:rsidRPr="00C6005F">
        <w:t xml:space="preserve">. The graphs exhibit excellent </w:t>
      </w:r>
      <w:r w:rsidR="00916DD1" w:rsidRPr="00C6005F">
        <w:t xml:space="preserve">fitting quality,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16DD1" w:rsidRPr="00C6005F">
        <w:t xml:space="preserve"> values exceeding 0.99 </w:t>
      </w:r>
      <w:r w:rsidR="00B94548" w:rsidRPr="00C6005F">
        <w:t xml:space="preserve">in all tested scenarios. </w:t>
      </w:r>
      <w:r w:rsidR="00FC70EE" w:rsidRPr="00C6005F">
        <w:t>For other conditions, while the fitting quality may not match this precision, the simulated data still effectively captures the general trends of the experimental curves</w:t>
      </w:r>
      <w:r w:rsidR="00FF3A5C" w:rsidRPr="00C6005F">
        <w:t>.</w:t>
      </w:r>
    </w:p>
    <w:p w14:paraId="18915710" w14:textId="77777777" w:rsidR="00FF3A5C" w:rsidRDefault="00FF3A5C" w:rsidP="00651E7B">
      <w:pPr>
        <w:pStyle w:val="Standard1"/>
        <w:spacing w:line="360" w:lineRule="auto"/>
        <w:jc w:val="both"/>
      </w:pPr>
    </w:p>
    <w:p w14:paraId="668B026B" w14:textId="0C3CBA9F" w:rsidR="00264699" w:rsidRPr="00C6005F" w:rsidRDefault="008D3D91" w:rsidP="00651E7B">
      <w:pPr>
        <w:pStyle w:val="Caption"/>
        <w:spacing w:line="360" w:lineRule="auto"/>
        <w:jc w:val="center"/>
        <w:rPr>
          <w:b w:val="0"/>
          <w:bCs/>
        </w:rPr>
      </w:pPr>
      <w:r w:rsidRPr="008D3D91">
        <w:rPr>
          <w:noProof/>
        </w:rPr>
        <w:drawing>
          <wp:inline distT="0" distB="0" distL="0" distR="0" wp14:anchorId="3D8EA2E6" wp14:editId="7579858F">
            <wp:extent cx="2880360" cy="1849234"/>
            <wp:effectExtent l="0" t="0" r="0" b="0"/>
            <wp:docPr id="687001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01913" name=""/>
                    <pic:cNvPicPr/>
                  </pic:nvPicPr>
                  <pic:blipFill>
                    <a:blip r:embed="rId86"/>
                    <a:stretch>
                      <a:fillRect/>
                    </a:stretch>
                  </pic:blipFill>
                  <pic:spPr>
                    <a:xfrm>
                      <a:off x="0" y="0"/>
                      <a:ext cx="2880360" cy="1849234"/>
                    </a:xfrm>
                    <a:prstGeom prst="rect">
                      <a:avLst/>
                    </a:prstGeom>
                  </pic:spPr>
                </pic:pic>
              </a:graphicData>
            </a:graphic>
          </wp:inline>
        </w:drawing>
      </w:r>
      <w:r w:rsidR="00016C21" w:rsidRPr="00016C21">
        <w:rPr>
          <w:noProof/>
        </w:rPr>
        <w:drawing>
          <wp:inline distT="0" distB="0" distL="0" distR="0" wp14:anchorId="349F2169" wp14:editId="67387305">
            <wp:extent cx="2880360" cy="1849234"/>
            <wp:effectExtent l="0" t="0" r="0" b="0"/>
            <wp:docPr id="1062697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97383" name=""/>
                    <pic:cNvPicPr/>
                  </pic:nvPicPr>
                  <pic:blipFill>
                    <a:blip r:embed="rId87"/>
                    <a:stretch>
                      <a:fillRect/>
                    </a:stretch>
                  </pic:blipFill>
                  <pic:spPr>
                    <a:xfrm>
                      <a:off x="0" y="0"/>
                      <a:ext cx="2880360" cy="1849234"/>
                    </a:xfrm>
                    <a:prstGeom prst="rect">
                      <a:avLst/>
                    </a:prstGeom>
                  </pic:spPr>
                </pic:pic>
              </a:graphicData>
            </a:graphic>
          </wp:inline>
        </w:drawing>
      </w:r>
      <w:r w:rsidR="00C359A3" w:rsidRPr="00C359A3">
        <w:rPr>
          <w:noProof/>
        </w:rPr>
        <w:drawing>
          <wp:inline distT="0" distB="0" distL="0" distR="0" wp14:anchorId="702B5DE4" wp14:editId="09A2EAD5">
            <wp:extent cx="2880360" cy="1849234"/>
            <wp:effectExtent l="0" t="0" r="0" b="0"/>
            <wp:docPr id="113266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663371" name=""/>
                    <pic:cNvPicPr/>
                  </pic:nvPicPr>
                  <pic:blipFill>
                    <a:blip r:embed="rId88"/>
                    <a:stretch>
                      <a:fillRect/>
                    </a:stretch>
                  </pic:blipFill>
                  <pic:spPr>
                    <a:xfrm>
                      <a:off x="0" y="0"/>
                      <a:ext cx="2880360" cy="1849234"/>
                    </a:xfrm>
                    <a:prstGeom prst="rect">
                      <a:avLst/>
                    </a:prstGeom>
                  </pic:spPr>
                </pic:pic>
              </a:graphicData>
            </a:graphic>
          </wp:inline>
        </w:drawing>
      </w:r>
      <w:r w:rsidR="00264699" w:rsidRPr="00264699">
        <w:rPr>
          <w:noProof/>
        </w:rPr>
        <w:drawing>
          <wp:inline distT="0" distB="0" distL="0" distR="0" wp14:anchorId="467B626B" wp14:editId="4FC634D7">
            <wp:extent cx="2880360" cy="1849234"/>
            <wp:effectExtent l="0" t="0" r="0" b="0"/>
            <wp:docPr id="160169871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98718" name="Picture 1" descr="A graph of different colored lines&#10;&#10;Description automatically generated"/>
                    <pic:cNvPicPr/>
                  </pic:nvPicPr>
                  <pic:blipFill>
                    <a:blip r:embed="rId89"/>
                    <a:stretch>
                      <a:fillRect/>
                    </a:stretch>
                  </pic:blipFill>
                  <pic:spPr>
                    <a:xfrm>
                      <a:off x="0" y="0"/>
                      <a:ext cx="2880360" cy="1849234"/>
                    </a:xfrm>
                    <a:prstGeom prst="rect">
                      <a:avLst/>
                    </a:prstGeom>
                  </pic:spPr>
                </pic:pic>
              </a:graphicData>
            </a:graphic>
          </wp:inline>
        </w:drawing>
      </w:r>
    </w:p>
    <w:p w14:paraId="00409C5E" w14:textId="342F4F65" w:rsidR="00C6005F" w:rsidRDefault="00C6005F" w:rsidP="00651E7B">
      <w:pPr>
        <w:pStyle w:val="Caption"/>
        <w:spacing w:line="360" w:lineRule="auto"/>
        <w:jc w:val="center"/>
        <w:rPr>
          <w:b w:val="0"/>
          <w:bCs/>
        </w:rPr>
      </w:pPr>
      <w:bookmarkStart w:id="93" w:name="_Ref185016344"/>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2</w:t>
      </w:r>
      <w:r w:rsidR="00454834">
        <w:rPr>
          <w:b w:val="0"/>
          <w:bCs/>
        </w:rPr>
        <w:fldChar w:fldCharType="end"/>
      </w:r>
      <w:bookmarkEnd w:id="93"/>
      <w:r w:rsidRPr="00DB7039">
        <w:rPr>
          <w:b w:val="0"/>
          <w:bCs/>
        </w:rPr>
        <w:t>: Force-displacement</w:t>
      </w:r>
      <w:r w:rsidRPr="00C6005F">
        <w:rPr>
          <w:b w:val="0"/>
          <w:bCs/>
        </w:rPr>
        <w:t xml:space="preserve"> curves for quasi-static </w:t>
      </w:r>
      <w:r w:rsidR="002F243D">
        <w:rPr>
          <w:b w:val="0"/>
          <w:bCs/>
        </w:rPr>
        <w:t>strain-rate</w:t>
      </w:r>
      <w:r w:rsidRPr="00C6005F">
        <w:rPr>
          <w:b w:val="0"/>
          <w:bCs/>
        </w:rPr>
        <w:t xml:space="preserve"> at: a) 373.15K, b) 473.15K, c) 573.15K, d) 673.15K</w:t>
      </w:r>
      <w:r>
        <w:rPr>
          <w:b w:val="0"/>
          <w:bCs/>
        </w:rPr>
        <w:t>.</w:t>
      </w:r>
    </w:p>
    <w:p w14:paraId="1D20DF37" w14:textId="77777777" w:rsidR="00C6005F" w:rsidRPr="00C6005F" w:rsidRDefault="00C6005F" w:rsidP="00651E7B">
      <w:pPr>
        <w:pStyle w:val="Standard1"/>
        <w:spacing w:line="360" w:lineRule="auto"/>
      </w:pPr>
    </w:p>
    <w:p w14:paraId="12906605" w14:textId="0080D5D0" w:rsidR="00264699" w:rsidRDefault="00001377" w:rsidP="00651E7B">
      <w:pPr>
        <w:pStyle w:val="Standard1"/>
        <w:spacing w:line="360" w:lineRule="auto"/>
        <w:jc w:val="both"/>
      </w:pPr>
      <w:r>
        <w:t xml:space="preserve">The Swift-Voce further </w:t>
      </w:r>
      <w:r w:rsidR="009D1A8A">
        <w:t xml:space="preserve">highlighted the excellent capabilities in </w:t>
      </w:r>
      <w:r w:rsidR="000F18FC">
        <w:t>fitting data under varying temperature conditions</w:t>
      </w:r>
      <w:r w:rsidR="007621DE">
        <w:t>, illustrated in</w:t>
      </w:r>
      <w:r w:rsidR="00C6005F">
        <w:t xml:space="preserve"> </w:t>
      </w:r>
      <w:r w:rsidR="00C6005F">
        <w:fldChar w:fldCharType="begin"/>
      </w:r>
      <w:r w:rsidR="00C6005F">
        <w:instrText xml:space="preserve"> REF _Ref185016344 \h </w:instrText>
      </w:r>
      <w:r w:rsidR="00651E7B">
        <w:instrText xml:space="preserve"> \* MERGEFORMAT </w:instrText>
      </w:r>
      <w:r w:rsidR="00C6005F">
        <w:fldChar w:fldCharType="separate"/>
      </w:r>
      <w:r w:rsidR="00532ED6" w:rsidRPr="00532ED6">
        <w:t xml:space="preserve">Figure </w:t>
      </w:r>
      <w:r w:rsidR="00532ED6" w:rsidRPr="00532ED6">
        <w:rPr>
          <w:noProof/>
        </w:rPr>
        <w:t>4</w:t>
      </w:r>
      <w:r w:rsidR="00532ED6" w:rsidRPr="00532ED6">
        <w:rPr>
          <w:noProof/>
        </w:rPr>
        <w:noBreakHyphen/>
        <w:t>2</w:t>
      </w:r>
      <w:r w:rsidR="00C6005F">
        <w:fldChar w:fldCharType="end"/>
      </w:r>
      <w:r w:rsidR="007621DE">
        <w:t>. At 373.15K</w:t>
      </w:r>
      <w:r w:rsidR="00793886">
        <w:t xml:space="preserve"> and 473.15K</w:t>
      </w:r>
      <w:r w:rsidR="007621DE">
        <w:t xml:space="preserve">, </w:t>
      </w:r>
      <w:r w:rsidR="004339B7">
        <w:t>the simulations align closely with the experimental data, especially during the initial elas</w:t>
      </w:r>
      <w:r w:rsidR="00322C9B">
        <w:t xml:space="preserve">tic-plasitc transition and early displacement phase – though minor deviations </w:t>
      </w:r>
      <w:r w:rsidR="00D41C95">
        <w:t>were reflected at around the peak points.</w:t>
      </w:r>
    </w:p>
    <w:p w14:paraId="55AD6B3F" w14:textId="77777777" w:rsidR="00D41C95" w:rsidRDefault="00D41C95" w:rsidP="00651E7B">
      <w:pPr>
        <w:pStyle w:val="Standard1"/>
        <w:spacing w:line="360" w:lineRule="auto"/>
        <w:jc w:val="both"/>
      </w:pPr>
    </w:p>
    <w:p w14:paraId="7453C863" w14:textId="661B33AF" w:rsidR="00D41C95" w:rsidRDefault="00D41C95" w:rsidP="00651E7B">
      <w:pPr>
        <w:pStyle w:val="Standard1"/>
        <w:spacing w:line="360" w:lineRule="auto"/>
        <w:jc w:val="both"/>
      </w:pPr>
      <w:r>
        <w:t>At higher temper</w:t>
      </w:r>
      <w:r w:rsidR="00A32745">
        <w:t xml:space="preserve">atures (573.15K), this model fits well with experiental curves for all geometries, both in peak force and </w:t>
      </w:r>
      <w:r w:rsidR="00770E70">
        <w:t xml:space="preserve">post-peak behaviors. There is one minor problem with the </w:t>
      </w:r>
      <w:r w:rsidR="00A378CA">
        <w:t xml:space="preserve">results of 573.15K, </w:t>
      </w:r>
      <w:r w:rsidR="00A917D4">
        <w:t xml:space="preserve">though, is that </w:t>
      </w:r>
      <w:r w:rsidR="00150161">
        <w:t xml:space="preserve">data for </w:t>
      </w:r>
      <w:r w:rsidR="00A917D4">
        <w:t xml:space="preserve">only </w:t>
      </w:r>
      <w:r w:rsidR="00150161">
        <w:t>three geometries can be obtained from the simulation. Nonetheless, given the almost perfect fitting quality, the results still look promising.</w:t>
      </w:r>
    </w:p>
    <w:p w14:paraId="3619503D" w14:textId="77777777" w:rsidR="00150161" w:rsidRDefault="00150161" w:rsidP="00651E7B">
      <w:pPr>
        <w:pStyle w:val="Standard1"/>
        <w:spacing w:line="360" w:lineRule="auto"/>
        <w:jc w:val="both"/>
      </w:pPr>
    </w:p>
    <w:p w14:paraId="0B9F8E6A" w14:textId="53771EB7" w:rsidR="00F44860" w:rsidRDefault="00150161" w:rsidP="00651E7B">
      <w:pPr>
        <w:pStyle w:val="Standard1"/>
        <w:tabs>
          <w:tab w:val="left" w:pos="3350"/>
        </w:tabs>
        <w:spacing w:line="360" w:lineRule="auto"/>
        <w:jc w:val="both"/>
      </w:pPr>
      <w:r>
        <w:t>At 673.15K, the fit is stron</w:t>
      </w:r>
      <w:r w:rsidR="000C40C5">
        <w:t>g, although slight misalignments were noted for the CH6hw geometry, especially near peak displacement.</w:t>
      </w:r>
    </w:p>
    <w:p w14:paraId="6C3F6298" w14:textId="4CFBF376" w:rsidR="00F44860" w:rsidRDefault="00F44860" w:rsidP="00651E7B">
      <w:pPr>
        <w:pStyle w:val="Standard1"/>
        <w:tabs>
          <w:tab w:val="left" w:pos="3350"/>
        </w:tabs>
        <w:spacing w:line="360" w:lineRule="auto"/>
        <w:jc w:val="both"/>
      </w:pPr>
      <w:r>
        <w:lastRenderedPageBreak/>
        <w:t xml:space="preserve">Regardless of these minor defects, the Swift-Voce model gives a </w:t>
      </w:r>
      <w:r w:rsidR="00293DE9">
        <w:t>admirable prediction in all temperatures cond</w:t>
      </w:r>
      <w:r w:rsidR="00A47A09">
        <w:t xml:space="preserve">itions, but </w:t>
      </w:r>
      <w:r w:rsidR="00A839EE">
        <w:t xml:space="preserve">it shows almost perfect accuracy for room temperature. The model’s ability to capture the material behavior under various conditions comfirms its suitability </w:t>
      </w:r>
      <w:r w:rsidR="005549B6">
        <w:t>f</w:t>
      </w:r>
      <w:r w:rsidR="00B405A8">
        <w:t>or modelling the DP1000 steel. Future work will be able to develop this model further, with improvements in performance on certain geometries</w:t>
      </w:r>
      <w:r w:rsidR="004014BC">
        <w:t xml:space="preserve"> and capabilities to </w:t>
      </w:r>
      <w:r w:rsidR="005165DA">
        <w:t>operate on different datasets. Overall, the results are promising, and there is great potential for further advancements.</w:t>
      </w:r>
    </w:p>
    <w:p w14:paraId="589E4FA9" w14:textId="29828C5C" w:rsidR="00E03D52" w:rsidRDefault="00E03D52" w:rsidP="00651E7B">
      <w:pPr>
        <w:sectPr w:rsidR="00E03D52" w:rsidSect="00916C04">
          <w:footerReference w:type="default" r:id="rId90"/>
          <w:headerReference w:type="first" r:id="rId91"/>
          <w:footerReference w:type="first" r:id="rId92"/>
          <w:endnotePr>
            <w:numFmt w:val="decimal"/>
          </w:endnotePr>
          <w:type w:val="continuous"/>
          <w:pgSz w:w="11909" w:h="16834"/>
          <w:pgMar w:top="1418" w:right="1418" w:bottom="1134" w:left="1418" w:header="720" w:footer="720" w:gutter="0"/>
          <w:cols w:space="60"/>
          <w:noEndnote/>
        </w:sectPr>
      </w:pPr>
    </w:p>
    <w:p w14:paraId="742E8BCE" w14:textId="77777777" w:rsidR="00914525" w:rsidRDefault="00914525" w:rsidP="00651E7B">
      <w:pPr>
        <w:pStyle w:val="Standard1"/>
        <w:spacing w:line="360" w:lineRule="auto"/>
        <w:sectPr w:rsidR="00914525" w:rsidSect="00914525">
          <w:footerReference w:type="default" r:id="rId93"/>
          <w:headerReference w:type="first" r:id="rId94"/>
          <w:footerReference w:type="first" r:id="rId95"/>
          <w:endnotePr>
            <w:numFmt w:val="decimal"/>
          </w:endnotePr>
          <w:type w:val="continuous"/>
          <w:pgSz w:w="11909" w:h="16834"/>
          <w:pgMar w:top="1418" w:right="1418" w:bottom="1134" w:left="1418" w:header="720" w:footer="720" w:gutter="0"/>
          <w:cols w:num="2" w:space="60"/>
          <w:noEndnote/>
        </w:sectPr>
      </w:pPr>
    </w:p>
    <w:p w14:paraId="06D09B50" w14:textId="75DFF51D" w:rsidR="005D163E" w:rsidRDefault="005D163E" w:rsidP="00F62ACC">
      <w:pPr>
        <w:pStyle w:val="Heading3"/>
        <w:numPr>
          <w:ilvl w:val="2"/>
          <w:numId w:val="30"/>
        </w:numPr>
        <w:spacing w:before="0" w:after="0"/>
      </w:pPr>
      <w:bookmarkStart w:id="94" w:name="_Ref184843420"/>
      <w:bookmarkStart w:id="95" w:name="_Ref184843487"/>
      <w:bookmarkStart w:id="96" w:name="_Toc185023269"/>
      <w:bookmarkStart w:id="97" w:name="_Toc185041706"/>
      <w:r>
        <w:t>Temperature dependency function parameter calibration</w:t>
      </w:r>
      <w:bookmarkEnd w:id="94"/>
      <w:bookmarkEnd w:id="95"/>
      <w:bookmarkEnd w:id="96"/>
      <w:bookmarkEnd w:id="97"/>
    </w:p>
    <w:p w14:paraId="551376C4" w14:textId="44F00E72" w:rsidR="005D163E" w:rsidRPr="007E657B" w:rsidRDefault="005D163E" w:rsidP="00F62ACC">
      <w:pPr>
        <w:pStyle w:val="Heading4"/>
        <w:numPr>
          <w:ilvl w:val="3"/>
          <w:numId w:val="30"/>
        </w:numPr>
        <w:rPr>
          <w:b/>
        </w:rPr>
      </w:pPr>
      <w:r>
        <w:t>Shen’s six-parameter equation</w:t>
      </w:r>
    </w:p>
    <w:p w14:paraId="772E57D0" w14:textId="47D3833A" w:rsidR="0016445D" w:rsidRDefault="0016445D" w:rsidP="00651E7B">
      <w:r w:rsidRPr="0016445D">
        <w:t xml:space="preserve">As presented in </w:t>
      </w:r>
      <w:r w:rsidR="007B5E28" w:rsidRPr="006C0110">
        <w:fldChar w:fldCharType="begin"/>
      </w:r>
      <w:r w:rsidR="007B5E28" w:rsidRPr="006C0110">
        <w:instrText xml:space="preserve"> REF _Ref184833020 \h </w:instrText>
      </w:r>
      <w:r w:rsidR="00BA0C92" w:rsidRPr="006C0110">
        <w:instrText xml:space="preserve"> \* MERGEFORMAT </w:instrText>
      </w:r>
      <w:r w:rsidR="007B5E28" w:rsidRPr="006C0110">
        <w:fldChar w:fldCharType="separate"/>
      </w:r>
      <w:r w:rsidR="00532ED6" w:rsidRPr="00532ED6">
        <w:t xml:space="preserve">Figure </w:t>
      </w:r>
      <w:r w:rsidR="00532ED6" w:rsidRPr="00532ED6">
        <w:rPr>
          <w:noProof/>
        </w:rPr>
        <w:t>4</w:t>
      </w:r>
      <w:r w:rsidR="00532ED6" w:rsidRPr="00532ED6">
        <w:rPr>
          <w:noProof/>
        </w:rPr>
        <w:noBreakHyphen/>
        <w:t>3</w:t>
      </w:r>
      <w:r w:rsidR="007B5E28" w:rsidRPr="006C0110">
        <w:fldChar w:fldCharType="end"/>
      </w:r>
      <w:r w:rsidR="007B5E28">
        <w:t xml:space="preserve">, </w:t>
      </w:r>
      <w:r w:rsidR="007B5E28" w:rsidRPr="006C0110">
        <w:fldChar w:fldCharType="begin"/>
      </w:r>
      <w:r w:rsidR="007B5E28" w:rsidRPr="006C0110">
        <w:instrText xml:space="preserve"> REF _Ref184833023 \h </w:instrText>
      </w:r>
      <w:r w:rsidR="00BA0C92" w:rsidRPr="006C0110">
        <w:instrText xml:space="preserve"> \* MERGEFORMAT </w:instrText>
      </w:r>
      <w:r w:rsidR="007B5E28" w:rsidRPr="006C0110">
        <w:fldChar w:fldCharType="separate"/>
      </w:r>
      <w:r w:rsidR="00532ED6" w:rsidRPr="00532ED6">
        <w:t xml:space="preserve">Figure </w:t>
      </w:r>
      <w:r w:rsidR="00532ED6" w:rsidRPr="00532ED6">
        <w:rPr>
          <w:noProof/>
        </w:rPr>
        <w:t>4</w:t>
      </w:r>
      <w:r w:rsidR="00532ED6" w:rsidRPr="00532ED6">
        <w:rPr>
          <w:noProof/>
        </w:rPr>
        <w:noBreakHyphen/>
        <w:t>4</w:t>
      </w:r>
      <w:r w:rsidR="007B5E28" w:rsidRPr="006C0110">
        <w:fldChar w:fldCharType="end"/>
      </w:r>
      <w:r w:rsidR="007B5E28">
        <w:t xml:space="preserve">, </w:t>
      </w:r>
      <w:r w:rsidR="007B5E28" w:rsidRPr="006C0110">
        <w:fldChar w:fldCharType="begin"/>
      </w:r>
      <w:r w:rsidR="007B5E28" w:rsidRPr="006C0110">
        <w:instrText xml:space="preserve"> REF _Ref184833027 \h </w:instrText>
      </w:r>
      <w:r w:rsidR="00BA0C92" w:rsidRPr="006C0110">
        <w:instrText xml:space="preserve"> \* MERGEFORMAT </w:instrText>
      </w:r>
      <w:r w:rsidR="007B5E28" w:rsidRPr="006C0110">
        <w:fldChar w:fldCharType="separate"/>
      </w:r>
      <w:r w:rsidR="00532ED6" w:rsidRPr="00532ED6">
        <w:t xml:space="preserve">Figure </w:t>
      </w:r>
      <w:r w:rsidR="00532ED6" w:rsidRPr="00532ED6">
        <w:rPr>
          <w:noProof/>
        </w:rPr>
        <w:t>4</w:t>
      </w:r>
      <w:r w:rsidR="00532ED6" w:rsidRPr="00532ED6">
        <w:rPr>
          <w:noProof/>
        </w:rPr>
        <w:noBreakHyphen/>
        <w:t>5</w:t>
      </w:r>
      <w:r w:rsidR="007B5E28" w:rsidRPr="006C0110">
        <w:fldChar w:fldCharType="end"/>
      </w:r>
      <w:r w:rsidR="007B5E28">
        <w:t xml:space="preserve">, and </w:t>
      </w:r>
      <w:r w:rsidR="007B5E28" w:rsidRPr="006C0110">
        <w:fldChar w:fldCharType="begin"/>
      </w:r>
      <w:r w:rsidR="007B5E28" w:rsidRPr="006C0110">
        <w:instrText xml:space="preserve"> REF _Ref184833029 \h </w:instrText>
      </w:r>
      <w:r w:rsidR="00BA0C92" w:rsidRPr="006C0110">
        <w:instrText xml:space="preserve"> \* MERGEFORMAT </w:instrText>
      </w:r>
      <w:r w:rsidR="007B5E28" w:rsidRPr="006C0110">
        <w:fldChar w:fldCharType="separate"/>
      </w:r>
      <w:r w:rsidR="00532ED6" w:rsidRPr="00532ED6">
        <w:t xml:space="preserve">Figure </w:t>
      </w:r>
      <w:r w:rsidR="00532ED6" w:rsidRPr="00532ED6">
        <w:rPr>
          <w:noProof/>
        </w:rPr>
        <w:t>4</w:t>
      </w:r>
      <w:r w:rsidR="00532ED6" w:rsidRPr="00532ED6">
        <w:rPr>
          <w:noProof/>
        </w:rPr>
        <w:noBreakHyphen/>
        <w:t>6</w:t>
      </w:r>
      <w:r w:rsidR="007B5E28" w:rsidRPr="006C0110">
        <w:fldChar w:fldCharType="end"/>
      </w:r>
      <w:r w:rsidRPr="0016445D">
        <w:t xml:space="preserve">, the six-parameter function shows a stable result across the complete temperature range and various strain values and </w:t>
      </w:r>
      <w:r w:rsidR="002F243D">
        <w:t>strain-rate</w:t>
      </w:r>
      <w:r w:rsidRPr="0016445D">
        <w:t>s. It is able to capture the reduction in material strength from lower to intermediate temperatures (77.15 K to 233.15 K) as well as the gradual increase at higher temperatures (298.15 K to 573.15 K), followed by a decrease at very high temperatures (673.15 K). The shape of the curve remains stable across different strain values, indicating consistent material behavior.</w:t>
      </w:r>
    </w:p>
    <w:p w14:paraId="6DF8ADCB" w14:textId="77777777" w:rsidR="00C6005F" w:rsidRDefault="00C6005F" w:rsidP="00651E7B"/>
    <w:p w14:paraId="40E7121C" w14:textId="78B5699C" w:rsidR="00F407A5" w:rsidRDefault="00A0600B" w:rsidP="00651E7B">
      <w:r w:rsidRPr="00A0600B">
        <w:fldChar w:fldCharType="begin"/>
      </w:r>
      <w:r w:rsidRPr="00A0600B">
        <w:instrText xml:space="preserve"> REF _Ref184982799 \h  \* MERGEFORMAT </w:instrText>
      </w:r>
      <w:r w:rsidRPr="00A0600B">
        <w:fldChar w:fldCharType="separate"/>
      </w:r>
      <w:r w:rsidR="00532ED6" w:rsidRPr="00557CBE">
        <w:t xml:space="preserve">Figure </w:t>
      </w:r>
      <w:r w:rsidR="00532ED6" w:rsidRPr="00532ED6">
        <w:rPr>
          <w:noProof/>
        </w:rPr>
        <w:t>3</w:t>
      </w:r>
      <w:r w:rsidR="00532ED6">
        <w:rPr>
          <w:noProof/>
        </w:rPr>
        <w:noBreakHyphen/>
      </w:r>
      <w:r w:rsidR="00532ED6" w:rsidRPr="00532ED6">
        <w:rPr>
          <w:noProof/>
        </w:rPr>
        <w:t>4</w:t>
      </w:r>
      <w:r w:rsidRPr="00A0600B">
        <w:fldChar w:fldCharType="end"/>
      </w:r>
      <w:r>
        <w:rPr>
          <w:lang w:val="vi-VN"/>
        </w:rPr>
        <w:t xml:space="preserve"> </w:t>
      </w:r>
      <w:r w:rsidR="00F407A5" w:rsidRPr="00F407A5">
        <w:t xml:space="preserve">shows that the six-parameter function achieves the best prediction accuracy at </w:t>
      </w:r>
      <w:r w:rsidR="002F243D">
        <w:t>strain-rate</w:t>
      </w:r>
      <w:r w:rsidR="00F407A5" w:rsidRPr="00F407A5">
        <w:t xml:space="preserve">s of 0.001 and 0.01, with average R-squared values of 0.998 and 0.996, respectively. However, it is </w:t>
      </w:r>
      <w:r w:rsidR="006C0110">
        <w:t>observed</w:t>
      </w:r>
      <w:r w:rsidR="00F407A5" w:rsidRPr="00F407A5">
        <w:t xml:space="preserve"> that the results are less stable at small strain values, such as 0.00011. This phenomenon occurs across all </w:t>
      </w:r>
      <w:r w:rsidR="002F243D">
        <w:t>strain-rate</w:t>
      </w:r>
      <w:r w:rsidR="00F407A5" w:rsidRPr="00F407A5">
        <w:t>s tested.</w:t>
      </w:r>
      <w:r w:rsidR="001D186F" w:rsidRPr="001D186F">
        <w:t xml:space="preserve"> The reduced accuracy at small strain values can be attributed to the material's behavior in the elastic deformation reg</w:t>
      </w:r>
      <w:r w:rsidR="001D186F">
        <w:t>ion</w:t>
      </w:r>
      <w:r w:rsidR="001D186F" w:rsidRPr="001D186F">
        <w:t xml:space="preserve">. During elastic deformation, the stress-strain relationship is linear, and the material's response is primarily governed by its elastic modulus, which is less sensitive to temperature and </w:t>
      </w:r>
      <w:r w:rsidR="002F243D">
        <w:t>strain-rate</w:t>
      </w:r>
      <w:r w:rsidR="001D186F" w:rsidRPr="001D186F">
        <w:t xml:space="preserve"> variations compared to the yield and flow stresses. The six-parameter function, which is primarily designed to capture the thermal softening and dynamic strain aging effects on the flow stress, may not be as effective in modeling the elastic </w:t>
      </w:r>
      <w:r w:rsidR="001D186F">
        <w:t>region</w:t>
      </w:r>
      <w:r w:rsidR="001D186F" w:rsidRPr="001D186F">
        <w:t xml:space="preserve"> of the stress-strain curve.</w:t>
      </w:r>
    </w:p>
    <w:p w14:paraId="3907780A" w14:textId="77777777" w:rsidR="0016445D" w:rsidRDefault="0016445D" w:rsidP="00651E7B"/>
    <w:p w14:paraId="33E5DBEF" w14:textId="77777777" w:rsidR="005D163E" w:rsidRDefault="005D163E" w:rsidP="00651E7B">
      <w:r w:rsidRPr="00710B32">
        <w:rPr>
          <w:noProof/>
        </w:rPr>
        <w:lastRenderedPageBreak/>
        <w:drawing>
          <wp:inline distT="0" distB="0" distL="0" distR="0" wp14:anchorId="4C71B1D0" wp14:editId="40BF59F8">
            <wp:extent cx="2790967" cy="2515870"/>
            <wp:effectExtent l="0" t="0" r="9525" b="0"/>
            <wp:docPr id="9155436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4362" name="Picture 1" descr="A graph of different colored lines&#10;&#10;Description automatically generated"/>
                    <pic:cNvPicPr/>
                  </pic:nvPicPr>
                  <pic:blipFill rotWithShape="1">
                    <a:blip r:embed="rId96"/>
                    <a:srcRect r="3071"/>
                    <a:stretch/>
                  </pic:blipFill>
                  <pic:spPr bwMode="auto">
                    <a:xfrm>
                      <a:off x="0" y="0"/>
                      <a:ext cx="2791555" cy="2516400"/>
                    </a:xfrm>
                    <a:prstGeom prst="rect">
                      <a:avLst/>
                    </a:prstGeom>
                    <a:ln>
                      <a:noFill/>
                    </a:ln>
                    <a:extLst>
                      <a:ext uri="{53640926-AAD7-44D8-BBD7-CCE9431645EC}">
                        <a14:shadowObscured xmlns:a14="http://schemas.microsoft.com/office/drawing/2010/main"/>
                      </a:ext>
                    </a:extLst>
                  </pic:spPr>
                </pic:pic>
              </a:graphicData>
            </a:graphic>
          </wp:inline>
        </w:drawing>
      </w:r>
      <w:r w:rsidRPr="00D03AA0">
        <w:rPr>
          <w:noProof/>
        </w:rPr>
        <w:t xml:space="preserve"> </w:t>
      </w:r>
      <w:r w:rsidRPr="00D03AA0">
        <w:rPr>
          <w:noProof/>
        </w:rPr>
        <w:drawing>
          <wp:inline distT="0" distB="0" distL="0" distR="0" wp14:anchorId="07EB5E08" wp14:editId="6B8311B3">
            <wp:extent cx="2880000" cy="2516400"/>
            <wp:effectExtent l="0" t="0" r="0" b="0"/>
            <wp:docPr id="74001602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16020" name="Picture 1" descr="A graph of a graph with different colored lines&#10;&#10;Description automatically generated with medium confidence"/>
                    <pic:cNvPicPr/>
                  </pic:nvPicPr>
                  <pic:blipFill>
                    <a:blip r:embed="rId97"/>
                    <a:stretch>
                      <a:fillRect/>
                    </a:stretch>
                  </pic:blipFill>
                  <pic:spPr>
                    <a:xfrm>
                      <a:off x="0" y="0"/>
                      <a:ext cx="2880000" cy="2516400"/>
                    </a:xfrm>
                    <a:prstGeom prst="rect">
                      <a:avLst/>
                    </a:prstGeom>
                  </pic:spPr>
                </pic:pic>
              </a:graphicData>
            </a:graphic>
          </wp:inline>
        </w:drawing>
      </w:r>
    </w:p>
    <w:p w14:paraId="14334129" w14:textId="77777777" w:rsidR="005D163E" w:rsidRDefault="005D163E" w:rsidP="00651E7B">
      <w:r w:rsidRPr="00552213">
        <w:rPr>
          <w:noProof/>
        </w:rPr>
        <w:drawing>
          <wp:inline distT="0" distB="0" distL="0" distR="0" wp14:anchorId="1E4AF418" wp14:editId="3C82FE22">
            <wp:extent cx="2818263" cy="2515870"/>
            <wp:effectExtent l="0" t="0" r="1270" b="0"/>
            <wp:docPr id="472872268" name="Picture 1"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72268" name="Picture 1" descr="A graph with a line and numbers&#10;&#10;Description automatically generated with medium confidence"/>
                    <pic:cNvPicPr/>
                  </pic:nvPicPr>
                  <pic:blipFill rotWithShape="1">
                    <a:blip r:embed="rId98"/>
                    <a:srcRect r="2122"/>
                    <a:stretch/>
                  </pic:blipFill>
                  <pic:spPr bwMode="auto">
                    <a:xfrm>
                      <a:off x="0" y="0"/>
                      <a:ext cx="2818857" cy="2516400"/>
                    </a:xfrm>
                    <a:prstGeom prst="rect">
                      <a:avLst/>
                    </a:prstGeom>
                    <a:ln>
                      <a:noFill/>
                    </a:ln>
                    <a:extLst>
                      <a:ext uri="{53640926-AAD7-44D8-BBD7-CCE9431645EC}">
                        <a14:shadowObscured xmlns:a14="http://schemas.microsoft.com/office/drawing/2010/main"/>
                      </a:ext>
                    </a:extLst>
                  </pic:spPr>
                </pic:pic>
              </a:graphicData>
            </a:graphic>
          </wp:inline>
        </w:drawing>
      </w:r>
      <w:r w:rsidRPr="00552213">
        <w:rPr>
          <w:noProof/>
        </w:rPr>
        <w:t xml:space="preserve"> </w:t>
      </w:r>
      <w:r w:rsidRPr="00552213">
        <w:rPr>
          <w:noProof/>
        </w:rPr>
        <w:drawing>
          <wp:inline distT="0" distB="0" distL="0" distR="0" wp14:anchorId="085C27C9" wp14:editId="67E11FC7">
            <wp:extent cx="2880000" cy="2515862"/>
            <wp:effectExtent l="0" t="0" r="0" b="0"/>
            <wp:docPr id="559155692"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55692" name="Picture 1" descr="A graph of a function&#10;&#10;Description automatically generated with medium confidence"/>
                    <pic:cNvPicPr/>
                  </pic:nvPicPr>
                  <pic:blipFill>
                    <a:blip r:embed="rId99">
                      <a:extLst>
                        <a:ext uri="{28A0092B-C50C-407E-A947-70E740481C1C}">
                          <a14:useLocalDpi xmlns:a14="http://schemas.microsoft.com/office/drawing/2010/main" val="0"/>
                        </a:ext>
                      </a:extLst>
                    </a:blip>
                    <a:stretch>
                      <a:fillRect/>
                    </a:stretch>
                  </pic:blipFill>
                  <pic:spPr>
                    <a:xfrm>
                      <a:off x="0" y="0"/>
                      <a:ext cx="2880000" cy="2515862"/>
                    </a:xfrm>
                    <a:prstGeom prst="rect">
                      <a:avLst/>
                    </a:prstGeom>
                  </pic:spPr>
                </pic:pic>
              </a:graphicData>
            </a:graphic>
          </wp:inline>
        </w:drawing>
      </w:r>
    </w:p>
    <w:p w14:paraId="0D577380" w14:textId="33B45412" w:rsidR="005D163E" w:rsidRDefault="005D163E" w:rsidP="00651E7B">
      <w:pPr>
        <w:pStyle w:val="Caption"/>
        <w:spacing w:after="0" w:line="360" w:lineRule="auto"/>
        <w:jc w:val="center"/>
        <w:rPr>
          <w:b w:val="0"/>
          <w:bCs/>
        </w:rPr>
      </w:pPr>
      <w:bookmarkStart w:id="98" w:name="_Ref184833020"/>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3</w:t>
      </w:r>
      <w:r w:rsidR="00454834">
        <w:rPr>
          <w:b w:val="0"/>
          <w:bCs/>
        </w:rPr>
        <w:fldChar w:fldCharType="end"/>
      </w:r>
      <w:bookmarkEnd w:id="98"/>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001 considering different plastic strain levels</w:t>
      </w:r>
      <w:r w:rsidR="00C6005F">
        <w:rPr>
          <w:b w:val="0"/>
          <w:bCs/>
        </w:rPr>
        <w:t>.</w:t>
      </w:r>
    </w:p>
    <w:p w14:paraId="6EF6B26A" w14:textId="77777777" w:rsidR="005D163E" w:rsidRPr="00032936" w:rsidRDefault="005D163E" w:rsidP="00651E7B">
      <w:pPr>
        <w:pStyle w:val="Standard1"/>
        <w:spacing w:line="360" w:lineRule="auto"/>
      </w:pPr>
    </w:p>
    <w:p w14:paraId="09278033" w14:textId="77777777" w:rsidR="005D163E" w:rsidRPr="003F1384" w:rsidRDefault="005D163E" w:rsidP="00651E7B"/>
    <w:p w14:paraId="4B6DE963" w14:textId="77777777" w:rsidR="005D163E" w:rsidRDefault="005D163E" w:rsidP="00651E7B">
      <w:pPr>
        <w:rPr>
          <w:noProof/>
        </w:rPr>
      </w:pPr>
      <w:r w:rsidRPr="005457FA">
        <w:rPr>
          <w:rFonts w:eastAsia="Arial" w:cs="Arial"/>
          <w:noProof/>
        </w:rPr>
        <w:lastRenderedPageBreak/>
        <w:drawing>
          <wp:inline distT="0" distB="0" distL="0" distR="0" wp14:anchorId="070B424C" wp14:editId="55FB0026">
            <wp:extent cx="2825087" cy="2580640"/>
            <wp:effectExtent l="0" t="0" r="0" b="0"/>
            <wp:docPr id="32312648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26480" name="Picture 1" descr="A graph of a graph with different colored lines&#10;&#10;Description automatically generated with medium confidence"/>
                    <pic:cNvPicPr/>
                  </pic:nvPicPr>
                  <pic:blipFill rotWithShape="1">
                    <a:blip r:embed="rId100"/>
                    <a:srcRect r="1886"/>
                    <a:stretch/>
                  </pic:blipFill>
                  <pic:spPr bwMode="auto">
                    <a:xfrm>
                      <a:off x="0" y="0"/>
                      <a:ext cx="2825700" cy="2581200"/>
                    </a:xfrm>
                    <a:prstGeom prst="rect">
                      <a:avLst/>
                    </a:prstGeom>
                    <a:ln>
                      <a:noFill/>
                    </a:ln>
                    <a:extLst>
                      <a:ext uri="{53640926-AAD7-44D8-BBD7-CCE9431645EC}">
                        <a14:shadowObscured xmlns:a14="http://schemas.microsoft.com/office/drawing/2010/main"/>
                      </a:ext>
                    </a:extLst>
                  </pic:spPr>
                </pic:pic>
              </a:graphicData>
            </a:graphic>
          </wp:inline>
        </w:drawing>
      </w:r>
      <w:r w:rsidRPr="005457FA">
        <w:rPr>
          <w:noProof/>
        </w:rPr>
        <w:t xml:space="preserve"> </w:t>
      </w:r>
      <w:r w:rsidRPr="005457FA">
        <w:rPr>
          <w:rFonts w:eastAsia="Arial" w:cs="Arial"/>
          <w:noProof/>
        </w:rPr>
        <w:drawing>
          <wp:inline distT="0" distB="0" distL="0" distR="0" wp14:anchorId="1941A7E5" wp14:editId="06D2B9DC">
            <wp:extent cx="2880000" cy="2581200"/>
            <wp:effectExtent l="0" t="0" r="0" b="0"/>
            <wp:docPr id="1833576816"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76816" name="Picture 1" descr="A graph with different colored lines and numbers&#10;&#10;Description automatically generated"/>
                    <pic:cNvPicPr/>
                  </pic:nvPicPr>
                  <pic:blipFill>
                    <a:blip r:embed="rId101"/>
                    <a:stretch>
                      <a:fillRect/>
                    </a:stretch>
                  </pic:blipFill>
                  <pic:spPr>
                    <a:xfrm>
                      <a:off x="0" y="0"/>
                      <a:ext cx="2880000" cy="2581200"/>
                    </a:xfrm>
                    <a:prstGeom prst="rect">
                      <a:avLst/>
                    </a:prstGeom>
                  </pic:spPr>
                </pic:pic>
              </a:graphicData>
            </a:graphic>
          </wp:inline>
        </w:drawing>
      </w:r>
    </w:p>
    <w:p w14:paraId="529F5208" w14:textId="77777777" w:rsidR="005D163E" w:rsidRDefault="005D163E" w:rsidP="00651E7B">
      <w:pPr>
        <w:rPr>
          <w:noProof/>
        </w:rPr>
      </w:pPr>
      <w:r w:rsidRPr="005457FA">
        <w:rPr>
          <w:rFonts w:eastAsia="Arial" w:cs="Arial"/>
          <w:noProof/>
        </w:rPr>
        <w:drawing>
          <wp:inline distT="0" distB="0" distL="0" distR="0" wp14:anchorId="5D30F334" wp14:editId="39EEFA44">
            <wp:extent cx="2838735" cy="2580640"/>
            <wp:effectExtent l="0" t="0" r="0" b="0"/>
            <wp:docPr id="484682101"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82101" name="Picture 1" descr="A graph with different colored lines and numbers&#10;&#10;Description automatically generated"/>
                    <pic:cNvPicPr/>
                  </pic:nvPicPr>
                  <pic:blipFill rotWithShape="1">
                    <a:blip r:embed="rId102"/>
                    <a:srcRect r="1412"/>
                    <a:stretch/>
                  </pic:blipFill>
                  <pic:spPr bwMode="auto">
                    <a:xfrm>
                      <a:off x="0" y="0"/>
                      <a:ext cx="2839351" cy="2581200"/>
                    </a:xfrm>
                    <a:prstGeom prst="rect">
                      <a:avLst/>
                    </a:prstGeom>
                    <a:ln>
                      <a:noFill/>
                    </a:ln>
                    <a:extLst>
                      <a:ext uri="{53640926-AAD7-44D8-BBD7-CCE9431645EC}">
                        <a14:shadowObscured xmlns:a14="http://schemas.microsoft.com/office/drawing/2010/main"/>
                      </a:ext>
                    </a:extLst>
                  </pic:spPr>
                </pic:pic>
              </a:graphicData>
            </a:graphic>
          </wp:inline>
        </w:drawing>
      </w:r>
      <w:r w:rsidRPr="005457FA">
        <w:rPr>
          <w:noProof/>
        </w:rPr>
        <w:t xml:space="preserve"> </w:t>
      </w:r>
      <w:r w:rsidRPr="005457FA">
        <w:rPr>
          <w:rFonts w:eastAsia="Arial" w:cs="Arial"/>
          <w:noProof/>
        </w:rPr>
        <w:drawing>
          <wp:inline distT="0" distB="0" distL="0" distR="0" wp14:anchorId="2003DD85" wp14:editId="428CF174">
            <wp:extent cx="2880000" cy="2581132"/>
            <wp:effectExtent l="0" t="0" r="0" b="0"/>
            <wp:docPr id="1201146836"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46836" name="Picture 1" descr="A graph with colorful lines and numbers&#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2880000" cy="2581132"/>
                    </a:xfrm>
                    <a:prstGeom prst="rect">
                      <a:avLst/>
                    </a:prstGeom>
                  </pic:spPr>
                </pic:pic>
              </a:graphicData>
            </a:graphic>
          </wp:inline>
        </w:drawing>
      </w:r>
    </w:p>
    <w:p w14:paraId="451AD94B" w14:textId="1A9B85A5" w:rsidR="005D163E" w:rsidRDefault="005D163E" w:rsidP="00651E7B">
      <w:pPr>
        <w:pStyle w:val="Caption"/>
        <w:spacing w:after="0" w:line="360" w:lineRule="auto"/>
        <w:jc w:val="center"/>
        <w:rPr>
          <w:b w:val="0"/>
          <w:bCs/>
        </w:rPr>
      </w:pPr>
      <w:bookmarkStart w:id="99" w:name="_Ref184833023"/>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4</w:t>
      </w:r>
      <w:r w:rsidR="00454834">
        <w:rPr>
          <w:b w:val="0"/>
          <w:bCs/>
        </w:rPr>
        <w:fldChar w:fldCharType="end"/>
      </w:r>
      <w:bookmarkEnd w:id="99"/>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01 considering different plastic strain levels</w:t>
      </w:r>
      <w:r w:rsidR="00C6005F">
        <w:rPr>
          <w:b w:val="0"/>
          <w:bCs/>
        </w:rPr>
        <w:t>.</w:t>
      </w:r>
    </w:p>
    <w:p w14:paraId="320EEAAA" w14:textId="77777777" w:rsidR="005D163E" w:rsidRDefault="005D163E" w:rsidP="00651E7B">
      <w:pPr>
        <w:pStyle w:val="Standard1"/>
        <w:spacing w:line="360" w:lineRule="auto"/>
      </w:pPr>
    </w:p>
    <w:p w14:paraId="014D3C20" w14:textId="77777777" w:rsidR="005D163E" w:rsidRDefault="005D163E" w:rsidP="00651E7B">
      <w:pPr>
        <w:pStyle w:val="Standard1"/>
        <w:spacing w:line="360" w:lineRule="auto"/>
      </w:pPr>
    </w:p>
    <w:p w14:paraId="0B084C3A" w14:textId="77777777" w:rsidR="005D163E" w:rsidRDefault="005D163E" w:rsidP="00651E7B">
      <w:pPr>
        <w:pStyle w:val="Standard1"/>
        <w:spacing w:line="360" w:lineRule="auto"/>
        <w:rPr>
          <w:noProof/>
        </w:rPr>
      </w:pPr>
      <w:r w:rsidRPr="00215D3C">
        <w:rPr>
          <w:noProof/>
        </w:rPr>
        <w:lastRenderedPageBreak/>
        <w:drawing>
          <wp:inline distT="0" distB="0" distL="0" distR="0" wp14:anchorId="2EF7B597" wp14:editId="6FFE34F3">
            <wp:extent cx="2838734" cy="2580640"/>
            <wp:effectExtent l="0" t="0" r="0" b="0"/>
            <wp:docPr id="46023708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7082" name="Picture 1" descr="A graph of different colored lines&#10;&#10;Description automatically generated"/>
                    <pic:cNvPicPr/>
                  </pic:nvPicPr>
                  <pic:blipFill rotWithShape="1">
                    <a:blip r:embed="rId104"/>
                    <a:srcRect r="1412"/>
                    <a:stretch/>
                  </pic:blipFill>
                  <pic:spPr bwMode="auto">
                    <a:xfrm>
                      <a:off x="0" y="0"/>
                      <a:ext cx="2839350" cy="2581200"/>
                    </a:xfrm>
                    <a:prstGeom prst="rect">
                      <a:avLst/>
                    </a:prstGeom>
                    <a:ln>
                      <a:noFill/>
                    </a:ln>
                    <a:extLst>
                      <a:ext uri="{53640926-AAD7-44D8-BBD7-CCE9431645EC}">
                        <a14:shadowObscured xmlns:a14="http://schemas.microsoft.com/office/drawing/2010/main"/>
                      </a:ext>
                    </a:extLst>
                  </pic:spPr>
                </pic:pic>
              </a:graphicData>
            </a:graphic>
          </wp:inline>
        </w:drawing>
      </w:r>
      <w:r w:rsidRPr="00215D3C">
        <w:rPr>
          <w:noProof/>
        </w:rPr>
        <w:t xml:space="preserve"> </w:t>
      </w:r>
      <w:r w:rsidRPr="00215D3C">
        <w:rPr>
          <w:noProof/>
        </w:rPr>
        <w:drawing>
          <wp:inline distT="0" distB="0" distL="0" distR="0" wp14:anchorId="064238FB" wp14:editId="35909B79">
            <wp:extent cx="2880000" cy="2581200"/>
            <wp:effectExtent l="0" t="0" r="0" b="0"/>
            <wp:docPr id="1322068783"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68783" name="Picture 1" descr="A graph of a graph with different colored lines&#10;&#10;Description automatically generated with medium confidence"/>
                    <pic:cNvPicPr/>
                  </pic:nvPicPr>
                  <pic:blipFill>
                    <a:blip r:embed="rId105"/>
                    <a:stretch>
                      <a:fillRect/>
                    </a:stretch>
                  </pic:blipFill>
                  <pic:spPr>
                    <a:xfrm>
                      <a:off x="0" y="0"/>
                      <a:ext cx="2880000" cy="2581200"/>
                    </a:xfrm>
                    <a:prstGeom prst="rect">
                      <a:avLst/>
                    </a:prstGeom>
                  </pic:spPr>
                </pic:pic>
              </a:graphicData>
            </a:graphic>
          </wp:inline>
        </w:drawing>
      </w:r>
    </w:p>
    <w:p w14:paraId="1F4FF627" w14:textId="5776C66E" w:rsidR="005D163E" w:rsidRPr="00C6005F" w:rsidRDefault="005D163E" w:rsidP="00651E7B">
      <w:pPr>
        <w:pStyle w:val="Standard1"/>
        <w:spacing w:line="360" w:lineRule="auto"/>
      </w:pPr>
      <w:r w:rsidRPr="00215D3C">
        <w:rPr>
          <w:noProof/>
        </w:rPr>
        <w:drawing>
          <wp:inline distT="0" distB="0" distL="0" distR="0" wp14:anchorId="07A943D5" wp14:editId="039BF1D0">
            <wp:extent cx="2825087" cy="2580640"/>
            <wp:effectExtent l="0" t="0" r="0" b="0"/>
            <wp:docPr id="1144866141"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66141" name="Picture 1" descr="A graph with different colored lines and numbers&#10;&#10;Description automatically generated"/>
                    <pic:cNvPicPr/>
                  </pic:nvPicPr>
                  <pic:blipFill rotWithShape="1">
                    <a:blip r:embed="rId106"/>
                    <a:srcRect r="1886"/>
                    <a:stretch/>
                  </pic:blipFill>
                  <pic:spPr bwMode="auto">
                    <a:xfrm>
                      <a:off x="0" y="0"/>
                      <a:ext cx="2825700" cy="2581200"/>
                    </a:xfrm>
                    <a:prstGeom prst="rect">
                      <a:avLst/>
                    </a:prstGeom>
                    <a:ln>
                      <a:noFill/>
                    </a:ln>
                    <a:extLst>
                      <a:ext uri="{53640926-AAD7-44D8-BBD7-CCE9431645EC}">
                        <a14:shadowObscured xmlns:a14="http://schemas.microsoft.com/office/drawing/2010/main"/>
                      </a:ext>
                    </a:extLst>
                  </pic:spPr>
                </pic:pic>
              </a:graphicData>
            </a:graphic>
          </wp:inline>
        </w:drawing>
      </w:r>
      <w:r w:rsidRPr="00215D3C">
        <w:rPr>
          <w:noProof/>
        </w:rPr>
        <w:t xml:space="preserve"> </w:t>
      </w:r>
      <w:r w:rsidRPr="00215D3C">
        <w:rPr>
          <w:noProof/>
        </w:rPr>
        <w:drawing>
          <wp:inline distT="0" distB="0" distL="0" distR="0" wp14:anchorId="10986B38" wp14:editId="3417D904">
            <wp:extent cx="2880000" cy="2581132"/>
            <wp:effectExtent l="0" t="0" r="0" b="0"/>
            <wp:docPr id="562910363"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10363" name="Picture 1" descr="A graph with numbers and lines&#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2880000" cy="2581132"/>
                    </a:xfrm>
                    <a:prstGeom prst="rect">
                      <a:avLst/>
                    </a:prstGeom>
                  </pic:spPr>
                </pic:pic>
              </a:graphicData>
            </a:graphic>
          </wp:inline>
        </w:drawing>
      </w:r>
    </w:p>
    <w:p w14:paraId="59A2F242" w14:textId="13E5FAE4" w:rsidR="005D163E" w:rsidRDefault="005D163E" w:rsidP="00651E7B">
      <w:pPr>
        <w:pStyle w:val="Caption"/>
        <w:spacing w:after="0" w:line="360" w:lineRule="auto"/>
        <w:jc w:val="center"/>
        <w:rPr>
          <w:b w:val="0"/>
          <w:bCs/>
          <w:lang w:val="vi-VN"/>
        </w:rPr>
      </w:pPr>
      <w:bookmarkStart w:id="100" w:name="_Ref184833027"/>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5</w:t>
      </w:r>
      <w:r w:rsidR="00454834">
        <w:rPr>
          <w:b w:val="0"/>
          <w:bCs/>
        </w:rPr>
        <w:fldChar w:fldCharType="end"/>
      </w:r>
      <w:bookmarkEnd w:id="100"/>
      <w:r w:rsidRPr="00DB7039">
        <w:rPr>
          <w:b w:val="0"/>
          <w:bCs/>
        </w:rPr>
        <w:t>. The</w:t>
      </w:r>
      <w:r w:rsidRPr="00032936">
        <w:rPr>
          <w:b w:val="0"/>
          <w:bCs/>
        </w:rPr>
        <w:t xml:space="preserve"> prediction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1 considering different plastic strain levels</w:t>
      </w:r>
      <w:r w:rsidR="00C6005F">
        <w:rPr>
          <w:b w:val="0"/>
          <w:bCs/>
        </w:rPr>
        <w:t>.</w:t>
      </w:r>
    </w:p>
    <w:p w14:paraId="5171E3B7" w14:textId="77777777" w:rsidR="006A57F1" w:rsidRDefault="006A57F1" w:rsidP="006A57F1">
      <w:pPr>
        <w:pStyle w:val="Standard1"/>
      </w:pPr>
    </w:p>
    <w:p w14:paraId="27C5DAB0" w14:textId="3645D3CD" w:rsidR="00D362FC" w:rsidRPr="00D362FC" w:rsidRDefault="00D362FC" w:rsidP="00D362FC">
      <w:pPr>
        <w:pStyle w:val="Standard1"/>
        <w:spacing w:line="360" w:lineRule="auto"/>
        <w:jc w:val="left"/>
      </w:pPr>
      <w:r w:rsidRPr="00C6005F">
        <w:t xml:space="preserve">Table </w:t>
      </w:r>
      <w:r w:rsidRPr="00C6005F">
        <w:fldChar w:fldCharType="begin"/>
      </w:r>
      <w:r w:rsidRPr="00C6005F">
        <w:instrText xml:space="preserve"> STYLEREF 1 \s </w:instrText>
      </w:r>
      <w:r w:rsidRPr="00C6005F">
        <w:fldChar w:fldCharType="separate"/>
      </w:r>
      <w:r w:rsidR="00532ED6">
        <w:rPr>
          <w:noProof/>
        </w:rPr>
        <w:t>4</w:t>
      </w:r>
      <w:r w:rsidRPr="00C6005F">
        <w:fldChar w:fldCharType="end"/>
      </w:r>
      <w:r w:rsidRPr="00C6005F">
        <w:noBreakHyphen/>
      </w:r>
      <w:r w:rsidRPr="00C6005F">
        <w:fldChar w:fldCharType="begin"/>
      </w:r>
      <w:r w:rsidRPr="00C6005F">
        <w:instrText xml:space="preserve"> SEQ Table \* ARABIC \s 1 </w:instrText>
      </w:r>
      <w:r w:rsidRPr="00C6005F">
        <w:fldChar w:fldCharType="separate"/>
      </w:r>
      <w:r w:rsidR="00532ED6">
        <w:rPr>
          <w:noProof/>
        </w:rPr>
        <w:t>1</w:t>
      </w:r>
      <w:r w:rsidRPr="00C6005F">
        <w:fldChar w:fldCharType="end"/>
      </w:r>
      <w:r w:rsidRPr="00C6005F">
        <w:t xml:space="preserve">: The r-squared value of prediction curves at different </w:t>
      </w:r>
      <w:r>
        <w:t>strain-rate</w:t>
      </w:r>
      <w:r w:rsidRPr="00C6005F">
        <w:t>s of the six-parameter function.</w:t>
      </w:r>
    </w:p>
    <w:tbl>
      <w:tblPr>
        <w:tblStyle w:val="TableGrid"/>
        <w:tblW w:w="0" w:type="auto"/>
        <w:tblLook w:val="04A0" w:firstRow="1" w:lastRow="0" w:firstColumn="1" w:lastColumn="0" w:noHBand="0" w:noVBand="1"/>
      </w:tblPr>
      <w:tblGrid>
        <w:gridCol w:w="1812"/>
        <w:gridCol w:w="1812"/>
        <w:gridCol w:w="1813"/>
        <w:gridCol w:w="1813"/>
        <w:gridCol w:w="1813"/>
      </w:tblGrid>
      <w:tr w:rsidR="009E61F3" w14:paraId="1946A4C5" w14:textId="77777777" w:rsidTr="0025299E">
        <w:tc>
          <w:tcPr>
            <w:tcW w:w="1812" w:type="dxa"/>
          </w:tcPr>
          <w:p w14:paraId="1F134301" w14:textId="77777777" w:rsidR="009E61F3" w:rsidRDefault="009E61F3" w:rsidP="00651E7B">
            <w:pPr>
              <w:pStyle w:val="Standard1"/>
              <w:spacing w:line="360" w:lineRule="auto"/>
            </w:pPr>
            <w:r w:rsidRPr="000B64BE">
              <w:t xml:space="preserve">R-squared </w:t>
            </w:r>
            <w:r>
              <w:t>/ Strain-rate</w:t>
            </w:r>
          </w:p>
        </w:tc>
        <w:tc>
          <w:tcPr>
            <w:tcW w:w="1812" w:type="dxa"/>
          </w:tcPr>
          <w:p w14:paraId="40FE4AC4" w14:textId="77777777" w:rsidR="009E61F3" w:rsidRDefault="009E61F3" w:rsidP="00651E7B">
            <w:pPr>
              <w:pStyle w:val="Standard1"/>
              <w:spacing w:line="360" w:lineRule="auto"/>
            </w:pPr>
            <w:r>
              <w:t>0.0001</w:t>
            </w:r>
          </w:p>
        </w:tc>
        <w:tc>
          <w:tcPr>
            <w:tcW w:w="1813" w:type="dxa"/>
          </w:tcPr>
          <w:p w14:paraId="76870D07" w14:textId="77777777" w:rsidR="009E61F3" w:rsidRDefault="009E61F3" w:rsidP="00651E7B">
            <w:pPr>
              <w:pStyle w:val="Standard1"/>
              <w:spacing w:line="360" w:lineRule="auto"/>
            </w:pPr>
            <w:r>
              <w:t>0.001</w:t>
            </w:r>
          </w:p>
        </w:tc>
        <w:tc>
          <w:tcPr>
            <w:tcW w:w="1813" w:type="dxa"/>
          </w:tcPr>
          <w:p w14:paraId="360BBEDA" w14:textId="77777777" w:rsidR="009E61F3" w:rsidRDefault="009E61F3" w:rsidP="00651E7B">
            <w:pPr>
              <w:pStyle w:val="Standard1"/>
              <w:spacing w:line="360" w:lineRule="auto"/>
            </w:pPr>
            <w:r>
              <w:t>0.01</w:t>
            </w:r>
          </w:p>
        </w:tc>
        <w:tc>
          <w:tcPr>
            <w:tcW w:w="1813" w:type="dxa"/>
          </w:tcPr>
          <w:p w14:paraId="7BA58E07" w14:textId="77777777" w:rsidR="009E61F3" w:rsidRDefault="009E61F3" w:rsidP="00651E7B">
            <w:pPr>
              <w:pStyle w:val="Standard1"/>
              <w:spacing w:line="360" w:lineRule="auto"/>
            </w:pPr>
            <w:r>
              <w:t>0.1</w:t>
            </w:r>
          </w:p>
        </w:tc>
      </w:tr>
      <w:tr w:rsidR="009E61F3" w14:paraId="445F6112" w14:textId="77777777" w:rsidTr="0025299E">
        <w:tc>
          <w:tcPr>
            <w:tcW w:w="1812" w:type="dxa"/>
          </w:tcPr>
          <w:p w14:paraId="462BE791" w14:textId="77777777" w:rsidR="009E61F3" w:rsidRDefault="009E61F3" w:rsidP="00651E7B">
            <w:pPr>
              <w:pStyle w:val="Standard1"/>
              <w:spacing w:line="360" w:lineRule="auto"/>
            </w:pPr>
            <w:r w:rsidRPr="000B64BE">
              <w:t>Function</w:t>
            </w:r>
          </w:p>
        </w:tc>
        <w:tc>
          <w:tcPr>
            <w:tcW w:w="1812" w:type="dxa"/>
          </w:tcPr>
          <w:p w14:paraId="1D5F82E4" w14:textId="77777777" w:rsidR="009E61F3" w:rsidRDefault="009E61F3" w:rsidP="00651E7B">
            <w:pPr>
              <w:pStyle w:val="Standard1"/>
              <w:spacing w:line="360" w:lineRule="auto"/>
            </w:pPr>
            <w:r w:rsidRPr="00017B99">
              <w:t>0.971</w:t>
            </w:r>
          </w:p>
        </w:tc>
        <w:tc>
          <w:tcPr>
            <w:tcW w:w="1813" w:type="dxa"/>
          </w:tcPr>
          <w:p w14:paraId="742D16CD" w14:textId="77777777" w:rsidR="009E61F3" w:rsidRDefault="009E61F3" w:rsidP="00651E7B">
            <w:pPr>
              <w:pStyle w:val="Standard1"/>
              <w:spacing w:line="360" w:lineRule="auto"/>
            </w:pPr>
            <w:r w:rsidRPr="00D74F53">
              <w:t>0.685</w:t>
            </w:r>
          </w:p>
        </w:tc>
        <w:tc>
          <w:tcPr>
            <w:tcW w:w="1813" w:type="dxa"/>
          </w:tcPr>
          <w:p w14:paraId="00D0BC99" w14:textId="77777777" w:rsidR="009E61F3" w:rsidRDefault="009E61F3" w:rsidP="00651E7B">
            <w:pPr>
              <w:pStyle w:val="Standard1"/>
              <w:spacing w:line="360" w:lineRule="auto"/>
            </w:pPr>
            <w:r w:rsidRPr="001F09BD">
              <w:t>0.87</w:t>
            </w:r>
          </w:p>
        </w:tc>
        <w:tc>
          <w:tcPr>
            <w:tcW w:w="1813" w:type="dxa"/>
          </w:tcPr>
          <w:p w14:paraId="62DFF24D" w14:textId="77777777" w:rsidR="009E61F3" w:rsidRDefault="009E61F3" w:rsidP="00651E7B">
            <w:pPr>
              <w:pStyle w:val="Standard1"/>
              <w:spacing w:line="360" w:lineRule="auto"/>
            </w:pPr>
            <w:r w:rsidRPr="004253BB">
              <w:t>0.449</w:t>
            </w:r>
          </w:p>
        </w:tc>
      </w:tr>
      <w:tr w:rsidR="009E61F3" w14:paraId="4A5D85F0" w14:textId="77777777" w:rsidTr="0025299E">
        <w:tc>
          <w:tcPr>
            <w:tcW w:w="1812" w:type="dxa"/>
          </w:tcPr>
          <w:p w14:paraId="1A1BC077" w14:textId="77777777" w:rsidR="009E61F3" w:rsidRDefault="009E61F3" w:rsidP="00651E7B">
            <w:pPr>
              <w:pStyle w:val="Standard1"/>
              <w:spacing w:line="360" w:lineRule="auto"/>
            </w:pPr>
            <w:r w:rsidRPr="000B64BE">
              <w:t>Smallest value</w:t>
            </w:r>
          </w:p>
        </w:tc>
        <w:tc>
          <w:tcPr>
            <w:tcW w:w="1812" w:type="dxa"/>
          </w:tcPr>
          <w:p w14:paraId="35B34F4D" w14:textId="77777777" w:rsidR="009E61F3" w:rsidRDefault="009E61F3" w:rsidP="00651E7B">
            <w:pPr>
              <w:pStyle w:val="Standard1"/>
              <w:spacing w:line="360" w:lineRule="auto"/>
            </w:pPr>
            <w:r w:rsidRPr="00017B99">
              <w:t>1</w:t>
            </w:r>
          </w:p>
        </w:tc>
        <w:tc>
          <w:tcPr>
            <w:tcW w:w="1813" w:type="dxa"/>
          </w:tcPr>
          <w:p w14:paraId="3AF60E0C" w14:textId="77777777" w:rsidR="009E61F3" w:rsidRDefault="009E61F3" w:rsidP="00651E7B">
            <w:pPr>
              <w:pStyle w:val="Standard1"/>
              <w:spacing w:line="360" w:lineRule="auto"/>
            </w:pPr>
            <w:r w:rsidRPr="00D74F53">
              <w:t>1</w:t>
            </w:r>
          </w:p>
        </w:tc>
        <w:tc>
          <w:tcPr>
            <w:tcW w:w="1813" w:type="dxa"/>
          </w:tcPr>
          <w:p w14:paraId="0C85AA5E" w14:textId="77777777" w:rsidR="009E61F3" w:rsidRDefault="009E61F3" w:rsidP="00651E7B">
            <w:pPr>
              <w:pStyle w:val="Standard1"/>
              <w:spacing w:line="360" w:lineRule="auto"/>
            </w:pPr>
            <w:r w:rsidRPr="001F09BD">
              <w:t>1</w:t>
            </w:r>
          </w:p>
        </w:tc>
        <w:tc>
          <w:tcPr>
            <w:tcW w:w="1813" w:type="dxa"/>
          </w:tcPr>
          <w:p w14:paraId="7EE5A0FA" w14:textId="77777777" w:rsidR="009E61F3" w:rsidRDefault="009E61F3" w:rsidP="00651E7B">
            <w:pPr>
              <w:pStyle w:val="Standard1"/>
              <w:spacing w:line="360" w:lineRule="auto"/>
            </w:pPr>
            <w:r w:rsidRPr="004253BB">
              <w:t>1</w:t>
            </w:r>
          </w:p>
        </w:tc>
      </w:tr>
      <w:tr w:rsidR="009E61F3" w14:paraId="49CA10CB" w14:textId="77777777" w:rsidTr="0025299E">
        <w:tc>
          <w:tcPr>
            <w:tcW w:w="1812" w:type="dxa"/>
          </w:tcPr>
          <w:p w14:paraId="00E8306B" w14:textId="77777777" w:rsidR="009E61F3" w:rsidRDefault="009E61F3" w:rsidP="00651E7B">
            <w:pPr>
              <w:pStyle w:val="Standard1"/>
              <w:spacing w:line="360" w:lineRule="auto"/>
            </w:pPr>
            <w:r w:rsidRPr="000B64BE">
              <w:t>Largest value</w:t>
            </w:r>
          </w:p>
        </w:tc>
        <w:tc>
          <w:tcPr>
            <w:tcW w:w="1812" w:type="dxa"/>
          </w:tcPr>
          <w:p w14:paraId="66961F62" w14:textId="77777777" w:rsidR="009E61F3" w:rsidRDefault="009E61F3" w:rsidP="00651E7B">
            <w:pPr>
              <w:pStyle w:val="Standard1"/>
              <w:spacing w:line="360" w:lineRule="auto"/>
            </w:pPr>
            <w:r w:rsidRPr="00017B99">
              <w:t>0.994</w:t>
            </w:r>
          </w:p>
        </w:tc>
        <w:tc>
          <w:tcPr>
            <w:tcW w:w="1813" w:type="dxa"/>
          </w:tcPr>
          <w:p w14:paraId="283EDA61" w14:textId="77777777" w:rsidR="009E61F3" w:rsidRDefault="009E61F3" w:rsidP="00651E7B">
            <w:pPr>
              <w:pStyle w:val="Standard1"/>
              <w:spacing w:line="360" w:lineRule="auto"/>
            </w:pPr>
            <w:r w:rsidRPr="00D74F53">
              <w:t>0.998</w:t>
            </w:r>
          </w:p>
        </w:tc>
        <w:tc>
          <w:tcPr>
            <w:tcW w:w="1813" w:type="dxa"/>
          </w:tcPr>
          <w:p w14:paraId="0E4C9023" w14:textId="77777777" w:rsidR="009E61F3" w:rsidRDefault="009E61F3" w:rsidP="00651E7B">
            <w:pPr>
              <w:pStyle w:val="Standard1"/>
              <w:spacing w:line="360" w:lineRule="auto"/>
            </w:pPr>
            <w:r w:rsidRPr="001F09BD">
              <w:t>0.996</w:t>
            </w:r>
          </w:p>
        </w:tc>
        <w:tc>
          <w:tcPr>
            <w:tcW w:w="1813" w:type="dxa"/>
          </w:tcPr>
          <w:p w14:paraId="2A423A7A" w14:textId="77777777" w:rsidR="009E61F3" w:rsidRDefault="009E61F3" w:rsidP="00651E7B">
            <w:pPr>
              <w:pStyle w:val="Standard1"/>
              <w:spacing w:line="360" w:lineRule="auto"/>
            </w:pPr>
            <w:r w:rsidRPr="004253BB">
              <w:t>0.987</w:t>
            </w:r>
          </w:p>
        </w:tc>
      </w:tr>
      <w:tr w:rsidR="009E61F3" w14:paraId="01FE275A" w14:textId="77777777" w:rsidTr="0025299E">
        <w:tc>
          <w:tcPr>
            <w:tcW w:w="1812" w:type="dxa"/>
          </w:tcPr>
          <w:p w14:paraId="67F3179B" w14:textId="77777777" w:rsidR="009E61F3" w:rsidRDefault="009E61F3" w:rsidP="00651E7B">
            <w:pPr>
              <w:pStyle w:val="Standard1"/>
              <w:spacing w:line="360" w:lineRule="auto"/>
            </w:pPr>
            <w:r w:rsidRPr="000B64BE">
              <w:t>Average value</w:t>
            </w:r>
          </w:p>
        </w:tc>
        <w:tc>
          <w:tcPr>
            <w:tcW w:w="1812" w:type="dxa"/>
          </w:tcPr>
          <w:p w14:paraId="73DD89AB" w14:textId="77777777" w:rsidR="009E61F3" w:rsidRDefault="009E61F3" w:rsidP="00651E7B">
            <w:pPr>
              <w:pStyle w:val="Standard1"/>
              <w:spacing w:line="360" w:lineRule="auto"/>
            </w:pPr>
            <w:r w:rsidRPr="00017B99">
              <w:t>99.75%</w:t>
            </w:r>
          </w:p>
        </w:tc>
        <w:tc>
          <w:tcPr>
            <w:tcW w:w="1813" w:type="dxa"/>
          </w:tcPr>
          <w:p w14:paraId="14F768B3" w14:textId="77777777" w:rsidR="009E61F3" w:rsidRDefault="009E61F3" w:rsidP="00651E7B">
            <w:pPr>
              <w:pStyle w:val="Standard1"/>
              <w:spacing w:line="360" w:lineRule="auto"/>
            </w:pPr>
            <w:r w:rsidRPr="00D74F53">
              <w:t>98.48%</w:t>
            </w:r>
          </w:p>
        </w:tc>
        <w:tc>
          <w:tcPr>
            <w:tcW w:w="1813" w:type="dxa"/>
          </w:tcPr>
          <w:p w14:paraId="72784D00" w14:textId="77777777" w:rsidR="009E61F3" w:rsidRDefault="009E61F3" w:rsidP="00651E7B">
            <w:pPr>
              <w:pStyle w:val="Standard1"/>
              <w:spacing w:line="360" w:lineRule="auto"/>
            </w:pPr>
            <w:r w:rsidRPr="001F09BD">
              <w:t>84.81%</w:t>
            </w:r>
          </w:p>
        </w:tc>
        <w:tc>
          <w:tcPr>
            <w:tcW w:w="1813" w:type="dxa"/>
          </w:tcPr>
          <w:p w14:paraId="0C2EFF20" w14:textId="77777777" w:rsidR="009E61F3" w:rsidRDefault="009E61F3" w:rsidP="00651E7B">
            <w:pPr>
              <w:pStyle w:val="Standard1"/>
              <w:spacing w:line="360" w:lineRule="auto"/>
            </w:pPr>
            <w:r w:rsidRPr="004253BB">
              <w:t>94.94%</w:t>
            </w:r>
          </w:p>
        </w:tc>
      </w:tr>
      <w:tr w:rsidR="009E61F3" w14:paraId="650C35D8" w14:textId="77777777" w:rsidTr="0025299E">
        <w:tc>
          <w:tcPr>
            <w:tcW w:w="1812" w:type="dxa"/>
          </w:tcPr>
          <w:p w14:paraId="0E384811" w14:textId="77777777" w:rsidR="009E61F3" w:rsidRDefault="009E61F3" w:rsidP="00651E7B">
            <w:pPr>
              <w:pStyle w:val="Standard1"/>
              <w:spacing w:line="360" w:lineRule="auto"/>
            </w:pPr>
            <w:r w:rsidRPr="000B64BE">
              <w:t>R-squared</w:t>
            </w:r>
          </w:p>
        </w:tc>
        <w:tc>
          <w:tcPr>
            <w:tcW w:w="1812" w:type="dxa"/>
          </w:tcPr>
          <w:p w14:paraId="203179A4" w14:textId="77777777" w:rsidR="009E61F3" w:rsidRDefault="009E61F3" w:rsidP="00651E7B">
            <w:pPr>
              <w:pStyle w:val="Standard1"/>
              <w:spacing w:line="360" w:lineRule="auto"/>
            </w:pPr>
            <w:r w:rsidRPr="00017B99">
              <w:t>0.971</w:t>
            </w:r>
          </w:p>
        </w:tc>
        <w:tc>
          <w:tcPr>
            <w:tcW w:w="1813" w:type="dxa"/>
          </w:tcPr>
          <w:p w14:paraId="25143B4E" w14:textId="77777777" w:rsidR="009E61F3" w:rsidRDefault="009E61F3" w:rsidP="00651E7B">
            <w:pPr>
              <w:pStyle w:val="Standard1"/>
              <w:spacing w:line="360" w:lineRule="auto"/>
            </w:pPr>
            <w:r w:rsidRPr="00D74F53">
              <w:t>0.685</w:t>
            </w:r>
          </w:p>
        </w:tc>
        <w:tc>
          <w:tcPr>
            <w:tcW w:w="1813" w:type="dxa"/>
          </w:tcPr>
          <w:p w14:paraId="1433F80E" w14:textId="77777777" w:rsidR="009E61F3" w:rsidRDefault="009E61F3" w:rsidP="00651E7B">
            <w:pPr>
              <w:pStyle w:val="Standard1"/>
              <w:spacing w:line="360" w:lineRule="auto"/>
            </w:pPr>
            <w:r w:rsidRPr="001F09BD">
              <w:t>0.87</w:t>
            </w:r>
          </w:p>
        </w:tc>
        <w:tc>
          <w:tcPr>
            <w:tcW w:w="1813" w:type="dxa"/>
          </w:tcPr>
          <w:p w14:paraId="28BFE6F6" w14:textId="77777777" w:rsidR="009E61F3" w:rsidRDefault="009E61F3" w:rsidP="00651E7B">
            <w:pPr>
              <w:pStyle w:val="Standard1"/>
              <w:spacing w:line="360" w:lineRule="auto"/>
            </w:pPr>
            <w:r w:rsidRPr="004253BB">
              <w:t>0.449</w:t>
            </w:r>
          </w:p>
        </w:tc>
      </w:tr>
    </w:tbl>
    <w:p w14:paraId="50C53B1B" w14:textId="77777777" w:rsidR="00C6005F" w:rsidRPr="00C6005F" w:rsidRDefault="00C6005F" w:rsidP="00D362FC">
      <w:pPr>
        <w:pStyle w:val="Standard1"/>
        <w:spacing w:line="360" w:lineRule="auto"/>
        <w:jc w:val="both"/>
      </w:pPr>
    </w:p>
    <w:p w14:paraId="5B34C1BD" w14:textId="77777777" w:rsidR="005D163E" w:rsidRDefault="005D163E" w:rsidP="00651E7B">
      <w:pPr>
        <w:rPr>
          <w:rFonts w:eastAsia="Arial" w:cs="Arial"/>
        </w:rPr>
      </w:pPr>
      <w:r w:rsidRPr="00A3181D">
        <w:rPr>
          <w:rFonts w:eastAsia="Arial" w:cs="Arial"/>
          <w:noProof/>
        </w:rPr>
        <w:drawing>
          <wp:inline distT="0" distB="0" distL="0" distR="0" wp14:anchorId="75B435ED" wp14:editId="1D85B591">
            <wp:extent cx="2838735" cy="2580640"/>
            <wp:effectExtent l="0" t="0" r="0" b="0"/>
            <wp:docPr id="14578371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837154" name="Picture 1" descr="A graph of different colored lines&#10;&#10;Description automatically generated"/>
                    <pic:cNvPicPr/>
                  </pic:nvPicPr>
                  <pic:blipFill rotWithShape="1">
                    <a:blip r:embed="rId108"/>
                    <a:srcRect r="1412"/>
                    <a:stretch/>
                  </pic:blipFill>
                  <pic:spPr bwMode="auto">
                    <a:xfrm>
                      <a:off x="0" y="0"/>
                      <a:ext cx="2839351" cy="2581200"/>
                    </a:xfrm>
                    <a:prstGeom prst="rect">
                      <a:avLst/>
                    </a:prstGeom>
                    <a:ln>
                      <a:noFill/>
                    </a:ln>
                    <a:extLst>
                      <a:ext uri="{53640926-AAD7-44D8-BBD7-CCE9431645EC}">
                        <a14:shadowObscured xmlns:a14="http://schemas.microsoft.com/office/drawing/2010/main"/>
                      </a:ext>
                    </a:extLst>
                  </pic:spPr>
                </pic:pic>
              </a:graphicData>
            </a:graphic>
          </wp:inline>
        </w:drawing>
      </w:r>
      <w:r w:rsidRPr="00A3181D">
        <w:rPr>
          <w:noProof/>
        </w:rPr>
        <w:t xml:space="preserve"> </w:t>
      </w:r>
      <w:r w:rsidRPr="00A3181D">
        <w:rPr>
          <w:rFonts w:eastAsia="Arial" w:cs="Arial"/>
          <w:noProof/>
        </w:rPr>
        <w:drawing>
          <wp:inline distT="0" distB="0" distL="0" distR="0" wp14:anchorId="2D9347E1" wp14:editId="0639522B">
            <wp:extent cx="2880000" cy="2581200"/>
            <wp:effectExtent l="0" t="0" r="0" b="0"/>
            <wp:docPr id="745027408"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27408" name="Picture 1" descr="A graph with colorful lines and numbers&#10;&#10;Description automatically generated"/>
                    <pic:cNvPicPr/>
                  </pic:nvPicPr>
                  <pic:blipFill>
                    <a:blip r:embed="rId109"/>
                    <a:stretch>
                      <a:fillRect/>
                    </a:stretch>
                  </pic:blipFill>
                  <pic:spPr>
                    <a:xfrm>
                      <a:off x="0" y="0"/>
                      <a:ext cx="2880000" cy="2581200"/>
                    </a:xfrm>
                    <a:prstGeom prst="rect">
                      <a:avLst/>
                    </a:prstGeom>
                  </pic:spPr>
                </pic:pic>
              </a:graphicData>
            </a:graphic>
          </wp:inline>
        </w:drawing>
      </w:r>
    </w:p>
    <w:p w14:paraId="11F961DB" w14:textId="77777777" w:rsidR="005D163E" w:rsidRDefault="005D163E" w:rsidP="00651E7B">
      <w:pPr>
        <w:rPr>
          <w:noProof/>
        </w:rPr>
      </w:pPr>
      <w:r w:rsidRPr="00A3181D">
        <w:rPr>
          <w:rFonts w:eastAsia="Arial" w:cs="Arial"/>
          <w:noProof/>
        </w:rPr>
        <w:drawing>
          <wp:inline distT="0" distB="0" distL="0" distR="0" wp14:anchorId="6011DD6A" wp14:editId="28680247">
            <wp:extent cx="2838450" cy="2580640"/>
            <wp:effectExtent l="0" t="0" r="0" b="0"/>
            <wp:docPr id="212424580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45800" name="Picture 1" descr="A graph with different colored lines and numbers&#10;&#10;Description automatically generated"/>
                    <pic:cNvPicPr/>
                  </pic:nvPicPr>
                  <pic:blipFill rotWithShape="1">
                    <a:blip r:embed="rId110"/>
                    <a:srcRect l="-1" r="1421"/>
                    <a:stretch/>
                  </pic:blipFill>
                  <pic:spPr bwMode="auto">
                    <a:xfrm>
                      <a:off x="0" y="0"/>
                      <a:ext cx="2839066" cy="2581200"/>
                    </a:xfrm>
                    <a:prstGeom prst="rect">
                      <a:avLst/>
                    </a:prstGeom>
                    <a:ln>
                      <a:noFill/>
                    </a:ln>
                    <a:extLst>
                      <a:ext uri="{53640926-AAD7-44D8-BBD7-CCE9431645EC}">
                        <a14:shadowObscured xmlns:a14="http://schemas.microsoft.com/office/drawing/2010/main"/>
                      </a:ext>
                    </a:extLst>
                  </pic:spPr>
                </pic:pic>
              </a:graphicData>
            </a:graphic>
          </wp:inline>
        </w:drawing>
      </w:r>
      <w:r w:rsidRPr="00A3181D">
        <w:rPr>
          <w:noProof/>
        </w:rPr>
        <w:t xml:space="preserve"> </w:t>
      </w:r>
      <w:r w:rsidRPr="000D5037">
        <w:rPr>
          <w:noProof/>
        </w:rPr>
        <w:drawing>
          <wp:inline distT="0" distB="0" distL="0" distR="0" wp14:anchorId="392C1E4F" wp14:editId="6C937F3C">
            <wp:extent cx="2880000" cy="2581200"/>
            <wp:effectExtent l="0" t="0" r="0" b="0"/>
            <wp:docPr id="2114194488"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194488" name="Picture 1" descr="A graph with numbers and lines&#10;&#10;Description automatically generated"/>
                    <pic:cNvPicPr/>
                  </pic:nvPicPr>
                  <pic:blipFill>
                    <a:blip r:embed="rId111"/>
                    <a:stretch>
                      <a:fillRect/>
                    </a:stretch>
                  </pic:blipFill>
                  <pic:spPr>
                    <a:xfrm>
                      <a:off x="0" y="0"/>
                      <a:ext cx="2880000" cy="2581200"/>
                    </a:xfrm>
                    <a:prstGeom prst="rect">
                      <a:avLst/>
                    </a:prstGeom>
                  </pic:spPr>
                </pic:pic>
              </a:graphicData>
            </a:graphic>
          </wp:inline>
        </w:drawing>
      </w:r>
    </w:p>
    <w:p w14:paraId="20B996A7" w14:textId="1041605A" w:rsidR="00C6005F" w:rsidRPr="009E61F3" w:rsidRDefault="005D163E" w:rsidP="009E61F3">
      <w:pPr>
        <w:pStyle w:val="Caption"/>
        <w:spacing w:after="0" w:line="360" w:lineRule="auto"/>
        <w:jc w:val="center"/>
        <w:rPr>
          <w:b w:val="0"/>
          <w:bCs/>
          <w:lang w:val="vi-VN"/>
        </w:rPr>
      </w:pPr>
      <w:bookmarkStart w:id="101" w:name="_Ref184833029"/>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6</w:t>
      </w:r>
      <w:r w:rsidR="00454834">
        <w:rPr>
          <w:b w:val="0"/>
          <w:bCs/>
        </w:rPr>
        <w:fldChar w:fldCharType="end"/>
      </w:r>
      <w:bookmarkEnd w:id="101"/>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1 considering different plastic strain levels</w:t>
      </w:r>
      <w:r w:rsidR="00C6005F">
        <w:rPr>
          <w:b w:val="0"/>
          <w:bCs/>
        </w:rPr>
        <w:t>.</w:t>
      </w:r>
    </w:p>
    <w:p w14:paraId="739D3B1E" w14:textId="49D6B6A4" w:rsidR="005D163E" w:rsidRPr="00C6005F" w:rsidRDefault="001D186F" w:rsidP="00F62ACC">
      <w:pPr>
        <w:pStyle w:val="Heading4"/>
        <w:numPr>
          <w:ilvl w:val="3"/>
          <w:numId w:val="30"/>
        </w:numPr>
      </w:pPr>
      <w:r>
        <w:t>P</w:t>
      </w:r>
      <w:r w:rsidR="005D163E">
        <w:t xml:space="preserve">roposed nine-parameter function </w:t>
      </w:r>
    </w:p>
    <w:p w14:paraId="7D0A93C9" w14:textId="320688F5" w:rsidR="00C6005F" w:rsidRPr="00E279A7" w:rsidRDefault="00E279A7" w:rsidP="00651E7B">
      <w:r w:rsidRPr="00E279A7">
        <w:t xml:space="preserve">As presented in </w:t>
      </w:r>
      <w:r w:rsidR="0025299E" w:rsidRPr="00817370">
        <w:fldChar w:fldCharType="begin"/>
      </w:r>
      <w:r w:rsidR="0025299E" w:rsidRPr="00817370">
        <w:instrText xml:space="preserve"> REF _Ref184834050 \h  \* MERGEFORMAT </w:instrText>
      </w:r>
      <w:r w:rsidR="0025299E" w:rsidRPr="00817370">
        <w:fldChar w:fldCharType="separate"/>
      </w:r>
      <w:r w:rsidR="00532ED6" w:rsidRPr="00532ED6">
        <w:t xml:space="preserve">Table </w:t>
      </w:r>
      <w:r w:rsidR="00532ED6" w:rsidRPr="00532ED6">
        <w:rPr>
          <w:noProof/>
        </w:rPr>
        <w:t>4</w:t>
      </w:r>
      <w:r w:rsidR="00532ED6" w:rsidRPr="00532ED6">
        <w:rPr>
          <w:noProof/>
        </w:rPr>
        <w:noBreakHyphen/>
        <w:t>2</w:t>
      </w:r>
      <w:r w:rsidR="0025299E" w:rsidRPr="00817370">
        <w:fldChar w:fldCharType="end"/>
      </w:r>
      <w:r w:rsidRPr="00E279A7">
        <w:t xml:space="preserve">, the nine-parameter function demonstrates higher accuracy in capturing the material behavior across all temperature ranges and </w:t>
      </w:r>
      <w:r w:rsidR="002F243D">
        <w:t>strain-rate</w:t>
      </w:r>
      <w:r w:rsidRPr="00E279A7">
        <w:t>s, with R-squared values consistently close to 1. Compared to the six-parameter function, the nine-parameter function provides better fitting quality at small strain values, such as 0.00011.</w:t>
      </w:r>
    </w:p>
    <w:p w14:paraId="04A2853F" w14:textId="40A0FD1D" w:rsidR="00C6005F" w:rsidRPr="00E279A7" w:rsidRDefault="00E279A7" w:rsidP="00651E7B">
      <w:r w:rsidRPr="00E279A7">
        <w:t xml:space="preserve">However, at intermediate strain values (from 0.01 to 0.04), as shown in the figure, </w:t>
      </w:r>
      <w:r w:rsidR="002767AB">
        <w:t>although the accuracy remain</w:t>
      </w:r>
      <w:r w:rsidR="008E55A8">
        <w:t>s,</w:t>
      </w:r>
      <w:r w:rsidRPr="00E279A7">
        <w:t xml:space="preserve"> the fitted curve exhibits an unstable pattern with a </w:t>
      </w:r>
      <w:r w:rsidRPr="00E279A7">
        <w:lastRenderedPageBreak/>
        <w:t>secondary peak occurring at 573.15 K. This behavior suggests that the nine-parameter function may be susceptible to overfitting, where the model captures the data too closely, leading to instability in the predicted response.</w:t>
      </w:r>
      <w:r w:rsidR="001C0129">
        <w:t xml:space="preserve"> </w:t>
      </w:r>
      <w:r w:rsidRPr="00E279A7">
        <w:t>Conversely, from a strain value of 0.05 onwards, the fitting quality becomes more stable, and the bell-shaped curve remains consistent across all strain values. This indicates that the nine-parameter function is better able to capture the material behavior in the plastic deformation regime, where the thermal softening and dynamic strain aging effects become more pronounced.</w:t>
      </w:r>
    </w:p>
    <w:p w14:paraId="6D88CE0D" w14:textId="2F12258A" w:rsidR="00E279A7" w:rsidRPr="00CB5C9D" w:rsidRDefault="00E279A7" w:rsidP="00651E7B">
      <w:r w:rsidRPr="00E279A7">
        <w:t xml:space="preserve">Overall, the nine-parameter function demonstrates </w:t>
      </w:r>
      <w:r w:rsidR="005B5D9F">
        <w:t>higher</w:t>
      </w:r>
      <w:r w:rsidRPr="00E279A7">
        <w:t xml:space="preserve"> accuracy in predicting the material's stress response, particularly at small and large strain values. However, the potential for overfitting at intermediate strain levels</w:t>
      </w:r>
      <w:r w:rsidR="005B5D9F">
        <w:t xml:space="preserve">. </w:t>
      </w:r>
    </w:p>
    <w:p w14:paraId="69BB2804" w14:textId="77777777" w:rsidR="005D163E" w:rsidRDefault="005D163E" w:rsidP="00651E7B">
      <w:pPr>
        <w:rPr>
          <w:noProof/>
        </w:rPr>
      </w:pPr>
      <w:r w:rsidRPr="008F3C7F">
        <w:rPr>
          <w:noProof/>
        </w:rPr>
        <w:drawing>
          <wp:inline distT="0" distB="0" distL="0" distR="0" wp14:anchorId="71850606" wp14:editId="1744FD4F">
            <wp:extent cx="2826327" cy="2566555"/>
            <wp:effectExtent l="0" t="0" r="0" b="5715"/>
            <wp:docPr id="11696009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00907" name="Picture 1" descr="A graph of different colored lines&#10;&#10;Description automatically generated"/>
                    <pic:cNvPicPr/>
                  </pic:nvPicPr>
                  <pic:blipFill rotWithShape="1">
                    <a:blip r:embed="rId112"/>
                    <a:srcRect r="3798"/>
                    <a:stretch/>
                  </pic:blipFill>
                  <pic:spPr bwMode="auto">
                    <a:xfrm>
                      <a:off x="0" y="0"/>
                      <a:ext cx="2826597" cy="2566800"/>
                    </a:xfrm>
                    <a:prstGeom prst="rect">
                      <a:avLst/>
                    </a:prstGeom>
                    <a:ln>
                      <a:noFill/>
                    </a:ln>
                    <a:extLst>
                      <a:ext uri="{53640926-AAD7-44D8-BBD7-CCE9431645EC}">
                        <a14:shadowObscured xmlns:a14="http://schemas.microsoft.com/office/drawing/2010/main"/>
                      </a:ext>
                    </a:extLst>
                  </pic:spPr>
                </pic:pic>
              </a:graphicData>
            </a:graphic>
          </wp:inline>
        </w:drawing>
      </w:r>
      <w:r w:rsidRPr="008F3C7F">
        <w:rPr>
          <w:noProof/>
        </w:rPr>
        <w:t xml:space="preserve"> </w:t>
      </w:r>
      <w:r w:rsidRPr="008F3C7F">
        <w:rPr>
          <w:noProof/>
        </w:rPr>
        <w:drawing>
          <wp:inline distT="0" distB="0" distL="0" distR="0" wp14:anchorId="4CB66D2E" wp14:editId="0D87615E">
            <wp:extent cx="2880000" cy="2516400"/>
            <wp:effectExtent l="0" t="0" r="0" b="0"/>
            <wp:docPr id="1834079301"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79301" name="Picture 1" descr="A graph of a graph with different colored lines&#10;&#10;Description automatically generated with medium confidence"/>
                    <pic:cNvPicPr/>
                  </pic:nvPicPr>
                  <pic:blipFill>
                    <a:blip r:embed="rId113"/>
                    <a:stretch>
                      <a:fillRect/>
                    </a:stretch>
                  </pic:blipFill>
                  <pic:spPr>
                    <a:xfrm>
                      <a:off x="0" y="0"/>
                      <a:ext cx="2880000" cy="2516400"/>
                    </a:xfrm>
                    <a:prstGeom prst="rect">
                      <a:avLst/>
                    </a:prstGeom>
                  </pic:spPr>
                </pic:pic>
              </a:graphicData>
            </a:graphic>
          </wp:inline>
        </w:drawing>
      </w:r>
    </w:p>
    <w:p w14:paraId="4BFB1CDC" w14:textId="77777777" w:rsidR="005D163E" w:rsidRDefault="005D163E" w:rsidP="00651E7B">
      <w:r w:rsidRPr="008F3C7F">
        <w:rPr>
          <w:noProof/>
        </w:rPr>
        <w:drawing>
          <wp:inline distT="0" distB="0" distL="0" distR="0" wp14:anchorId="1DAF1CF5" wp14:editId="61F69342">
            <wp:extent cx="2880000" cy="2570400"/>
            <wp:effectExtent l="0" t="0" r="0" b="1905"/>
            <wp:docPr id="1369660387" name="Picture 1" descr="A graph of a graph with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60387" name="Picture 1" descr="A graph of a graph with colorful lines&#10;&#10;Description automatically generated with medium confidence"/>
                    <pic:cNvPicPr/>
                  </pic:nvPicPr>
                  <pic:blipFill rotWithShape="1">
                    <a:blip r:embed="rId114"/>
                    <a:srcRect r="2122"/>
                    <a:stretch/>
                  </pic:blipFill>
                  <pic:spPr bwMode="auto">
                    <a:xfrm>
                      <a:off x="0" y="0"/>
                      <a:ext cx="2880000" cy="2570400"/>
                    </a:xfrm>
                    <a:prstGeom prst="rect">
                      <a:avLst/>
                    </a:prstGeom>
                    <a:ln>
                      <a:noFill/>
                    </a:ln>
                    <a:extLst>
                      <a:ext uri="{53640926-AAD7-44D8-BBD7-CCE9431645EC}">
                        <a14:shadowObscured xmlns:a14="http://schemas.microsoft.com/office/drawing/2010/main"/>
                      </a:ext>
                    </a:extLst>
                  </pic:spPr>
                </pic:pic>
              </a:graphicData>
            </a:graphic>
          </wp:inline>
        </w:drawing>
      </w:r>
      <w:r w:rsidRPr="007903D7">
        <w:rPr>
          <w:noProof/>
        </w:rPr>
        <w:t xml:space="preserve"> </w:t>
      </w:r>
      <w:r w:rsidRPr="007903D7">
        <w:rPr>
          <w:noProof/>
        </w:rPr>
        <w:drawing>
          <wp:inline distT="0" distB="0" distL="0" distR="0" wp14:anchorId="4B7C23EB" wp14:editId="747AB926">
            <wp:extent cx="2825750" cy="2515870"/>
            <wp:effectExtent l="0" t="0" r="0" b="0"/>
            <wp:docPr id="957853843"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53843" name="Picture 1" descr="A graph of a graph with different colored lines&#10;&#10;Description automatically generated with medium confidence"/>
                    <pic:cNvPicPr/>
                  </pic:nvPicPr>
                  <pic:blipFill rotWithShape="1">
                    <a:blip r:embed="rId115"/>
                    <a:srcRect r="1863"/>
                    <a:stretch/>
                  </pic:blipFill>
                  <pic:spPr bwMode="auto">
                    <a:xfrm>
                      <a:off x="0" y="0"/>
                      <a:ext cx="2826345" cy="2516400"/>
                    </a:xfrm>
                    <a:prstGeom prst="rect">
                      <a:avLst/>
                    </a:prstGeom>
                    <a:ln>
                      <a:noFill/>
                    </a:ln>
                    <a:extLst>
                      <a:ext uri="{53640926-AAD7-44D8-BBD7-CCE9431645EC}">
                        <a14:shadowObscured xmlns:a14="http://schemas.microsoft.com/office/drawing/2010/main"/>
                      </a:ext>
                    </a:extLst>
                  </pic:spPr>
                </pic:pic>
              </a:graphicData>
            </a:graphic>
          </wp:inline>
        </w:drawing>
      </w:r>
    </w:p>
    <w:p w14:paraId="4EC416FB" w14:textId="7EBCA172" w:rsidR="005D163E" w:rsidRPr="009E61F3" w:rsidRDefault="005D163E" w:rsidP="00651E7B">
      <w:pPr>
        <w:pStyle w:val="Caption"/>
        <w:spacing w:after="0" w:line="360" w:lineRule="auto"/>
        <w:jc w:val="center"/>
        <w:rPr>
          <w:b w:val="0"/>
          <w:bCs/>
          <w:lang w:val="vi-VN"/>
        </w:rPr>
      </w:pPr>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7</w:t>
      </w:r>
      <w:r w:rsidR="00454834">
        <w:rPr>
          <w:b w:val="0"/>
          <w:bCs/>
        </w:rPr>
        <w:fldChar w:fldCharType="end"/>
      </w:r>
      <w:r w:rsidRPr="00DB7039">
        <w:rPr>
          <w:b w:val="0"/>
          <w:bCs/>
        </w:rPr>
        <w:t>. The</w:t>
      </w:r>
      <w:r w:rsidRPr="00032936">
        <w:rPr>
          <w:b w:val="0"/>
          <w:bCs/>
        </w:rPr>
        <w:t xml:space="preserve"> prediction of</w:t>
      </w:r>
      <w:r>
        <w:rPr>
          <w:b w:val="0"/>
          <w:bCs/>
        </w:rPr>
        <w:t xml:space="preserve"> nine-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w:t>
      </w:r>
      <w:r>
        <w:rPr>
          <w:b w:val="0"/>
          <w:bCs/>
        </w:rPr>
        <w:t>00</w:t>
      </w:r>
      <w:r w:rsidRPr="00032936">
        <w:rPr>
          <w:b w:val="0"/>
          <w:bCs/>
        </w:rPr>
        <w:t>1</w:t>
      </w:r>
      <w:r w:rsidR="009E61F3">
        <w:rPr>
          <w:b w:val="0"/>
          <w:bCs/>
          <w:lang w:val="vi-VN"/>
        </w:rPr>
        <w:t>.</w:t>
      </w:r>
    </w:p>
    <w:p w14:paraId="53B2691C" w14:textId="77777777" w:rsidR="005D163E" w:rsidRDefault="005D163E" w:rsidP="00651E7B">
      <w:r w:rsidRPr="005F2C79">
        <w:rPr>
          <w:noProof/>
        </w:rPr>
        <w:lastRenderedPageBreak/>
        <w:drawing>
          <wp:inline distT="0" distB="0" distL="0" distR="0" wp14:anchorId="231DCB49" wp14:editId="490C7953">
            <wp:extent cx="2833055" cy="2580640"/>
            <wp:effectExtent l="0" t="0" r="5715" b="0"/>
            <wp:docPr id="202952246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22461" name="Picture 1" descr="A graph of different colored lines&#10;&#10;Description automatically generated"/>
                    <pic:cNvPicPr/>
                  </pic:nvPicPr>
                  <pic:blipFill rotWithShape="1">
                    <a:blip r:embed="rId116"/>
                    <a:srcRect r="1608"/>
                    <a:stretch/>
                  </pic:blipFill>
                  <pic:spPr bwMode="auto">
                    <a:xfrm>
                      <a:off x="0" y="0"/>
                      <a:ext cx="2833670" cy="2581200"/>
                    </a:xfrm>
                    <a:prstGeom prst="rect">
                      <a:avLst/>
                    </a:prstGeom>
                    <a:ln>
                      <a:noFill/>
                    </a:ln>
                    <a:extLst>
                      <a:ext uri="{53640926-AAD7-44D8-BBD7-CCE9431645EC}">
                        <a14:shadowObscured xmlns:a14="http://schemas.microsoft.com/office/drawing/2010/main"/>
                      </a:ext>
                    </a:extLst>
                  </pic:spPr>
                </pic:pic>
              </a:graphicData>
            </a:graphic>
          </wp:inline>
        </w:drawing>
      </w:r>
      <w:r w:rsidRPr="005F2C79">
        <w:rPr>
          <w:noProof/>
        </w:rPr>
        <w:t xml:space="preserve"> </w:t>
      </w:r>
      <w:r w:rsidRPr="005F2C79">
        <w:rPr>
          <w:noProof/>
        </w:rPr>
        <w:drawing>
          <wp:inline distT="0" distB="0" distL="0" distR="0" wp14:anchorId="7E973BC4" wp14:editId="0ADCCD83">
            <wp:extent cx="2880000" cy="2581200"/>
            <wp:effectExtent l="0" t="0" r="0" b="0"/>
            <wp:docPr id="208744727"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44727" name="Picture 1" descr="A graph with colorful lines and numbers&#10;&#10;Description automatically generated"/>
                    <pic:cNvPicPr/>
                  </pic:nvPicPr>
                  <pic:blipFill>
                    <a:blip r:embed="rId117"/>
                    <a:stretch>
                      <a:fillRect/>
                    </a:stretch>
                  </pic:blipFill>
                  <pic:spPr>
                    <a:xfrm>
                      <a:off x="0" y="0"/>
                      <a:ext cx="2880000" cy="2581200"/>
                    </a:xfrm>
                    <a:prstGeom prst="rect">
                      <a:avLst/>
                    </a:prstGeom>
                  </pic:spPr>
                </pic:pic>
              </a:graphicData>
            </a:graphic>
          </wp:inline>
        </w:drawing>
      </w:r>
    </w:p>
    <w:p w14:paraId="3D1617F8" w14:textId="0E68131C" w:rsidR="005D163E" w:rsidRPr="009E61F3" w:rsidRDefault="005D163E" w:rsidP="00651E7B">
      <w:pPr>
        <w:rPr>
          <w:lang w:val="vi-VN"/>
        </w:rPr>
      </w:pPr>
      <w:r w:rsidRPr="005F2C79">
        <w:rPr>
          <w:noProof/>
        </w:rPr>
        <w:drawing>
          <wp:inline distT="0" distB="0" distL="0" distR="0" wp14:anchorId="53C4BF14" wp14:editId="3DE34DB7">
            <wp:extent cx="2832735" cy="2580640"/>
            <wp:effectExtent l="0" t="0" r="5715" b="0"/>
            <wp:docPr id="1287918419"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918419" name="Picture 1" descr="A graph with colorful lines and numbers&#10;&#10;Description automatically generated"/>
                    <pic:cNvPicPr/>
                  </pic:nvPicPr>
                  <pic:blipFill rotWithShape="1">
                    <a:blip r:embed="rId118"/>
                    <a:srcRect r="1619"/>
                    <a:stretch/>
                  </pic:blipFill>
                  <pic:spPr bwMode="auto">
                    <a:xfrm>
                      <a:off x="0" y="0"/>
                      <a:ext cx="2833350" cy="2581200"/>
                    </a:xfrm>
                    <a:prstGeom prst="rect">
                      <a:avLst/>
                    </a:prstGeom>
                    <a:ln>
                      <a:noFill/>
                    </a:ln>
                    <a:extLst>
                      <a:ext uri="{53640926-AAD7-44D8-BBD7-CCE9431645EC}">
                        <a14:shadowObscured xmlns:a14="http://schemas.microsoft.com/office/drawing/2010/main"/>
                      </a:ext>
                    </a:extLst>
                  </pic:spPr>
                </pic:pic>
              </a:graphicData>
            </a:graphic>
          </wp:inline>
        </w:drawing>
      </w:r>
      <w:r w:rsidRPr="005F2C79">
        <w:rPr>
          <w:noProof/>
        </w:rPr>
        <w:t xml:space="preserve"> </w:t>
      </w:r>
      <w:r w:rsidRPr="005F2C79">
        <w:rPr>
          <w:noProof/>
        </w:rPr>
        <w:drawing>
          <wp:inline distT="0" distB="0" distL="0" distR="0" wp14:anchorId="54292B17" wp14:editId="4A66E161">
            <wp:extent cx="2880000" cy="2581200"/>
            <wp:effectExtent l="0" t="0" r="0" b="0"/>
            <wp:docPr id="532390520" name="Picture 1" descr="A graph with colorful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90520" name="Picture 1" descr="A graph with colorful lines and dots&#10;&#10;Description automatically generated"/>
                    <pic:cNvPicPr/>
                  </pic:nvPicPr>
                  <pic:blipFill>
                    <a:blip r:embed="rId119"/>
                    <a:stretch>
                      <a:fillRect/>
                    </a:stretch>
                  </pic:blipFill>
                  <pic:spPr>
                    <a:xfrm>
                      <a:off x="0" y="0"/>
                      <a:ext cx="2880000" cy="2581200"/>
                    </a:xfrm>
                    <a:prstGeom prst="rect">
                      <a:avLst/>
                    </a:prstGeom>
                  </pic:spPr>
                </pic:pic>
              </a:graphicData>
            </a:graphic>
          </wp:inline>
        </w:drawing>
      </w:r>
    </w:p>
    <w:p w14:paraId="13A264A1" w14:textId="241A9747" w:rsidR="005D163E" w:rsidRDefault="005D163E" w:rsidP="00651E7B">
      <w:pPr>
        <w:pStyle w:val="Caption"/>
        <w:spacing w:after="0" w:line="360" w:lineRule="auto"/>
        <w:jc w:val="center"/>
        <w:rPr>
          <w:b w:val="0"/>
          <w:bCs/>
        </w:rPr>
      </w:pPr>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8</w:t>
      </w:r>
      <w:r w:rsidR="00454834">
        <w:rPr>
          <w:b w:val="0"/>
          <w:bCs/>
        </w:rPr>
        <w:fldChar w:fldCharType="end"/>
      </w:r>
      <w:r w:rsidRPr="00DB7039">
        <w:rPr>
          <w:b w:val="0"/>
          <w:bCs/>
        </w:rPr>
        <w:t>. The prediction</w:t>
      </w:r>
      <w:r w:rsidRPr="00032936">
        <w:rPr>
          <w:b w:val="0"/>
          <w:bCs/>
        </w:rPr>
        <w:t xml:space="preserve"> of</w:t>
      </w:r>
      <w:r>
        <w:rPr>
          <w:b w:val="0"/>
          <w:bCs/>
        </w:rPr>
        <w:t xml:space="preserve"> nine-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w:t>
      </w:r>
      <w:r>
        <w:rPr>
          <w:b w:val="0"/>
          <w:bCs/>
        </w:rPr>
        <w:t>0</w:t>
      </w:r>
      <w:r w:rsidRPr="00032936">
        <w:rPr>
          <w:b w:val="0"/>
          <w:bCs/>
        </w:rPr>
        <w:t>1</w:t>
      </w:r>
      <w:r w:rsidR="009E61F3">
        <w:rPr>
          <w:b w:val="0"/>
          <w:bCs/>
          <w:lang w:val="vi-VN"/>
        </w:rPr>
        <w:t>.</w:t>
      </w:r>
    </w:p>
    <w:p w14:paraId="6D6EDDE4" w14:textId="77777777" w:rsidR="00D362FC" w:rsidRPr="00D362FC" w:rsidRDefault="00D362FC" w:rsidP="00D362FC">
      <w:pPr>
        <w:pStyle w:val="Standard1"/>
      </w:pPr>
    </w:p>
    <w:p w14:paraId="0CB2991D" w14:textId="2BA3EE23" w:rsidR="008E55A8" w:rsidRPr="00D362FC" w:rsidRDefault="00D362FC" w:rsidP="00651E7B">
      <w:pPr>
        <w:pStyle w:val="Caption"/>
        <w:spacing w:after="0" w:line="360" w:lineRule="auto"/>
        <w:rPr>
          <w:b w:val="0"/>
          <w:bCs/>
        </w:rPr>
      </w:pPr>
      <w:bookmarkStart w:id="102" w:name="_Ref184834050"/>
      <w:r w:rsidRPr="00C6005F">
        <w:rPr>
          <w:b w:val="0"/>
          <w:bCs/>
        </w:rPr>
        <w:t xml:space="preserve">Table </w:t>
      </w:r>
      <w:r w:rsidRPr="00C6005F">
        <w:rPr>
          <w:b w:val="0"/>
          <w:bCs/>
        </w:rPr>
        <w:fldChar w:fldCharType="begin"/>
      </w:r>
      <w:r w:rsidRPr="00C6005F">
        <w:rPr>
          <w:b w:val="0"/>
          <w:bCs/>
        </w:rPr>
        <w:instrText xml:space="preserve"> STYLEREF 1 \s </w:instrText>
      </w:r>
      <w:r w:rsidRPr="00C6005F">
        <w:rPr>
          <w:b w:val="0"/>
          <w:bCs/>
        </w:rPr>
        <w:fldChar w:fldCharType="separate"/>
      </w:r>
      <w:r w:rsidR="00532ED6">
        <w:rPr>
          <w:b w:val="0"/>
          <w:bCs/>
          <w:noProof/>
        </w:rPr>
        <w:t>4</w:t>
      </w:r>
      <w:r w:rsidRPr="00C6005F">
        <w:rPr>
          <w:b w:val="0"/>
          <w:bCs/>
        </w:rPr>
        <w:fldChar w:fldCharType="end"/>
      </w:r>
      <w:r w:rsidRPr="00C6005F">
        <w:rPr>
          <w:b w:val="0"/>
          <w:bCs/>
        </w:rPr>
        <w:noBreakHyphen/>
      </w:r>
      <w:r w:rsidRPr="00C6005F">
        <w:rPr>
          <w:b w:val="0"/>
          <w:bCs/>
        </w:rPr>
        <w:fldChar w:fldCharType="begin"/>
      </w:r>
      <w:r w:rsidRPr="00C6005F">
        <w:rPr>
          <w:b w:val="0"/>
          <w:bCs/>
        </w:rPr>
        <w:instrText xml:space="preserve"> SEQ Table \* ARABIC \s 1 </w:instrText>
      </w:r>
      <w:r w:rsidRPr="00C6005F">
        <w:rPr>
          <w:b w:val="0"/>
          <w:bCs/>
        </w:rPr>
        <w:fldChar w:fldCharType="separate"/>
      </w:r>
      <w:r w:rsidR="00532ED6">
        <w:rPr>
          <w:b w:val="0"/>
          <w:bCs/>
          <w:noProof/>
        </w:rPr>
        <w:t>2</w:t>
      </w:r>
      <w:r w:rsidRPr="00C6005F">
        <w:rPr>
          <w:b w:val="0"/>
          <w:bCs/>
        </w:rPr>
        <w:fldChar w:fldCharType="end"/>
      </w:r>
      <w:bookmarkEnd w:id="102"/>
      <w:r w:rsidRPr="00C6005F">
        <w:rPr>
          <w:b w:val="0"/>
          <w:bCs/>
        </w:rPr>
        <w:t xml:space="preserve">: The r-squared value of prediction curves at different </w:t>
      </w:r>
      <w:r>
        <w:rPr>
          <w:b w:val="0"/>
          <w:bCs/>
        </w:rPr>
        <w:t>strain-rate</w:t>
      </w:r>
      <w:r w:rsidRPr="00C6005F">
        <w:rPr>
          <w:b w:val="0"/>
          <w:bCs/>
        </w:rPr>
        <w:t>s of the nine-parameter function.</w:t>
      </w:r>
    </w:p>
    <w:tbl>
      <w:tblPr>
        <w:tblStyle w:val="TableGrid"/>
        <w:tblW w:w="0" w:type="auto"/>
        <w:tblLook w:val="04A0" w:firstRow="1" w:lastRow="0" w:firstColumn="1" w:lastColumn="0" w:noHBand="0" w:noVBand="1"/>
      </w:tblPr>
      <w:tblGrid>
        <w:gridCol w:w="2972"/>
        <w:gridCol w:w="1559"/>
        <w:gridCol w:w="1560"/>
        <w:gridCol w:w="1559"/>
        <w:gridCol w:w="1413"/>
      </w:tblGrid>
      <w:tr w:rsidR="0025299E" w14:paraId="769A8AE5" w14:textId="77777777" w:rsidTr="0025299E">
        <w:tc>
          <w:tcPr>
            <w:tcW w:w="2972" w:type="dxa"/>
          </w:tcPr>
          <w:p w14:paraId="4B30FD28" w14:textId="5F8BCE4E" w:rsidR="0025299E" w:rsidRDefault="0025299E" w:rsidP="00651E7B">
            <w:pPr>
              <w:pStyle w:val="Standard1"/>
              <w:spacing w:line="360" w:lineRule="auto"/>
              <w:jc w:val="left"/>
            </w:pPr>
            <w:r w:rsidRPr="00F24F3E">
              <w:t xml:space="preserve">R-squared </w:t>
            </w:r>
            <w:r>
              <w:t xml:space="preserve">/ </w:t>
            </w:r>
            <w:r w:rsidRPr="009C374F">
              <w:t>Strain-rate</w:t>
            </w:r>
          </w:p>
        </w:tc>
        <w:tc>
          <w:tcPr>
            <w:tcW w:w="1559" w:type="dxa"/>
          </w:tcPr>
          <w:p w14:paraId="316CC2B8" w14:textId="640B8B64" w:rsidR="0025299E" w:rsidRDefault="0025299E" w:rsidP="00651E7B">
            <w:pPr>
              <w:pStyle w:val="Standard1"/>
              <w:spacing w:line="360" w:lineRule="auto"/>
            </w:pPr>
            <w:r w:rsidRPr="009C374F">
              <w:t>0.0001</w:t>
            </w:r>
          </w:p>
        </w:tc>
        <w:tc>
          <w:tcPr>
            <w:tcW w:w="1560" w:type="dxa"/>
          </w:tcPr>
          <w:p w14:paraId="3476E8DB" w14:textId="3C0F3640" w:rsidR="0025299E" w:rsidRDefault="0025299E" w:rsidP="00651E7B">
            <w:pPr>
              <w:pStyle w:val="Standard1"/>
              <w:spacing w:line="360" w:lineRule="auto"/>
            </w:pPr>
            <w:r w:rsidRPr="009C374F">
              <w:t>0.001</w:t>
            </w:r>
          </w:p>
        </w:tc>
        <w:tc>
          <w:tcPr>
            <w:tcW w:w="1559" w:type="dxa"/>
          </w:tcPr>
          <w:p w14:paraId="50CFF57F" w14:textId="56A958EB" w:rsidR="0025299E" w:rsidRDefault="0025299E" w:rsidP="00651E7B">
            <w:pPr>
              <w:pStyle w:val="Standard1"/>
              <w:spacing w:line="360" w:lineRule="auto"/>
            </w:pPr>
            <w:r w:rsidRPr="009C374F">
              <w:t>0.01</w:t>
            </w:r>
          </w:p>
        </w:tc>
        <w:tc>
          <w:tcPr>
            <w:tcW w:w="1413" w:type="dxa"/>
          </w:tcPr>
          <w:p w14:paraId="5509DE1B" w14:textId="4C2C49E3" w:rsidR="0025299E" w:rsidRDefault="0025299E" w:rsidP="00651E7B">
            <w:pPr>
              <w:pStyle w:val="Standard1"/>
              <w:spacing w:line="360" w:lineRule="auto"/>
            </w:pPr>
            <w:r w:rsidRPr="009C374F">
              <w:t>0.1</w:t>
            </w:r>
          </w:p>
        </w:tc>
      </w:tr>
      <w:tr w:rsidR="0025299E" w14:paraId="58D009E9" w14:textId="77777777" w:rsidTr="0025299E">
        <w:tc>
          <w:tcPr>
            <w:tcW w:w="2972" w:type="dxa"/>
          </w:tcPr>
          <w:p w14:paraId="21CF7246" w14:textId="68ADC3A5" w:rsidR="0025299E" w:rsidRDefault="0025299E" w:rsidP="00651E7B">
            <w:pPr>
              <w:pStyle w:val="Standard1"/>
              <w:spacing w:line="360" w:lineRule="auto"/>
              <w:jc w:val="left"/>
            </w:pPr>
            <w:r w:rsidRPr="00F24F3E">
              <w:t>Smallest value</w:t>
            </w:r>
          </w:p>
        </w:tc>
        <w:tc>
          <w:tcPr>
            <w:tcW w:w="1559" w:type="dxa"/>
          </w:tcPr>
          <w:p w14:paraId="2E5F9D4E" w14:textId="075E0A18" w:rsidR="0025299E" w:rsidRDefault="0025299E" w:rsidP="00651E7B">
            <w:pPr>
              <w:pStyle w:val="Standard1"/>
              <w:spacing w:line="360" w:lineRule="auto"/>
            </w:pPr>
            <w:r w:rsidRPr="000C3D2D">
              <w:t xml:space="preserve">0.99 </w:t>
            </w:r>
          </w:p>
        </w:tc>
        <w:tc>
          <w:tcPr>
            <w:tcW w:w="1560" w:type="dxa"/>
          </w:tcPr>
          <w:p w14:paraId="252283D1" w14:textId="1783541E" w:rsidR="0025299E" w:rsidRDefault="0025299E" w:rsidP="00651E7B">
            <w:pPr>
              <w:pStyle w:val="Standard1"/>
              <w:spacing w:line="360" w:lineRule="auto"/>
            </w:pPr>
            <w:r w:rsidRPr="00540A0A">
              <w:t>0.483</w:t>
            </w:r>
          </w:p>
        </w:tc>
        <w:tc>
          <w:tcPr>
            <w:tcW w:w="1559" w:type="dxa"/>
          </w:tcPr>
          <w:p w14:paraId="3827B188" w14:textId="06612416" w:rsidR="0025299E" w:rsidRDefault="0025299E" w:rsidP="00651E7B">
            <w:pPr>
              <w:pStyle w:val="Standard1"/>
              <w:spacing w:line="360" w:lineRule="auto"/>
            </w:pPr>
            <w:r w:rsidRPr="003250F3">
              <w:t>0.975</w:t>
            </w:r>
          </w:p>
        </w:tc>
        <w:tc>
          <w:tcPr>
            <w:tcW w:w="1413" w:type="dxa"/>
          </w:tcPr>
          <w:p w14:paraId="65D2889E" w14:textId="4B7D4DBB" w:rsidR="0025299E" w:rsidRDefault="0025299E" w:rsidP="00651E7B">
            <w:pPr>
              <w:pStyle w:val="Standard1"/>
              <w:spacing w:line="360" w:lineRule="auto"/>
            </w:pPr>
            <w:r w:rsidRPr="003176CE">
              <w:t>0.91</w:t>
            </w:r>
          </w:p>
        </w:tc>
      </w:tr>
      <w:tr w:rsidR="0025299E" w14:paraId="5A0F2C30" w14:textId="77777777" w:rsidTr="0025299E">
        <w:tc>
          <w:tcPr>
            <w:tcW w:w="2972" w:type="dxa"/>
          </w:tcPr>
          <w:p w14:paraId="40191ACB" w14:textId="6D3773D8" w:rsidR="0025299E" w:rsidRDefault="0025299E" w:rsidP="00651E7B">
            <w:pPr>
              <w:pStyle w:val="Standard1"/>
              <w:spacing w:line="360" w:lineRule="auto"/>
              <w:jc w:val="left"/>
            </w:pPr>
            <w:r w:rsidRPr="00F24F3E">
              <w:t>Largest value</w:t>
            </w:r>
          </w:p>
        </w:tc>
        <w:tc>
          <w:tcPr>
            <w:tcW w:w="1559" w:type="dxa"/>
          </w:tcPr>
          <w:p w14:paraId="1E25ADD9" w14:textId="3DB5DF22" w:rsidR="0025299E" w:rsidRDefault="0025299E" w:rsidP="00651E7B">
            <w:pPr>
              <w:pStyle w:val="Standard1"/>
              <w:spacing w:line="360" w:lineRule="auto"/>
            </w:pPr>
            <w:r w:rsidRPr="000C3D2D">
              <w:t>1</w:t>
            </w:r>
          </w:p>
        </w:tc>
        <w:tc>
          <w:tcPr>
            <w:tcW w:w="1560" w:type="dxa"/>
          </w:tcPr>
          <w:p w14:paraId="268B17FA" w14:textId="243EBF11" w:rsidR="0025299E" w:rsidRDefault="0025299E" w:rsidP="00651E7B">
            <w:pPr>
              <w:pStyle w:val="Standard1"/>
              <w:spacing w:line="360" w:lineRule="auto"/>
            </w:pPr>
            <w:r w:rsidRPr="00540A0A">
              <w:t>1</w:t>
            </w:r>
          </w:p>
        </w:tc>
        <w:tc>
          <w:tcPr>
            <w:tcW w:w="1559" w:type="dxa"/>
          </w:tcPr>
          <w:p w14:paraId="4123A9DC" w14:textId="57B22141" w:rsidR="0025299E" w:rsidRDefault="0025299E" w:rsidP="00651E7B">
            <w:pPr>
              <w:pStyle w:val="Standard1"/>
              <w:spacing w:line="360" w:lineRule="auto"/>
            </w:pPr>
            <w:r w:rsidRPr="003250F3">
              <w:t>1</w:t>
            </w:r>
          </w:p>
        </w:tc>
        <w:tc>
          <w:tcPr>
            <w:tcW w:w="1413" w:type="dxa"/>
          </w:tcPr>
          <w:p w14:paraId="1038472C" w14:textId="211BCC09" w:rsidR="0025299E" w:rsidRDefault="0025299E" w:rsidP="00651E7B">
            <w:pPr>
              <w:pStyle w:val="Standard1"/>
              <w:spacing w:line="360" w:lineRule="auto"/>
            </w:pPr>
            <w:r w:rsidRPr="003176CE">
              <w:t>1</w:t>
            </w:r>
          </w:p>
        </w:tc>
      </w:tr>
      <w:tr w:rsidR="0025299E" w14:paraId="5A5BC68F" w14:textId="77777777" w:rsidTr="0025299E">
        <w:tc>
          <w:tcPr>
            <w:tcW w:w="2972" w:type="dxa"/>
          </w:tcPr>
          <w:p w14:paraId="131F190A" w14:textId="03641CAF" w:rsidR="0025299E" w:rsidRDefault="0025299E" w:rsidP="00651E7B">
            <w:pPr>
              <w:pStyle w:val="Standard1"/>
              <w:spacing w:line="360" w:lineRule="auto"/>
              <w:jc w:val="left"/>
            </w:pPr>
            <w:r w:rsidRPr="00F24F3E">
              <w:t>Average value</w:t>
            </w:r>
          </w:p>
        </w:tc>
        <w:tc>
          <w:tcPr>
            <w:tcW w:w="1559" w:type="dxa"/>
          </w:tcPr>
          <w:p w14:paraId="2B1041D1" w14:textId="053DFFD6" w:rsidR="0025299E" w:rsidRDefault="0025299E" w:rsidP="00651E7B">
            <w:pPr>
              <w:pStyle w:val="Standard1"/>
              <w:spacing w:line="360" w:lineRule="auto"/>
            </w:pPr>
            <w:r w:rsidRPr="000C3D2D">
              <w:t>1</w:t>
            </w:r>
          </w:p>
        </w:tc>
        <w:tc>
          <w:tcPr>
            <w:tcW w:w="1560" w:type="dxa"/>
          </w:tcPr>
          <w:p w14:paraId="29B9B6B5" w14:textId="1634C38C" w:rsidR="0025299E" w:rsidRDefault="0025299E" w:rsidP="00651E7B">
            <w:pPr>
              <w:pStyle w:val="Standard1"/>
              <w:spacing w:line="360" w:lineRule="auto"/>
            </w:pPr>
            <w:r w:rsidRPr="00540A0A">
              <w:t>0.998</w:t>
            </w:r>
          </w:p>
        </w:tc>
        <w:tc>
          <w:tcPr>
            <w:tcW w:w="1559" w:type="dxa"/>
          </w:tcPr>
          <w:p w14:paraId="54A3180B" w14:textId="67B29C78" w:rsidR="0025299E" w:rsidRDefault="0025299E" w:rsidP="00651E7B">
            <w:pPr>
              <w:pStyle w:val="Standard1"/>
              <w:spacing w:line="360" w:lineRule="auto"/>
            </w:pPr>
            <w:r w:rsidRPr="003250F3">
              <w:t>0.999</w:t>
            </w:r>
          </w:p>
        </w:tc>
        <w:tc>
          <w:tcPr>
            <w:tcW w:w="1413" w:type="dxa"/>
          </w:tcPr>
          <w:p w14:paraId="0FDE331E" w14:textId="426F4B96" w:rsidR="0025299E" w:rsidRDefault="0025299E" w:rsidP="00651E7B">
            <w:pPr>
              <w:pStyle w:val="Standard1"/>
              <w:spacing w:line="360" w:lineRule="auto"/>
            </w:pPr>
            <w:r w:rsidRPr="003176CE">
              <w:t>1</w:t>
            </w:r>
          </w:p>
        </w:tc>
      </w:tr>
      <w:tr w:rsidR="0025299E" w14:paraId="728A3DCD" w14:textId="77777777" w:rsidTr="0025299E">
        <w:tc>
          <w:tcPr>
            <w:tcW w:w="2972" w:type="dxa"/>
          </w:tcPr>
          <w:p w14:paraId="0DDD52CA" w14:textId="32AD18C0" w:rsidR="0025299E" w:rsidRDefault="0025299E" w:rsidP="00651E7B">
            <w:pPr>
              <w:pStyle w:val="Standard1"/>
              <w:spacing w:line="360" w:lineRule="auto"/>
              <w:jc w:val="left"/>
            </w:pPr>
            <w:r w:rsidRPr="00F24F3E">
              <w:t>R-squared values &gt; 0.99</w:t>
            </w:r>
          </w:p>
        </w:tc>
        <w:tc>
          <w:tcPr>
            <w:tcW w:w="1559" w:type="dxa"/>
          </w:tcPr>
          <w:p w14:paraId="7EBDC601" w14:textId="368C581C" w:rsidR="0025299E" w:rsidRDefault="0025299E" w:rsidP="00651E7B">
            <w:pPr>
              <w:pStyle w:val="Standard1"/>
              <w:spacing w:line="360" w:lineRule="auto"/>
            </w:pPr>
            <w:r w:rsidRPr="000C3D2D">
              <w:t>100%</w:t>
            </w:r>
          </w:p>
        </w:tc>
        <w:tc>
          <w:tcPr>
            <w:tcW w:w="1560" w:type="dxa"/>
          </w:tcPr>
          <w:p w14:paraId="5161FE29" w14:textId="013E9992" w:rsidR="0025299E" w:rsidRDefault="0025299E" w:rsidP="00651E7B">
            <w:pPr>
              <w:pStyle w:val="Standard1"/>
              <w:spacing w:line="360" w:lineRule="auto"/>
            </w:pPr>
            <w:r w:rsidRPr="00540A0A">
              <w:t>99.24%</w:t>
            </w:r>
          </w:p>
        </w:tc>
        <w:tc>
          <w:tcPr>
            <w:tcW w:w="1559" w:type="dxa"/>
          </w:tcPr>
          <w:p w14:paraId="37605704" w14:textId="4A2989F9" w:rsidR="0025299E" w:rsidRDefault="0025299E" w:rsidP="00651E7B">
            <w:pPr>
              <w:pStyle w:val="Standard1"/>
              <w:spacing w:line="360" w:lineRule="auto"/>
            </w:pPr>
            <w:r w:rsidRPr="003250F3">
              <w:t>97.47%</w:t>
            </w:r>
          </w:p>
        </w:tc>
        <w:tc>
          <w:tcPr>
            <w:tcW w:w="1413" w:type="dxa"/>
          </w:tcPr>
          <w:p w14:paraId="05F7126B" w14:textId="42B39CEC" w:rsidR="0025299E" w:rsidRDefault="0025299E" w:rsidP="00651E7B">
            <w:pPr>
              <w:pStyle w:val="Standard1"/>
              <w:spacing w:line="360" w:lineRule="auto"/>
            </w:pPr>
            <w:r w:rsidRPr="003176CE">
              <w:t>99.75%</w:t>
            </w:r>
          </w:p>
        </w:tc>
      </w:tr>
    </w:tbl>
    <w:p w14:paraId="0CB818A2" w14:textId="249D38CF" w:rsidR="007E657B" w:rsidRPr="00C6005F" w:rsidRDefault="00D26FFD" w:rsidP="00F62ACC">
      <w:pPr>
        <w:pStyle w:val="Heading4"/>
        <w:numPr>
          <w:ilvl w:val="3"/>
          <w:numId w:val="30"/>
        </w:numPr>
      </w:pPr>
      <w:r>
        <w:lastRenderedPageBreak/>
        <w:t>Thermal parameter calibration</w:t>
      </w:r>
    </w:p>
    <w:p w14:paraId="66ACAD5E" w14:textId="00BCF097" w:rsidR="00C6005F" w:rsidRDefault="00BC2FBF" w:rsidP="00651E7B">
      <w:r w:rsidRPr="00BC2FBF">
        <w:t>The values of the thermal parameter</w:t>
      </w:r>
      <w:r w:rsidR="00E24004">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BC2FBF">
        <w:t xml:space="preserve"> for the six-parameter and nine-parameter functions are presented in </w:t>
      </w:r>
      <w:r w:rsidR="00DF1C3D" w:rsidRPr="005B5D9F">
        <w:fldChar w:fldCharType="begin"/>
      </w:r>
      <w:r w:rsidR="00DF1C3D" w:rsidRPr="005B5D9F">
        <w:instrText xml:space="preserve"> REF _Ref184834413 \h  \* MERGEFORMAT </w:instrText>
      </w:r>
      <w:r w:rsidR="00DF1C3D" w:rsidRPr="005B5D9F">
        <w:fldChar w:fldCharType="separate"/>
      </w:r>
      <w:r w:rsidR="00532ED6" w:rsidRPr="00532ED6">
        <w:t xml:space="preserve">Figure </w:t>
      </w:r>
      <w:r w:rsidR="00532ED6" w:rsidRPr="00532ED6">
        <w:rPr>
          <w:noProof/>
        </w:rPr>
        <w:t>4</w:t>
      </w:r>
      <w:r w:rsidR="00532ED6" w:rsidRPr="00532ED6">
        <w:rPr>
          <w:noProof/>
        </w:rPr>
        <w:noBreakHyphen/>
        <w:t>9</w:t>
      </w:r>
      <w:r w:rsidR="00DF1C3D" w:rsidRPr="005B5D9F">
        <w:fldChar w:fldCharType="end"/>
      </w:r>
      <w:r>
        <w:t xml:space="preserve"> and</w:t>
      </w:r>
      <w:r w:rsidRPr="00BC2FBF">
        <w:t xml:space="preserve"> </w:t>
      </w:r>
      <w:r w:rsidR="00DF1C3D" w:rsidRPr="005B5D9F">
        <w:fldChar w:fldCharType="begin"/>
      </w:r>
      <w:r w:rsidR="00DF1C3D" w:rsidRPr="005B5D9F">
        <w:instrText xml:space="preserve"> REF _Ref184834414 \h  \* MERGEFORMAT </w:instrText>
      </w:r>
      <w:r w:rsidR="00DF1C3D" w:rsidRPr="005B5D9F">
        <w:fldChar w:fldCharType="separate"/>
      </w:r>
      <w:r w:rsidR="00532ED6" w:rsidRPr="00532ED6">
        <w:t xml:space="preserve">Figure </w:t>
      </w:r>
      <w:r w:rsidR="00532ED6" w:rsidRPr="00532ED6">
        <w:rPr>
          <w:noProof/>
        </w:rPr>
        <w:t>4</w:t>
      </w:r>
      <w:r w:rsidR="00532ED6" w:rsidRPr="00532ED6">
        <w:rPr>
          <w:noProof/>
        </w:rPr>
        <w:noBreakHyphen/>
        <w:t>10</w:t>
      </w:r>
      <w:r w:rsidR="00DF1C3D" w:rsidRPr="005B5D9F">
        <w:fldChar w:fldCharType="end"/>
      </w:r>
      <w:r w:rsidR="00DF1C3D" w:rsidRPr="005B5D9F">
        <w:t xml:space="preserve"> </w:t>
      </w:r>
      <w:r w:rsidRPr="005B5D9F">
        <w:t>respectively.</w:t>
      </w:r>
      <w:r w:rsidR="00A97642" w:rsidRPr="00A97642">
        <w:t xml:space="preserve"> An important observation is that the thermal parameters of the nine-parameter function exhibit significantly more variability across different </w:t>
      </w:r>
      <w:r w:rsidR="002F243D">
        <w:t>strain-rate</w:t>
      </w:r>
      <w:r w:rsidR="00A97642" w:rsidRPr="00A97642">
        <w:t>s, making the calibration process more challenging.</w:t>
      </w:r>
      <w:r w:rsidR="00241FD4">
        <w:t xml:space="preserve"> </w:t>
      </w:r>
      <w:r w:rsidR="00241FD4" w:rsidRPr="00241FD4">
        <w:t>In contrast, the six-parameter function, although less precise, allows for a more manageable calibration process for the thermal parameters. This is a crucial consideration, as the goal is to develop a comprehensive model that can be easily applied across different strain levels and loading conditions.</w:t>
      </w:r>
    </w:p>
    <w:p w14:paraId="5F99FEDD" w14:textId="60F2AC76" w:rsidR="00C6005F" w:rsidRDefault="008C2003" w:rsidP="00651E7B">
      <w:r w:rsidRPr="008C2003">
        <w:t xml:space="preserve">Further analysis of </w:t>
      </w:r>
      <w:r w:rsidR="00DF1C3D" w:rsidRPr="005B5D9F">
        <w:fldChar w:fldCharType="begin"/>
      </w:r>
      <w:r w:rsidR="00DF1C3D" w:rsidRPr="005B5D9F">
        <w:instrText xml:space="preserve"> REF _Ref184834413 \h  \* MERGEFORMAT </w:instrText>
      </w:r>
      <w:r w:rsidR="00DF1C3D" w:rsidRPr="005B5D9F">
        <w:fldChar w:fldCharType="separate"/>
      </w:r>
      <w:r w:rsidR="00532ED6" w:rsidRPr="00532ED6">
        <w:t xml:space="preserve">Figure </w:t>
      </w:r>
      <w:r w:rsidR="00532ED6" w:rsidRPr="00532ED6">
        <w:rPr>
          <w:noProof/>
        </w:rPr>
        <w:t>4</w:t>
      </w:r>
      <w:r w:rsidR="00532ED6" w:rsidRPr="00532ED6">
        <w:rPr>
          <w:noProof/>
        </w:rPr>
        <w:noBreakHyphen/>
        <w:t>9</w:t>
      </w:r>
      <w:r w:rsidR="00DF1C3D" w:rsidRPr="005B5D9F">
        <w:fldChar w:fldCharType="end"/>
      </w:r>
      <w:r w:rsidRPr="008C2003">
        <w:t xml:space="preserve"> reveals that the clearest trend in the thermal parameters is observed for the quasi-static </w:t>
      </w:r>
      <w:r w:rsidR="002F243D">
        <w:t>strain-rate</w:t>
      </w:r>
      <w:r w:rsidRPr="008C2003">
        <w:t xml:space="preserve"> of 0.0001. This can be explained by the fact that Shen's study </w:t>
      </w:r>
      <w:r w:rsidR="005B5D9F">
        <w:t>is</w:t>
      </w:r>
      <w:r w:rsidRPr="008C2003">
        <w:t xml:space="preserve"> focused on quasi-static loading conditions.</w:t>
      </w:r>
      <w:r w:rsidR="00976AAF">
        <w:t xml:space="preserve"> </w:t>
      </w:r>
      <w:r w:rsidR="009F3AD7" w:rsidRPr="009F3AD7">
        <w:t xml:space="preserve">Given these considerations, the decision </w:t>
      </w:r>
      <w:r w:rsidR="00976AAF">
        <w:t>is</w:t>
      </w:r>
      <w:r w:rsidR="009F3AD7" w:rsidRPr="009F3AD7">
        <w:t xml:space="preserve"> to proceed with calibrating the thermal parameters for the six-parameter function using the quasi-static </w:t>
      </w:r>
      <w:r w:rsidR="002F243D">
        <w:t>strain-rate</w:t>
      </w:r>
      <w:r w:rsidR="009F3AD7" w:rsidRPr="009F3AD7">
        <w:t xml:space="preserve"> of 0.0001. This approach</w:t>
      </w:r>
      <w:r w:rsidR="009F3AD7">
        <w:t xml:space="preserve"> </w:t>
      </w:r>
      <w:r w:rsidR="009F3AD7" w:rsidRPr="009F3AD7">
        <w:t>ensures a more manageable and reliable calibration process that can serve as a foundation for further model development and refinement.</w:t>
      </w:r>
      <w:r w:rsidR="00F95509">
        <w:t xml:space="preserve"> Therefore, t</w:t>
      </w:r>
      <w:r w:rsidR="00ED0ABD" w:rsidRPr="007568FC">
        <w:t>he Equation</w:t>
      </w:r>
      <w:r w:rsidR="00ED0ABD">
        <w:t xml:space="preserve"> </w:t>
      </w:r>
      <w:r w:rsidR="007568FC" w:rsidRPr="007568FC">
        <w:fldChar w:fldCharType="begin"/>
      </w:r>
      <w:r w:rsidR="007568FC" w:rsidRPr="007568FC">
        <w:instrText xml:space="preserve"> REF _Ref184834488 \h </w:instrText>
      </w:r>
      <w:r w:rsidR="007568FC">
        <w:instrText xml:space="preserve"> \* MERGEFORMAT </w:instrText>
      </w:r>
      <w:r w:rsidR="007568FC" w:rsidRPr="007568FC">
        <w:fldChar w:fldCharType="separate"/>
      </w:r>
      <w:r w:rsidR="00532ED6">
        <w:rPr>
          <w:noProof/>
        </w:rPr>
        <w:t>(</w:t>
      </w:r>
      <w:r w:rsidR="00532ED6">
        <w:t>3</w:t>
      </w:r>
      <w:r w:rsidR="00532ED6">
        <w:noBreakHyphen/>
        <w:t>4)</w:t>
      </w:r>
      <w:r w:rsidR="007568FC" w:rsidRPr="007568FC">
        <w:fldChar w:fldCharType="end"/>
      </w:r>
      <w:r w:rsidR="00ED0ABD" w:rsidRPr="007568FC">
        <w:t xml:space="preserve"> </w:t>
      </w:r>
      <w:r w:rsidR="00ED0ABD">
        <w:t xml:space="preserve">is used to calibrate the thermal parameters </w:t>
      </w:r>
      <m:oMath>
        <m:sSub>
          <m:sSubPr>
            <m:ctrlPr>
              <w:rPr>
                <w:rFonts w:ascii="Cambria Math" w:hAnsi="Cambria Math"/>
                <w:i/>
              </w:rPr>
            </m:ctrlPr>
          </m:sSubPr>
          <m:e>
            <m:r>
              <w:rPr>
                <w:rFonts w:ascii="Cambria Math" w:hAnsi="Cambria Math"/>
              </w:rPr>
              <m:t>C</m:t>
            </m:r>
          </m:e>
          <m:sub>
            <m:r>
              <w:rPr>
                <w:rFonts w:ascii="Cambria Math" w:hAnsi="Cambria Math"/>
              </w:rPr>
              <m:t>1~6</m:t>
            </m:r>
          </m:sub>
        </m:sSub>
      </m:oMath>
      <w:r w:rsidR="00F95509">
        <w:t xml:space="preserve"> at </w:t>
      </w:r>
      <w:r w:rsidR="00F95509" w:rsidRPr="008C2003">
        <w:t>quasi-static</w:t>
      </w:r>
      <w:r w:rsidR="00F95509">
        <w:t xml:space="preserve"> </w:t>
      </w:r>
      <w:r w:rsidR="002F243D">
        <w:t>strain-rate</w:t>
      </w:r>
      <w:r w:rsidR="00F95509">
        <w:t xml:space="preserve"> in the six-parameter equation.</w:t>
      </w:r>
      <w:r w:rsidR="00ED0ABD">
        <w:t xml:space="preserve"> </w:t>
      </w:r>
    </w:p>
    <w:p w14:paraId="7F9FD3F3" w14:textId="44128E26" w:rsidR="009E61F3" w:rsidRDefault="000C1ACE" w:rsidP="009E61F3">
      <w:r w:rsidRPr="000C1ACE">
        <w:t xml:space="preserve">The proposed thermal parameter calibration </w:t>
      </w:r>
      <w:r w:rsidR="00F95509" w:rsidRPr="007568FC">
        <w:t xml:space="preserve">Equation </w:t>
      </w:r>
      <w:r w:rsidR="00F95509" w:rsidRPr="007568FC">
        <w:fldChar w:fldCharType="begin"/>
      </w:r>
      <w:r w:rsidR="00F95509" w:rsidRPr="007568FC">
        <w:instrText xml:space="preserve"> REF _Ref184834488 \h </w:instrText>
      </w:r>
      <w:r w:rsidR="00F95509">
        <w:instrText xml:space="preserve"> \* MERGEFORMAT </w:instrText>
      </w:r>
      <w:r w:rsidR="00F95509" w:rsidRPr="007568FC">
        <w:fldChar w:fldCharType="separate"/>
      </w:r>
      <w:r w:rsidR="00532ED6">
        <w:rPr>
          <w:noProof/>
        </w:rPr>
        <w:t>(</w:t>
      </w:r>
      <w:r w:rsidR="00532ED6">
        <w:t>3</w:t>
      </w:r>
      <w:r w:rsidR="00532ED6">
        <w:noBreakHyphen/>
        <w:t>4)</w:t>
      </w:r>
      <w:r w:rsidR="00F95509" w:rsidRPr="007568FC">
        <w:fldChar w:fldCharType="end"/>
      </w:r>
      <w:r w:rsidR="00F95509">
        <w:t xml:space="preserve"> </w:t>
      </w:r>
      <w:r w:rsidRPr="000C1ACE">
        <w:t>demonstrates</w:t>
      </w:r>
      <w:r w:rsidR="00886159">
        <w:t xml:space="preserve"> good</w:t>
      </w:r>
      <w:r w:rsidRPr="000C1ACE">
        <w:t xml:space="preserve"> fitting performance</w:t>
      </w:r>
      <w:r w:rsidR="00886159">
        <w:t xml:space="preserve">. </w:t>
      </w:r>
      <w:r w:rsidRPr="000C1ACE">
        <w:t xml:space="preserve">As illustrated in </w:t>
      </w:r>
      <w:r w:rsidR="00922E94">
        <w:t xml:space="preserve">the </w:t>
      </w:r>
      <w:r w:rsidR="00922E94" w:rsidRPr="00976AAF">
        <w:fldChar w:fldCharType="begin"/>
      </w:r>
      <w:r w:rsidR="00922E94" w:rsidRPr="00976AAF">
        <w:instrText xml:space="preserve"> REF _Ref184835234 \h </w:instrText>
      </w:r>
      <w:r w:rsidR="00976AAF" w:rsidRPr="00976AAF">
        <w:instrText xml:space="preserve"> \* MERGEFORMAT </w:instrText>
      </w:r>
      <w:r w:rsidR="00922E94" w:rsidRPr="00976AAF">
        <w:fldChar w:fldCharType="separate"/>
      </w:r>
      <w:r w:rsidR="00532ED6" w:rsidRPr="00532ED6">
        <w:t xml:space="preserve">Figure </w:t>
      </w:r>
      <w:r w:rsidR="00532ED6" w:rsidRPr="00532ED6">
        <w:rPr>
          <w:noProof/>
        </w:rPr>
        <w:t>4</w:t>
      </w:r>
      <w:r w:rsidR="00532ED6" w:rsidRPr="00532ED6">
        <w:rPr>
          <w:noProof/>
        </w:rPr>
        <w:noBreakHyphen/>
        <w:t>11</w:t>
      </w:r>
      <w:r w:rsidR="00922E94" w:rsidRPr="00976AAF">
        <w:fldChar w:fldCharType="end"/>
      </w:r>
      <w:r w:rsidR="00922E94">
        <w:t xml:space="preserve"> </w:t>
      </w:r>
      <w:r w:rsidRPr="00922E94">
        <w:t>and summarized in</w:t>
      </w:r>
      <w:r w:rsidR="00A0600B">
        <w:rPr>
          <w:lang w:val="vi-VN"/>
        </w:rPr>
        <w:t xml:space="preserve"> </w:t>
      </w:r>
      <w:r w:rsidR="00A0600B">
        <w:rPr>
          <w:lang w:val="vi-VN"/>
        </w:rPr>
        <w:fldChar w:fldCharType="begin"/>
      </w:r>
      <w:r w:rsidR="00A0600B">
        <w:rPr>
          <w:lang w:val="vi-VN"/>
        </w:rPr>
        <w:instrText xml:space="preserve"> REF _Ref185026144 \h </w:instrText>
      </w:r>
      <w:r w:rsidR="00A0600B">
        <w:rPr>
          <w:lang w:val="vi-VN"/>
        </w:rPr>
      </w:r>
      <w:r w:rsidR="00A0600B">
        <w:rPr>
          <w:lang w:val="vi-VN"/>
        </w:rPr>
        <w:fldChar w:fldCharType="separate"/>
      </w:r>
      <w:r w:rsidR="00532ED6" w:rsidRPr="00C6005F">
        <w:t xml:space="preserve">Table </w:t>
      </w:r>
      <w:r w:rsidR="00532ED6">
        <w:rPr>
          <w:noProof/>
        </w:rPr>
        <w:t>4</w:t>
      </w:r>
      <w:r w:rsidR="00532ED6" w:rsidRPr="00C6005F">
        <w:noBreakHyphen/>
      </w:r>
      <w:r w:rsidR="00532ED6">
        <w:rPr>
          <w:noProof/>
        </w:rPr>
        <w:t>3</w:t>
      </w:r>
      <w:r w:rsidR="00A0600B">
        <w:rPr>
          <w:lang w:val="vi-VN"/>
        </w:rPr>
        <w:fldChar w:fldCharType="end"/>
      </w:r>
      <w:r w:rsidRPr="00922E94">
        <w:t xml:space="preserve">, </w:t>
      </w:r>
      <w:r w:rsidR="00922E94" w:rsidRPr="00922E94">
        <w:t>the</w:t>
      </w:r>
      <w:r w:rsidR="00922E94">
        <w:t xml:space="preserve"> proposed equation provides a high fitting accuracy with </w:t>
      </w:r>
      <w:r w:rsidRPr="000C1ACE">
        <w:t>the average r-squared values exceed</w:t>
      </w:r>
      <w:r w:rsidR="00922E94">
        <w:t>ing</w:t>
      </w:r>
      <w:r w:rsidRPr="000C1ACE">
        <w:t xml:space="preserve"> 0.9</w:t>
      </w:r>
      <w:r w:rsidR="008627CB">
        <w:t>9</w:t>
      </w:r>
      <w:r w:rsidRPr="000C1ACE">
        <w:t xml:space="preserve"> for all six parameters. </w:t>
      </w:r>
      <w:r w:rsidR="00886159">
        <w:t>However, t</w:t>
      </w:r>
      <w:r w:rsidR="00886159" w:rsidRPr="00886159">
        <w:t xml:space="preserve">he function exhibits limited performance at smaller </w:t>
      </w:r>
      <w:r w:rsidR="002F243D">
        <w:t>strain-rate</w:t>
      </w:r>
      <w:r w:rsidR="00886159" w:rsidRPr="00886159">
        <w:t xml:space="preserve">s, particularly for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2D60E4">
        <w:t xml:space="preserve">  and </w:t>
      </w:r>
      <m:oMath>
        <m:sSub>
          <m:sSubPr>
            <m:ctrlPr>
              <w:rPr>
                <w:rFonts w:ascii="Cambria Math" w:hAnsi="Cambria Math"/>
                <w:i/>
              </w:rPr>
            </m:ctrlPr>
          </m:sSubPr>
          <m:e>
            <m:r>
              <w:rPr>
                <w:rFonts w:ascii="Cambria Math" w:hAnsi="Cambria Math"/>
              </w:rPr>
              <m:t>C</m:t>
            </m:r>
          </m:e>
          <m:sub>
            <m:r>
              <w:rPr>
                <w:rFonts w:ascii="Cambria Math" w:hAnsi="Cambria Math"/>
              </w:rPr>
              <m:t>6</m:t>
            </m:r>
          </m:sub>
        </m:sSub>
      </m:oMath>
      <w:r w:rsidR="002D60E4">
        <w:t xml:space="preserve">, </w:t>
      </w:r>
      <w:r w:rsidR="00886159" w:rsidRPr="00886159">
        <w:t xml:space="preserve">where it </w:t>
      </w:r>
      <w:r w:rsidR="002D60E4">
        <w:t>fails to</w:t>
      </w:r>
      <w:r w:rsidR="00CF3637">
        <w:t xml:space="preserve"> capture</w:t>
      </w:r>
      <w:r w:rsidR="00886159" w:rsidRPr="00886159">
        <w:t xml:space="preserve"> initial drop and subsequent increase in thermal responses. This limitation highlights the complex nature of material behavior at microscopic deformation scales.</w:t>
      </w:r>
    </w:p>
    <w:p w14:paraId="00C64ED7" w14:textId="77777777" w:rsidR="00D362FC" w:rsidRPr="009E61F3" w:rsidRDefault="00D362FC" w:rsidP="009E61F3">
      <w:pPr>
        <w:rPr>
          <w:lang w:val="vi-VN"/>
        </w:rPr>
      </w:pPr>
    </w:p>
    <w:p w14:paraId="37B69CF3" w14:textId="0B026B9C" w:rsidR="009E61F3" w:rsidRPr="00922E94" w:rsidRDefault="00D362FC" w:rsidP="00D362FC">
      <w:pPr>
        <w:jc w:val="left"/>
      </w:pPr>
      <w:bookmarkStart w:id="103" w:name="_Ref185026144"/>
      <w:r w:rsidRPr="00C6005F">
        <w:t xml:space="preserve">Table </w:t>
      </w:r>
      <w:r w:rsidRPr="00C6005F">
        <w:fldChar w:fldCharType="begin"/>
      </w:r>
      <w:r w:rsidRPr="00C6005F">
        <w:instrText xml:space="preserve"> STYLEREF 1 \s </w:instrText>
      </w:r>
      <w:r w:rsidRPr="00C6005F">
        <w:fldChar w:fldCharType="separate"/>
      </w:r>
      <w:r w:rsidR="00532ED6">
        <w:rPr>
          <w:noProof/>
        </w:rPr>
        <w:t>4</w:t>
      </w:r>
      <w:r w:rsidRPr="00C6005F">
        <w:fldChar w:fldCharType="end"/>
      </w:r>
      <w:r w:rsidRPr="00C6005F">
        <w:noBreakHyphen/>
      </w:r>
      <w:r w:rsidRPr="00C6005F">
        <w:fldChar w:fldCharType="begin"/>
      </w:r>
      <w:r w:rsidRPr="00C6005F">
        <w:instrText xml:space="preserve"> SEQ Table \* ARABIC \s 1 </w:instrText>
      </w:r>
      <w:r w:rsidRPr="00C6005F">
        <w:fldChar w:fldCharType="separate"/>
      </w:r>
      <w:r w:rsidR="00532ED6">
        <w:rPr>
          <w:noProof/>
        </w:rPr>
        <w:t>3</w:t>
      </w:r>
      <w:r w:rsidRPr="00C6005F">
        <w:fldChar w:fldCharType="end"/>
      </w:r>
      <w:bookmarkEnd w:id="103"/>
      <w:r w:rsidRPr="00C6005F">
        <w:t xml:space="preserve">. The averaged r-squared value of fitted thermal parameters </w:t>
      </w:r>
      <m:oMath>
        <m:sSub>
          <m:sSubPr>
            <m:ctrlPr>
              <w:rPr>
                <w:rFonts w:ascii="Cambria Math" w:hAnsi="Cambria Math"/>
                <w:i/>
              </w:rPr>
            </m:ctrlPr>
          </m:sSubPr>
          <m:e>
            <m:r>
              <w:rPr>
                <w:rFonts w:ascii="Cambria Math" w:hAnsi="Cambria Math"/>
              </w:rPr>
              <m:t>C</m:t>
            </m:r>
          </m:e>
          <m:sub>
            <m:r>
              <w:rPr>
                <w:rFonts w:ascii="Cambria Math" w:hAnsi="Cambria Math"/>
              </w:rPr>
              <m:t>1~6</m:t>
            </m:r>
          </m:sub>
        </m:sSub>
      </m:oMath>
    </w:p>
    <w:tbl>
      <w:tblPr>
        <w:tblStyle w:val="TableGrid"/>
        <w:tblW w:w="0" w:type="auto"/>
        <w:tblLook w:val="04A0" w:firstRow="1" w:lastRow="0" w:firstColumn="1" w:lastColumn="0" w:noHBand="0" w:noVBand="1"/>
      </w:tblPr>
      <w:tblGrid>
        <w:gridCol w:w="3114"/>
        <w:gridCol w:w="1134"/>
        <w:gridCol w:w="1134"/>
        <w:gridCol w:w="992"/>
        <w:gridCol w:w="851"/>
        <w:gridCol w:w="992"/>
        <w:gridCol w:w="846"/>
      </w:tblGrid>
      <w:tr w:rsidR="009E61F3" w14:paraId="4B778A79" w14:textId="77777777" w:rsidTr="000850D6">
        <w:tc>
          <w:tcPr>
            <w:tcW w:w="3114" w:type="dxa"/>
          </w:tcPr>
          <w:p w14:paraId="73AFDA16" w14:textId="77777777" w:rsidR="009E61F3" w:rsidRDefault="009E61F3" w:rsidP="000850D6">
            <w:r>
              <w:t>Thermal parameter</w:t>
            </w:r>
          </w:p>
        </w:tc>
        <w:tc>
          <w:tcPr>
            <w:tcW w:w="1134" w:type="dxa"/>
          </w:tcPr>
          <w:p w14:paraId="3C4E6698"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1</m:t>
                    </m:r>
                  </m:sub>
                </m:sSub>
              </m:oMath>
            </m:oMathPara>
          </w:p>
        </w:tc>
        <w:tc>
          <w:tcPr>
            <w:tcW w:w="1134" w:type="dxa"/>
          </w:tcPr>
          <w:p w14:paraId="26C29E93"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2</m:t>
                    </m:r>
                  </m:sub>
                </m:sSub>
              </m:oMath>
            </m:oMathPara>
          </w:p>
        </w:tc>
        <w:tc>
          <w:tcPr>
            <w:tcW w:w="992" w:type="dxa"/>
          </w:tcPr>
          <w:p w14:paraId="134A4093"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3</m:t>
                    </m:r>
                  </m:sub>
                </m:sSub>
              </m:oMath>
            </m:oMathPara>
          </w:p>
        </w:tc>
        <w:tc>
          <w:tcPr>
            <w:tcW w:w="851" w:type="dxa"/>
          </w:tcPr>
          <w:p w14:paraId="229C12B5"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4</m:t>
                    </m:r>
                  </m:sub>
                </m:sSub>
              </m:oMath>
            </m:oMathPara>
          </w:p>
        </w:tc>
        <w:tc>
          <w:tcPr>
            <w:tcW w:w="992" w:type="dxa"/>
          </w:tcPr>
          <w:p w14:paraId="58867249"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5</m:t>
                    </m:r>
                  </m:sub>
                </m:sSub>
              </m:oMath>
            </m:oMathPara>
          </w:p>
        </w:tc>
        <w:tc>
          <w:tcPr>
            <w:tcW w:w="846" w:type="dxa"/>
          </w:tcPr>
          <w:p w14:paraId="38DB2DC4"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6</m:t>
                    </m:r>
                  </m:sub>
                </m:sSub>
              </m:oMath>
            </m:oMathPara>
          </w:p>
        </w:tc>
      </w:tr>
      <w:tr w:rsidR="009E61F3" w14:paraId="45A33BC3" w14:textId="77777777" w:rsidTr="000850D6">
        <w:tc>
          <w:tcPr>
            <w:tcW w:w="3114" w:type="dxa"/>
          </w:tcPr>
          <w:p w14:paraId="44082EBB" w14:textId="77777777" w:rsidR="009E61F3" w:rsidRDefault="009E61F3" w:rsidP="000850D6">
            <w:r>
              <w:t>Average r-squared value</w:t>
            </w:r>
          </w:p>
        </w:tc>
        <w:tc>
          <w:tcPr>
            <w:tcW w:w="1134" w:type="dxa"/>
          </w:tcPr>
          <w:p w14:paraId="08F58F8F" w14:textId="77777777" w:rsidR="009E61F3" w:rsidRDefault="009E61F3" w:rsidP="000850D6">
            <w:pPr>
              <w:jc w:val="center"/>
            </w:pPr>
            <w:r>
              <w:t>0.998</w:t>
            </w:r>
          </w:p>
        </w:tc>
        <w:tc>
          <w:tcPr>
            <w:tcW w:w="1134" w:type="dxa"/>
          </w:tcPr>
          <w:p w14:paraId="4F910956" w14:textId="77777777" w:rsidR="009E61F3" w:rsidRDefault="009E61F3" w:rsidP="000850D6">
            <w:pPr>
              <w:jc w:val="center"/>
            </w:pPr>
            <w:r>
              <w:t>0.996</w:t>
            </w:r>
          </w:p>
        </w:tc>
        <w:tc>
          <w:tcPr>
            <w:tcW w:w="992" w:type="dxa"/>
          </w:tcPr>
          <w:p w14:paraId="0A1FFE6A" w14:textId="77777777" w:rsidR="009E61F3" w:rsidRDefault="009E61F3" w:rsidP="000850D6">
            <w:pPr>
              <w:jc w:val="center"/>
            </w:pPr>
            <w:r>
              <w:t>0.990</w:t>
            </w:r>
          </w:p>
        </w:tc>
        <w:tc>
          <w:tcPr>
            <w:tcW w:w="851" w:type="dxa"/>
          </w:tcPr>
          <w:p w14:paraId="086FD7A4" w14:textId="77777777" w:rsidR="009E61F3" w:rsidRDefault="009E61F3" w:rsidP="000850D6">
            <w:pPr>
              <w:jc w:val="center"/>
            </w:pPr>
            <w:r>
              <w:t>0.975</w:t>
            </w:r>
          </w:p>
        </w:tc>
        <w:tc>
          <w:tcPr>
            <w:tcW w:w="992" w:type="dxa"/>
          </w:tcPr>
          <w:p w14:paraId="45B06BB8" w14:textId="77777777" w:rsidR="009E61F3" w:rsidRDefault="009E61F3" w:rsidP="000850D6">
            <w:pPr>
              <w:jc w:val="center"/>
            </w:pPr>
            <w:r>
              <w:t>0.966</w:t>
            </w:r>
          </w:p>
        </w:tc>
        <w:tc>
          <w:tcPr>
            <w:tcW w:w="846" w:type="dxa"/>
          </w:tcPr>
          <w:p w14:paraId="1C215414" w14:textId="77777777" w:rsidR="009E61F3" w:rsidRDefault="009E61F3" w:rsidP="000850D6">
            <w:pPr>
              <w:jc w:val="center"/>
            </w:pPr>
            <w:r>
              <w:t>0.915</w:t>
            </w:r>
          </w:p>
        </w:tc>
      </w:tr>
    </w:tbl>
    <w:p w14:paraId="7F049B2C" w14:textId="77777777" w:rsidR="009E61F3" w:rsidRPr="00D362FC" w:rsidRDefault="009E61F3" w:rsidP="00D362FC">
      <w:pPr>
        <w:sectPr w:rsidR="009E61F3" w:rsidRPr="00D362FC" w:rsidSect="00916C04">
          <w:footerReference w:type="default" r:id="rId120"/>
          <w:headerReference w:type="first" r:id="rId121"/>
          <w:footerReference w:type="first" r:id="rId122"/>
          <w:endnotePr>
            <w:numFmt w:val="decimal"/>
          </w:endnotePr>
          <w:type w:val="continuous"/>
          <w:pgSz w:w="11909" w:h="16834"/>
          <w:pgMar w:top="1418" w:right="1418" w:bottom="1134" w:left="1418" w:header="720" w:footer="720" w:gutter="0"/>
          <w:cols w:space="60"/>
          <w:noEndnote/>
        </w:sectPr>
      </w:pPr>
    </w:p>
    <w:p w14:paraId="2EEA90E8" w14:textId="5F44D59E" w:rsidR="008C105A" w:rsidRDefault="008C105A" w:rsidP="00651E7B">
      <w:pPr>
        <w:jc w:val="center"/>
      </w:pPr>
      <w:r w:rsidRPr="008C105A">
        <w:rPr>
          <w:noProof/>
        </w:rPr>
        <w:lastRenderedPageBreak/>
        <w:drawing>
          <wp:inline distT="0" distB="0" distL="0" distR="0" wp14:anchorId="6EC40AB4" wp14:editId="2D86F71D">
            <wp:extent cx="2880000" cy="2104800"/>
            <wp:effectExtent l="0" t="0" r="3175" b="3810"/>
            <wp:docPr id="897388286" name="Picture 1" descr="A graph of a strai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388286" name="Picture 1" descr="A graph of a strain rate&#10;&#10;Description automatically generated"/>
                    <pic:cNvPicPr/>
                  </pic:nvPicPr>
                  <pic:blipFill>
                    <a:blip r:embed="rId123"/>
                    <a:stretch>
                      <a:fillRect/>
                    </a:stretch>
                  </pic:blipFill>
                  <pic:spPr>
                    <a:xfrm>
                      <a:off x="0" y="0"/>
                      <a:ext cx="2880000" cy="2104800"/>
                    </a:xfrm>
                    <a:prstGeom prst="rect">
                      <a:avLst/>
                    </a:prstGeom>
                  </pic:spPr>
                </pic:pic>
              </a:graphicData>
            </a:graphic>
          </wp:inline>
        </w:drawing>
      </w:r>
    </w:p>
    <w:p w14:paraId="7CF9047A" w14:textId="1209EB5C" w:rsidR="00DB7039" w:rsidRPr="009E61F3" w:rsidRDefault="00E24004" w:rsidP="009E61F3">
      <w:pPr>
        <w:pStyle w:val="Caption"/>
        <w:spacing w:line="360" w:lineRule="auto"/>
        <w:jc w:val="center"/>
        <w:rPr>
          <w:b w:val="0"/>
          <w:bCs/>
          <w:lang w:val="vi-VN"/>
        </w:rPr>
      </w:pPr>
      <w:bookmarkStart w:id="104" w:name="_Ref184834413"/>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9</w:t>
      </w:r>
      <w:r w:rsidR="00454834">
        <w:rPr>
          <w:b w:val="0"/>
          <w:bCs/>
        </w:rPr>
        <w:fldChar w:fldCharType="end"/>
      </w:r>
      <w:bookmarkEnd w:id="104"/>
      <w:r w:rsidRPr="00D13A7A">
        <w:rPr>
          <w:b w:val="0"/>
          <w:bCs/>
        </w:rPr>
        <w:t xml:space="preserve">. </w:t>
      </w:r>
      <w:r w:rsidR="00582943" w:rsidRPr="00D13A7A">
        <w:rPr>
          <w:b w:val="0"/>
          <w:bCs/>
        </w:rPr>
        <w:t xml:space="preserve">Calibrated thermal </w:t>
      </w:r>
      <w:r w:rsidR="00582943" w:rsidRPr="009E61F3">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m:t>
            </m:r>
          </m:sub>
        </m:sSub>
        <m:r>
          <m:rPr>
            <m:sty m:val="bi"/>
          </m:rPr>
          <w:rPr>
            <w:rFonts w:ascii="Cambria Math" w:hAnsi="Cambria Math"/>
          </w:rPr>
          <m:t xml:space="preserve"> </m:t>
        </m:r>
      </m:oMath>
      <w:r w:rsidR="00582943" w:rsidRPr="009E61F3">
        <w:rPr>
          <w:b w:val="0"/>
          <w:bCs/>
        </w:rPr>
        <w:t>of six</w:t>
      </w:r>
      <w:r w:rsidR="00DF1C3D" w:rsidRPr="009E61F3">
        <w:rPr>
          <w:b w:val="0"/>
          <w:bCs/>
        </w:rPr>
        <w:t>-</w:t>
      </w:r>
      <w:r w:rsidR="00582943" w:rsidRPr="009E61F3">
        <w:rPr>
          <w:b w:val="0"/>
          <w:bCs/>
        </w:rPr>
        <w:t xml:space="preserve">parameter function at different </w:t>
      </w:r>
      <w:r w:rsidR="002F243D" w:rsidRPr="009E61F3">
        <w:rPr>
          <w:b w:val="0"/>
          <w:bCs/>
        </w:rPr>
        <w:t>strain-rate</w:t>
      </w:r>
      <w:r w:rsidR="00582943" w:rsidRPr="009E61F3">
        <w:rPr>
          <w:b w:val="0"/>
          <w:bCs/>
        </w:rPr>
        <w:t>s</w:t>
      </w:r>
      <w:r w:rsidR="00C6005F" w:rsidRPr="009E61F3">
        <w:rPr>
          <w:b w:val="0"/>
          <w:bCs/>
        </w:rPr>
        <w:t>.</w:t>
      </w:r>
    </w:p>
    <w:p w14:paraId="63143830" w14:textId="675DC98F" w:rsidR="00582943" w:rsidRDefault="00DF1C3D" w:rsidP="00651E7B">
      <w:pPr>
        <w:pStyle w:val="Standard1"/>
        <w:spacing w:line="360" w:lineRule="auto"/>
      </w:pPr>
      <w:r w:rsidRPr="00DF1C3D">
        <w:rPr>
          <w:noProof/>
        </w:rPr>
        <w:drawing>
          <wp:inline distT="0" distB="0" distL="0" distR="0" wp14:anchorId="140A6AFD" wp14:editId="243D2987">
            <wp:extent cx="2878496" cy="2104390"/>
            <wp:effectExtent l="0" t="0" r="4445" b="3810"/>
            <wp:docPr id="214989755" name="Picture 1" descr="A graph of different strain r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89755" name="Picture 1" descr="A graph of different strain rates&#10;&#10;Description automatically generated"/>
                    <pic:cNvPicPr/>
                  </pic:nvPicPr>
                  <pic:blipFill rotWithShape="1">
                    <a:blip r:embed="rId124"/>
                    <a:srcRect t="5930"/>
                    <a:stretch/>
                  </pic:blipFill>
                  <pic:spPr bwMode="auto">
                    <a:xfrm>
                      <a:off x="0" y="0"/>
                      <a:ext cx="2885339" cy="2109393"/>
                    </a:xfrm>
                    <a:prstGeom prst="rect">
                      <a:avLst/>
                    </a:prstGeom>
                    <a:ln>
                      <a:noFill/>
                    </a:ln>
                    <a:extLst>
                      <a:ext uri="{53640926-AAD7-44D8-BBD7-CCE9431645EC}">
                        <a14:shadowObscured xmlns:a14="http://schemas.microsoft.com/office/drawing/2010/main"/>
                      </a:ext>
                    </a:extLst>
                  </pic:spPr>
                </pic:pic>
              </a:graphicData>
            </a:graphic>
          </wp:inline>
        </w:drawing>
      </w:r>
    </w:p>
    <w:p w14:paraId="18ED6158" w14:textId="59919629" w:rsidR="00DF1C3D" w:rsidRDefault="00DF1C3D" w:rsidP="00651E7B">
      <w:pPr>
        <w:pStyle w:val="Caption"/>
        <w:spacing w:line="360" w:lineRule="auto"/>
        <w:jc w:val="center"/>
        <w:rPr>
          <w:b w:val="0"/>
          <w:bCs/>
          <w:lang w:val="vi-VN"/>
        </w:rPr>
      </w:pPr>
      <w:bookmarkStart w:id="105" w:name="_Ref184834414"/>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0</w:t>
      </w:r>
      <w:r w:rsidR="00454834">
        <w:rPr>
          <w:b w:val="0"/>
          <w:bCs/>
        </w:rPr>
        <w:fldChar w:fldCharType="end"/>
      </w:r>
      <w:bookmarkEnd w:id="105"/>
      <w:r w:rsidRPr="00D13A7A">
        <w:rPr>
          <w:b w:val="0"/>
          <w:bCs/>
        </w:rPr>
        <w:t xml:space="preserve">. Calibrated </w:t>
      </w:r>
      <w:r w:rsidRPr="00DB7039">
        <w:rPr>
          <w:b w:val="0"/>
          <w:bCs/>
        </w:rPr>
        <w:t xml:space="preserve">thermal </w:t>
      </w:r>
      <w:r w:rsidRPr="009E61F3">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m:t>
            </m:r>
          </m:sub>
        </m:sSub>
        <m:r>
          <m:rPr>
            <m:sty m:val="bi"/>
          </m:rPr>
          <w:rPr>
            <w:rFonts w:ascii="Cambria Math" w:hAnsi="Cambria Math"/>
          </w:rPr>
          <m:t xml:space="preserve"> </m:t>
        </m:r>
      </m:oMath>
      <w:r w:rsidRPr="009E61F3">
        <w:rPr>
          <w:b w:val="0"/>
          <w:bCs/>
        </w:rPr>
        <w:t xml:space="preserve">of the nine-parameter function at different </w:t>
      </w:r>
      <w:r w:rsidR="002F243D" w:rsidRPr="009E61F3">
        <w:rPr>
          <w:b w:val="0"/>
          <w:bCs/>
        </w:rPr>
        <w:t>strain-rate</w:t>
      </w:r>
      <w:r w:rsidRPr="009E61F3">
        <w:rPr>
          <w:b w:val="0"/>
          <w:bCs/>
        </w:rPr>
        <w:t>s</w:t>
      </w:r>
      <w:r w:rsidR="00C6005F" w:rsidRPr="009E61F3">
        <w:rPr>
          <w:b w:val="0"/>
          <w:bCs/>
        </w:rPr>
        <w:t>.</w:t>
      </w:r>
    </w:p>
    <w:p w14:paraId="6EC1E6BD" w14:textId="77777777" w:rsidR="009E61F3" w:rsidRDefault="009E61F3" w:rsidP="00651E7B">
      <w:pPr>
        <w:pStyle w:val="Standard1"/>
        <w:spacing w:line="360" w:lineRule="auto"/>
        <w:rPr>
          <w:lang w:val="vi-VN"/>
        </w:rPr>
        <w:sectPr w:rsidR="009E61F3" w:rsidSect="009E61F3">
          <w:footerReference w:type="default" r:id="rId125"/>
          <w:headerReference w:type="first" r:id="rId126"/>
          <w:footerReference w:type="first" r:id="rId127"/>
          <w:endnotePr>
            <w:numFmt w:val="decimal"/>
          </w:endnotePr>
          <w:type w:val="continuous"/>
          <w:pgSz w:w="11909" w:h="16834"/>
          <w:pgMar w:top="1418" w:right="1418" w:bottom="1134" w:left="1418" w:header="720" w:footer="720" w:gutter="0"/>
          <w:cols w:num="2" w:space="60"/>
          <w:noEndnote/>
        </w:sectPr>
      </w:pPr>
    </w:p>
    <w:p w14:paraId="501F1720" w14:textId="77777777" w:rsidR="00DB7039" w:rsidRPr="00DB7039" w:rsidRDefault="00DB7039" w:rsidP="00651E7B">
      <w:pPr>
        <w:pStyle w:val="Standard1"/>
        <w:spacing w:line="360" w:lineRule="auto"/>
        <w:rPr>
          <w:lang w:val="vi-VN"/>
        </w:rPr>
      </w:pPr>
    </w:p>
    <w:p w14:paraId="128BD169" w14:textId="182B1CAE" w:rsidR="00DF1C3D" w:rsidRDefault="00662DEE" w:rsidP="00651E7B">
      <w:pPr>
        <w:pStyle w:val="Standard1"/>
        <w:spacing w:line="360" w:lineRule="auto"/>
        <w:rPr>
          <w:noProof/>
        </w:rPr>
      </w:pPr>
      <w:r w:rsidRPr="00662DEE">
        <w:rPr>
          <w:noProof/>
        </w:rPr>
        <w:drawing>
          <wp:inline distT="0" distB="0" distL="0" distR="0" wp14:anchorId="3B9070FD" wp14:editId="07E09219">
            <wp:extent cx="2832265" cy="2879725"/>
            <wp:effectExtent l="0" t="0" r="6350" b="0"/>
            <wp:docPr id="1894287053"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87053" name="Picture 1" descr="A graph of a function&#10;&#10;Description automatically generated"/>
                    <pic:cNvPicPr/>
                  </pic:nvPicPr>
                  <pic:blipFill rotWithShape="1">
                    <a:blip r:embed="rId128"/>
                    <a:srcRect r="1648"/>
                    <a:stretch/>
                  </pic:blipFill>
                  <pic:spPr bwMode="auto">
                    <a:xfrm>
                      <a:off x="0" y="0"/>
                      <a:ext cx="2832535" cy="2880000"/>
                    </a:xfrm>
                    <a:prstGeom prst="rect">
                      <a:avLst/>
                    </a:prstGeom>
                    <a:ln>
                      <a:noFill/>
                    </a:ln>
                    <a:extLst>
                      <a:ext uri="{53640926-AAD7-44D8-BBD7-CCE9431645EC}">
                        <a14:shadowObscured xmlns:a14="http://schemas.microsoft.com/office/drawing/2010/main"/>
                      </a:ext>
                    </a:extLst>
                  </pic:spPr>
                </pic:pic>
              </a:graphicData>
            </a:graphic>
          </wp:inline>
        </w:drawing>
      </w:r>
      <w:r w:rsidRPr="00662DEE">
        <w:rPr>
          <w:noProof/>
        </w:rPr>
        <w:t xml:space="preserve"> </w:t>
      </w:r>
      <w:r w:rsidRPr="00662DEE">
        <w:rPr>
          <w:noProof/>
        </w:rPr>
        <w:drawing>
          <wp:inline distT="0" distB="0" distL="0" distR="0" wp14:anchorId="495AA7B8" wp14:editId="01A4BD2C">
            <wp:extent cx="2880000" cy="2880000"/>
            <wp:effectExtent l="0" t="0" r="0" b="0"/>
            <wp:docPr id="659721669"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21669" name="Picture 1" descr="A graph of a function&#10;&#10;Description automatically generated"/>
                    <pic:cNvPicPr/>
                  </pic:nvPicPr>
                  <pic:blipFill>
                    <a:blip r:embed="rId129"/>
                    <a:stretch>
                      <a:fillRect/>
                    </a:stretch>
                  </pic:blipFill>
                  <pic:spPr>
                    <a:xfrm>
                      <a:off x="0" y="0"/>
                      <a:ext cx="2880000" cy="2880000"/>
                    </a:xfrm>
                    <a:prstGeom prst="rect">
                      <a:avLst/>
                    </a:prstGeom>
                  </pic:spPr>
                </pic:pic>
              </a:graphicData>
            </a:graphic>
          </wp:inline>
        </w:drawing>
      </w:r>
    </w:p>
    <w:p w14:paraId="186969AD" w14:textId="78FA9059" w:rsidR="0007029B" w:rsidRPr="00582943" w:rsidRDefault="00BB7EC5" w:rsidP="00651E7B">
      <w:pPr>
        <w:pStyle w:val="Standard1"/>
        <w:numPr>
          <w:ilvl w:val="0"/>
          <w:numId w:val="20"/>
        </w:numPr>
        <w:spacing w:line="360" w:lineRule="auto"/>
      </w:pPr>
      <w:r>
        <w:t xml:space="preserve">Thermal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ab/>
      </w:r>
      <w:r>
        <w:tab/>
      </w:r>
      <w:r>
        <w:tab/>
        <w:t xml:space="preserve">(b) Thermal parameter </w:t>
      </w:r>
      <m:oMath>
        <m:sSub>
          <m:sSubPr>
            <m:ctrlPr>
              <w:rPr>
                <w:rFonts w:ascii="Cambria Math" w:hAnsi="Cambria Math"/>
                <w:i/>
              </w:rPr>
            </m:ctrlPr>
          </m:sSubPr>
          <m:e>
            <m:r>
              <w:rPr>
                <w:rFonts w:ascii="Cambria Math" w:hAnsi="Cambria Math"/>
              </w:rPr>
              <m:t>C</m:t>
            </m:r>
          </m:e>
          <m:sub>
            <m:r>
              <w:rPr>
                <w:rFonts w:ascii="Cambria Math" w:hAnsi="Cambria Math"/>
              </w:rPr>
              <m:t>2</m:t>
            </m:r>
          </m:sub>
        </m:sSub>
      </m:oMath>
    </w:p>
    <w:p w14:paraId="7403B6FB" w14:textId="00C1C83D" w:rsidR="000C1ACE" w:rsidRDefault="0062702B" w:rsidP="00651E7B">
      <w:pPr>
        <w:rPr>
          <w:noProof/>
        </w:rPr>
      </w:pPr>
      <w:r w:rsidRPr="0062702B">
        <w:rPr>
          <w:noProof/>
        </w:rPr>
        <w:lastRenderedPageBreak/>
        <w:drawing>
          <wp:inline distT="0" distB="0" distL="0" distR="0" wp14:anchorId="7BBE75EB" wp14:editId="171B053E">
            <wp:extent cx="2838202" cy="2886710"/>
            <wp:effectExtent l="0" t="0" r="635" b="8890"/>
            <wp:docPr id="1428849390" name="Picture 1" descr="A graph of a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49390" name="Picture 1" descr="A graph of a strain&#10;&#10;Description automatically generated"/>
                    <pic:cNvPicPr/>
                  </pic:nvPicPr>
                  <pic:blipFill rotWithShape="1">
                    <a:blip r:embed="rId130"/>
                    <a:srcRect r="1435"/>
                    <a:stretch/>
                  </pic:blipFill>
                  <pic:spPr bwMode="auto">
                    <a:xfrm>
                      <a:off x="0" y="0"/>
                      <a:ext cx="2838684" cy="2887200"/>
                    </a:xfrm>
                    <a:prstGeom prst="rect">
                      <a:avLst/>
                    </a:prstGeom>
                    <a:ln>
                      <a:noFill/>
                    </a:ln>
                    <a:extLst>
                      <a:ext uri="{53640926-AAD7-44D8-BBD7-CCE9431645EC}">
                        <a14:shadowObscured xmlns:a14="http://schemas.microsoft.com/office/drawing/2010/main"/>
                      </a:ext>
                    </a:extLst>
                  </pic:spPr>
                </pic:pic>
              </a:graphicData>
            </a:graphic>
          </wp:inline>
        </w:drawing>
      </w:r>
      <w:r w:rsidR="00FC6B26" w:rsidRPr="00FC6B26">
        <w:rPr>
          <w:noProof/>
        </w:rPr>
        <w:t xml:space="preserve"> </w:t>
      </w:r>
      <w:r w:rsidR="00FC6B26" w:rsidRPr="00FC6B26">
        <w:rPr>
          <w:noProof/>
        </w:rPr>
        <w:drawing>
          <wp:inline distT="0" distB="0" distL="0" distR="0" wp14:anchorId="14A38D44" wp14:editId="4F25C4FE">
            <wp:extent cx="2880000" cy="2880000"/>
            <wp:effectExtent l="0" t="0" r="0" b="0"/>
            <wp:docPr id="313378412" name="Picture 1" descr="A graph of a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78412" name="Picture 1" descr="A graph of a strain&#10;&#10;Description automatically generated"/>
                    <pic:cNvPicPr/>
                  </pic:nvPicPr>
                  <pic:blipFill>
                    <a:blip r:embed="rId131"/>
                    <a:stretch>
                      <a:fillRect/>
                    </a:stretch>
                  </pic:blipFill>
                  <pic:spPr>
                    <a:xfrm>
                      <a:off x="0" y="0"/>
                      <a:ext cx="2880000" cy="2880000"/>
                    </a:xfrm>
                    <a:prstGeom prst="rect">
                      <a:avLst/>
                    </a:prstGeom>
                  </pic:spPr>
                </pic:pic>
              </a:graphicData>
            </a:graphic>
          </wp:inline>
        </w:drawing>
      </w:r>
    </w:p>
    <w:p w14:paraId="04950402" w14:textId="14AD8C08" w:rsidR="00BB7EC5" w:rsidRPr="00582943" w:rsidRDefault="00BB7EC5" w:rsidP="00651E7B">
      <w:pPr>
        <w:pStyle w:val="Standard1"/>
        <w:spacing w:line="360" w:lineRule="auto"/>
        <w:ind w:left="720" w:firstLine="698"/>
        <w:jc w:val="both"/>
      </w:pPr>
      <w:r>
        <w:t xml:space="preserve">(c) Thermal paramete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tab/>
      </w:r>
      <w:r>
        <w:tab/>
      </w:r>
      <w:r>
        <w:tab/>
        <w:t xml:space="preserve">(d) Thermal parameter </w:t>
      </w:r>
      <m:oMath>
        <m:sSub>
          <m:sSubPr>
            <m:ctrlPr>
              <w:rPr>
                <w:rFonts w:ascii="Cambria Math" w:hAnsi="Cambria Math"/>
                <w:i/>
              </w:rPr>
            </m:ctrlPr>
          </m:sSubPr>
          <m:e>
            <m:r>
              <w:rPr>
                <w:rFonts w:ascii="Cambria Math" w:hAnsi="Cambria Math"/>
              </w:rPr>
              <m:t>C</m:t>
            </m:r>
          </m:e>
          <m:sub>
            <m:r>
              <w:rPr>
                <w:rFonts w:ascii="Cambria Math" w:hAnsi="Cambria Math"/>
              </w:rPr>
              <m:t>4</m:t>
            </m:r>
          </m:sub>
        </m:sSub>
      </m:oMath>
    </w:p>
    <w:p w14:paraId="6B9D1755" w14:textId="77777777" w:rsidR="00BB7EC5" w:rsidRDefault="00BB7EC5" w:rsidP="00651E7B">
      <w:pPr>
        <w:rPr>
          <w:noProof/>
        </w:rPr>
      </w:pPr>
    </w:p>
    <w:p w14:paraId="063FFDEE" w14:textId="03327118" w:rsidR="004E7A4D" w:rsidRDefault="004E7A4D" w:rsidP="00651E7B">
      <w:pPr>
        <w:rPr>
          <w:noProof/>
        </w:rPr>
      </w:pPr>
      <w:r w:rsidRPr="004E7A4D">
        <w:rPr>
          <w:noProof/>
        </w:rPr>
        <w:drawing>
          <wp:inline distT="0" distB="0" distL="0" distR="0" wp14:anchorId="524F46B8" wp14:editId="66E28609">
            <wp:extent cx="2832100" cy="2879725"/>
            <wp:effectExtent l="0" t="0" r="6350" b="0"/>
            <wp:docPr id="1225643251"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643251" name="Picture 1" descr="A graph of a function&#10;&#10;Description automatically generated"/>
                    <pic:cNvPicPr/>
                  </pic:nvPicPr>
                  <pic:blipFill rotWithShape="1">
                    <a:blip r:embed="rId132"/>
                    <a:srcRect r="1654"/>
                    <a:stretch/>
                  </pic:blipFill>
                  <pic:spPr bwMode="auto">
                    <a:xfrm>
                      <a:off x="0" y="0"/>
                      <a:ext cx="2832370" cy="2880000"/>
                    </a:xfrm>
                    <a:prstGeom prst="rect">
                      <a:avLst/>
                    </a:prstGeom>
                    <a:ln>
                      <a:noFill/>
                    </a:ln>
                    <a:extLst>
                      <a:ext uri="{53640926-AAD7-44D8-BBD7-CCE9431645EC}">
                        <a14:shadowObscured xmlns:a14="http://schemas.microsoft.com/office/drawing/2010/main"/>
                      </a:ext>
                    </a:extLst>
                  </pic:spPr>
                </pic:pic>
              </a:graphicData>
            </a:graphic>
          </wp:inline>
        </w:drawing>
      </w:r>
      <w:r w:rsidRPr="004E7A4D">
        <w:rPr>
          <w:noProof/>
        </w:rPr>
        <w:t xml:space="preserve"> </w:t>
      </w:r>
      <w:r w:rsidRPr="004E7A4D">
        <w:rPr>
          <w:noProof/>
        </w:rPr>
        <w:drawing>
          <wp:inline distT="0" distB="0" distL="0" distR="0" wp14:anchorId="42CBAE44" wp14:editId="58BBDBBC">
            <wp:extent cx="2880000" cy="2880000"/>
            <wp:effectExtent l="0" t="0" r="0" b="0"/>
            <wp:docPr id="1753478471"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78471" name="Picture 1" descr="A graph of a function&#10;&#10;Description automatically generated"/>
                    <pic:cNvPicPr/>
                  </pic:nvPicPr>
                  <pic:blipFill>
                    <a:blip r:embed="rId133"/>
                    <a:stretch>
                      <a:fillRect/>
                    </a:stretch>
                  </pic:blipFill>
                  <pic:spPr>
                    <a:xfrm>
                      <a:off x="0" y="0"/>
                      <a:ext cx="2880000" cy="2880000"/>
                    </a:xfrm>
                    <a:prstGeom prst="rect">
                      <a:avLst/>
                    </a:prstGeom>
                  </pic:spPr>
                </pic:pic>
              </a:graphicData>
            </a:graphic>
          </wp:inline>
        </w:drawing>
      </w:r>
    </w:p>
    <w:p w14:paraId="3B8FFFB8" w14:textId="733D80BC" w:rsidR="00BB7EC5" w:rsidRPr="00582943" w:rsidRDefault="00BB7EC5" w:rsidP="00651E7B">
      <w:pPr>
        <w:pStyle w:val="Standard1"/>
        <w:spacing w:line="360" w:lineRule="auto"/>
        <w:ind w:left="720" w:firstLine="698"/>
        <w:jc w:val="both"/>
      </w:pPr>
      <w:r>
        <w:t xml:space="preserve">(e) Thermal parameter </w:t>
      </w:r>
      <m:oMath>
        <m:sSub>
          <m:sSubPr>
            <m:ctrlPr>
              <w:rPr>
                <w:rFonts w:ascii="Cambria Math" w:hAnsi="Cambria Math"/>
                <w:i/>
              </w:rPr>
            </m:ctrlPr>
          </m:sSubPr>
          <m:e>
            <m:r>
              <w:rPr>
                <w:rFonts w:ascii="Cambria Math" w:hAnsi="Cambria Math"/>
              </w:rPr>
              <m:t>C</m:t>
            </m:r>
          </m:e>
          <m:sub>
            <m:r>
              <w:rPr>
                <w:rFonts w:ascii="Cambria Math" w:hAnsi="Cambria Math"/>
              </w:rPr>
              <m:t>5</m:t>
            </m:r>
          </m:sub>
        </m:sSub>
      </m:oMath>
      <w:r>
        <w:tab/>
      </w:r>
      <w:r>
        <w:tab/>
      </w:r>
      <w:r>
        <w:tab/>
        <w:t xml:space="preserve">(f) Thermal parameter </w:t>
      </w:r>
      <m:oMath>
        <m:sSub>
          <m:sSubPr>
            <m:ctrlPr>
              <w:rPr>
                <w:rFonts w:ascii="Cambria Math" w:hAnsi="Cambria Math"/>
                <w:i/>
              </w:rPr>
            </m:ctrlPr>
          </m:sSubPr>
          <m:e>
            <m:r>
              <w:rPr>
                <w:rFonts w:ascii="Cambria Math" w:hAnsi="Cambria Math"/>
              </w:rPr>
              <m:t>C</m:t>
            </m:r>
          </m:e>
          <m:sub>
            <m:r>
              <w:rPr>
                <w:rFonts w:ascii="Cambria Math" w:hAnsi="Cambria Math"/>
              </w:rPr>
              <m:t>6</m:t>
            </m:r>
          </m:sub>
        </m:sSub>
      </m:oMath>
    </w:p>
    <w:p w14:paraId="4C5D8A50" w14:textId="77777777" w:rsidR="00BB7EC5" w:rsidRDefault="00BB7EC5" w:rsidP="00651E7B">
      <w:pPr>
        <w:rPr>
          <w:noProof/>
        </w:rPr>
      </w:pPr>
    </w:p>
    <w:p w14:paraId="6571C894" w14:textId="7B502A65" w:rsidR="004E7A4D" w:rsidRPr="00D13A7A" w:rsidRDefault="004E7A4D" w:rsidP="00651E7B">
      <w:pPr>
        <w:pStyle w:val="Caption"/>
        <w:spacing w:after="0" w:line="360" w:lineRule="auto"/>
        <w:jc w:val="center"/>
        <w:rPr>
          <w:b w:val="0"/>
          <w:bCs/>
        </w:rPr>
      </w:pPr>
      <w:bookmarkStart w:id="106" w:name="_Ref184835234"/>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1</w:t>
      </w:r>
      <w:r w:rsidR="00454834">
        <w:rPr>
          <w:b w:val="0"/>
          <w:bCs/>
        </w:rPr>
        <w:fldChar w:fldCharType="end"/>
      </w:r>
      <w:bookmarkEnd w:id="106"/>
      <w:r w:rsidRPr="00D13A7A">
        <w:rPr>
          <w:b w:val="0"/>
          <w:bCs/>
        </w:rPr>
        <w:t xml:space="preserve">. The prediction of thermal 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6</m:t>
            </m:r>
          </m:sub>
        </m:sSub>
        <m:r>
          <m:rPr>
            <m:sty m:val="bi"/>
          </m:rPr>
          <w:rPr>
            <w:rFonts w:ascii="Cambria Math" w:hAnsi="Cambria Math"/>
          </w:rPr>
          <m:t xml:space="preserve"> </m:t>
        </m:r>
      </m:oMath>
      <w:r w:rsidR="0007029B" w:rsidRPr="00D13A7A">
        <w:rPr>
          <w:b w:val="0"/>
          <w:bCs/>
        </w:rPr>
        <w:t xml:space="preserve">compared with calibrated values at </w:t>
      </w:r>
      <w:r w:rsidR="002F243D">
        <w:rPr>
          <w:b w:val="0"/>
          <w:bCs/>
        </w:rPr>
        <w:t>strain-rate</w:t>
      </w:r>
      <w:r w:rsidR="0007029B" w:rsidRPr="00D13A7A">
        <w:rPr>
          <w:b w:val="0"/>
          <w:bCs/>
        </w:rPr>
        <w:t xml:space="preserve"> 0.0001 in the six</w:t>
      </w:r>
      <w:r w:rsidRPr="00D13A7A">
        <w:rPr>
          <w:b w:val="0"/>
          <w:bCs/>
        </w:rPr>
        <w:t>-parameter equation</w:t>
      </w:r>
      <w:r w:rsidR="00C6005F" w:rsidRPr="00D13A7A">
        <w:rPr>
          <w:b w:val="0"/>
          <w:bCs/>
        </w:rPr>
        <w:t>.</w:t>
      </w:r>
    </w:p>
    <w:p w14:paraId="5D942DB2" w14:textId="77777777" w:rsidR="00922E94" w:rsidRDefault="00922E94" w:rsidP="00651E7B"/>
    <w:p w14:paraId="06218823" w14:textId="0D4763C1" w:rsidR="00C35FCD" w:rsidRDefault="00C35FCD" w:rsidP="00F62ACC">
      <w:pPr>
        <w:pStyle w:val="Heading4"/>
        <w:numPr>
          <w:ilvl w:val="3"/>
          <w:numId w:val="30"/>
        </w:numPr>
        <w:rPr>
          <w:b/>
        </w:rPr>
      </w:pPr>
      <w:r>
        <w:t>Fitting validation</w:t>
      </w:r>
    </w:p>
    <w:p w14:paraId="652034EC" w14:textId="650566F5" w:rsidR="00C35FCD" w:rsidRDefault="00902EBB" w:rsidP="00651E7B">
      <w:r w:rsidRPr="00902EBB">
        <w:t xml:space="preserve">The </w:t>
      </w:r>
      <w:r>
        <w:t>complete</w:t>
      </w:r>
      <w:r w:rsidRPr="00902EBB">
        <w:t xml:space="preserve"> thermal dependency calibration model integrates two complementary </w:t>
      </w:r>
      <w:r w:rsidR="002B6D4B">
        <w:t>Equation</w:t>
      </w:r>
      <w:r w:rsidR="00F44B01">
        <w:t xml:space="preserve"> </w:t>
      </w:r>
      <w:r w:rsidR="00F44B01">
        <w:fldChar w:fldCharType="begin"/>
      </w:r>
      <w:r w:rsidR="00F44B01">
        <w:instrText xml:space="preserve"> REF _Ref184835505 \h </w:instrText>
      </w:r>
      <w:r w:rsidR="00651E7B">
        <w:instrText xml:space="preserve"> \* MERGEFORMAT </w:instrText>
      </w:r>
      <w:r w:rsidR="00F44B01">
        <w:fldChar w:fldCharType="separate"/>
      </w:r>
      <w:r w:rsidR="00532ED6">
        <w:t>(</w:t>
      </w:r>
      <w:r w:rsidR="00532ED6">
        <w:rPr>
          <w:noProof/>
        </w:rPr>
        <w:t>3</w:t>
      </w:r>
      <w:r w:rsidR="00532ED6">
        <w:rPr>
          <w:noProof/>
        </w:rPr>
        <w:noBreakHyphen/>
        <w:t>2</w:t>
      </w:r>
      <w:r w:rsidR="00532ED6">
        <w:t>)</w:t>
      </w:r>
      <w:r w:rsidR="00F44B01">
        <w:fldChar w:fldCharType="end"/>
      </w:r>
      <w:r w:rsidR="00F44B01">
        <w:t xml:space="preserve"> and </w:t>
      </w:r>
      <w:r w:rsidR="00F44B01">
        <w:fldChar w:fldCharType="begin"/>
      </w:r>
      <w:r w:rsidR="00F44B01">
        <w:instrText xml:space="preserve"> REF _Ref184834488 \h </w:instrText>
      </w:r>
      <w:r w:rsidR="00651E7B">
        <w:instrText xml:space="preserve"> \* MERGEFORMAT </w:instrText>
      </w:r>
      <w:r w:rsidR="00F44B01">
        <w:fldChar w:fldCharType="separate"/>
      </w:r>
      <w:r w:rsidR="00532ED6">
        <w:t>(</w:t>
      </w:r>
      <w:r w:rsidR="00532ED6">
        <w:rPr>
          <w:noProof/>
        </w:rPr>
        <w:t>3</w:t>
      </w:r>
      <w:r w:rsidR="00532ED6">
        <w:rPr>
          <w:noProof/>
        </w:rPr>
        <w:noBreakHyphen/>
        <w:t>4</w:t>
      </w:r>
      <w:r w:rsidR="00532ED6">
        <w:t>)</w:t>
      </w:r>
      <w:r w:rsidR="00F44B01">
        <w:fldChar w:fldCharType="end"/>
      </w:r>
      <w:r>
        <w:t xml:space="preserve">. </w:t>
      </w:r>
      <w:r w:rsidRPr="00902EBB">
        <w:t xml:space="preserve">Validation results, presented in </w:t>
      </w:r>
      <w:r w:rsidR="00121E39">
        <w:t xml:space="preserve">the </w:t>
      </w:r>
      <w:r w:rsidR="00111976" w:rsidRPr="00976AAF">
        <w:rPr>
          <w:highlight w:val="yellow"/>
        </w:rPr>
        <w:fldChar w:fldCharType="begin"/>
      </w:r>
      <w:r w:rsidR="00111976" w:rsidRPr="00976AAF">
        <w:instrText xml:space="preserve"> REF _Ref184835739 \h </w:instrText>
      </w:r>
      <w:r w:rsidR="00111976" w:rsidRPr="00976AAF">
        <w:rPr>
          <w:highlight w:val="yellow"/>
        </w:rPr>
        <w:instrText xml:space="preserve"> \* MERGEFORMAT </w:instrText>
      </w:r>
      <w:r w:rsidR="00111976" w:rsidRPr="00976AAF">
        <w:rPr>
          <w:highlight w:val="yellow"/>
        </w:rPr>
      </w:r>
      <w:r w:rsidR="00111976" w:rsidRPr="00976AAF">
        <w:rPr>
          <w:highlight w:val="yellow"/>
        </w:rPr>
        <w:fldChar w:fldCharType="separate"/>
      </w:r>
      <w:r w:rsidR="00532ED6" w:rsidRPr="00532ED6">
        <w:t xml:space="preserve">Figure </w:t>
      </w:r>
      <w:r w:rsidR="00532ED6" w:rsidRPr="00532ED6">
        <w:rPr>
          <w:noProof/>
        </w:rPr>
        <w:t>4</w:t>
      </w:r>
      <w:r w:rsidR="00532ED6" w:rsidRPr="00532ED6">
        <w:rPr>
          <w:noProof/>
        </w:rPr>
        <w:noBreakHyphen/>
        <w:t>12</w:t>
      </w:r>
      <w:r w:rsidR="00111976" w:rsidRPr="00976AAF">
        <w:rPr>
          <w:highlight w:val="yellow"/>
        </w:rPr>
        <w:fldChar w:fldCharType="end"/>
      </w:r>
      <w:r w:rsidR="007F245A">
        <w:t xml:space="preserve"> </w:t>
      </w:r>
      <w:r w:rsidRPr="00902EBB">
        <w:t xml:space="preserve">demonstrate </w:t>
      </w:r>
      <w:r w:rsidR="007F245A" w:rsidRPr="00902EBB">
        <w:lastRenderedPageBreak/>
        <w:t>high accuracy</w:t>
      </w:r>
      <w:r w:rsidR="00485DAC">
        <w:t xml:space="preserve"> of </w:t>
      </w:r>
      <w:r w:rsidR="00485DAC" w:rsidRPr="00902EBB">
        <w:t>the model's capability in capturing thermal effects</w:t>
      </w:r>
      <w:r w:rsidR="00485DAC">
        <w:t xml:space="preserve">, with </w:t>
      </w:r>
      <w:r w:rsidRPr="00902EBB">
        <w:t xml:space="preserve">an average r-squared value of 0.973. </w:t>
      </w:r>
      <w:r w:rsidR="00036B47">
        <w:t>However, an</w:t>
      </w:r>
      <w:r w:rsidR="007B2379">
        <w:t xml:space="preserve"> </w:t>
      </w:r>
      <w:r w:rsidR="00780EFA">
        <w:t>observation</w:t>
      </w:r>
      <w:r w:rsidR="007B2379">
        <w:t xml:space="preserve"> of the proposed model is its performance variation across different strain ranges. </w:t>
      </w:r>
      <w:r w:rsidR="007B2379" w:rsidRPr="00976AAF">
        <w:t xml:space="preserve">As </w:t>
      </w:r>
      <w:r w:rsidR="00976AAF">
        <w:t>presented</w:t>
      </w:r>
      <w:r w:rsidR="007B2379">
        <w:t xml:space="preserve"> in the</w:t>
      </w:r>
      <w:r w:rsidR="00917DBD">
        <w:t xml:space="preserve"> </w:t>
      </w:r>
      <w:r w:rsidR="00917DBD" w:rsidRPr="00976AAF">
        <w:rPr>
          <w:highlight w:val="yellow"/>
        </w:rPr>
        <w:fldChar w:fldCharType="begin"/>
      </w:r>
      <w:r w:rsidR="00917DBD" w:rsidRPr="00976AAF">
        <w:rPr>
          <w:highlight w:val="yellow"/>
        </w:rPr>
        <w:instrText xml:space="preserve"> REF _Ref184835739 \h  \* MERGEFORMAT </w:instrText>
      </w:r>
      <w:r w:rsidR="00917DBD" w:rsidRPr="00976AAF">
        <w:rPr>
          <w:highlight w:val="yellow"/>
        </w:rPr>
      </w:r>
      <w:r w:rsidR="00917DBD" w:rsidRPr="00976AAF">
        <w:rPr>
          <w:highlight w:val="yellow"/>
        </w:rPr>
        <w:fldChar w:fldCharType="separate"/>
      </w:r>
      <w:r w:rsidR="00532ED6" w:rsidRPr="00532ED6">
        <w:t xml:space="preserve">Figure </w:t>
      </w:r>
      <w:r w:rsidR="00532ED6" w:rsidRPr="00532ED6">
        <w:rPr>
          <w:noProof/>
        </w:rPr>
        <w:t>4</w:t>
      </w:r>
      <w:r w:rsidR="00532ED6" w:rsidRPr="00532ED6">
        <w:rPr>
          <w:noProof/>
        </w:rPr>
        <w:noBreakHyphen/>
        <w:t>12</w:t>
      </w:r>
      <w:r w:rsidR="00917DBD" w:rsidRPr="00976AAF">
        <w:rPr>
          <w:highlight w:val="yellow"/>
        </w:rPr>
        <w:fldChar w:fldCharType="end"/>
      </w:r>
      <w:r w:rsidR="007B2379">
        <w:t xml:space="preserve">, the model exhibits less accurate </w:t>
      </w:r>
      <w:r w:rsidR="00976AAF">
        <w:t>perfor</w:t>
      </w:r>
      <w:r w:rsidR="00BE60BA">
        <w:t>mance</w:t>
      </w:r>
      <w:r w:rsidR="007B2379">
        <w:t xml:space="preserve"> at small strains (below 0.012) and progressively stabilizes at higher strain values. This behavior aligns with the earlier observations in the thermal parameter calibration</w:t>
      </w:r>
      <w:r w:rsidR="00BE60BA">
        <w:t>.</w:t>
      </w:r>
      <w:r w:rsidR="001D09F0">
        <w:t xml:space="preserve"> Therefore, w</w:t>
      </w:r>
      <w:r w:rsidR="007B2379">
        <w:t xml:space="preserve">hile the proposed model demonstrates significant potential in capturing thermal effects, there remains room for methodological refinement. </w:t>
      </w:r>
    </w:p>
    <w:p w14:paraId="4FF86F78" w14:textId="5DED12EF" w:rsidR="00121E39" w:rsidRDefault="00843486" w:rsidP="00651E7B">
      <w:r w:rsidRPr="00843486">
        <w:rPr>
          <w:noProof/>
        </w:rPr>
        <w:drawing>
          <wp:inline distT="0" distB="0" distL="0" distR="0" wp14:anchorId="5877AA95" wp14:editId="6961FB75">
            <wp:extent cx="2813050" cy="2515870"/>
            <wp:effectExtent l="0" t="0" r="6350" b="0"/>
            <wp:docPr id="150597314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73143" name="Picture 1" descr="A graph of different colored lines&#10;&#10;Description automatically generated"/>
                    <pic:cNvPicPr/>
                  </pic:nvPicPr>
                  <pic:blipFill rotWithShape="1">
                    <a:blip r:embed="rId134"/>
                    <a:srcRect r="2304"/>
                    <a:stretch/>
                  </pic:blipFill>
                  <pic:spPr bwMode="auto">
                    <a:xfrm>
                      <a:off x="0" y="0"/>
                      <a:ext cx="2813643" cy="2516400"/>
                    </a:xfrm>
                    <a:prstGeom prst="rect">
                      <a:avLst/>
                    </a:prstGeom>
                    <a:ln>
                      <a:noFill/>
                    </a:ln>
                    <a:extLst>
                      <a:ext uri="{53640926-AAD7-44D8-BBD7-CCE9431645EC}">
                        <a14:shadowObscured xmlns:a14="http://schemas.microsoft.com/office/drawing/2010/main"/>
                      </a:ext>
                    </a:extLst>
                  </pic:spPr>
                </pic:pic>
              </a:graphicData>
            </a:graphic>
          </wp:inline>
        </w:drawing>
      </w:r>
      <w:r w:rsidR="001D01B8" w:rsidRPr="001D01B8">
        <w:rPr>
          <w:noProof/>
        </w:rPr>
        <w:drawing>
          <wp:inline distT="0" distB="0" distL="0" distR="0" wp14:anchorId="6AFC3EED" wp14:editId="5717ACC6">
            <wp:extent cx="2880000" cy="2516400"/>
            <wp:effectExtent l="0" t="0" r="0" b="0"/>
            <wp:docPr id="23091803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918031" name="Picture 1" descr="A graph of different colored lines&#10;&#10;Description automatically generated"/>
                    <pic:cNvPicPr/>
                  </pic:nvPicPr>
                  <pic:blipFill>
                    <a:blip r:embed="rId135"/>
                    <a:stretch>
                      <a:fillRect/>
                    </a:stretch>
                  </pic:blipFill>
                  <pic:spPr>
                    <a:xfrm>
                      <a:off x="0" y="0"/>
                      <a:ext cx="2880000" cy="2516400"/>
                    </a:xfrm>
                    <a:prstGeom prst="rect">
                      <a:avLst/>
                    </a:prstGeom>
                  </pic:spPr>
                </pic:pic>
              </a:graphicData>
            </a:graphic>
          </wp:inline>
        </w:drawing>
      </w:r>
    </w:p>
    <w:p w14:paraId="309A22C1" w14:textId="33F1A30A" w:rsidR="001C7530" w:rsidRDefault="001C7530" w:rsidP="00651E7B">
      <w:r w:rsidRPr="001C7530">
        <w:rPr>
          <w:noProof/>
        </w:rPr>
        <w:drawing>
          <wp:inline distT="0" distB="0" distL="0" distR="0" wp14:anchorId="7DF1FE10" wp14:editId="4639EEBD">
            <wp:extent cx="2825750" cy="2515870"/>
            <wp:effectExtent l="0" t="0" r="0" b="0"/>
            <wp:docPr id="140484770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847700" name="Picture 1" descr="A graph of a function&#10;&#10;Description automatically generated with medium confidence"/>
                    <pic:cNvPicPr/>
                  </pic:nvPicPr>
                  <pic:blipFill rotWithShape="1">
                    <a:blip r:embed="rId136"/>
                    <a:srcRect r="1863"/>
                    <a:stretch/>
                  </pic:blipFill>
                  <pic:spPr bwMode="auto">
                    <a:xfrm>
                      <a:off x="0" y="0"/>
                      <a:ext cx="2826345" cy="2516400"/>
                    </a:xfrm>
                    <a:prstGeom prst="rect">
                      <a:avLst/>
                    </a:prstGeom>
                    <a:ln>
                      <a:noFill/>
                    </a:ln>
                    <a:extLst>
                      <a:ext uri="{53640926-AAD7-44D8-BBD7-CCE9431645EC}">
                        <a14:shadowObscured xmlns:a14="http://schemas.microsoft.com/office/drawing/2010/main"/>
                      </a:ext>
                    </a:extLst>
                  </pic:spPr>
                </pic:pic>
              </a:graphicData>
            </a:graphic>
          </wp:inline>
        </w:drawing>
      </w:r>
      <w:r w:rsidR="00F12C3C" w:rsidRPr="00F12C3C">
        <w:rPr>
          <w:noProof/>
        </w:rPr>
        <w:drawing>
          <wp:inline distT="0" distB="0" distL="0" distR="0" wp14:anchorId="5808974A" wp14:editId="4EFA5982">
            <wp:extent cx="2880000" cy="2516400"/>
            <wp:effectExtent l="0" t="0" r="0" b="0"/>
            <wp:docPr id="139922716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227169" name="Picture 1" descr="A graph of a function&#10;&#10;Description automatically generated with medium confidence"/>
                    <pic:cNvPicPr/>
                  </pic:nvPicPr>
                  <pic:blipFill>
                    <a:blip r:embed="rId137"/>
                    <a:stretch>
                      <a:fillRect/>
                    </a:stretch>
                  </pic:blipFill>
                  <pic:spPr>
                    <a:xfrm>
                      <a:off x="0" y="0"/>
                      <a:ext cx="2880000" cy="2516400"/>
                    </a:xfrm>
                    <a:prstGeom prst="rect">
                      <a:avLst/>
                    </a:prstGeom>
                  </pic:spPr>
                </pic:pic>
              </a:graphicData>
            </a:graphic>
          </wp:inline>
        </w:drawing>
      </w:r>
    </w:p>
    <w:p w14:paraId="121F4EF9" w14:textId="5134BBF8" w:rsidR="00F12C3C" w:rsidRPr="00D356AC" w:rsidRDefault="00F12C3C" w:rsidP="00651E7B">
      <w:pPr>
        <w:pStyle w:val="Caption"/>
        <w:spacing w:after="0" w:line="360" w:lineRule="auto"/>
        <w:jc w:val="center"/>
        <w:rPr>
          <w:b w:val="0"/>
          <w:bCs/>
        </w:rPr>
      </w:pPr>
      <w:bookmarkStart w:id="107" w:name="_Ref184835739"/>
      <w:bookmarkStart w:id="108" w:name="_Ref184835737"/>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2</w:t>
      </w:r>
      <w:r w:rsidR="00454834">
        <w:rPr>
          <w:b w:val="0"/>
          <w:bCs/>
        </w:rPr>
        <w:fldChar w:fldCharType="end"/>
      </w:r>
      <w:bookmarkEnd w:id="107"/>
      <w:r w:rsidRPr="00D13A7A">
        <w:rPr>
          <w:b w:val="0"/>
          <w:bCs/>
        </w:rPr>
        <w:t>. The</w:t>
      </w:r>
      <w:r w:rsidRPr="00032936">
        <w:rPr>
          <w:b w:val="0"/>
          <w:bCs/>
        </w:rPr>
        <w:t xml:space="preserve"> </w:t>
      </w:r>
      <w:r>
        <w:rPr>
          <w:b w:val="0"/>
          <w:bCs/>
        </w:rPr>
        <w:t>validation</w:t>
      </w:r>
      <w:r w:rsidR="008B1DDD">
        <w:rPr>
          <w:b w:val="0"/>
          <w:bCs/>
        </w:rPr>
        <w:t xml:space="preserve"> thermal </w:t>
      </w:r>
      <w:r w:rsidR="00036B47">
        <w:rPr>
          <w:b w:val="0"/>
          <w:bCs/>
        </w:rPr>
        <w:t>dependency</w:t>
      </w:r>
      <w:r w:rsidR="00040373">
        <w:rPr>
          <w:b w:val="0"/>
          <w:bCs/>
        </w:rPr>
        <w:t xml:space="preserve"> model </w:t>
      </w:r>
      <w:r w:rsidR="00917DBD">
        <w:rPr>
          <w:b w:val="0"/>
          <w:bCs/>
        </w:rPr>
        <w:t xml:space="preserve">at </w:t>
      </w:r>
      <w:r w:rsidR="002F243D">
        <w:rPr>
          <w:b w:val="0"/>
          <w:bCs/>
        </w:rPr>
        <w:t>strain-rate</w:t>
      </w:r>
      <w:r w:rsidR="00917DBD" w:rsidRPr="00032936">
        <w:rPr>
          <w:b w:val="0"/>
          <w:bCs/>
        </w:rPr>
        <w:t xml:space="preserve"> 0.0</w:t>
      </w:r>
      <w:r w:rsidR="00917DBD">
        <w:rPr>
          <w:b w:val="0"/>
          <w:bCs/>
        </w:rPr>
        <w:t>00</w:t>
      </w:r>
      <w:r w:rsidR="00917DBD" w:rsidRPr="00032936">
        <w:rPr>
          <w:b w:val="0"/>
          <w:bCs/>
        </w:rPr>
        <w:t>1</w:t>
      </w:r>
      <w:bookmarkEnd w:id="108"/>
      <w:r w:rsidR="00C6005F">
        <w:rPr>
          <w:b w:val="0"/>
          <w:bCs/>
        </w:rPr>
        <w:t>.</w:t>
      </w:r>
    </w:p>
    <w:p w14:paraId="1DFF27FB" w14:textId="12AE41FE" w:rsidR="005D163E" w:rsidRDefault="00506D13" w:rsidP="00472D79">
      <w:r w:rsidRPr="00F20B67">
        <w:t>This study develops and validate</w:t>
      </w:r>
      <w:r>
        <w:t>s</w:t>
      </w:r>
      <w:r w:rsidRPr="00F20B67">
        <w:t xml:space="preserve"> </w:t>
      </w:r>
      <w:r>
        <w:t>temperature</w:t>
      </w:r>
      <w:r w:rsidRPr="00F20B67">
        <w:t xml:space="preserve"> dependency models </w:t>
      </w:r>
      <w:r>
        <w:t>including a thermal dependency function and a t</w:t>
      </w:r>
      <w:r w:rsidRPr="00B82DD6">
        <w:t>hermal parameter function</w:t>
      </w:r>
      <w:r>
        <w:t xml:space="preserve"> with the validated r-squared value of 0.973. As for the thermal dependency function, </w:t>
      </w:r>
      <w:r w:rsidRPr="00C0055C">
        <w:t>Shen's six-parameter function and a proposed nine-parameter function</w:t>
      </w:r>
      <w:r>
        <w:t xml:space="preserve"> are tested, offering different</w:t>
      </w:r>
      <w:r w:rsidRPr="00772887">
        <w:t xml:space="preserve"> advantages and limitations.</w:t>
      </w:r>
      <w:r>
        <w:t xml:space="preserve"> </w:t>
      </w:r>
      <w:r w:rsidRPr="00370239">
        <w:t>The six-parameter function demonstrate</w:t>
      </w:r>
      <w:r>
        <w:t>s</w:t>
      </w:r>
      <w:r w:rsidRPr="00370239">
        <w:t xml:space="preserve"> </w:t>
      </w:r>
      <w:r>
        <w:t>stable</w:t>
      </w:r>
      <w:r w:rsidRPr="00370239">
        <w:t xml:space="preserve"> </w:t>
      </w:r>
      <w:r w:rsidRPr="00370239">
        <w:lastRenderedPageBreak/>
        <w:t>performance in capturing material behavior trends</w:t>
      </w:r>
      <w:r>
        <w:t xml:space="preserve">, </w:t>
      </w:r>
      <w:r w:rsidRPr="00370239">
        <w:t xml:space="preserve">effectively representing thermal softening and dynamic strain aging effects across a broad temperature range. </w:t>
      </w:r>
      <w:r w:rsidRPr="00D67BFC">
        <w:t xml:space="preserve">However, the </w:t>
      </w:r>
      <w:r>
        <w:t>function</w:t>
      </w:r>
      <w:r w:rsidRPr="00D67BFC">
        <w:t xml:space="preserve"> exhibit</w:t>
      </w:r>
      <w:r>
        <w:t>s</w:t>
      </w:r>
      <w:r w:rsidRPr="00D67BFC">
        <w:t xml:space="preserve"> limitations in representing material behavior within the elastic region, particularly at smaller strain values.</w:t>
      </w:r>
      <w:r>
        <w:t xml:space="preserve"> </w:t>
      </w:r>
      <w:r w:rsidRPr="0087612C">
        <w:t>The nine-parameter function address</w:t>
      </w:r>
      <w:r>
        <w:t>es</w:t>
      </w:r>
      <w:r w:rsidRPr="0087612C">
        <w:t xml:space="preserve"> the limitations of the six-parameter model.</w:t>
      </w:r>
      <w:r>
        <w:t xml:space="preserve"> It provides better fitting accuracy across temperature and strain conditions, especially at small strain values. Simultaneously, the increased complexity introduced significant challenges in overfitting at intermediate strain levels and more complicated thermal parameter calibration process. </w:t>
      </w:r>
      <w:r w:rsidRPr="00ED03C5">
        <w:t>An intermediate approach explore</w:t>
      </w:r>
      <w:r>
        <w:t>s</w:t>
      </w:r>
      <w:r w:rsidRPr="00ED03C5">
        <w:t xml:space="preserve"> seven-parameter </w:t>
      </w:r>
      <w:r>
        <w:t xml:space="preserve">Equation </w:t>
      </w:r>
      <w:r>
        <w:fldChar w:fldCharType="begin"/>
      </w:r>
      <w:r>
        <w:instrText xml:space="preserve"> REF _Ref184841251 \h </w:instrText>
      </w:r>
      <w:r w:rsidR="00651E7B">
        <w:instrText xml:space="preserve"> \* MERGEFORMAT </w:instrText>
      </w:r>
      <w:r>
        <w:fldChar w:fldCharType="separate"/>
      </w:r>
      <w:r w:rsidR="00532ED6">
        <w:t>(</w:t>
      </w:r>
      <w:r w:rsidR="00532ED6">
        <w:rPr>
          <w:noProof/>
        </w:rPr>
        <w:t>A</w:t>
      </w:r>
      <w:r w:rsidR="00532ED6">
        <w:rPr>
          <w:noProof/>
        </w:rPr>
        <w:noBreakHyphen/>
        <w:t>1</w:t>
      </w:r>
      <w:r w:rsidR="00532ED6">
        <w:t>)</w:t>
      </w:r>
      <w:r>
        <w:fldChar w:fldCharType="end"/>
      </w:r>
      <w:r>
        <w:t xml:space="preserve"> and </w:t>
      </w:r>
      <w:r>
        <w:fldChar w:fldCharType="begin"/>
      </w:r>
      <w:r>
        <w:instrText xml:space="preserve"> REF _Ref184841403 \h </w:instrText>
      </w:r>
      <w:r w:rsidR="00651E7B">
        <w:instrText xml:space="preserve"> \* MERGEFORMAT </w:instrText>
      </w:r>
      <w:r>
        <w:fldChar w:fldCharType="separate"/>
      </w:r>
      <w:r w:rsidR="00532ED6">
        <w:t>(</w:t>
      </w:r>
      <w:r w:rsidR="00532ED6">
        <w:rPr>
          <w:noProof/>
        </w:rPr>
        <w:t>A</w:t>
      </w:r>
      <w:r w:rsidR="00532ED6">
        <w:rPr>
          <w:noProof/>
        </w:rPr>
        <w:noBreakHyphen/>
        <w:t>2</w:t>
      </w:r>
      <w:r w:rsidR="00532ED6">
        <w:t>)</w:t>
      </w:r>
      <w:r>
        <w:fldChar w:fldCharType="end"/>
      </w:r>
      <w:r w:rsidRPr="00ED03C5">
        <w:t xml:space="preserve"> to bridge the gap between the six- and nine-parameter functions. The motivation </w:t>
      </w:r>
      <w:r>
        <w:t xml:space="preserve">is </w:t>
      </w:r>
      <w:r w:rsidRPr="00ED03C5">
        <w:t>to address limitations in capturing material behavior at small strain values and regions</w:t>
      </w:r>
      <w:r>
        <w:t>. However,</w:t>
      </w:r>
      <w:r w:rsidRPr="005D1A72">
        <w:t xml:space="preserve"> the additional parameter </w:t>
      </w:r>
      <w:r>
        <w:t>to the dynamic strain aging component does</w:t>
      </w:r>
      <w:r w:rsidRPr="005D1A72">
        <w:t xml:space="preserve"> not significantly enhance model performance. Instead, it introduced redundancy without providing </w:t>
      </w:r>
      <w:r>
        <w:t xml:space="preserve">improvement in capturing </w:t>
      </w:r>
      <w:r w:rsidRPr="005D1A72">
        <w:t xml:space="preserve">material behavior. </w:t>
      </w:r>
      <w:r>
        <w:t xml:space="preserve">The result is summarized in the </w:t>
      </w:r>
      <w:r>
        <w:fldChar w:fldCharType="begin"/>
      </w:r>
      <w:r>
        <w:instrText xml:space="preserve"> REF _Ref184844126 \h </w:instrText>
      </w:r>
      <w:r w:rsidR="00651E7B">
        <w:instrText xml:space="preserve"> \* MERGEFORMAT </w:instrText>
      </w:r>
      <w:r>
        <w:fldChar w:fldCharType="separate"/>
      </w:r>
      <w:r w:rsidR="00532ED6" w:rsidRPr="00C604D6">
        <w:t xml:space="preserve">Table </w:t>
      </w:r>
      <w:r w:rsidR="00532ED6">
        <w:rPr>
          <w:noProof/>
        </w:rPr>
        <w:t>A</w:t>
      </w:r>
      <w:r w:rsidR="00532ED6" w:rsidRPr="00C604D6">
        <w:rPr>
          <w:noProof/>
        </w:rPr>
        <w:noBreakHyphen/>
      </w:r>
      <w:r w:rsidR="00532ED6">
        <w:rPr>
          <w:noProof/>
        </w:rPr>
        <w:t>1</w:t>
      </w:r>
      <w:r>
        <w:fldChar w:fldCharType="end"/>
      </w:r>
      <w:r>
        <w:t xml:space="preserve"> and </w:t>
      </w:r>
      <w:r>
        <w:fldChar w:fldCharType="begin"/>
      </w:r>
      <w:r>
        <w:instrText xml:space="preserve"> REF _Ref184844127 \h </w:instrText>
      </w:r>
      <w:r w:rsidR="00651E7B">
        <w:instrText xml:space="preserve"> \* MERGEFORMAT </w:instrText>
      </w:r>
      <w:r>
        <w:fldChar w:fldCharType="separate"/>
      </w:r>
      <w:r w:rsidR="00532ED6">
        <w:t xml:space="preserve">Table </w:t>
      </w:r>
      <w:r w:rsidR="00532ED6">
        <w:rPr>
          <w:noProof/>
        </w:rPr>
        <w:t>A</w:t>
      </w:r>
      <w:r w:rsidR="00532ED6">
        <w:rPr>
          <w:noProof/>
        </w:rPr>
        <w:noBreakHyphen/>
        <w:t>2</w:t>
      </w:r>
      <w:r>
        <w:fldChar w:fldCharType="end"/>
      </w:r>
      <w:r>
        <w:t xml:space="preserve">. </w:t>
      </w:r>
      <w:r w:rsidRPr="005D1A72">
        <w:t>This outcome may be attributable to the inherent characteristics of material responses in the elastic region</w:t>
      </w:r>
      <w:r>
        <w:t xml:space="preserve">. </w:t>
      </w:r>
    </w:p>
    <w:p w14:paraId="0EFD8E50" w14:textId="7713EBE2" w:rsidR="007237F3" w:rsidRDefault="007237F3" w:rsidP="00F62ACC">
      <w:pPr>
        <w:pStyle w:val="Heading3"/>
        <w:numPr>
          <w:ilvl w:val="2"/>
          <w:numId w:val="30"/>
        </w:numPr>
        <w:spacing w:before="0" w:after="0"/>
      </w:pPr>
      <w:bookmarkStart w:id="109" w:name="_Toc185023270"/>
      <w:bookmarkStart w:id="110" w:name="_Toc185041707"/>
      <w:r>
        <w:t>Strain-rate dependency function parameter calibration</w:t>
      </w:r>
      <w:bookmarkEnd w:id="109"/>
      <w:bookmarkEnd w:id="110"/>
    </w:p>
    <w:p w14:paraId="7BFD6B94" w14:textId="0E05DA5A" w:rsidR="005D163E" w:rsidRDefault="006D2AB0" w:rsidP="00F62ACC">
      <w:pPr>
        <w:pStyle w:val="Heading4"/>
        <w:numPr>
          <w:ilvl w:val="3"/>
          <w:numId w:val="30"/>
        </w:numPr>
        <w:rPr>
          <w:lang w:val="vi-VN"/>
        </w:rPr>
      </w:pPr>
      <w:r>
        <w:t>Previous students’ proposal</w:t>
      </w:r>
    </w:p>
    <w:p w14:paraId="7140C5CE" w14:textId="6058B2FD" w:rsidR="00506D13" w:rsidRDefault="00263A7F" w:rsidP="00651E7B">
      <w:r>
        <w:rPr>
          <w:lang w:val="vi-VN"/>
        </w:rPr>
        <w:t>The model proposed by previous students do</w:t>
      </w:r>
      <w:r>
        <w:t xml:space="preserve">es not perform well </w:t>
      </w:r>
      <w:r w:rsidR="00745859">
        <w:t xml:space="preserve">since it assumes that the strain-rate sensitivity is simple. </w:t>
      </w:r>
      <w:r w:rsidR="005D30D7">
        <w:t>The results for R_squared values can be seen in</w:t>
      </w:r>
      <w:r w:rsidR="006C5D3F">
        <w:t xml:space="preserve"> </w:t>
      </w:r>
      <w:r w:rsidR="007F54B2" w:rsidRPr="007F54B2">
        <w:fldChar w:fldCharType="begin"/>
      </w:r>
      <w:r w:rsidR="007F54B2" w:rsidRPr="007F54B2">
        <w:instrText xml:space="preserve"> REF _Ref184991014 \h  \* MERGEFORMAT </w:instrText>
      </w:r>
      <w:r w:rsidR="007F54B2" w:rsidRPr="007F54B2">
        <w:fldChar w:fldCharType="separate"/>
      </w:r>
      <w:r w:rsidR="00532ED6" w:rsidRPr="00532ED6">
        <w:t xml:space="preserve">Table </w:t>
      </w:r>
      <w:r w:rsidR="00532ED6" w:rsidRPr="00532ED6">
        <w:rPr>
          <w:noProof/>
        </w:rPr>
        <w:t>4</w:t>
      </w:r>
      <w:r w:rsidR="00532ED6" w:rsidRPr="00532ED6">
        <w:rPr>
          <w:noProof/>
        </w:rPr>
        <w:noBreakHyphen/>
        <w:t>4</w:t>
      </w:r>
      <w:r w:rsidR="007F54B2" w:rsidRPr="007F54B2">
        <w:fldChar w:fldCharType="end"/>
      </w:r>
      <w:r w:rsidR="005D30D7" w:rsidRPr="007F54B2">
        <w:t>.</w:t>
      </w:r>
      <w:r w:rsidR="005D30D7">
        <w:t xml:space="preserve"> </w:t>
      </w:r>
      <w:r w:rsidR="002F43A1">
        <w:t xml:space="preserve">The best performance for this model is at 298.15K, illustrated </w:t>
      </w:r>
      <w:r w:rsidR="002F43A1" w:rsidRPr="006C5D3F">
        <w:t>in</w:t>
      </w:r>
      <w:r w:rsidR="006C5D3F" w:rsidRPr="006C5D3F">
        <w:t xml:space="preserve"> </w:t>
      </w:r>
      <w:r w:rsidR="006C5D3F" w:rsidRPr="006C5D3F">
        <w:rPr>
          <w:highlight w:val="yellow"/>
        </w:rPr>
        <w:fldChar w:fldCharType="begin"/>
      </w:r>
      <w:r w:rsidR="006C5D3F" w:rsidRPr="006C5D3F">
        <w:instrText xml:space="preserve"> REF _Ref184990956 \h </w:instrText>
      </w:r>
      <w:r w:rsidR="006C5D3F" w:rsidRPr="006C5D3F">
        <w:rPr>
          <w:highlight w:val="yellow"/>
        </w:rPr>
        <w:instrText xml:space="preserve"> \* MERGEFORMAT </w:instrText>
      </w:r>
      <w:r w:rsidR="006C5D3F" w:rsidRPr="006C5D3F">
        <w:rPr>
          <w:highlight w:val="yellow"/>
        </w:rPr>
      </w:r>
      <w:r w:rsidR="006C5D3F" w:rsidRPr="006C5D3F">
        <w:rPr>
          <w:highlight w:val="yellow"/>
        </w:rPr>
        <w:fldChar w:fldCharType="separate"/>
      </w:r>
      <w:r w:rsidR="00532ED6" w:rsidRPr="00532ED6">
        <w:t xml:space="preserve">Figure </w:t>
      </w:r>
      <w:r w:rsidR="00532ED6" w:rsidRPr="00532ED6">
        <w:rPr>
          <w:noProof/>
        </w:rPr>
        <w:t>4</w:t>
      </w:r>
      <w:r w:rsidR="00532ED6" w:rsidRPr="00532ED6">
        <w:rPr>
          <w:noProof/>
        </w:rPr>
        <w:noBreakHyphen/>
        <w:t>13</w:t>
      </w:r>
      <w:r w:rsidR="006C5D3F" w:rsidRPr="006C5D3F">
        <w:rPr>
          <w:highlight w:val="yellow"/>
        </w:rPr>
        <w:fldChar w:fldCharType="end"/>
      </w:r>
      <w:r w:rsidR="002F43A1" w:rsidRPr="006C5D3F">
        <w:t>.</w:t>
      </w:r>
      <w:r w:rsidR="002F43A1">
        <w:t xml:space="preserve"> Since </w:t>
      </w:r>
      <w:r w:rsidR="00110843">
        <w:t xml:space="preserve">this method is ineffective and inaccurate, parameters are not calibrated. However, it is </w:t>
      </w:r>
      <w:r w:rsidR="00D86C4C">
        <w:t>important to note that the parameters relationship evolving with strain is relatively easy to capture with mathematical functions.</w:t>
      </w:r>
      <w:r w:rsidR="001D77C7">
        <w:t xml:space="preserve"> For example</w:t>
      </w:r>
      <w:r w:rsidR="001D77C7" w:rsidRPr="006C5D3F">
        <w:t xml:space="preserve">, </w:t>
      </w:r>
      <w:r w:rsidR="006C5D3F" w:rsidRPr="006C5D3F">
        <w:fldChar w:fldCharType="begin"/>
      </w:r>
      <w:r w:rsidR="006C5D3F" w:rsidRPr="006C5D3F">
        <w:instrText xml:space="preserve"> REF _Ref184990972 \h  \* MERGEFORMAT </w:instrText>
      </w:r>
      <w:r w:rsidR="006C5D3F" w:rsidRPr="006C5D3F">
        <w:fldChar w:fldCharType="separate"/>
      </w:r>
      <w:r w:rsidR="00532ED6" w:rsidRPr="00532ED6">
        <w:t xml:space="preserve">Figure </w:t>
      </w:r>
      <w:r w:rsidR="00532ED6" w:rsidRPr="00532ED6">
        <w:rPr>
          <w:noProof/>
        </w:rPr>
        <w:t>4</w:t>
      </w:r>
      <w:r w:rsidR="00532ED6" w:rsidRPr="00532ED6">
        <w:rPr>
          <w:noProof/>
        </w:rPr>
        <w:noBreakHyphen/>
        <w:t>14</w:t>
      </w:r>
      <w:r w:rsidR="006C5D3F" w:rsidRPr="006C5D3F">
        <w:fldChar w:fldCharType="end"/>
      </w:r>
      <w:r w:rsidR="006C5D3F">
        <w:t xml:space="preserve"> </w:t>
      </w:r>
      <w:r w:rsidR="001D77C7">
        <w:t xml:space="preserve">shows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D77C7">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1D77C7">
        <w:t xml:space="preserve"> </w:t>
      </w:r>
      <w:r w:rsidR="00152D49">
        <w:t>relationship with strain.</w:t>
      </w:r>
    </w:p>
    <w:p w14:paraId="0396B7B7" w14:textId="111A632E" w:rsidR="00D356AC" w:rsidRPr="003453C0" w:rsidRDefault="00D356AC" w:rsidP="00651E7B">
      <w:bookmarkStart w:id="111" w:name="_Ref184991014"/>
      <w:r w:rsidRPr="00C6005F">
        <w:rPr>
          <w:bCs/>
        </w:rPr>
        <w:t xml:space="preserve">Table </w:t>
      </w:r>
      <w:r w:rsidRPr="00C6005F">
        <w:rPr>
          <w:b/>
          <w:bCs/>
        </w:rPr>
        <w:fldChar w:fldCharType="begin"/>
      </w:r>
      <w:r w:rsidRPr="00C6005F">
        <w:rPr>
          <w:bCs/>
        </w:rPr>
        <w:instrText xml:space="preserve"> STYLEREF 1 \s </w:instrText>
      </w:r>
      <w:r w:rsidRPr="00C6005F">
        <w:rPr>
          <w:b/>
          <w:bCs/>
        </w:rPr>
        <w:fldChar w:fldCharType="separate"/>
      </w:r>
      <w:r w:rsidR="00532ED6">
        <w:rPr>
          <w:bCs/>
          <w:noProof/>
        </w:rPr>
        <w:t>4</w:t>
      </w:r>
      <w:r w:rsidRPr="00C6005F">
        <w:rPr>
          <w:b/>
          <w:bCs/>
        </w:rPr>
        <w:fldChar w:fldCharType="end"/>
      </w:r>
      <w:r w:rsidRPr="00C6005F">
        <w:rPr>
          <w:bCs/>
        </w:rPr>
        <w:noBreakHyphen/>
      </w:r>
      <w:r w:rsidRPr="00C6005F">
        <w:rPr>
          <w:b/>
          <w:bCs/>
        </w:rPr>
        <w:fldChar w:fldCharType="begin"/>
      </w:r>
      <w:r w:rsidRPr="00C6005F">
        <w:rPr>
          <w:bCs/>
        </w:rPr>
        <w:instrText xml:space="preserve"> SEQ Table \* ARABIC \s 1 </w:instrText>
      </w:r>
      <w:r w:rsidRPr="00C6005F">
        <w:rPr>
          <w:b/>
          <w:bCs/>
        </w:rPr>
        <w:fldChar w:fldCharType="separate"/>
      </w:r>
      <w:r w:rsidR="00532ED6">
        <w:rPr>
          <w:bCs/>
          <w:noProof/>
        </w:rPr>
        <w:t>4</w:t>
      </w:r>
      <w:r w:rsidRPr="00C6005F">
        <w:rPr>
          <w:b/>
          <w:bCs/>
        </w:rPr>
        <w:fldChar w:fldCharType="end"/>
      </w:r>
      <w:bookmarkEnd w:id="111"/>
      <w:r w:rsidRPr="00C6005F">
        <w:rPr>
          <w:bCs/>
        </w:rPr>
        <w:t>:  The r-squared value of prediction curves at different temperatures of the previous students’ proposed function</w:t>
      </w:r>
    </w:p>
    <w:tbl>
      <w:tblPr>
        <w:tblStyle w:val="TableGrid"/>
        <w:tblW w:w="9063" w:type="dxa"/>
        <w:tblLayout w:type="fixed"/>
        <w:tblLook w:val="04A0" w:firstRow="1" w:lastRow="0" w:firstColumn="1" w:lastColumn="0" w:noHBand="0" w:noVBand="1"/>
      </w:tblPr>
      <w:tblGrid>
        <w:gridCol w:w="2972"/>
        <w:gridCol w:w="1218"/>
        <w:gridCol w:w="1218"/>
        <w:gridCol w:w="1218"/>
        <w:gridCol w:w="1218"/>
        <w:gridCol w:w="1219"/>
      </w:tblGrid>
      <w:tr w:rsidR="00152D49" w:rsidRPr="00B15BA4" w14:paraId="3BE70ADE" w14:textId="77777777" w:rsidTr="00152D49">
        <w:trPr>
          <w:trHeight w:val="397"/>
        </w:trPr>
        <w:tc>
          <w:tcPr>
            <w:tcW w:w="2972" w:type="dxa"/>
          </w:tcPr>
          <w:p w14:paraId="54756C43" w14:textId="3AF0B092" w:rsidR="00152D49" w:rsidRPr="00B15BA4" w:rsidRDefault="00152D49" w:rsidP="00651E7B">
            <w:pPr>
              <w:rPr>
                <w:b/>
                <w:bCs/>
              </w:rPr>
            </w:pPr>
            <w:r w:rsidRPr="00F24F3E">
              <w:t>R</w:t>
            </w:r>
            <w:r>
              <w:t>-</w:t>
            </w:r>
            <w:r w:rsidRPr="00F24F3E">
              <w:t>squared</w:t>
            </w:r>
            <w:r>
              <w:t>/Temperature</w:t>
            </w:r>
          </w:p>
        </w:tc>
        <w:tc>
          <w:tcPr>
            <w:tcW w:w="1218" w:type="dxa"/>
            <w:hideMark/>
          </w:tcPr>
          <w:p w14:paraId="6610BAD1" w14:textId="77777777" w:rsidR="00152D49" w:rsidRPr="003D63E5" w:rsidRDefault="00152D49" w:rsidP="00651E7B">
            <w:pPr>
              <w:rPr>
                <w:lang w:val="en-GB"/>
              </w:rPr>
            </w:pPr>
            <w:r w:rsidRPr="003D63E5">
              <w:t>298.15K</w:t>
            </w:r>
          </w:p>
        </w:tc>
        <w:tc>
          <w:tcPr>
            <w:tcW w:w="1218" w:type="dxa"/>
            <w:hideMark/>
          </w:tcPr>
          <w:p w14:paraId="2ADBE149" w14:textId="77777777" w:rsidR="00152D49" w:rsidRPr="003D63E5" w:rsidRDefault="00152D49" w:rsidP="00651E7B">
            <w:pPr>
              <w:rPr>
                <w:lang w:val="en-GB"/>
              </w:rPr>
            </w:pPr>
            <w:r w:rsidRPr="003D63E5">
              <w:t>373.15K</w:t>
            </w:r>
          </w:p>
        </w:tc>
        <w:tc>
          <w:tcPr>
            <w:tcW w:w="1218" w:type="dxa"/>
            <w:hideMark/>
          </w:tcPr>
          <w:p w14:paraId="505E7394" w14:textId="77777777" w:rsidR="00152D49" w:rsidRPr="003D63E5" w:rsidRDefault="00152D49" w:rsidP="00651E7B">
            <w:pPr>
              <w:rPr>
                <w:lang w:val="en-GB"/>
              </w:rPr>
            </w:pPr>
            <w:r w:rsidRPr="003D63E5">
              <w:t>473.15K</w:t>
            </w:r>
          </w:p>
        </w:tc>
        <w:tc>
          <w:tcPr>
            <w:tcW w:w="1218" w:type="dxa"/>
            <w:hideMark/>
          </w:tcPr>
          <w:p w14:paraId="5284C83C" w14:textId="77777777" w:rsidR="00152D49" w:rsidRPr="003D63E5" w:rsidRDefault="00152D49" w:rsidP="00651E7B">
            <w:pPr>
              <w:rPr>
                <w:lang w:val="en-GB"/>
              </w:rPr>
            </w:pPr>
            <w:r w:rsidRPr="003D63E5">
              <w:t>573.15K</w:t>
            </w:r>
          </w:p>
        </w:tc>
        <w:tc>
          <w:tcPr>
            <w:tcW w:w="1219" w:type="dxa"/>
            <w:hideMark/>
          </w:tcPr>
          <w:p w14:paraId="4B028CF9" w14:textId="77777777" w:rsidR="00152D49" w:rsidRPr="003D63E5" w:rsidRDefault="00152D49" w:rsidP="00651E7B">
            <w:pPr>
              <w:rPr>
                <w:lang w:val="en-GB"/>
              </w:rPr>
            </w:pPr>
            <w:r w:rsidRPr="003D63E5">
              <w:t>673.15K</w:t>
            </w:r>
          </w:p>
        </w:tc>
      </w:tr>
      <w:tr w:rsidR="00651E7B" w:rsidRPr="00B15BA4" w14:paraId="439159F3" w14:textId="77777777" w:rsidTr="00152D49">
        <w:trPr>
          <w:trHeight w:val="397"/>
        </w:trPr>
        <w:tc>
          <w:tcPr>
            <w:tcW w:w="2972" w:type="dxa"/>
          </w:tcPr>
          <w:p w14:paraId="79DAA8F5" w14:textId="07DFF5F3" w:rsidR="00152D49" w:rsidRPr="00B15BA4" w:rsidRDefault="00152D49" w:rsidP="00651E7B">
            <w:r w:rsidRPr="00F24F3E">
              <w:t>Smallest value</w:t>
            </w:r>
          </w:p>
        </w:tc>
        <w:tc>
          <w:tcPr>
            <w:tcW w:w="1218" w:type="dxa"/>
            <w:hideMark/>
          </w:tcPr>
          <w:p w14:paraId="6359D5E0" w14:textId="56CE9BC5" w:rsidR="00152D49" w:rsidRPr="00B15BA4" w:rsidRDefault="00F96EA6" w:rsidP="00651E7B">
            <w:pPr>
              <w:rPr>
                <w:lang w:val="en-GB"/>
              </w:rPr>
            </w:pPr>
            <w:r w:rsidRPr="00F96EA6">
              <w:t>0.412</w:t>
            </w:r>
          </w:p>
        </w:tc>
        <w:tc>
          <w:tcPr>
            <w:tcW w:w="1218" w:type="dxa"/>
            <w:hideMark/>
          </w:tcPr>
          <w:p w14:paraId="086ED775" w14:textId="014414EB" w:rsidR="00152D49" w:rsidRPr="00B15BA4" w:rsidRDefault="00F96EA6" w:rsidP="00651E7B">
            <w:pPr>
              <w:rPr>
                <w:lang w:val="en-GB"/>
              </w:rPr>
            </w:pPr>
            <w:r>
              <w:t>1e-4</w:t>
            </w:r>
          </w:p>
        </w:tc>
        <w:tc>
          <w:tcPr>
            <w:tcW w:w="1218" w:type="dxa"/>
            <w:hideMark/>
          </w:tcPr>
          <w:p w14:paraId="1F4C5841" w14:textId="1437249D" w:rsidR="00152D49" w:rsidRPr="00B15BA4" w:rsidRDefault="00F96EA6" w:rsidP="00651E7B">
            <w:pPr>
              <w:rPr>
                <w:lang w:val="en-GB"/>
              </w:rPr>
            </w:pPr>
            <w:r w:rsidRPr="00F96EA6">
              <w:t>3.47</w:t>
            </w:r>
            <w:r>
              <w:t>e-5</w:t>
            </w:r>
          </w:p>
        </w:tc>
        <w:tc>
          <w:tcPr>
            <w:tcW w:w="1218" w:type="dxa"/>
            <w:hideMark/>
          </w:tcPr>
          <w:p w14:paraId="4EE28AA8" w14:textId="3C6D4A67" w:rsidR="00152D49" w:rsidRPr="00B15BA4" w:rsidRDefault="00F96EA6" w:rsidP="00651E7B">
            <w:pPr>
              <w:rPr>
                <w:lang w:val="en-GB"/>
              </w:rPr>
            </w:pPr>
            <w:r w:rsidRPr="00F96EA6">
              <w:t>0.011</w:t>
            </w:r>
          </w:p>
        </w:tc>
        <w:tc>
          <w:tcPr>
            <w:tcW w:w="1219" w:type="dxa"/>
            <w:hideMark/>
          </w:tcPr>
          <w:p w14:paraId="63EE2F16" w14:textId="121E68E3" w:rsidR="00152D49" w:rsidRPr="00B15BA4" w:rsidRDefault="00F96EA6" w:rsidP="00651E7B">
            <w:pPr>
              <w:rPr>
                <w:lang w:val="en-GB"/>
              </w:rPr>
            </w:pPr>
            <w:r w:rsidRPr="00F96EA6">
              <w:t>0.024</w:t>
            </w:r>
          </w:p>
        </w:tc>
      </w:tr>
      <w:tr w:rsidR="00152D49" w:rsidRPr="00B15BA4" w14:paraId="55F421E4" w14:textId="77777777" w:rsidTr="00152D49">
        <w:trPr>
          <w:trHeight w:val="397"/>
        </w:trPr>
        <w:tc>
          <w:tcPr>
            <w:tcW w:w="2972" w:type="dxa"/>
          </w:tcPr>
          <w:p w14:paraId="68676BC8" w14:textId="35EB1ADC" w:rsidR="00152D49" w:rsidRPr="00B15BA4" w:rsidRDefault="00152D49" w:rsidP="00651E7B">
            <w:r w:rsidRPr="00F24F3E">
              <w:t>Largest value</w:t>
            </w:r>
          </w:p>
        </w:tc>
        <w:tc>
          <w:tcPr>
            <w:tcW w:w="1218" w:type="dxa"/>
            <w:hideMark/>
          </w:tcPr>
          <w:p w14:paraId="0F4D40CA" w14:textId="42B0F79E" w:rsidR="00152D49" w:rsidRPr="00B15BA4" w:rsidRDefault="00BF3CE2" w:rsidP="00651E7B">
            <w:pPr>
              <w:rPr>
                <w:lang w:val="en-GB"/>
              </w:rPr>
            </w:pPr>
            <w:r w:rsidRPr="00BF3CE2">
              <w:t>0.999</w:t>
            </w:r>
          </w:p>
        </w:tc>
        <w:tc>
          <w:tcPr>
            <w:tcW w:w="1218" w:type="dxa"/>
            <w:hideMark/>
          </w:tcPr>
          <w:p w14:paraId="21BB3963" w14:textId="067E12F8" w:rsidR="00152D49" w:rsidRPr="00B15BA4" w:rsidRDefault="00A51302" w:rsidP="00651E7B">
            <w:pPr>
              <w:rPr>
                <w:lang w:val="en-GB"/>
              </w:rPr>
            </w:pPr>
            <w:r w:rsidRPr="00A51302">
              <w:t>0.784</w:t>
            </w:r>
          </w:p>
        </w:tc>
        <w:tc>
          <w:tcPr>
            <w:tcW w:w="1218" w:type="dxa"/>
            <w:hideMark/>
          </w:tcPr>
          <w:p w14:paraId="269540B1" w14:textId="47993A31" w:rsidR="00152D49" w:rsidRPr="00B15BA4" w:rsidRDefault="00A51302" w:rsidP="00651E7B">
            <w:pPr>
              <w:rPr>
                <w:lang w:val="en-GB"/>
              </w:rPr>
            </w:pPr>
            <w:r w:rsidRPr="00A51302">
              <w:t>0.818</w:t>
            </w:r>
          </w:p>
        </w:tc>
        <w:tc>
          <w:tcPr>
            <w:tcW w:w="1218" w:type="dxa"/>
            <w:hideMark/>
          </w:tcPr>
          <w:p w14:paraId="46DF82D8" w14:textId="60D2D76B" w:rsidR="00152D49" w:rsidRPr="00B15BA4" w:rsidRDefault="00A51302" w:rsidP="00651E7B">
            <w:pPr>
              <w:rPr>
                <w:lang w:val="en-GB"/>
              </w:rPr>
            </w:pPr>
            <w:r w:rsidRPr="00A51302">
              <w:t>0.940</w:t>
            </w:r>
          </w:p>
        </w:tc>
        <w:tc>
          <w:tcPr>
            <w:tcW w:w="1219" w:type="dxa"/>
            <w:hideMark/>
          </w:tcPr>
          <w:p w14:paraId="07AB6952" w14:textId="275A9FD9" w:rsidR="00152D49" w:rsidRPr="00B15BA4" w:rsidRDefault="00A51302" w:rsidP="00651E7B">
            <w:pPr>
              <w:rPr>
                <w:lang w:val="en-GB"/>
              </w:rPr>
            </w:pPr>
            <w:r w:rsidRPr="00A51302">
              <w:t>0.997</w:t>
            </w:r>
          </w:p>
        </w:tc>
      </w:tr>
      <w:tr w:rsidR="00152D49" w:rsidRPr="00B15BA4" w14:paraId="4C3B985E" w14:textId="77777777" w:rsidTr="00152D49">
        <w:trPr>
          <w:trHeight w:val="397"/>
        </w:trPr>
        <w:tc>
          <w:tcPr>
            <w:tcW w:w="2972" w:type="dxa"/>
          </w:tcPr>
          <w:p w14:paraId="7A276236" w14:textId="17722A83" w:rsidR="00152D49" w:rsidRPr="00B15BA4" w:rsidRDefault="00152D49" w:rsidP="00651E7B">
            <w:r w:rsidRPr="00F24F3E">
              <w:t>Average value</w:t>
            </w:r>
          </w:p>
        </w:tc>
        <w:tc>
          <w:tcPr>
            <w:tcW w:w="1218" w:type="dxa"/>
            <w:hideMark/>
          </w:tcPr>
          <w:p w14:paraId="4D2B96D0" w14:textId="6662B4AC" w:rsidR="00152D49" w:rsidRPr="00B15BA4" w:rsidRDefault="00BF3CE2" w:rsidP="00651E7B">
            <w:pPr>
              <w:rPr>
                <w:lang w:val="en-GB"/>
              </w:rPr>
            </w:pPr>
            <w:r w:rsidRPr="00BF3CE2">
              <w:t>0.837</w:t>
            </w:r>
          </w:p>
        </w:tc>
        <w:tc>
          <w:tcPr>
            <w:tcW w:w="1218" w:type="dxa"/>
            <w:hideMark/>
          </w:tcPr>
          <w:p w14:paraId="1C4575EB" w14:textId="524838F3" w:rsidR="00152D49" w:rsidRPr="00B15BA4" w:rsidRDefault="00BF3CE2" w:rsidP="00651E7B">
            <w:pPr>
              <w:rPr>
                <w:lang w:val="en-GB"/>
              </w:rPr>
            </w:pPr>
            <w:r w:rsidRPr="00BF3CE2">
              <w:t>0.209</w:t>
            </w:r>
          </w:p>
        </w:tc>
        <w:tc>
          <w:tcPr>
            <w:tcW w:w="1218" w:type="dxa"/>
            <w:hideMark/>
          </w:tcPr>
          <w:p w14:paraId="2FC96F5F" w14:textId="64FE4978" w:rsidR="00152D49" w:rsidRPr="00B15BA4" w:rsidRDefault="00BF3CE2" w:rsidP="00651E7B">
            <w:pPr>
              <w:rPr>
                <w:lang w:val="en-GB"/>
              </w:rPr>
            </w:pPr>
            <w:r w:rsidRPr="00BF3CE2">
              <w:t>0.673</w:t>
            </w:r>
          </w:p>
        </w:tc>
        <w:tc>
          <w:tcPr>
            <w:tcW w:w="1218" w:type="dxa"/>
            <w:hideMark/>
          </w:tcPr>
          <w:p w14:paraId="5DC24F6D" w14:textId="3874DEDA" w:rsidR="00152D49" w:rsidRPr="00B15BA4" w:rsidRDefault="00BF3CE2" w:rsidP="00651E7B">
            <w:pPr>
              <w:rPr>
                <w:lang w:val="en-GB"/>
              </w:rPr>
            </w:pPr>
            <w:r w:rsidRPr="00BF3CE2">
              <w:t>0.804</w:t>
            </w:r>
          </w:p>
        </w:tc>
        <w:tc>
          <w:tcPr>
            <w:tcW w:w="1219" w:type="dxa"/>
            <w:hideMark/>
          </w:tcPr>
          <w:p w14:paraId="026DE01E" w14:textId="0CEB1AF2" w:rsidR="00152D49" w:rsidRPr="00B15BA4" w:rsidRDefault="00BF3CE2" w:rsidP="00651E7B">
            <w:pPr>
              <w:rPr>
                <w:lang w:val="en-GB"/>
              </w:rPr>
            </w:pPr>
            <w:r w:rsidRPr="00BF3CE2">
              <w:t>0.904</w:t>
            </w:r>
          </w:p>
        </w:tc>
      </w:tr>
      <w:tr w:rsidR="00152D49" w:rsidRPr="00B15BA4" w14:paraId="54871568" w14:textId="77777777" w:rsidTr="00152D49">
        <w:trPr>
          <w:trHeight w:val="397"/>
        </w:trPr>
        <w:tc>
          <w:tcPr>
            <w:tcW w:w="2972" w:type="dxa"/>
          </w:tcPr>
          <w:p w14:paraId="089F0614" w14:textId="11D5AD19" w:rsidR="00152D49" w:rsidRPr="00B15BA4" w:rsidRDefault="00152D49" w:rsidP="00651E7B">
            <w:r w:rsidRPr="00F24F3E">
              <w:t>R-squared values &gt; 0.99</w:t>
            </w:r>
          </w:p>
        </w:tc>
        <w:tc>
          <w:tcPr>
            <w:tcW w:w="1218" w:type="dxa"/>
            <w:hideMark/>
          </w:tcPr>
          <w:p w14:paraId="374C8881" w14:textId="73066D2F" w:rsidR="00152D49" w:rsidRPr="00B15BA4" w:rsidRDefault="00132B7D" w:rsidP="00651E7B">
            <w:pPr>
              <w:rPr>
                <w:lang w:val="en-GB"/>
              </w:rPr>
            </w:pPr>
            <w:r w:rsidRPr="00132B7D">
              <w:t>11.76%</w:t>
            </w:r>
          </w:p>
        </w:tc>
        <w:tc>
          <w:tcPr>
            <w:tcW w:w="1218" w:type="dxa"/>
            <w:hideMark/>
          </w:tcPr>
          <w:p w14:paraId="0E1D9FFF" w14:textId="7C0CA1B1" w:rsidR="00152D49" w:rsidRPr="00B15BA4" w:rsidRDefault="00132B7D" w:rsidP="00651E7B">
            <w:pPr>
              <w:rPr>
                <w:lang w:val="en-GB"/>
              </w:rPr>
            </w:pPr>
            <w:r>
              <w:t>0%</w:t>
            </w:r>
          </w:p>
        </w:tc>
        <w:tc>
          <w:tcPr>
            <w:tcW w:w="1218" w:type="dxa"/>
            <w:hideMark/>
          </w:tcPr>
          <w:p w14:paraId="218FB907" w14:textId="3046F88F" w:rsidR="00152D49" w:rsidRPr="00B15BA4" w:rsidRDefault="00132B7D" w:rsidP="00651E7B">
            <w:pPr>
              <w:rPr>
                <w:lang w:val="en-GB"/>
              </w:rPr>
            </w:pPr>
            <w:r>
              <w:t>0%</w:t>
            </w:r>
          </w:p>
        </w:tc>
        <w:tc>
          <w:tcPr>
            <w:tcW w:w="1218" w:type="dxa"/>
            <w:hideMark/>
          </w:tcPr>
          <w:p w14:paraId="21BA0EA5" w14:textId="626C94E1" w:rsidR="00152D49" w:rsidRPr="00B15BA4" w:rsidRDefault="00132B7D" w:rsidP="00651E7B">
            <w:pPr>
              <w:rPr>
                <w:lang w:val="en-GB"/>
              </w:rPr>
            </w:pPr>
            <w:r>
              <w:t>0%</w:t>
            </w:r>
          </w:p>
        </w:tc>
        <w:tc>
          <w:tcPr>
            <w:tcW w:w="1219" w:type="dxa"/>
            <w:hideMark/>
          </w:tcPr>
          <w:p w14:paraId="79D0A641" w14:textId="26DEC9B6" w:rsidR="00152D49" w:rsidRPr="00B15BA4" w:rsidRDefault="00132B7D" w:rsidP="00651E7B">
            <w:pPr>
              <w:rPr>
                <w:lang w:val="en-GB"/>
              </w:rPr>
            </w:pPr>
            <w:r w:rsidRPr="00132B7D">
              <w:t>2.35%</w:t>
            </w:r>
          </w:p>
        </w:tc>
      </w:tr>
    </w:tbl>
    <w:p w14:paraId="2D77064B" w14:textId="2E13541F" w:rsidR="00097F2E" w:rsidRPr="00C6005F" w:rsidRDefault="00D43A80" w:rsidP="00651E7B">
      <w:pPr>
        <w:pStyle w:val="Caption"/>
        <w:spacing w:line="360" w:lineRule="auto"/>
        <w:jc w:val="center"/>
        <w:rPr>
          <w:b w:val="0"/>
          <w:bCs/>
        </w:rPr>
        <w:sectPr w:rsidR="00097F2E" w:rsidRPr="00C6005F" w:rsidSect="00916C04">
          <w:footerReference w:type="default" r:id="rId138"/>
          <w:headerReference w:type="first" r:id="rId139"/>
          <w:footerReference w:type="first" r:id="rId140"/>
          <w:endnotePr>
            <w:numFmt w:val="decimal"/>
          </w:endnotePr>
          <w:type w:val="continuous"/>
          <w:pgSz w:w="11909" w:h="16834"/>
          <w:pgMar w:top="1418" w:right="1418" w:bottom="1134" w:left="1418" w:header="720" w:footer="720" w:gutter="0"/>
          <w:cols w:space="60"/>
          <w:noEndnote/>
        </w:sectPr>
      </w:pPr>
      <w:r w:rsidRPr="00C6005F">
        <w:rPr>
          <w:b w:val="0"/>
          <w:bCs/>
        </w:rPr>
        <w:lastRenderedPageBreak/>
        <w:t>.</w:t>
      </w:r>
    </w:p>
    <w:p w14:paraId="443B2DF6" w14:textId="05B18894" w:rsidR="00494E3B" w:rsidRDefault="00097F2E" w:rsidP="00651E7B">
      <w:pPr>
        <w:jc w:val="center"/>
      </w:pPr>
      <w:r w:rsidRPr="00097F2E">
        <w:rPr>
          <w:noProof/>
        </w:rPr>
        <w:drawing>
          <wp:inline distT="0" distB="0" distL="0" distR="0" wp14:anchorId="06D1389C" wp14:editId="6B7325AB">
            <wp:extent cx="2880000" cy="2290720"/>
            <wp:effectExtent l="0" t="0" r="3175" b="0"/>
            <wp:docPr id="57025443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54430" name="Picture 1" descr="A graph of a graph with different colored lines&#10;&#10;Description automatically generated with medium confidenc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880000" cy="2290720"/>
                    </a:xfrm>
                    <a:prstGeom prst="rect">
                      <a:avLst/>
                    </a:prstGeom>
                  </pic:spPr>
                </pic:pic>
              </a:graphicData>
            </a:graphic>
          </wp:inline>
        </w:drawing>
      </w:r>
    </w:p>
    <w:p w14:paraId="6FA8608C" w14:textId="6F753F62" w:rsidR="00097F2E" w:rsidRDefault="00097F2E" w:rsidP="00651E7B">
      <w:pPr>
        <w:jc w:val="center"/>
      </w:pPr>
      <w:r>
        <w:t>(a)</w:t>
      </w:r>
    </w:p>
    <w:p w14:paraId="31936339" w14:textId="58594BB0" w:rsidR="00494E3B" w:rsidRDefault="001338FD" w:rsidP="00651E7B">
      <w:pPr>
        <w:jc w:val="center"/>
      </w:pPr>
      <w:r w:rsidRPr="001338FD">
        <w:rPr>
          <w:noProof/>
        </w:rPr>
        <w:drawing>
          <wp:inline distT="0" distB="0" distL="0" distR="0" wp14:anchorId="74B98942" wp14:editId="15AB65F5">
            <wp:extent cx="2880000" cy="2258181"/>
            <wp:effectExtent l="0" t="0" r="3175" b="2540"/>
            <wp:docPr id="683215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15807" name="Picture 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880000" cy="2258181"/>
                    </a:xfrm>
                    <a:prstGeom prst="rect">
                      <a:avLst/>
                    </a:prstGeom>
                  </pic:spPr>
                </pic:pic>
              </a:graphicData>
            </a:graphic>
          </wp:inline>
        </w:drawing>
      </w:r>
    </w:p>
    <w:p w14:paraId="1F1430A5" w14:textId="64F1DB4D" w:rsidR="00097F2E" w:rsidRDefault="00097F2E" w:rsidP="00651E7B">
      <w:pPr>
        <w:jc w:val="center"/>
      </w:pPr>
      <w:r>
        <w:t>(b)</w:t>
      </w:r>
    </w:p>
    <w:p w14:paraId="4A39459C" w14:textId="77777777" w:rsidR="00097F2E" w:rsidRDefault="00097F2E" w:rsidP="00651E7B">
      <w:pPr>
        <w:sectPr w:rsidR="00097F2E" w:rsidSect="00097F2E">
          <w:footerReference w:type="default" r:id="rId143"/>
          <w:headerReference w:type="first" r:id="rId144"/>
          <w:footerReference w:type="first" r:id="rId145"/>
          <w:endnotePr>
            <w:numFmt w:val="decimal"/>
          </w:endnotePr>
          <w:type w:val="continuous"/>
          <w:pgSz w:w="11909" w:h="16834"/>
          <w:pgMar w:top="1418" w:right="1418" w:bottom="1134" w:left="1418" w:header="720" w:footer="720" w:gutter="0"/>
          <w:cols w:num="2" w:space="60"/>
          <w:noEndnote/>
        </w:sectPr>
      </w:pPr>
    </w:p>
    <w:p w14:paraId="0237B28E" w14:textId="45A378D7" w:rsidR="00494E3B" w:rsidRPr="006C5D3F" w:rsidRDefault="006C5D3F" w:rsidP="00651E7B">
      <w:pPr>
        <w:pStyle w:val="Caption"/>
        <w:spacing w:line="360" w:lineRule="auto"/>
        <w:jc w:val="center"/>
        <w:rPr>
          <w:b w:val="0"/>
          <w:bCs/>
        </w:rPr>
        <w:sectPr w:rsidR="00494E3B" w:rsidRPr="006C5D3F" w:rsidSect="00916C04">
          <w:footerReference w:type="default" r:id="rId146"/>
          <w:headerReference w:type="first" r:id="rId147"/>
          <w:footerReference w:type="first" r:id="rId148"/>
          <w:endnotePr>
            <w:numFmt w:val="decimal"/>
          </w:endnotePr>
          <w:type w:val="continuous"/>
          <w:pgSz w:w="11909" w:h="16834"/>
          <w:pgMar w:top="1418" w:right="1418" w:bottom="1134" w:left="1418" w:header="720" w:footer="720" w:gutter="0"/>
          <w:cols w:space="60"/>
          <w:noEndnote/>
        </w:sectPr>
      </w:pPr>
      <w:bookmarkStart w:id="112" w:name="_Ref184990956"/>
      <w:r w:rsidRPr="006C5D3F">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3</w:t>
      </w:r>
      <w:r w:rsidR="00454834">
        <w:rPr>
          <w:b w:val="0"/>
          <w:bCs/>
        </w:rPr>
        <w:fldChar w:fldCharType="end"/>
      </w:r>
      <w:bookmarkEnd w:id="112"/>
      <w:r w:rsidRPr="006C5D3F">
        <w:rPr>
          <w:b w:val="0"/>
          <w:bCs/>
        </w:rPr>
        <w:t xml:space="preserve">:  The prediction of proposed equation for the normalized stress in comparison with experimental data at </w:t>
      </w:r>
      <w:r>
        <w:rPr>
          <w:b w:val="0"/>
          <w:bCs/>
        </w:rPr>
        <w:t>298.15K</w:t>
      </w:r>
      <w:r w:rsidRPr="006C5D3F">
        <w:rPr>
          <w:b w:val="0"/>
          <w:bCs/>
        </w:rPr>
        <w:t xml:space="preserve"> considering different plastic strain levels.</w:t>
      </w:r>
    </w:p>
    <w:p w14:paraId="6B04E2A9" w14:textId="22888AA3" w:rsidR="00D86C4C" w:rsidRDefault="00002FA2" w:rsidP="00651E7B">
      <w:pPr>
        <w:jc w:val="center"/>
      </w:pPr>
      <w:r w:rsidRPr="00002FA2">
        <w:rPr>
          <w:noProof/>
        </w:rPr>
        <w:drawing>
          <wp:inline distT="0" distB="0" distL="0" distR="0" wp14:anchorId="6B3B63CE" wp14:editId="48F5AE4F">
            <wp:extent cx="2880000" cy="1798864"/>
            <wp:effectExtent l="0" t="0" r="3175" b="5080"/>
            <wp:docPr id="618835560"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835560" name="Picture 1" descr="A graph of different colored lines&#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2880000" cy="1798864"/>
                    </a:xfrm>
                    <a:prstGeom prst="rect">
                      <a:avLst/>
                    </a:prstGeom>
                  </pic:spPr>
                </pic:pic>
              </a:graphicData>
            </a:graphic>
          </wp:inline>
        </w:drawing>
      </w:r>
    </w:p>
    <w:p w14:paraId="19745604" w14:textId="41B77327" w:rsidR="009C4659" w:rsidRDefault="009C4659" w:rsidP="00651E7B">
      <w:pPr>
        <w:jc w:val="center"/>
      </w:pPr>
      <w:r>
        <w:t>(a)</w:t>
      </w:r>
    </w:p>
    <w:p w14:paraId="39706996" w14:textId="3E5257F8" w:rsidR="002F43A1" w:rsidRDefault="009C4659" w:rsidP="00651E7B">
      <w:pPr>
        <w:jc w:val="center"/>
      </w:pPr>
      <w:r w:rsidRPr="009C4659">
        <w:rPr>
          <w:noProof/>
        </w:rPr>
        <w:drawing>
          <wp:inline distT="0" distB="0" distL="0" distR="0" wp14:anchorId="78059244" wp14:editId="08C93E5B">
            <wp:extent cx="2880000" cy="1851429"/>
            <wp:effectExtent l="0" t="0" r="3175" b="3175"/>
            <wp:docPr id="736298100" name="Picture 1" descr="A graph of 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98100" name="Picture 1" descr="A graph of a graph of a person&#10;&#10;Description automatically generated with medium confidence"/>
                    <pic:cNvPicPr/>
                  </pic:nvPicPr>
                  <pic:blipFill>
                    <a:blip r:embed="rId150">
                      <a:extLst>
                        <a:ext uri="{28A0092B-C50C-407E-A947-70E740481C1C}">
                          <a14:useLocalDpi xmlns:a14="http://schemas.microsoft.com/office/drawing/2010/main" val="0"/>
                        </a:ext>
                      </a:extLst>
                    </a:blip>
                    <a:stretch>
                      <a:fillRect/>
                    </a:stretch>
                  </pic:blipFill>
                  <pic:spPr>
                    <a:xfrm>
                      <a:off x="0" y="0"/>
                      <a:ext cx="2880000" cy="1851429"/>
                    </a:xfrm>
                    <a:prstGeom prst="rect">
                      <a:avLst/>
                    </a:prstGeom>
                  </pic:spPr>
                </pic:pic>
              </a:graphicData>
            </a:graphic>
          </wp:inline>
        </w:drawing>
      </w:r>
    </w:p>
    <w:p w14:paraId="0B934627" w14:textId="3EEDC6B8" w:rsidR="009C4659" w:rsidRDefault="009C4659" w:rsidP="00651E7B">
      <w:pPr>
        <w:jc w:val="center"/>
      </w:pPr>
      <w:r>
        <w:t>(b)</w:t>
      </w:r>
    </w:p>
    <w:p w14:paraId="2DC9A8E2" w14:textId="77777777" w:rsidR="009C4659" w:rsidRDefault="009C4659" w:rsidP="00651E7B">
      <w:pPr>
        <w:sectPr w:rsidR="009C4659" w:rsidSect="009C4659">
          <w:footerReference w:type="default" r:id="rId151"/>
          <w:headerReference w:type="first" r:id="rId152"/>
          <w:footerReference w:type="first" r:id="rId153"/>
          <w:endnotePr>
            <w:numFmt w:val="decimal"/>
          </w:endnotePr>
          <w:type w:val="continuous"/>
          <w:pgSz w:w="11909" w:h="16834"/>
          <w:pgMar w:top="1418" w:right="1418" w:bottom="1134" w:left="1418" w:header="720" w:footer="720" w:gutter="0"/>
          <w:cols w:num="2" w:space="60"/>
          <w:noEndnote/>
        </w:sectPr>
      </w:pPr>
    </w:p>
    <w:p w14:paraId="63D13BD3" w14:textId="315C668B" w:rsidR="00494E3B" w:rsidRPr="009E61F3" w:rsidRDefault="006C5D3F" w:rsidP="009E61F3">
      <w:pPr>
        <w:pStyle w:val="Caption"/>
        <w:spacing w:line="360" w:lineRule="auto"/>
        <w:jc w:val="center"/>
        <w:rPr>
          <w:b w:val="0"/>
          <w:bCs/>
          <w:lang w:val="vi-VN"/>
        </w:rPr>
      </w:pPr>
      <w:bookmarkStart w:id="113" w:name="_Ref184990972"/>
      <w:r w:rsidRPr="006C5D3F">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4</w:t>
      </w:r>
      <w:r w:rsidR="00454834">
        <w:rPr>
          <w:b w:val="0"/>
          <w:bCs/>
        </w:rPr>
        <w:fldChar w:fldCharType="end"/>
      </w:r>
      <w:bookmarkEnd w:id="113"/>
      <w:r w:rsidRPr="006C5D3F">
        <w:rPr>
          <w:b w:val="0"/>
          <w:bCs/>
        </w:rPr>
        <w:t>: Calibrated</w:t>
      </w:r>
      <w:r w:rsidRPr="00582943">
        <w:rPr>
          <w:b w:val="0"/>
          <w:bCs/>
        </w:rPr>
        <w:t xml:space="preserve"> </w:t>
      </w:r>
      <w:r>
        <w:rPr>
          <w:b w:val="0"/>
          <w:bCs/>
        </w:rPr>
        <w:t xml:space="preserve">strain-rate </w:t>
      </w:r>
      <w:r w:rsidRPr="00582943">
        <w:rPr>
          <w:b w:val="0"/>
          <w:bCs/>
        </w:rPr>
        <w:t xml:space="preserve">parameter </w:t>
      </w: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 xml:space="preserve"> </m:t>
        </m:r>
      </m:oMath>
      <w:r w:rsidRPr="00582943">
        <w:rPr>
          <w:b w:val="0"/>
          <w:bCs/>
        </w:rPr>
        <w:t xml:space="preserve">of </w:t>
      </w:r>
      <w:r>
        <w:rPr>
          <w:b w:val="0"/>
          <w:bCs/>
        </w:rPr>
        <w:t xml:space="preserve">the student proposed </w:t>
      </w:r>
      <w:r w:rsidRPr="00582943">
        <w:rPr>
          <w:b w:val="0"/>
          <w:bCs/>
        </w:rPr>
        <w:t xml:space="preserve">function at different </w:t>
      </w:r>
      <w:r>
        <w:rPr>
          <w:b w:val="0"/>
          <w:bCs/>
        </w:rPr>
        <w:t>temperatures.</w:t>
      </w:r>
    </w:p>
    <w:p w14:paraId="00385101" w14:textId="0F90BA93" w:rsidR="006D2AB0" w:rsidRDefault="006D2AB0" w:rsidP="00F62ACC">
      <w:pPr>
        <w:pStyle w:val="Heading4"/>
        <w:numPr>
          <w:ilvl w:val="3"/>
          <w:numId w:val="30"/>
        </w:numPr>
      </w:pPr>
      <w:r>
        <w:t>Proposed equation</w:t>
      </w:r>
    </w:p>
    <w:p w14:paraId="4382365D" w14:textId="4C48AF75" w:rsidR="00C6005F" w:rsidRDefault="0035383B" w:rsidP="00651E7B">
      <w:r>
        <w:t xml:space="preserve">The proposed </w:t>
      </w:r>
      <w:r w:rsidR="00F96232">
        <w:t xml:space="preserve">function performs well acress different temperatures as seen in </w:t>
      </w:r>
      <w:r w:rsidR="00E355CD">
        <w:fldChar w:fldCharType="begin"/>
      </w:r>
      <w:r w:rsidR="00E355CD">
        <w:instrText xml:space="preserve"> REF _Ref184990358 \h </w:instrText>
      </w:r>
      <w:r w:rsidR="00651E7B">
        <w:instrText xml:space="preserve"> \* MERGEFORMAT </w:instrText>
      </w:r>
      <w:r w:rsidR="00E355CD">
        <w:fldChar w:fldCharType="separate"/>
      </w:r>
      <w:r w:rsidR="00532ED6">
        <w:t xml:space="preserve">Table </w:t>
      </w:r>
      <w:r w:rsidR="00532ED6">
        <w:rPr>
          <w:noProof/>
        </w:rPr>
        <w:t>4</w:t>
      </w:r>
      <w:r w:rsidR="00532ED6">
        <w:rPr>
          <w:noProof/>
        </w:rPr>
        <w:noBreakHyphen/>
        <w:t>5</w:t>
      </w:r>
      <w:r w:rsidR="00E355CD">
        <w:fldChar w:fldCharType="end"/>
      </w:r>
      <w:r w:rsidR="00F96232">
        <w:t xml:space="preserve">. </w:t>
      </w:r>
      <w:r w:rsidR="0084273E">
        <w:t xml:space="preserve">With the two additional terms </w:t>
      </w:r>
      <w:r w:rsidR="00AB54CC">
        <w:t xml:space="preserve">to account for curvatures, the function can capture more complex non-linear behavior in comparison to the existing ones. </w:t>
      </w:r>
      <w:r w:rsidR="00B51DD5">
        <w:t>The model output is consistent across low strain to high strain</w:t>
      </w:r>
      <w:r w:rsidR="00D57505">
        <w:t xml:space="preserve"> for different temperatures</w:t>
      </w:r>
      <w:r w:rsidR="00195CCA">
        <w:t>, as seen by the high average r_squared values</w:t>
      </w:r>
      <w:r w:rsidR="00B51DD5">
        <w:t>.</w:t>
      </w:r>
      <w:r w:rsidR="00D57505">
        <w:t xml:space="preserve"> </w:t>
      </w:r>
      <w:r w:rsidR="00195CCA">
        <w:t>At room temperature, even though the 99</w:t>
      </w:r>
      <w:r w:rsidR="00195CCA" w:rsidRPr="00195CCA">
        <w:rPr>
          <w:vertAlign w:val="superscript"/>
        </w:rPr>
        <w:t>th</w:t>
      </w:r>
      <w:r w:rsidR="00195CCA">
        <w:t xml:space="preserve"> percentile is not as high, other metrics such as the smallest value and the average </w:t>
      </w:r>
      <w:r w:rsidR="00195CCA">
        <w:lastRenderedPageBreak/>
        <w:t>value suggest that the model can capture the data well</w:t>
      </w:r>
      <w:r w:rsidR="00FA53EA">
        <w:t xml:space="preserve">. </w:t>
      </w:r>
      <w:r w:rsidR="00D57505">
        <w:t>The results</w:t>
      </w:r>
      <w:r w:rsidR="00FA53EA">
        <w:t xml:space="preserve"> for each temperature</w:t>
      </w:r>
      <w:r w:rsidR="00D57505">
        <w:t xml:space="preserve"> are illustrated in </w:t>
      </w:r>
      <w:r w:rsidR="0008226E" w:rsidRPr="0008226E">
        <w:fldChar w:fldCharType="begin"/>
      </w:r>
      <w:r w:rsidR="0008226E" w:rsidRPr="0008226E">
        <w:instrText xml:space="preserve"> REF _Ref184990483 \h  \* MERGEFORMAT </w:instrText>
      </w:r>
      <w:r w:rsidR="0008226E" w:rsidRPr="0008226E">
        <w:fldChar w:fldCharType="separate"/>
      </w:r>
      <w:r w:rsidR="00532ED6" w:rsidRPr="00532ED6">
        <w:t xml:space="preserve">Figure </w:t>
      </w:r>
      <w:r w:rsidR="00532ED6" w:rsidRPr="00532ED6">
        <w:rPr>
          <w:noProof/>
        </w:rPr>
        <w:t>4</w:t>
      </w:r>
      <w:r w:rsidR="00532ED6" w:rsidRPr="00532ED6">
        <w:rPr>
          <w:noProof/>
        </w:rPr>
        <w:noBreakHyphen/>
        <w:t>15</w:t>
      </w:r>
      <w:r w:rsidR="0008226E" w:rsidRPr="0008226E">
        <w:fldChar w:fldCharType="end"/>
      </w:r>
      <w:r w:rsidR="007F18B4" w:rsidRPr="0008226E">
        <w:t>.</w:t>
      </w:r>
      <w:r w:rsidR="007F18B4">
        <w:t xml:space="preserve"> </w:t>
      </w:r>
      <w:r w:rsidR="00B51DD5">
        <w:t xml:space="preserve"> </w:t>
      </w:r>
    </w:p>
    <w:p w14:paraId="70332EBA" w14:textId="65CABE95" w:rsidR="008C20EF" w:rsidRDefault="00D356AC" w:rsidP="00D356AC">
      <w:pPr>
        <w:pStyle w:val="Standard1"/>
        <w:spacing w:line="360" w:lineRule="auto"/>
        <w:jc w:val="left"/>
      </w:pPr>
      <w:bookmarkStart w:id="114" w:name="_Ref184990358"/>
      <w:r>
        <w:t xml:space="preserve">Table </w:t>
      </w:r>
      <w:r>
        <w:fldChar w:fldCharType="begin"/>
      </w:r>
      <w:r>
        <w:instrText xml:space="preserve"> STYLEREF 1 \s </w:instrText>
      </w:r>
      <w:r>
        <w:fldChar w:fldCharType="separate"/>
      </w:r>
      <w:r w:rsidR="00532ED6">
        <w:rPr>
          <w:noProof/>
        </w:rPr>
        <w:t>4</w:t>
      </w:r>
      <w:r>
        <w:fldChar w:fldCharType="end"/>
      </w:r>
      <w:r>
        <w:noBreakHyphen/>
      </w:r>
      <w:r>
        <w:fldChar w:fldCharType="begin"/>
      </w:r>
      <w:r>
        <w:instrText xml:space="preserve"> SEQ Table \* ARABIC \s 1 </w:instrText>
      </w:r>
      <w:r>
        <w:fldChar w:fldCharType="separate"/>
      </w:r>
      <w:r w:rsidR="00532ED6">
        <w:rPr>
          <w:noProof/>
        </w:rPr>
        <w:t>5</w:t>
      </w:r>
      <w:r>
        <w:fldChar w:fldCharType="end"/>
      </w:r>
      <w:bookmarkEnd w:id="114"/>
      <w:r>
        <w:t>: The r-squared value of prediction curves at different temperautres of the proposed function.</w:t>
      </w:r>
    </w:p>
    <w:tbl>
      <w:tblPr>
        <w:tblStyle w:val="TableGrid"/>
        <w:tblW w:w="9063" w:type="dxa"/>
        <w:tblLayout w:type="fixed"/>
        <w:tblLook w:val="04A0" w:firstRow="1" w:lastRow="0" w:firstColumn="1" w:lastColumn="0" w:noHBand="0" w:noVBand="1"/>
      </w:tblPr>
      <w:tblGrid>
        <w:gridCol w:w="2972"/>
        <w:gridCol w:w="1218"/>
        <w:gridCol w:w="1218"/>
        <w:gridCol w:w="1218"/>
        <w:gridCol w:w="1218"/>
        <w:gridCol w:w="1219"/>
      </w:tblGrid>
      <w:tr w:rsidR="00F96232" w:rsidRPr="00B15BA4" w14:paraId="2DEA9D56" w14:textId="77777777" w:rsidTr="000850D6">
        <w:trPr>
          <w:trHeight w:val="397"/>
        </w:trPr>
        <w:tc>
          <w:tcPr>
            <w:tcW w:w="2972" w:type="dxa"/>
          </w:tcPr>
          <w:p w14:paraId="20469911" w14:textId="77777777" w:rsidR="00F96232" w:rsidRPr="00B15BA4" w:rsidRDefault="00F96232" w:rsidP="00651E7B">
            <w:pPr>
              <w:rPr>
                <w:b/>
                <w:bCs/>
              </w:rPr>
            </w:pPr>
            <w:r w:rsidRPr="00F24F3E">
              <w:t>R</w:t>
            </w:r>
            <w:r>
              <w:t>-</w:t>
            </w:r>
            <w:r w:rsidRPr="00F24F3E">
              <w:t>squared</w:t>
            </w:r>
            <w:r>
              <w:t>/Temperature</w:t>
            </w:r>
          </w:p>
        </w:tc>
        <w:tc>
          <w:tcPr>
            <w:tcW w:w="1218" w:type="dxa"/>
            <w:hideMark/>
          </w:tcPr>
          <w:p w14:paraId="4F6AD746" w14:textId="77777777" w:rsidR="00F96232" w:rsidRPr="003D63E5" w:rsidRDefault="00F96232" w:rsidP="00651E7B">
            <w:pPr>
              <w:rPr>
                <w:lang w:val="en-GB"/>
              </w:rPr>
            </w:pPr>
            <w:r w:rsidRPr="003D63E5">
              <w:t>298.15K</w:t>
            </w:r>
          </w:p>
        </w:tc>
        <w:tc>
          <w:tcPr>
            <w:tcW w:w="1218" w:type="dxa"/>
            <w:hideMark/>
          </w:tcPr>
          <w:p w14:paraId="50D177D0" w14:textId="77777777" w:rsidR="00F96232" w:rsidRPr="003D63E5" w:rsidRDefault="00F96232" w:rsidP="00651E7B">
            <w:pPr>
              <w:rPr>
                <w:lang w:val="en-GB"/>
              </w:rPr>
            </w:pPr>
            <w:r w:rsidRPr="003D63E5">
              <w:t>373.15K</w:t>
            </w:r>
          </w:p>
        </w:tc>
        <w:tc>
          <w:tcPr>
            <w:tcW w:w="1218" w:type="dxa"/>
            <w:hideMark/>
          </w:tcPr>
          <w:p w14:paraId="0EEE492C" w14:textId="77777777" w:rsidR="00F96232" w:rsidRPr="003D63E5" w:rsidRDefault="00F96232" w:rsidP="00651E7B">
            <w:pPr>
              <w:rPr>
                <w:lang w:val="en-GB"/>
              </w:rPr>
            </w:pPr>
            <w:r w:rsidRPr="003D63E5">
              <w:t>473.15K</w:t>
            </w:r>
          </w:p>
        </w:tc>
        <w:tc>
          <w:tcPr>
            <w:tcW w:w="1218" w:type="dxa"/>
            <w:hideMark/>
          </w:tcPr>
          <w:p w14:paraId="6679D1F5" w14:textId="77777777" w:rsidR="00F96232" w:rsidRPr="003D63E5" w:rsidRDefault="00F96232" w:rsidP="00651E7B">
            <w:pPr>
              <w:rPr>
                <w:lang w:val="en-GB"/>
              </w:rPr>
            </w:pPr>
            <w:r w:rsidRPr="003D63E5">
              <w:t>573.15K</w:t>
            </w:r>
          </w:p>
        </w:tc>
        <w:tc>
          <w:tcPr>
            <w:tcW w:w="1219" w:type="dxa"/>
            <w:hideMark/>
          </w:tcPr>
          <w:p w14:paraId="6A788DF3" w14:textId="77777777" w:rsidR="00F96232" w:rsidRPr="003D63E5" w:rsidRDefault="00F96232" w:rsidP="00651E7B">
            <w:pPr>
              <w:rPr>
                <w:lang w:val="en-GB"/>
              </w:rPr>
            </w:pPr>
            <w:r w:rsidRPr="003D63E5">
              <w:t>673.15K</w:t>
            </w:r>
          </w:p>
        </w:tc>
      </w:tr>
      <w:tr w:rsidR="00D57505" w:rsidRPr="00B15BA4" w14:paraId="5A6391B1" w14:textId="77777777" w:rsidTr="000850D6">
        <w:trPr>
          <w:trHeight w:val="397"/>
        </w:trPr>
        <w:tc>
          <w:tcPr>
            <w:tcW w:w="2972" w:type="dxa"/>
          </w:tcPr>
          <w:p w14:paraId="1CA2C1F6" w14:textId="77777777" w:rsidR="00D57505" w:rsidRPr="00B15BA4" w:rsidRDefault="00D57505" w:rsidP="00651E7B">
            <w:r w:rsidRPr="00F24F3E">
              <w:t>Smallest value</w:t>
            </w:r>
          </w:p>
        </w:tc>
        <w:tc>
          <w:tcPr>
            <w:tcW w:w="1218" w:type="dxa"/>
            <w:hideMark/>
          </w:tcPr>
          <w:p w14:paraId="2AF7CC6A" w14:textId="26244895" w:rsidR="00D57505" w:rsidRPr="00B15BA4" w:rsidRDefault="00FB4E41" w:rsidP="00651E7B">
            <w:pPr>
              <w:rPr>
                <w:lang w:val="en-GB"/>
              </w:rPr>
            </w:pPr>
            <w:r w:rsidRPr="00FB4E41">
              <w:t>0.968</w:t>
            </w:r>
          </w:p>
        </w:tc>
        <w:tc>
          <w:tcPr>
            <w:tcW w:w="1218" w:type="dxa"/>
            <w:hideMark/>
          </w:tcPr>
          <w:p w14:paraId="7F69D45F" w14:textId="34AD098E" w:rsidR="00D57505" w:rsidRPr="00B15BA4" w:rsidRDefault="00D57505" w:rsidP="00651E7B">
            <w:pPr>
              <w:rPr>
                <w:lang w:val="en-GB"/>
              </w:rPr>
            </w:pPr>
            <w:r>
              <w:t>1</w:t>
            </w:r>
          </w:p>
        </w:tc>
        <w:tc>
          <w:tcPr>
            <w:tcW w:w="1218" w:type="dxa"/>
            <w:hideMark/>
          </w:tcPr>
          <w:p w14:paraId="1A0546DC" w14:textId="127C77CC" w:rsidR="00D57505" w:rsidRPr="00B15BA4" w:rsidRDefault="00D57505" w:rsidP="00651E7B">
            <w:pPr>
              <w:rPr>
                <w:lang w:val="en-GB"/>
              </w:rPr>
            </w:pPr>
            <w:r>
              <w:t>1</w:t>
            </w:r>
          </w:p>
        </w:tc>
        <w:tc>
          <w:tcPr>
            <w:tcW w:w="1218" w:type="dxa"/>
            <w:hideMark/>
          </w:tcPr>
          <w:p w14:paraId="577C339F" w14:textId="3DDFB197" w:rsidR="00D57505" w:rsidRPr="00B15BA4" w:rsidRDefault="00D57505" w:rsidP="00651E7B">
            <w:pPr>
              <w:rPr>
                <w:lang w:val="en-GB"/>
              </w:rPr>
            </w:pPr>
            <w:r>
              <w:t>1</w:t>
            </w:r>
          </w:p>
        </w:tc>
        <w:tc>
          <w:tcPr>
            <w:tcW w:w="1219" w:type="dxa"/>
            <w:hideMark/>
          </w:tcPr>
          <w:p w14:paraId="52D54276" w14:textId="7505F15D" w:rsidR="00D57505" w:rsidRPr="00B15BA4" w:rsidRDefault="00E0254F" w:rsidP="00651E7B">
            <w:pPr>
              <w:rPr>
                <w:lang w:val="en-GB"/>
              </w:rPr>
            </w:pPr>
            <w:r w:rsidRPr="00E0254F">
              <w:t>0.975</w:t>
            </w:r>
          </w:p>
        </w:tc>
      </w:tr>
      <w:tr w:rsidR="00D57505" w:rsidRPr="00B15BA4" w14:paraId="752ED9F2" w14:textId="77777777" w:rsidTr="000850D6">
        <w:trPr>
          <w:trHeight w:val="397"/>
        </w:trPr>
        <w:tc>
          <w:tcPr>
            <w:tcW w:w="2972" w:type="dxa"/>
          </w:tcPr>
          <w:p w14:paraId="38D91190" w14:textId="77777777" w:rsidR="00D57505" w:rsidRPr="00B15BA4" w:rsidRDefault="00D57505" w:rsidP="00651E7B">
            <w:r w:rsidRPr="00F24F3E">
              <w:t>Largest value</w:t>
            </w:r>
          </w:p>
        </w:tc>
        <w:tc>
          <w:tcPr>
            <w:tcW w:w="1218" w:type="dxa"/>
            <w:hideMark/>
          </w:tcPr>
          <w:p w14:paraId="7A83881E" w14:textId="77B60E04" w:rsidR="00D57505" w:rsidRPr="00B15BA4" w:rsidRDefault="00FB4E41" w:rsidP="00651E7B">
            <w:pPr>
              <w:rPr>
                <w:lang w:val="en-GB"/>
              </w:rPr>
            </w:pPr>
            <w:r>
              <w:t>1</w:t>
            </w:r>
          </w:p>
        </w:tc>
        <w:tc>
          <w:tcPr>
            <w:tcW w:w="1218" w:type="dxa"/>
            <w:hideMark/>
          </w:tcPr>
          <w:p w14:paraId="2309D9B1" w14:textId="59D6162C" w:rsidR="00D57505" w:rsidRPr="00B15BA4" w:rsidRDefault="00D57505" w:rsidP="00651E7B">
            <w:pPr>
              <w:rPr>
                <w:lang w:val="en-GB"/>
              </w:rPr>
            </w:pPr>
            <w:r>
              <w:t>1</w:t>
            </w:r>
          </w:p>
        </w:tc>
        <w:tc>
          <w:tcPr>
            <w:tcW w:w="1218" w:type="dxa"/>
            <w:hideMark/>
          </w:tcPr>
          <w:p w14:paraId="4BF11944" w14:textId="18D89335" w:rsidR="00D57505" w:rsidRPr="00B15BA4" w:rsidRDefault="00D57505" w:rsidP="00651E7B">
            <w:pPr>
              <w:rPr>
                <w:lang w:val="en-GB"/>
              </w:rPr>
            </w:pPr>
            <w:r>
              <w:t>1</w:t>
            </w:r>
          </w:p>
        </w:tc>
        <w:tc>
          <w:tcPr>
            <w:tcW w:w="1218" w:type="dxa"/>
            <w:hideMark/>
          </w:tcPr>
          <w:p w14:paraId="7B6327DB" w14:textId="011D2FE1" w:rsidR="00D57505" w:rsidRPr="00B15BA4" w:rsidRDefault="00D57505" w:rsidP="00651E7B">
            <w:pPr>
              <w:rPr>
                <w:lang w:val="en-GB"/>
              </w:rPr>
            </w:pPr>
            <w:r>
              <w:t>1</w:t>
            </w:r>
          </w:p>
        </w:tc>
        <w:tc>
          <w:tcPr>
            <w:tcW w:w="1219" w:type="dxa"/>
            <w:hideMark/>
          </w:tcPr>
          <w:p w14:paraId="25FCFAD1" w14:textId="3E105BD2" w:rsidR="00D57505" w:rsidRPr="00B15BA4" w:rsidRDefault="00E0254F" w:rsidP="00651E7B">
            <w:pPr>
              <w:rPr>
                <w:lang w:val="en-GB"/>
              </w:rPr>
            </w:pPr>
            <w:r>
              <w:t>1</w:t>
            </w:r>
          </w:p>
        </w:tc>
      </w:tr>
      <w:tr w:rsidR="00D57505" w:rsidRPr="00B15BA4" w14:paraId="15D59952" w14:textId="77777777" w:rsidTr="000850D6">
        <w:trPr>
          <w:trHeight w:val="397"/>
        </w:trPr>
        <w:tc>
          <w:tcPr>
            <w:tcW w:w="2972" w:type="dxa"/>
          </w:tcPr>
          <w:p w14:paraId="216C17B2" w14:textId="77777777" w:rsidR="00D57505" w:rsidRPr="00B15BA4" w:rsidRDefault="00D57505" w:rsidP="00651E7B">
            <w:r w:rsidRPr="00F24F3E">
              <w:t>Average value</w:t>
            </w:r>
          </w:p>
        </w:tc>
        <w:tc>
          <w:tcPr>
            <w:tcW w:w="1218" w:type="dxa"/>
            <w:hideMark/>
          </w:tcPr>
          <w:p w14:paraId="4AD5C807" w14:textId="0F545EEA" w:rsidR="00D57505" w:rsidRPr="00B15BA4" w:rsidRDefault="00E0254F" w:rsidP="00651E7B">
            <w:pPr>
              <w:rPr>
                <w:lang w:val="en-GB"/>
              </w:rPr>
            </w:pPr>
            <w:r w:rsidRPr="00E0254F">
              <w:rPr>
                <w:lang w:val="en-GB"/>
              </w:rPr>
              <w:t>0.993</w:t>
            </w:r>
          </w:p>
        </w:tc>
        <w:tc>
          <w:tcPr>
            <w:tcW w:w="1218" w:type="dxa"/>
            <w:hideMark/>
          </w:tcPr>
          <w:p w14:paraId="06678F82" w14:textId="599C122E" w:rsidR="00D57505" w:rsidRPr="00B15BA4" w:rsidRDefault="00D57505" w:rsidP="00651E7B">
            <w:pPr>
              <w:rPr>
                <w:lang w:val="en-GB"/>
              </w:rPr>
            </w:pPr>
            <w:r>
              <w:t>1</w:t>
            </w:r>
          </w:p>
        </w:tc>
        <w:tc>
          <w:tcPr>
            <w:tcW w:w="1218" w:type="dxa"/>
            <w:hideMark/>
          </w:tcPr>
          <w:p w14:paraId="4DF93555" w14:textId="170B65AB" w:rsidR="00D57505" w:rsidRPr="00B15BA4" w:rsidRDefault="00D57505" w:rsidP="00651E7B">
            <w:pPr>
              <w:rPr>
                <w:lang w:val="en-GB"/>
              </w:rPr>
            </w:pPr>
            <w:r>
              <w:t>1</w:t>
            </w:r>
          </w:p>
        </w:tc>
        <w:tc>
          <w:tcPr>
            <w:tcW w:w="1218" w:type="dxa"/>
            <w:hideMark/>
          </w:tcPr>
          <w:p w14:paraId="6C7FE62D" w14:textId="5B70D5A7" w:rsidR="00D57505" w:rsidRPr="00B15BA4" w:rsidRDefault="00D57505" w:rsidP="00651E7B">
            <w:pPr>
              <w:rPr>
                <w:lang w:val="en-GB"/>
              </w:rPr>
            </w:pPr>
            <w:r>
              <w:t>1</w:t>
            </w:r>
          </w:p>
        </w:tc>
        <w:tc>
          <w:tcPr>
            <w:tcW w:w="1219" w:type="dxa"/>
            <w:hideMark/>
          </w:tcPr>
          <w:p w14:paraId="01AE468F" w14:textId="2DDDBADA" w:rsidR="00D57505" w:rsidRPr="00B15BA4" w:rsidRDefault="00E0254F" w:rsidP="00651E7B">
            <w:pPr>
              <w:rPr>
                <w:lang w:val="en-GB"/>
              </w:rPr>
            </w:pPr>
            <w:r w:rsidRPr="00E0254F">
              <w:t>0.999</w:t>
            </w:r>
          </w:p>
        </w:tc>
      </w:tr>
      <w:tr w:rsidR="00D57505" w:rsidRPr="00B15BA4" w14:paraId="3DEEFA7A" w14:textId="77777777" w:rsidTr="000850D6">
        <w:trPr>
          <w:trHeight w:val="397"/>
        </w:trPr>
        <w:tc>
          <w:tcPr>
            <w:tcW w:w="2972" w:type="dxa"/>
          </w:tcPr>
          <w:p w14:paraId="3E678934" w14:textId="77777777" w:rsidR="00D57505" w:rsidRPr="00B15BA4" w:rsidRDefault="00D57505" w:rsidP="00651E7B">
            <w:r w:rsidRPr="00F24F3E">
              <w:t>R-squared values &gt; 0.99</w:t>
            </w:r>
          </w:p>
        </w:tc>
        <w:tc>
          <w:tcPr>
            <w:tcW w:w="1218" w:type="dxa"/>
            <w:hideMark/>
          </w:tcPr>
          <w:p w14:paraId="25075307" w14:textId="3F2F24AC" w:rsidR="00D57505" w:rsidRPr="00B15BA4" w:rsidRDefault="009B6AB5" w:rsidP="00651E7B">
            <w:pPr>
              <w:rPr>
                <w:lang w:val="en-GB"/>
              </w:rPr>
            </w:pPr>
            <w:r w:rsidRPr="009B6AB5">
              <w:t>85.88%</w:t>
            </w:r>
          </w:p>
        </w:tc>
        <w:tc>
          <w:tcPr>
            <w:tcW w:w="1218" w:type="dxa"/>
            <w:hideMark/>
          </w:tcPr>
          <w:p w14:paraId="250903CB" w14:textId="6C7D1E98" w:rsidR="00D57505" w:rsidRPr="00B15BA4" w:rsidRDefault="00D57505" w:rsidP="00651E7B">
            <w:pPr>
              <w:rPr>
                <w:lang w:val="en-GB"/>
              </w:rPr>
            </w:pPr>
            <w:r>
              <w:t>100%</w:t>
            </w:r>
          </w:p>
        </w:tc>
        <w:tc>
          <w:tcPr>
            <w:tcW w:w="1218" w:type="dxa"/>
            <w:hideMark/>
          </w:tcPr>
          <w:p w14:paraId="65E34AD3" w14:textId="046998D2" w:rsidR="00D57505" w:rsidRPr="00B15BA4" w:rsidRDefault="00D57505" w:rsidP="00651E7B">
            <w:pPr>
              <w:rPr>
                <w:lang w:val="en-GB"/>
              </w:rPr>
            </w:pPr>
            <w:r>
              <w:t>100%</w:t>
            </w:r>
          </w:p>
        </w:tc>
        <w:tc>
          <w:tcPr>
            <w:tcW w:w="1218" w:type="dxa"/>
            <w:hideMark/>
          </w:tcPr>
          <w:p w14:paraId="5BBA76D0" w14:textId="1CA176E4" w:rsidR="00D57505" w:rsidRPr="00B15BA4" w:rsidRDefault="00D57505" w:rsidP="00651E7B">
            <w:pPr>
              <w:rPr>
                <w:lang w:val="en-GB"/>
              </w:rPr>
            </w:pPr>
            <w:r>
              <w:t>100%</w:t>
            </w:r>
          </w:p>
        </w:tc>
        <w:tc>
          <w:tcPr>
            <w:tcW w:w="1219" w:type="dxa"/>
            <w:hideMark/>
          </w:tcPr>
          <w:p w14:paraId="1B6CF490" w14:textId="2BE1D6AE" w:rsidR="00D57505" w:rsidRPr="00B15BA4" w:rsidRDefault="009B6AB5" w:rsidP="00651E7B">
            <w:pPr>
              <w:rPr>
                <w:lang w:val="en-GB"/>
              </w:rPr>
            </w:pPr>
            <w:r w:rsidRPr="009B6AB5">
              <w:t>98.82%</w:t>
            </w:r>
          </w:p>
        </w:tc>
      </w:tr>
    </w:tbl>
    <w:p w14:paraId="651013D1" w14:textId="77777777" w:rsidR="008D3E12" w:rsidRDefault="008D3E12" w:rsidP="00651E7B"/>
    <w:p w14:paraId="47D0CD94" w14:textId="67DAEDE8" w:rsidR="005F3E8B" w:rsidRDefault="005F3E8B" w:rsidP="00651E7B">
      <w:pPr>
        <w:sectPr w:rsidR="005F3E8B" w:rsidSect="00916C04">
          <w:footerReference w:type="default" r:id="rId154"/>
          <w:headerReference w:type="first" r:id="rId155"/>
          <w:footerReference w:type="first" r:id="rId156"/>
          <w:endnotePr>
            <w:numFmt w:val="decimal"/>
          </w:endnotePr>
          <w:type w:val="continuous"/>
          <w:pgSz w:w="11909" w:h="16834"/>
          <w:pgMar w:top="1418" w:right="1418" w:bottom="1134" w:left="1418" w:header="720" w:footer="720" w:gutter="0"/>
          <w:cols w:space="60"/>
          <w:noEndnote/>
        </w:sectPr>
      </w:pPr>
    </w:p>
    <w:p w14:paraId="71843D84" w14:textId="18070307" w:rsidR="007702E9" w:rsidRDefault="00377584" w:rsidP="00651E7B">
      <w:r w:rsidRPr="00377584">
        <w:rPr>
          <w:noProof/>
        </w:rPr>
        <w:drawing>
          <wp:inline distT="0" distB="0" distL="0" distR="0" wp14:anchorId="639FD873" wp14:editId="4D11EEBF">
            <wp:extent cx="2879999" cy="2290720"/>
            <wp:effectExtent l="0" t="0" r="3175" b="0"/>
            <wp:docPr id="1522331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31724" name="Picture 1"/>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3BBC03E1" w14:textId="77777777" w:rsidR="008B630F" w:rsidRDefault="008B630F" w:rsidP="00651E7B">
      <w:r w:rsidRPr="008B630F">
        <w:rPr>
          <w:noProof/>
        </w:rPr>
        <w:drawing>
          <wp:inline distT="0" distB="0" distL="0" distR="0" wp14:anchorId="59809081" wp14:editId="6C51B576">
            <wp:extent cx="2847640" cy="2232809"/>
            <wp:effectExtent l="0" t="0" r="0" b="2540"/>
            <wp:docPr id="94909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096504" name="Picture 1"/>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847640" cy="2232809"/>
                    </a:xfrm>
                    <a:prstGeom prst="rect">
                      <a:avLst/>
                    </a:prstGeom>
                  </pic:spPr>
                </pic:pic>
              </a:graphicData>
            </a:graphic>
          </wp:inline>
        </w:drawing>
      </w:r>
      <w:r w:rsidRPr="008B630F">
        <w:t xml:space="preserve"> </w:t>
      </w:r>
    </w:p>
    <w:p w14:paraId="306B9237" w14:textId="77777777" w:rsidR="008B630F" w:rsidRDefault="008B630F" w:rsidP="00651E7B">
      <w:pPr>
        <w:sectPr w:rsidR="008B630F" w:rsidSect="008B630F">
          <w:footerReference w:type="default" r:id="rId159"/>
          <w:headerReference w:type="first" r:id="rId160"/>
          <w:footerReference w:type="first" r:id="rId161"/>
          <w:endnotePr>
            <w:numFmt w:val="decimal"/>
          </w:endnotePr>
          <w:type w:val="continuous"/>
          <w:pgSz w:w="11909" w:h="16834"/>
          <w:pgMar w:top="1418" w:right="1418" w:bottom="1134" w:left="1418" w:header="720" w:footer="720" w:gutter="0"/>
          <w:cols w:num="2" w:space="60"/>
          <w:noEndnote/>
        </w:sectPr>
      </w:pPr>
    </w:p>
    <w:p w14:paraId="4041F821" w14:textId="2B7828A5" w:rsidR="007702E9" w:rsidRDefault="007702E9" w:rsidP="00651E7B">
      <w:pPr>
        <w:jc w:val="center"/>
      </w:pPr>
      <w:r>
        <w:t>(a)</w:t>
      </w:r>
    </w:p>
    <w:p w14:paraId="02F1A302" w14:textId="77777777" w:rsidR="002A4D8D" w:rsidRDefault="002A4D8D" w:rsidP="00651E7B">
      <w:pPr>
        <w:sectPr w:rsidR="002A4D8D" w:rsidSect="00916C04">
          <w:footerReference w:type="default" r:id="rId162"/>
          <w:headerReference w:type="first" r:id="rId163"/>
          <w:footerReference w:type="first" r:id="rId164"/>
          <w:endnotePr>
            <w:numFmt w:val="decimal"/>
          </w:endnotePr>
          <w:type w:val="continuous"/>
          <w:pgSz w:w="11909" w:h="16834"/>
          <w:pgMar w:top="1418" w:right="1418" w:bottom="1134" w:left="1418" w:header="720" w:footer="720" w:gutter="0"/>
          <w:cols w:space="60"/>
          <w:noEndnote/>
        </w:sectPr>
      </w:pPr>
    </w:p>
    <w:p w14:paraId="17FC89D6" w14:textId="7EAAF52C" w:rsidR="007702E9" w:rsidRDefault="007702E9" w:rsidP="00651E7B">
      <w:r w:rsidRPr="00F4113C">
        <w:rPr>
          <w:noProof/>
        </w:rPr>
        <w:drawing>
          <wp:inline distT="0" distB="0" distL="0" distR="0" wp14:anchorId="7F8CA71F" wp14:editId="0DDCD7DB">
            <wp:extent cx="2879999" cy="2290720"/>
            <wp:effectExtent l="0" t="0" r="3175" b="0"/>
            <wp:docPr id="345404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4538" name="Picture 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71FC4026" w14:textId="7F6804F2" w:rsidR="00B2524D" w:rsidRDefault="00B2524D" w:rsidP="00651E7B">
      <w:r w:rsidRPr="00B2524D">
        <w:rPr>
          <w:noProof/>
        </w:rPr>
        <w:drawing>
          <wp:inline distT="0" distB="0" distL="0" distR="0" wp14:anchorId="5492C634" wp14:editId="6AB0709B">
            <wp:extent cx="2880000" cy="2232808"/>
            <wp:effectExtent l="0" t="0" r="3175" b="2540"/>
            <wp:docPr id="12399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5286" name="Picture 1"/>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80000" cy="2232808"/>
                    </a:xfrm>
                    <a:prstGeom prst="rect">
                      <a:avLst/>
                    </a:prstGeom>
                  </pic:spPr>
                </pic:pic>
              </a:graphicData>
            </a:graphic>
          </wp:inline>
        </w:drawing>
      </w:r>
    </w:p>
    <w:p w14:paraId="0B07333C" w14:textId="77777777" w:rsidR="002A4D8D" w:rsidRDefault="002A4D8D" w:rsidP="00651E7B">
      <w:pPr>
        <w:sectPr w:rsidR="002A4D8D" w:rsidSect="002A4D8D">
          <w:footerReference w:type="default" r:id="rId167"/>
          <w:headerReference w:type="first" r:id="rId168"/>
          <w:footerReference w:type="first" r:id="rId169"/>
          <w:endnotePr>
            <w:numFmt w:val="decimal"/>
          </w:endnotePr>
          <w:type w:val="continuous"/>
          <w:pgSz w:w="11909" w:h="16834"/>
          <w:pgMar w:top="1418" w:right="1418" w:bottom="1134" w:left="1418" w:header="720" w:footer="720" w:gutter="0"/>
          <w:cols w:num="2" w:space="60"/>
          <w:noEndnote/>
        </w:sectPr>
      </w:pPr>
    </w:p>
    <w:p w14:paraId="1F7CB26A" w14:textId="1727C6A7" w:rsidR="007702E9" w:rsidRDefault="007702E9" w:rsidP="00651E7B">
      <w:pPr>
        <w:jc w:val="center"/>
      </w:pPr>
      <w:r>
        <w:t>(b)</w:t>
      </w:r>
    </w:p>
    <w:p w14:paraId="72D31553" w14:textId="77777777" w:rsidR="002A4D8D" w:rsidRDefault="002A4D8D" w:rsidP="00651E7B">
      <w:pPr>
        <w:sectPr w:rsidR="002A4D8D" w:rsidSect="00916C04">
          <w:footerReference w:type="default" r:id="rId170"/>
          <w:headerReference w:type="first" r:id="rId171"/>
          <w:footerReference w:type="first" r:id="rId172"/>
          <w:endnotePr>
            <w:numFmt w:val="decimal"/>
          </w:endnotePr>
          <w:type w:val="continuous"/>
          <w:pgSz w:w="11909" w:h="16834"/>
          <w:pgMar w:top="1418" w:right="1418" w:bottom="1134" w:left="1418" w:header="720" w:footer="720" w:gutter="0"/>
          <w:cols w:space="60"/>
          <w:noEndnote/>
        </w:sectPr>
      </w:pPr>
    </w:p>
    <w:p w14:paraId="6922286F" w14:textId="1636FD1A" w:rsidR="007702E9" w:rsidRDefault="007702E9" w:rsidP="00651E7B">
      <w:r w:rsidRPr="00F4113C">
        <w:rPr>
          <w:noProof/>
        </w:rPr>
        <w:lastRenderedPageBreak/>
        <w:drawing>
          <wp:inline distT="0" distB="0" distL="0" distR="0" wp14:anchorId="5352A106" wp14:editId="17EC98D9">
            <wp:extent cx="2843999" cy="2262086"/>
            <wp:effectExtent l="0" t="0" r="1270" b="0"/>
            <wp:docPr id="60541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418765" name="Picture 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843999" cy="2262086"/>
                    </a:xfrm>
                    <a:prstGeom prst="rect">
                      <a:avLst/>
                    </a:prstGeom>
                  </pic:spPr>
                </pic:pic>
              </a:graphicData>
            </a:graphic>
          </wp:inline>
        </w:drawing>
      </w:r>
      <w:r w:rsidR="00582407" w:rsidRPr="006B21AA">
        <w:rPr>
          <w:noProof/>
        </w:rPr>
        <w:drawing>
          <wp:inline distT="0" distB="0" distL="0" distR="0" wp14:anchorId="5698958D" wp14:editId="626A0271">
            <wp:extent cx="2880000" cy="2258274"/>
            <wp:effectExtent l="0" t="0" r="3175" b="2540"/>
            <wp:docPr id="1245412802" name="Picture 1" descr="A graph of a graph with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12802" name="Picture 1" descr="A graph of a graph with colorful lines&#10;&#10;Description automatically generated with medium confidenc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880000" cy="2258274"/>
                    </a:xfrm>
                    <a:prstGeom prst="rect">
                      <a:avLst/>
                    </a:prstGeom>
                  </pic:spPr>
                </pic:pic>
              </a:graphicData>
            </a:graphic>
          </wp:inline>
        </w:drawing>
      </w:r>
    </w:p>
    <w:p w14:paraId="26E5FC9A" w14:textId="77777777" w:rsidR="002A4D8D" w:rsidRDefault="002A4D8D" w:rsidP="00651E7B">
      <w:pPr>
        <w:sectPr w:rsidR="002A4D8D" w:rsidSect="00582407">
          <w:footerReference w:type="default" r:id="rId175"/>
          <w:headerReference w:type="first" r:id="rId176"/>
          <w:footerReference w:type="first" r:id="rId177"/>
          <w:endnotePr>
            <w:numFmt w:val="decimal"/>
          </w:endnotePr>
          <w:type w:val="continuous"/>
          <w:pgSz w:w="11909" w:h="16834"/>
          <w:pgMar w:top="1418" w:right="1418" w:bottom="1134" w:left="1418" w:header="720" w:footer="720" w:gutter="0"/>
          <w:cols w:space="720"/>
          <w:noEndnote/>
        </w:sectPr>
      </w:pPr>
    </w:p>
    <w:p w14:paraId="0FE53B8D" w14:textId="01625EDA" w:rsidR="007702E9" w:rsidRDefault="007702E9" w:rsidP="00651E7B">
      <w:pPr>
        <w:jc w:val="center"/>
      </w:pPr>
      <w:r>
        <w:t>(c)</w:t>
      </w:r>
    </w:p>
    <w:p w14:paraId="152C0516" w14:textId="77777777" w:rsidR="00DD7502" w:rsidRDefault="00DD7502" w:rsidP="00651E7B">
      <w:pPr>
        <w:sectPr w:rsidR="00DD7502" w:rsidSect="00916C04">
          <w:footerReference w:type="default" r:id="rId178"/>
          <w:headerReference w:type="first" r:id="rId179"/>
          <w:footerReference w:type="first" r:id="rId180"/>
          <w:endnotePr>
            <w:numFmt w:val="decimal"/>
          </w:endnotePr>
          <w:type w:val="continuous"/>
          <w:pgSz w:w="11909" w:h="16834"/>
          <w:pgMar w:top="1418" w:right="1418" w:bottom="1134" w:left="1418" w:header="720" w:footer="720" w:gutter="0"/>
          <w:cols w:space="60"/>
          <w:noEndnote/>
        </w:sectPr>
      </w:pPr>
    </w:p>
    <w:p w14:paraId="2E08BCFA" w14:textId="582AA04A" w:rsidR="00F96232" w:rsidRDefault="007702E9" w:rsidP="00651E7B">
      <w:r w:rsidRPr="007702E9">
        <w:rPr>
          <w:noProof/>
        </w:rPr>
        <w:drawing>
          <wp:inline distT="0" distB="0" distL="0" distR="0" wp14:anchorId="7680753B" wp14:editId="0D6B24A8">
            <wp:extent cx="2879999" cy="2290720"/>
            <wp:effectExtent l="0" t="0" r="3175" b="0"/>
            <wp:docPr id="2003193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193048" name="Picture 1"/>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5BE0A503" w14:textId="638C08B5" w:rsidR="00281AAF" w:rsidRDefault="00281AAF" w:rsidP="00651E7B">
      <w:r w:rsidRPr="00281AAF">
        <w:rPr>
          <w:noProof/>
        </w:rPr>
        <w:drawing>
          <wp:inline distT="0" distB="0" distL="0" distR="0" wp14:anchorId="0E36E857" wp14:editId="6DCDDB83">
            <wp:extent cx="2879998" cy="2232808"/>
            <wp:effectExtent l="0" t="0" r="3175" b="2540"/>
            <wp:docPr id="146908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82213" name="Picture 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879998" cy="2232808"/>
                    </a:xfrm>
                    <a:prstGeom prst="rect">
                      <a:avLst/>
                    </a:prstGeom>
                  </pic:spPr>
                </pic:pic>
              </a:graphicData>
            </a:graphic>
          </wp:inline>
        </w:drawing>
      </w:r>
    </w:p>
    <w:p w14:paraId="54CBD749" w14:textId="77777777" w:rsidR="00DD7502" w:rsidRDefault="00DD7502" w:rsidP="00651E7B">
      <w:pPr>
        <w:sectPr w:rsidR="00DD7502" w:rsidSect="00DD7502">
          <w:footerReference w:type="default" r:id="rId183"/>
          <w:headerReference w:type="first" r:id="rId184"/>
          <w:footerReference w:type="first" r:id="rId185"/>
          <w:endnotePr>
            <w:numFmt w:val="decimal"/>
          </w:endnotePr>
          <w:type w:val="continuous"/>
          <w:pgSz w:w="11909" w:h="16834"/>
          <w:pgMar w:top="1418" w:right="1418" w:bottom="1134" w:left="1418" w:header="720" w:footer="720" w:gutter="0"/>
          <w:cols w:num="2" w:space="60"/>
          <w:noEndnote/>
        </w:sectPr>
      </w:pPr>
    </w:p>
    <w:p w14:paraId="7BACE62C" w14:textId="5692A14B" w:rsidR="00C524F4" w:rsidRDefault="00C524F4" w:rsidP="00651E7B">
      <w:pPr>
        <w:jc w:val="center"/>
      </w:pPr>
      <w:r>
        <w:t>(d)</w:t>
      </w:r>
    </w:p>
    <w:p w14:paraId="718DD859" w14:textId="77777777" w:rsidR="002A4D8D" w:rsidRDefault="002A4D8D" w:rsidP="00651E7B">
      <w:pPr>
        <w:sectPr w:rsidR="002A4D8D" w:rsidSect="00916C04">
          <w:footerReference w:type="default" r:id="rId186"/>
          <w:headerReference w:type="first" r:id="rId187"/>
          <w:footerReference w:type="first" r:id="rId188"/>
          <w:endnotePr>
            <w:numFmt w:val="decimal"/>
          </w:endnotePr>
          <w:type w:val="continuous"/>
          <w:pgSz w:w="11909" w:h="16834"/>
          <w:pgMar w:top="1418" w:right="1418" w:bottom="1134" w:left="1418" w:header="720" w:footer="720" w:gutter="0"/>
          <w:cols w:space="60"/>
          <w:noEndnote/>
        </w:sectPr>
      </w:pPr>
    </w:p>
    <w:p w14:paraId="1652E544" w14:textId="622C1024" w:rsidR="00DD7502" w:rsidRDefault="007702E9" w:rsidP="00651E7B">
      <w:r w:rsidRPr="007702E9">
        <w:rPr>
          <w:noProof/>
        </w:rPr>
        <w:drawing>
          <wp:inline distT="0" distB="0" distL="0" distR="0" wp14:anchorId="0C229D43" wp14:editId="254CBE8A">
            <wp:extent cx="2879999" cy="2290720"/>
            <wp:effectExtent l="0" t="0" r="3175" b="0"/>
            <wp:docPr id="526907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07167" name="Picture 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r w:rsidR="00DD7502" w:rsidRPr="00405C67">
        <w:rPr>
          <w:noProof/>
        </w:rPr>
        <w:drawing>
          <wp:inline distT="0" distB="0" distL="0" distR="0" wp14:anchorId="4E4C9169" wp14:editId="765D2127">
            <wp:extent cx="2861310" cy="2243527"/>
            <wp:effectExtent l="0" t="0" r="0" b="4445"/>
            <wp:docPr id="268057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057128" name="Picture 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861310" cy="2243527"/>
                    </a:xfrm>
                    <a:prstGeom prst="rect">
                      <a:avLst/>
                    </a:prstGeom>
                  </pic:spPr>
                </pic:pic>
              </a:graphicData>
            </a:graphic>
          </wp:inline>
        </w:drawing>
      </w:r>
    </w:p>
    <w:p w14:paraId="24C4084D" w14:textId="0F951C2B" w:rsidR="00DD7502" w:rsidRDefault="00DD7502" w:rsidP="00651E7B">
      <w:pPr>
        <w:jc w:val="center"/>
      </w:pPr>
      <w:r>
        <w:t>(e)</w:t>
      </w:r>
    </w:p>
    <w:p w14:paraId="22816069" w14:textId="37772F8A" w:rsidR="00DD7502" w:rsidRPr="0008226E" w:rsidRDefault="0008226E" w:rsidP="00651E7B">
      <w:pPr>
        <w:pStyle w:val="Caption"/>
        <w:spacing w:after="0" w:line="360" w:lineRule="auto"/>
        <w:jc w:val="center"/>
        <w:rPr>
          <w:b w:val="0"/>
          <w:bCs/>
        </w:rPr>
        <w:sectPr w:rsidR="00DD7502" w:rsidRPr="0008226E" w:rsidSect="00DD7502">
          <w:footerReference w:type="default" r:id="rId191"/>
          <w:headerReference w:type="first" r:id="rId192"/>
          <w:footerReference w:type="first" r:id="rId193"/>
          <w:endnotePr>
            <w:numFmt w:val="decimal"/>
          </w:endnotePr>
          <w:type w:val="continuous"/>
          <w:pgSz w:w="11909" w:h="16834"/>
          <w:pgMar w:top="1418" w:right="1418" w:bottom="1134" w:left="1418" w:header="720" w:footer="720" w:gutter="0"/>
          <w:cols w:space="60"/>
          <w:noEndnote/>
        </w:sectPr>
      </w:pPr>
      <w:bookmarkStart w:id="115" w:name="_Ref184990483"/>
      <w:r w:rsidRPr="0008226E">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5</w:t>
      </w:r>
      <w:r w:rsidR="00454834">
        <w:rPr>
          <w:b w:val="0"/>
          <w:bCs/>
        </w:rPr>
        <w:fldChar w:fldCharType="end"/>
      </w:r>
      <w:bookmarkEnd w:id="115"/>
      <w:r>
        <w:t xml:space="preserve">:  </w:t>
      </w:r>
      <w:r w:rsidRPr="00032936">
        <w:rPr>
          <w:b w:val="0"/>
          <w:bCs/>
        </w:rPr>
        <w:t>The prediction of</w:t>
      </w:r>
      <w:r>
        <w:rPr>
          <w:b w:val="0"/>
          <w:bCs/>
        </w:rPr>
        <w:t xml:space="preserve"> proposed equation for</w:t>
      </w:r>
      <w:r w:rsidRPr="00032936">
        <w:rPr>
          <w:b w:val="0"/>
          <w:bCs/>
        </w:rPr>
        <w:t xml:space="preserve"> the normalized stress in comparison with experimental data at </w:t>
      </w:r>
      <w:r>
        <w:rPr>
          <w:b w:val="0"/>
          <w:bCs/>
        </w:rPr>
        <w:t>different temperatures</w:t>
      </w:r>
      <w:r w:rsidRPr="00032936">
        <w:rPr>
          <w:b w:val="0"/>
          <w:bCs/>
        </w:rPr>
        <w:t xml:space="preserve"> considering different plastic strain levels</w:t>
      </w:r>
      <w:r>
        <w:rPr>
          <w:b w:val="0"/>
          <w:bCs/>
        </w:rPr>
        <w:t>.</w:t>
      </w:r>
    </w:p>
    <w:p w14:paraId="6D38D78D" w14:textId="5B252919" w:rsidR="006D2AB0" w:rsidRDefault="006D2AB0" w:rsidP="00F62ACC">
      <w:pPr>
        <w:pStyle w:val="Heading4"/>
        <w:numPr>
          <w:ilvl w:val="3"/>
          <w:numId w:val="30"/>
        </w:numPr>
      </w:pPr>
      <w:r>
        <w:lastRenderedPageBreak/>
        <w:t xml:space="preserve">Strain-rate </w:t>
      </w:r>
      <w:r w:rsidR="00D4116D">
        <w:t>parameter calibration</w:t>
      </w:r>
    </w:p>
    <w:p w14:paraId="25467F9F" w14:textId="5FD0C471" w:rsidR="004673AC" w:rsidRPr="004673AC" w:rsidRDefault="004673AC" w:rsidP="00651E7B">
      <w:r>
        <w:t xml:space="preserve">With the given </w:t>
      </w:r>
      <w:r w:rsidR="008B0CDD">
        <w:t>equations</w:t>
      </w:r>
      <w:r w:rsidR="00244833">
        <w:rPr>
          <w:lang w:val="vi-VN"/>
        </w:rPr>
        <w:t xml:space="preserve"> </w:t>
      </w:r>
      <w:r w:rsidR="00244833">
        <w:rPr>
          <w:lang w:val="vi-VN"/>
        </w:rPr>
        <w:fldChar w:fldCharType="begin"/>
      </w:r>
      <w:r w:rsidR="00244833">
        <w:rPr>
          <w:lang w:val="vi-VN"/>
        </w:rPr>
        <w:instrText xml:space="preserve"> REF _Ref184893207 \h </w:instrText>
      </w:r>
      <w:r w:rsidR="00244833">
        <w:rPr>
          <w:lang w:val="vi-VN"/>
        </w:rPr>
      </w:r>
      <w:r w:rsidR="00244833">
        <w:rPr>
          <w:lang w:val="vi-VN"/>
        </w:rPr>
        <w:fldChar w:fldCharType="separate"/>
      </w:r>
      <w:r w:rsidR="00532ED6">
        <w:rPr>
          <w:lang w:val="vi-VN"/>
        </w:rPr>
        <w:t>(</w:t>
      </w:r>
      <w:r w:rsidR="00532ED6">
        <w:rPr>
          <w:noProof/>
          <w:lang w:val="vi-VN"/>
        </w:rPr>
        <w:t>3</w:t>
      </w:r>
      <w:r w:rsidR="00532ED6">
        <w:rPr>
          <w:lang w:val="vi-VN"/>
        </w:rPr>
        <w:noBreakHyphen/>
      </w:r>
      <w:r w:rsidR="00532ED6">
        <w:rPr>
          <w:noProof/>
          <w:lang w:val="vi-VN"/>
        </w:rPr>
        <w:t>8</w:t>
      </w:r>
      <w:r w:rsidR="00532ED6">
        <w:rPr>
          <w:lang w:val="vi-VN"/>
        </w:rPr>
        <w:t>)</w:t>
      </w:r>
      <w:r w:rsidR="00244833">
        <w:rPr>
          <w:lang w:val="vi-VN"/>
        </w:rPr>
        <w:fldChar w:fldCharType="end"/>
      </w:r>
      <w:r w:rsidR="00B978BC">
        <w:t>, the f</w:t>
      </w:r>
      <w:r w:rsidR="00537118">
        <w:t>unction indicates a good fit for</w:t>
      </w:r>
      <w:r w:rsidR="00B978BC">
        <w:t xml:space="preserve"> </w:t>
      </w:r>
      <w:r w:rsidR="00446D77">
        <w:t xml:space="preserve">different temperatures. </w:t>
      </w:r>
      <w:r w:rsidR="0078393B">
        <w:t xml:space="preserve">The parameters for each function can be found in </w:t>
      </w:r>
      <w:r w:rsidR="002B5168">
        <w:t xml:space="preserve">the </w:t>
      </w:r>
      <w:r w:rsidR="002B5168">
        <w:fldChar w:fldCharType="begin"/>
      </w:r>
      <w:r w:rsidR="002B5168">
        <w:instrText xml:space="preserve"> REF _Ref185019322 \h </w:instrText>
      </w:r>
      <w:r w:rsidR="00651E7B">
        <w:instrText xml:space="preserve"> \* MERGEFORMAT </w:instrText>
      </w:r>
      <w:r w:rsidR="002B5168">
        <w:fldChar w:fldCharType="separate"/>
      </w:r>
      <w:r w:rsidR="00532ED6">
        <w:t>Appendix</w:t>
      </w:r>
      <w:r w:rsidR="002B5168">
        <w:fldChar w:fldCharType="end"/>
      </w:r>
      <w:r w:rsidR="0078393B">
        <w:t xml:space="preserve">. </w:t>
      </w:r>
      <w:r w:rsidR="00F268DC">
        <w:t xml:space="preserve">The </w:t>
      </w:r>
      <w:r w:rsidR="0078393B">
        <w:t>r</w:t>
      </w:r>
      <w:r w:rsidR="00F268DC">
        <w:t xml:space="preserve">-squared values are summarized in </w:t>
      </w:r>
      <w:r w:rsidR="007A4325" w:rsidRPr="007A4325">
        <w:fldChar w:fldCharType="begin"/>
      </w:r>
      <w:r w:rsidR="007A4325" w:rsidRPr="007A4325">
        <w:instrText xml:space="preserve"> REF _Ref184899605 \h  \* MERGEFORMAT </w:instrText>
      </w:r>
      <w:r w:rsidR="007A4325" w:rsidRPr="007A4325">
        <w:fldChar w:fldCharType="separate"/>
      </w:r>
      <w:r w:rsidR="00532ED6" w:rsidRPr="007A4325">
        <w:t xml:space="preserve">Table </w:t>
      </w:r>
      <w:r w:rsidR="00532ED6" w:rsidRPr="00532ED6">
        <w:rPr>
          <w:noProof/>
        </w:rPr>
        <w:t>4</w:t>
      </w:r>
      <w:r w:rsidR="00532ED6">
        <w:rPr>
          <w:noProof/>
        </w:rPr>
        <w:noBreakHyphen/>
      </w:r>
      <w:r w:rsidR="00532ED6" w:rsidRPr="00532ED6">
        <w:rPr>
          <w:noProof/>
        </w:rPr>
        <w:t>6</w:t>
      </w:r>
      <w:r w:rsidR="007A4325" w:rsidRPr="007A4325">
        <w:fldChar w:fldCharType="end"/>
      </w:r>
      <w:r w:rsidR="00F268DC">
        <w:t xml:space="preserve">. </w:t>
      </w:r>
      <w:r w:rsidR="00B15BA4">
        <w:t xml:space="preserve">The best fitting quality are </w:t>
      </w:r>
      <w:r w:rsidR="00954DF0">
        <w:t xml:space="preserve">for C1 at 573.15K, </w:t>
      </w:r>
      <w:r w:rsidR="00215054">
        <w:t>C3 at 573.15K</w:t>
      </w:r>
      <w:r w:rsidR="00672075">
        <w:t xml:space="preserve"> and C4 at 298.15K, 373.15K, 473.15K</w:t>
      </w:r>
      <w:r w:rsidR="0078393B">
        <w:t>, 673.15K where the r-squared</w:t>
      </w:r>
      <w:r w:rsidR="00215054">
        <w:t xml:space="preserve"> </w:t>
      </w:r>
      <w:r w:rsidR="0078393B">
        <w:t xml:space="preserve">is perfect or almost perfect. </w:t>
      </w:r>
      <w:r w:rsidR="0042164C" w:rsidRPr="0042164C">
        <w:rPr>
          <w:highlight w:val="yellow"/>
        </w:rPr>
        <w:fldChar w:fldCharType="begin"/>
      </w:r>
      <w:r w:rsidR="0042164C" w:rsidRPr="0042164C">
        <w:instrText xml:space="preserve"> REF _Ref184991122 \h </w:instrText>
      </w:r>
      <w:r w:rsidR="0042164C" w:rsidRPr="0042164C">
        <w:rPr>
          <w:highlight w:val="yellow"/>
        </w:rPr>
        <w:instrText xml:space="preserve"> \* MERGEFORMAT </w:instrText>
      </w:r>
      <w:r w:rsidR="0042164C" w:rsidRPr="0042164C">
        <w:rPr>
          <w:highlight w:val="yellow"/>
        </w:rPr>
      </w:r>
      <w:r w:rsidR="0042164C" w:rsidRPr="0042164C">
        <w:rPr>
          <w:highlight w:val="yellow"/>
        </w:rPr>
        <w:fldChar w:fldCharType="separate"/>
      </w:r>
      <w:r w:rsidR="00532ED6" w:rsidRPr="00532ED6">
        <w:t xml:space="preserve">Figure </w:t>
      </w:r>
      <w:r w:rsidR="00532ED6" w:rsidRPr="00532ED6">
        <w:rPr>
          <w:noProof/>
        </w:rPr>
        <w:t>4</w:t>
      </w:r>
      <w:r w:rsidR="00532ED6" w:rsidRPr="00532ED6">
        <w:rPr>
          <w:noProof/>
        </w:rPr>
        <w:noBreakHyphen/>
        <w:t>16</w:t>
      </w:r>
      <w:r w:rsidR="0042164C" w:rsidRPr="0042164C">
        <w:rPr>
          <w:highlight w:val="yellow"/>
        </w:rPr>
        <w:fldChar w:fldCharType="end"/>
      </w:r>
      <w:r w:rsidR="0042164C" w:rsidRPr="0042164C">
        <w:t xml:space="preserve"> </w:t>
      </w:r>
      <w:r w:rsidR="00003E39">
        <w:t xml:space="preserve">shows the results for </w:t>
      </w:r>
      <w:r w:rsidR="00C50455">
        <w:t>473</w:t>
      </w:r>
      <w:r w:rsidR="00003E39">
        <w:t>.15K parameter calibration fitting.</w:t>
      </w:r>
    </w:p>
    <w:p w14:paraId="4AEDC4FF" w14:textId="756DB5C9" w:rsidR="007A4325" w:rsidRPr="00AA41C3" w:rsidRDefault="00AA41C3" w:rsidP="00AA41C3">
      <w:pPr>
        <w:pStyle w:val="Caption"/>
        <w:spacing w:line="360" w:lineRule="auto"/>
        <w:rPr>
          <w:b w:val="0"/>
          <w:bCs/>
        </w:rPr>
      </w:pPr>
      <w:bookmarkStart w:id="116" w:name="_Ref184899605"/>
      <w:r w:rsidRPr="007A4325">
        <w:rPr>
          <w:b w:val="0"/>
        </w:rPr>
        <w:t xml:space="preserve">Table </w:t>
      </w:r>
      <w:r>
        <w:rPr>
          <w:b w:val="0"/>
        </w:rPr>
        <w:fldChar w:fldCharType="begin"/>
      </w:r>
      <w:r>
        <w:rPr>
          <w:b w:val="0"/>
        </w:rPr>
        <w:instrText xml:space="preserve"> STYLEREF 1 \s </w:instrText>
      </w:r>
      <w:r>
        <w:rPr>
          <w:b w:val="0"/>
        </w:rPr>
        <w:fldChar w:fldCharType="separate"/>
      </w:r>
      <w:r w:rsidR="00532ED6">
        <w:rPr>
          <w:b w:val="0"/>
          <w:noProof/>
        </w:rPr>
        <w:t>4</w:t>
      </w:r>
      <w:r>
        <w:rPr>
          <w:b w:val="0"/>
        </w:rPr>
        <w:fldChar w:fldCharType="end"/>
      </w:r>
      <w:r>
        <w:rPr>
          <w:b w:val="0"/>
        </w:rPr>
        <w:noBreakHyphen/>
      </w:r>
      <w:r>
        <w:rPr>
          <w:b w:val="0"/>
        </w:rPr>
        <w:fldChar w:fldCharType="begin"/>
      </w:r>
      <w:r>
        <w:rPr>
          <w:b w:val="0"/>
        </w:rPr>
        <w:instrText xml:space="preserve"> SEQ Table \* ARABIC \s 1 </w:instrText>
      </w:r>
      <w:r>
        <w:rPr>
          <w:b w:val="0"/>
        </w:rPr>
        <w:fldChar w:fldCharType="separate"/>
      </w:r>
      <w:r w:rsidR="00532ED6">
        <w:rPr>
          <w:b w:val="0"/>
          <w:noProof/>
        </w:rPr>
        <w:t>6</w:t>
      </w:r>
      <w:r>
        <w:rPr>
          <w:b w:val="0"/>
        </w:rPr>
        <w:fldChar w:fldCharType="end"/>
      </w:r>
      <w:bookmarkEnd w:id="116"/>
      <w:r w:rsidRPr="007A4325">
        <w:rPr>
          <w:b w:val="0"/>
        </w:rPr>
        <w:t xml:space="preserve">: R_squared value for </w:t>
      </w:r>
      <w:r w:rsidRPr="007A4325">
        <w:rPr>
          <w:b w:val="0"/>
          <w:bCs/>
        </w:rPr>
        <w:t xml:space="preserve">strain-rate </w:t>
      </w:r>
      <w:r w:rsidRPr="007A4325">
        <w:rPr>
          <w:b w:val="0"/>
        </w:rPr>
        <w:t xml:space="preserve">parameters </w:t>
      </w:r>
      <w:r w:rsidRPr="007A4325">
        <w:rPr>
          <w:b w:val="0"/>
          <w:bCs/>
        </w:rPr>
        <w:t>calibration</w:t>
      </w:r>
      <w:r>
        <w:rPr>
          <w:b w:val="0"/>
          <w:bCs/>
        </w:rPr>
        <w:t>.</w:t>
      </w:r>
    </w:p>
    <w:tbl>
      <w:tblPr>
        <w:tblStyle w:val="TableGrid"/>
        <w:tblW w:w="0" w:type="auto"/>
        <w:tblLayout w:type="fixed"/>
        <w:tblLook w:val="04A0" w:firstRow="1" w:lastRow="0" w:firstColumn="1" w:lastColumn="0" w:noHBand="0" w:noVBand="1"/>
      </w:tblPr>
      <w:tblGrid>
        <w:gridCol w:w="1510"/>
        <w:gridCol w:w="1510"/>
        <w:gridCol w:w="1510"/>
        <w:gridCol w:w="1511"/>
        <w:gridCol w:w="1511"/>
        <w:gridCol w:w="1511"/>
      </w:tblGrid>
      <w:tr w:rsidR="00B15BA4" w:rsidRPr="00B15BA4" w14:paraId="50EADBE6" w14:textId="77777777" w:rsidTr="007A4325">
        <w:trPr>
          <w:trHeight w:val="397"/>
        </w:trPr>
        <w:tc>
          <w:tcPr>
            <w:tcW w:w="1510" w:type="dxa"/>
            <w:hideMark/>
          </w:tcPr>
          <w:p w14:paraId="7038CF0F" w14:textId="77777777" w:rsidR="00B15BA4" w:rsidRPr="00B15BA4" w:rsidRDefault="00B15BA4" w:rsidP="00651E7B">
            <w:pPr>
              <w:rPr>
                <w:lang w:val="en-GB"/>
              </w:rPr>
            </w:pPr>
            <w:r w:rsidRPr="00B15BA4">
              <w:rPr>
                <w:b/>
                <w:bCs/>
              </w:rPr>
              <w:t>R-squared</w:t>
            </w:r>
          </w:p>
        </w:tc>
        <w:tc>
          <w:tcPr>
            <w:tcW w:w="1510" w:type="dxa"/>
            <w:hideMark/>
          </w:tcPr>
          <w:p w14:paraId="4E6C537B" w14:textId="77777777" w:rsidR="00B15BA4" w:rsidRPr="00B15BA4" w:rsidRDefault="00B15BA4" w:rsidP="00651E7B">
            <w:pPr>
              <w:rPr>
                <w:lang w:val="en-GB"/>
              </w:rPr>
            </w:pPr>
            <w:r w:rsidRPr="00B15BA4">
              <w:rPr>
                <w:b/>
                <w:bCs/>
              </w:rPr>
              <w:t>298.15K</w:t>
            </w:r>
          </w:p>
        </w:tc>
        <w:tc>
          <w:tcPr>
            <w:tcW w:w="1510" w:type="dxa"/>
            <w:hideMark/>
          </w:tcPr>
          <w:p w14:paraId="2CCB7837" w14:textId="77777777" w:rsidR="00B15BA4" w:rsidRPr="00B15BA4" w:rsidRDefault="00B15BA4" w:rsidP="00651E7B">
            <w:pPr>
              <w:rPr>
                <w:lang w:val="en-GB"/>
              </w:rPr>
            </w:pPr>
            <w:r w:rsidRPr="00B15BA4">
              <w:rPr>
                <w:b/>
                <w:bCs/>
              </w:rPr>
              <w:t>373.15K</w:t>
            </w:r>
          </w:p>
        </w:tc>
        <w:tc>
          <w:tcPr>
            <w:tcW w:w="1511" w:type="dxa"/>
            <w:hideMark/>
          </w:tcPr>
          <w:p w14:paraId="14CFAA5A" w14:textId="77777777" w:rsidR="00B15BA4" w:rsidRPr="00B15BA4" w:rsidRDefault="00B15BA4" w:rsidP="00651E7B">
            <w:pPr>
              <w:rPr>
                <w:lang w:val="en-GB"/>
              </w:rPr>
            </w:pPr>
            <w:r w:rsidRPr="00B15BA4">
              <w:rPr>
                <w:b/>
                <w:bCs/>
              </w:rPr>
              <w:t>473.15K</w:t>
            </w:r>
          </w:p>
        </w:tc>
        <w:tc>
          <w:tcPr>
            <w:tcW w:w="1511" w:type="dxa"/>
            <w:hideMark/>
          </w:tcPr>
          <w:p w14:paraId="7DC70666" w14:textId="77777777" w:rsidR="00B15BA4" w:rsidRPr="00B15BA4" w:rsidRDefault="00B15BA4" w:rsidP="00651E7B">
            <w:pPr>
              <w:rPr>
                <w:lang w:val="en-GB"/>
              </w:rPr>
            </w:pPr>
            <w:r w:rsidRPr="00B15BA4">
              <w:rPr>
                <w:b/>
                <w:bCs/>
              </w:rPr>
              <w:t>573.15K</w:t>
            </w:r>
          </w:p>
        </w:tc>
        <w:tc>
          <w:tcPr>
            <w:tcW w:w="1511" w:type="dxa"/>
            <w:hideMark/>
          </w:tcPr>
          <w:p w14:paraId="574D70BD" w14:textId="77777777" w:rsidR="00B15BA4" w:rsidRPr="00B15BA4" w:rsidRDefault="00B15BA4" w:rsidP="00651E7B">
            <w:pPr>
              <w:rPr>
                <w:lang w:val="en-GB"/>
              </w:rPr>
            </w:pPr>
            <w:r w:rsidRPr="00B15BA4">
              <w:rPr>
                <w:b/>
                <w:bCs/>
              </w:rPr>
              <w:t>673.15K</w:t>
            </w:r>
          </w:p>
        </w:tc>
      </w:tr>
      <w:tr w:rsidR="00B15BA4" w:rsidRPr="00B15BA4" w14:paraId="5EC25C85" w14:textId="77777777" w:rsidTr="007A4325">
        <w:trPr>
          <w:trHeight w:val="397"/>
        </w:trPr>
        <w:tc>
          <w:tcPr>
            <w:tcW w:w="1510" w:type="dxa"/>
            <w:hideMark/>
          </w:tcPr>
          <w:p w14:paraId="5D02ED34" w14:textId="77777777" w:rsidR="00B15BA4" w:rsidRPr="00B15BA4" w:rsidRDefault="00B15BA4" w:rsidP="00651E7B">
            <w:pPr>
              <w:rPr>
                <w:lang w:val="en-GB"/>
              </w:rPr>
            </w:pPr>
            <w:r w:rsidRPr="00B15BA4">
              <w:t>C1</w:t>
            </w:r>
          </w:p>
        </w:tc>
        <w:tc>
          <w:tcPr>
            <w:tcW w:w="1510" w:type="dxa"/>
            <w:hideMark/>
          </w:tcPr>
          <w:p w14:paraId="5452DE3F" w14:textId="77777777" w:rsidR="00B15BA4" w:rsidRPr="00B15BA4" w:rsidRDefault="00B15BA4" w:rsidP="00651E7B">
            <w:pPr>
              <w:rPr>
                <w:lang w:val="en-GB"/>
              </w:rPr>
            </w:pPr>
            <w:r w:rsidRPr="00B15BA4">
              <w:t>0.991</w:t>
            </w:r>
          </w:p>
        </w:tc>
        <w:tc>
          <w:tcPr>
            <w:tcW w:w="1510" w:type="dxa"/>
            <w:hideMark/>
          </w:tcPr>
          <w:p w14:paraId="0A25087B" w14:textId="77777777" w:rsidR="00B15BA4" w:rsidRPr="00B15BA4" w:rsidRDefault="00B15BA4" w:rsidP="00651E7B">
            <w:pPr>
              <w:rPr>
                <w:lang w:val="en-GB"/>
              </w:rPr>
            </w:pPr>
            <w:r w:rsidRPr="00B15BA4">
              <w:t>0.984</w:t>
            </w:r>
          </w:p>
        </w:tc>
        <w:tc>
          <w:tcPr>
            <w:tcW w:w="1511" w:type="dxa"/>
            <w:hideMark/>
          </w:tcPr>
          <w:p w14:paraId="49C3183F" w14:textId="77777777" w:rsidR="00B15BA4" w:rsidRPr="00B15BA4" w:rsidRDefault="00B15BA4" w:rsidP="00651E7B">
            <w:pPr>
              <w:rPr>
                <w:lang w:val="en-GB"/>
              </w:rPr>
            </w:pPr>
            <w:r w:rsidRPr="00B15BA4">
              <w:t>0.891</w:t>
            </w:r>
          </w:p>
        </w:tc>
        <w:tc>
          <w:tcPr>
            <w:tcW w:w="1511" w:type="dxa"/>
            <w:hideMark/>
          </w:tcPr>
          <w:p w14:paraId="5C860040" w14:textId="77777777" w:rsidR="00B15BA4" w:rsidRPr="00B15BA4" w:rsidRDefault="00B15BA4" w:rsidP="00651E7B">
            <w:pPr>
              <w:rPr>
                <w:lang w:val="en-GB"/>
              </w:rPr>
            </w:pPr>
            <w:r w:rsidRPr="00B15BA4">
              <w:t>1.000</w:t>
            </w:r>
          </w:p>
        </w:tc>
        <w:tc>
          <w:tcPr>
            <w:tcW w:w="1511" w:type="dxa"/>
            <w:hideMark/>
          </w:tcPr>
          <w:p w14:paraId="1BC48F83" w14:textId="77777777" w:rsidR="00B15BA4" w:rsidRPr="00B15BA4" w:rsidRDefault="00B15BA4" w:rsidP="00651E7B">
            <w:pPr>
              <w:rPr>
                <w:lang w:val="en-GB"/>
              </w:rPr>
            </w:pPr>
            <w:r w:rsidRPr="00B15BA4">
              <w:t>0.998</w:t>
            </w:r>
          </w:p>
        </w:tc>
      </w:tr>
      <w:tr w:rsidR="00B15BA4" w:rsidRPr="00B15BA4" w14:paraId="6154BDCE" w14:textId="77777777" w:rsidTr="007A4325">
        <w:trPr>
          <w:trHeight w:val="397"/>
        </w:trPr>
        <w:tc>
          <w:tcPr>
            <w:tcW w:w="1510" w:type="dxa"/>
            <w:hideMark/>
          </w:tcPr>
          <w:p w14:paraId="6164428A" w14:textId="77777777" w:rsidR="00B15BA4" w:rsidRPr="00B15BA4" w:rsidRDefault="00B15BA4" w:rsidP="00651E7B">
            <w:pPr>
              <w:rPr>
                <w:lang w:val="en-GB"/>
              </w:rPr>
            </w:pPr>
            <w:r w:rsidRPr="00B15BA4">
              <w:t>C2</w:t>
            </w:r>
          </w:p>
        </w:tc>
        <w:tc>
          <w:tcPr>
            <w:tcW w:w="1510" w:type="dxa"/>
            <w:hideMark/>
          </w:tcPr>
          <w:p w14:paraId="5E599B5F" w14:textId="77777777" w:rsidR="00B15BA4" w:rsidRPr="00B15BA4" w:rsidRDefault="00B15BA4" w:rsidP="00651E7B">
            <w:pPr>
              <w:rPr>
                <w:lang w:val="en-GB"/>
              </w:rPr>
            </w:pPr>
            <w:r w:rsidRPr="00B15BA4">
              <w:t>0.994</w:t>
            </w:r>
          </w:p>
        </w:tc>
        <w:tc>
          <w:tcPr>
            <w:tcW w:w="1510" w:type="dxa"/>
            <w:hideMark/>
          </w:tcPr>
          <w:p w14:paraId="2EAA734A" w14:textId="77777777" w:rsidR="00B15BA4" w:rsidRPr="00B15BA4" w:rsidRDefault="00B15BA4" w:rsidP="00651E7B">
            <w:pPr>
              <w:rPr>
                <w:lang w:val="en-GB"/>
              </w:rPr>
            </w:pPr>
            <w:r w:rsidRPr="00B15BA4">
              <w:t>0.992</w:t>
            </w:r>
          </w:p>
        </w:tc>
        <w:tc>
          <w:tcPr>
            <w:tcW w:w="1511" w:type="dxa"/>
            <w:hideMark/>
          </w:tcPr>
          <w:p w14:paraId="5C15A750" w14:textId="77777777" w:rsidR="00B15BA4" w:rsidRPr="00B15BA4" w:rsidRDefault="00B15BA4" w:rsidP="00651E7B">
            <w:pPr>
              <w:rPr>
                <w:lang w:val="en-GB"/>
              </w:rPr>
            </w:pPr>
            <w:r w:rsidRPr="00B15BA4">
              <w:t>0.963</w:t>
            </w:r>
          </w:p>
        </w:tc>
        <w:tc>
          <w:tcPr>
            <w:tcW w:w="1511" w:type="dxa"/>
            <w:hideMark/>
          </w:tcPr>
          <w:p w14:paraId="45C08234" w14:textId="77777777" w:rsidR="00B15BA4" w:rsidRPr="00B15BA4" w:rsidRDefault="00B15BA4" w:rsidP="00651E7B">
            <w:pPr>
              <w:rPr>
                <w:lang w:val="en-GB"/>
              </w:rPr>
            </w:pPr>
            <w:r w:rsidRPr="00B15BA4">
              <w:t>0.993</w:t>
            </w:r>
          </w:p>
        </w:tc>
        <w:tc>
          <w:tcPr>
            <w:tcW w:w="1511" w:type="dxa"/>
            <w:hideMark/>
          </w:tcPr>
          <w:p w14:paraId="054FCC14" w14:textId="77777777" w:rsidR="00B15BA4" w:rsidRPr="00B15BA4" w:rsidRDefault="00B15BA4" w:rsidP="00651E7B">
            <w:pPr>
              <w:rPr>
                <w:lang w:val="en-GB"/>
              </w:rPr>
            </w:pPr>
            <w:r w:rsidRPr="00B15BA4">
              <w:t>0.859</w:t>
            </w:r>
          </w:p>
        </w:tc>
      </w:tr>
      <w:tr w:rsidR="00B15BA4" w:rsidRPr="00B15BA4" w14:paraId="0ADB1C60" w14:textId="77777777" w:rsidTr="007A4325">
        <w:trPr>
          <w:trHeight w:val="397"/>
        </w:trPr>
        <w:tc>
          <w:tcPr>
            <w:tcW w:w="1510" w:type="dxa"/>
            <w:hideMark/>
          </w:tcPr>
          <w:p w14:paraId="0B027DED" w14:textId="77777777" w:rsidR="00B15BA4" w:rsidRPr="00B15BA4" w:rsidRDefault="00B15BA4" w:rsidP="00651E7B">
            <w:pPr>
              <w:rPr>
                <w:lang w:val="en-GB"/>
              </w:rPr>
            </w:pPr>
            <w:r w:rsidRPr="00B15BA4">
              <w:t>C3</w:t>
            </w:r>
          </w:p>
        </w:tc>
        <w:tc>
          <w:tcPr>
            <w:tcW w:w="1510" w:type="dxa"/>
            <w:hideMark/>
          </w:tcPr>
          <w:p w14:paraId="79A5AAC3" w14:textId="77777777" w:rsidR="00B15BA4" w:rsidRPr="00B15BA4" w:rsidRDefault="00B15BA4" w:rsidP="00651E7B">
            <w:pPr>
              <w:rPr>
                <w:lang w:val="en-GB"/>
              </w:rPr>
            </w:pPr>
            <w:r w:rsidRPr="00B15BA4">
              <w:t>0.969</w:t>
            </w:r>
          </w:p>
        </w:tc>
        <w:tc>
          <w:tcPr>
            <w:tcW w:w="1510" w:type="dxa"/>
            <w:hideMark/>
          </w:tcPr>
          <w:p w14:paraId="6394E77C" w14:textId="77777777" w:rsidR="00B15BA4" w:rsidRPr="00B15BA4" w:rsidRDefault="00B15BA4" w:rsidP="00651E7B">
            <w:pPr>
              <w:rPr>
                <w:lang w:val="en-GB"/>
              </w:rPr>
            </w:pPr>
            <w:r w:rsidRPr="00B15BA4">
              <w:t>0.969</w:t>
            </w:r>
          </w:p>
        </w:tc>
        <w:tc>
          <w:tcPr>
            <w:tcW w:w="1511" w:type="dxa"/>
            <w:hideMark/>
          </w:tcPr>
          <w:p w14:paraId="6281686C" w14:textId="77777777" w:rsidR="00B15BA4" w:rsidRPr="00B15BA4" w:rsidRDefault="00B15BA4" w:rsidP="00651E7B">
            <w:pPr>
              <w:rPr>
                <w:lang w:val="en-GB"/>
              </w:rPr>
            </w:pPr>
            <w:r w:rsidRPr="00B15BA4">
              <w:t>0.963</w:t>
            </w:r>
          </w:p>
        </w:tc>
        <w:tc>
          <w:tcPr>
            <w:tcW w:w="1511" w:type="dxa"/>
            <w:hideMark/>
          </w:tcPr>
          <w:p w14:paraId="198FD20D" w14:textId="77777777" w:rsidR="00B15BA4" w:rsidRPr="00B15BA4" w:rsidRDefault="00B15BA4" w:rsidP="00651E7B">
            <w:pPr>
              <w:rPr>
                <w:lang w:val="en-GB"/>
              </w:rPr>
            </w:pPr>
            <w:r w:rsidRPr="00B15BA4">
              <w:t>0.996</w:t>
            </w:r>
          </w:p>
        </w:tc>
        <w:tc>
          <w:tcPr>
            <w:tcW w:w="1511" w:type="dxa"/>
            <w:hideMark/>
          </w:tcPr>
          <w:p w14:paraId="3D79F5E5" w14:textId="77777777" w:rsidR="00B15BA4" w:rsidRPr="00B15BA4" w:rsidRDefault="00B15BA4" w:rsidP="00651E7B">
            <w:pPr>
              <w:rPr>
                <w:lang w:val="en-GB"/>
              </w:rPr>
            </w:pPr>
            <w:r w:rsidRPr="00B15BA4">
              <w:t>0.799</w:t>
            </w:r>
          </w:p>
        </w:tc>
      </w:tr>
      <w:tr w:rsidR="00B15BA4" w:rsidRPr="00B15BA4" w14:paraId="64B51522" w14:textId="77777777" w:rsidTr="007A4325">
        <w:trPr>
          <w:trHeight w:val="397"/>
        </w:trPr>
        <w:tc>
          <w:tcPr>
            <w:tcW w:w="1510" w:type="dxa"/>
            <w:hideMark/>
          </w:tcPr>
          <w:p w14:paraId="12DC3B9C" w14:textId="77777777" w:rsidR="00B15BA4" w:rsidRPr="00B15BA4" w:rsidRDefault="00B15BA4" w:rsidP="00651E7B">
            <w:pPr>
              <w:rPr>
                <w:lang w:val="en-GB"/>
              </w:rPr>
            </w:pPr>
            <w:r w:rsidRPr="00B15BA4">
              <w:t>C4</w:t>
            </w:r>
          </w:p>
        </w:tc>
        <w:tc>
          <w:tcPr>
            <w:tcW w:w="1510" w:type="dxa"/>
            <w:hideMark/>
          </w:tcPr>
          <w:p w14:paraId="25E79402" w14:textId="77777777" w:rsidR="00B15BA4" w:rsidRPr="00B15BA4" w:rsidRDefault="00B15BA4" w:rsidP="00651E7B">
            <w:pPr>
              <w:rPr>
                <w:lang w:val="en-GB"/>
              </w:rPr>
            </w:pPr>
            <w:r w:rsidRPr="00B15BA4">
              <w:t>0.998</w:t>
            </w:r>
          </w:p>
        </w:tc>
        <w:tc>
          <w:tcPr>
            <w:tcW w:w="1510" w:type="dxa"/>
            <w:hideMark/>
          </w:tcPr>
          <w:p w14:paraId="4025DD61" w14:textId="77777777" w:rsidR="00B15BA4" w:rsidRPr="00B15BA4" w:rsidRDefault="00B15BA4" w:rsidP="00651E7B">
            <w:pPr>
              <w:rPr>
                <w:lang w:val="en-GB"/>
              </w:rPr>
            </w:pPr>
            <w:r w:rsidRPr="00B15BA4">
              <w:t>0.996</w:t>
            </w:r>
          </w:p>
        </w:tc>
        <w:tc>
          <w:tcPr>
            <w:tcW w:w="1511" w:type="dxa"/>
            <w:hideMark/>
          </w:tcPr>
          <w:p w14:paraId="07AAA51D" w14:textId="77777777" w:rsidR="00B15BA4" w:rsidRPr="00B15BA4" w:rsidRDefault="00B15BA4" w:rsidP="00651E7B">
            <w:pPr>
              <w:rPr>
                <w:lang w:val="en-GB"/>
              </w:rPr>
            </w:pPr>
            <w:r w:rsidRPr="00B15BA4">
              <w:t>1.000</w:t>
            </w:r>
          </w:p>
        </w:tc>
        <w:tc>
          <w:tcPr>
            <w:tcW w:w="1511" w:type="dxa"/>
            <w:hideMark/>
          </w:tcPr>
          <w:p w14:paraId="388CF8F7" w14:textId="77777777" w:rsidR="00B15BA4" w:rsidRPr="00B15BA4" w:rsidRDefault="00B15BA4" w:rsidP="00651E7B">
            <w:pPr>
              <w:rPr>
                <w:lang w:val="en-GB"/>
              </w:rPr>
            </w:pPr>
            <w:r w:rsidRPr="00B15BA4">
              <w:t>0.994</w:t>
            </w:r>
          </w:p>
        </w:tc>
        <w:tc>
          <w:tcPr>
            <w:tcW w:w="1511" w:type="dxa"/>
            <w:hideMark/>
          </w:tcPr>
          <w:p w14:paraId="1337F4C0" w14:textId="77777777" w:rsidR="00B15BA4" w:rsidRPr="00B15BA4" w:rsidRDefault="00B15BA4" w:rsidP="00651E7B">
            <w:pPr>
              <w:rPr>
                <w:lang w:val="en-GB"/>
              </w:rPr>
            </w:pPr>
            <w:r w:rsidRPr="00B15BA4">
              <w:t>0.995</w:t>
            </w:r>
          </w:p>
        </w:tc>
      </w:tr>
    </w:tbl>
    <w:p w14:paraId="2350847B" w14:textId="77777777" w:rsidR="00003E39" w:rsidRDefault="00003E39" w:rsidP="00651E7B">
      <w:pPr>
        <w:pStyle w:val="Standard1"/>
        <w:spacing w:line="360" w:lineRule="auto"/>
      </w:pPr>
    </w:p>
    <w:p w14:paraId="12B6E6A7" w14:textId="77777777" w:rsidR="004E0B64" w:rsidRDefault="004E0B64" w:rsidP="00651E7B">
      <w:pPr>
        <w:pStyle w:val="Standard1"/>
        <w:spacing w:line="360" w:lineRule="auto"/>
        <w:jc w:val="left"/>
        <w:sectPr w:rsidR="004E0B64" w:rsidSect="00916C04">
          <w:footerReference w:type="default" r:id="rId194"/>
          <w:headerReference w:type="first" r:id="rId195"/>
          <w:footerReference w:type="first" r:id="rId196"/>
          <w:endnotePr>
            <w:numFmt w:val="decimal"/>
          </w:endnotePr>
          <w:type w:val="continuous"/>
          <w:pgSz w:w="11909" w:h="16834"/>
          <w:pgMar w:top="1418" w:right="1418" w:bottom="1134" w:left="1418" w:header="720" w:footer="720" w:gutter="0"/>
          <w:cols w:space="60"/>
          <w:noEndnote/>
        </w:sectPr>
      </w:pPr>
    </w:p>
    <w:p w14:paraId="4080C1DF" w14:textId="237F614B" w:rsidR="00003E39" w:rsidRDefault="00DF14FF" w:rsidP="00651E7B">
      <w:pPr>
        <w:pStyle w:val="Standard1"/>
        <w:spacing w:line="360" w:lineRule="auto"/>
      </w:pPr>
      <w:r w:rsidRPr="00DF14FF">
        <w:rPr>
          <w:noProof/>
        </w:rPr>
        <w:drawing>
          <wp:inline distT="0" distB="0" distL="0" distR="0" wp14:anchorId="68C45043" wp14:editId="7459719F">
            <wp:extent cx="2880000" cy="1809231"/>
            <wp:effectExtent l="0" t="0" r="3175" b="0"/>
            <wp:docPr id="1251643997" name="Picture 1" descr="A graph of a person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43997" name="Picture 1" descr="A graph of a person with a blue line&#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2880000" cy="1809231"/>
                    </a:xfrm>
                    <a:prstGeom prst="rect">
                      <a:avLst/>
                    </a:prstGeom>
                  </pic:spPr>
                </pic:pic>
              </a:graphicData>
            </a:graphic>
          </wp:inline>
        </w:drawing>
      </w:r>
    </w:p>
    <w:p w14:paraId="69873925" w14:textId="342BD635" w:rsidR="004E0B64" w:rsidRDefault="004E0B64" w:rsidP="00651E7B">
      <w:pPr>
        <w:pStyle w:val="Standard1"/>
        <w:spacing w:line="360" w:lineRule="auto"/>
      </w:pPr>
      <w:r>
        <w:t>(a)</w:t>
      </w:r>
    </w:p>
    <w:p w14:paraId="71E0D875" w14:textId="5584416E" w:rsidR="00DF14FF" w:rsidRDefault="00DF14FF" w:rsidP="00651E7B">
      <w:pPr>
        <w:pStyle w:val="Standard1"/>
        <w:spacing w:line="360" w:lineRule="auto"/>
      </w:pPr>
      <w:r w:rsidRPr="00DF14FF">
        <w:rPr>
          <w:noProof/>
        </w:rPr>
        <w:drawing>
          <wp:inline distT="0" distB="0" distL="0" distR="0" wp14:anchorId="4DCEEF81" wp14:editId="2BF80A48">
            <wp:extent cx="2880000" cy="1815048"/>
            <wp:effectExtent l="0" t="0" r="3175" b="1270"/>
            <wp:docPr id="75417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75326" name=""/>
                    <pic:cNvPicPr/>
                  </pic:nvPicPr>
                  <pic:blipFill>
                    <a:blip r:embed="rId198">
                      <a:extLst>
                        <a:ext uri="{28A0092B-C50C-407E-A947-70E740481C1C}">
                          <a14:useLocalDpi xmlns:a14="http://schemas.microsoft.com/office/drawing/2010/main" val="0"/>
                        </a:ext>
                      </a:extLst>
                    </a:blip>
                    <a:stretch>
                      <a:fillRect/>
                    </a:stretch>
                  </pic:blipFill>
                  <pic:spPr>
                    <a:xfrm>
                      <a:off x="0" y="0"/>
                      <a:ext cx="2880000" cy="1815048"/>
                    </a:xfrm>
                    <a:prstGeom prst="rect">
                      <a:avLst/>
                    </a:prstGeom>
                  </pic:spPr>
                </pic:pic>
              </a:graphicData>
            </a:graphic>
          </wp:inline>
        </w:drawing>
      </w:r>
    </w:p>
    <w:p w14:paraId="22F16CC8" w14:textId="2A997E67" w:rsidR="004E0B64" w:rsidRDefault="004E0B64" w:rsidP="00651E7B">
      <w:pPr>
        <w:pStyle w:val="Standard1"/>
        <w:spacing w:line="360" w:lineRule="auto"/>
      </w:pPr>
      <w:r>
        <w:t>(b)</w:t>
      </w:r>
    </w:p>
    <w:p w14:paraId="0DBB5ACE" w14:textId="77777777" w:rsidR="004E0B64" w:rsidRDefault="004E0B64" w:rsidP="00651E7B">
      <w:pPr>
        <w:pStyle w:val="Standard1"/>
        <w:spacing w:line="360" w:lineRule="auto"/>
        <w:sectPr w:rsidR="004E0B64" w:rsidSect="004E0B64">
          <w:footerReference w:type="default" r:id="rId199"/>
          <w:headerReference w:type="first" r:id="rId200"/>
          <w:footerReference w:type="first" r:id="rId201"/>
          <w:endnotePr>
            <w:numFmt w:val="decimal"/>
          </w:endnotePr>
          <w:type w:val="continuous"/>
          <w:pgSz w:w="11909" w:h="16834"/>
          <w:pgMar w:top="1418" w:right="1418" w:bottom="1134" w:left="1418" w:header="720" w:footer="720" w:gutter="0"/>
          <w:cols w:num="2" w:space="60"/>
          <w:noEndnote/>
        </w:sectPr>
      </w:pPr>
    </w:p>
    <w:p w14:paraId="0303C8E9" w14:textId="626CDA68" w:rsidR="00DF14FF" w:rsidRDefault="00DF14FF" w:rsidP="00651E7B">
      <w:pPr>
        <w:pStyle w:val="Standard1"/>
        <w:spacing w:line="360" w:lineRule="auto"/>
      </w:pPr>
      <w:r w:rsidRPr="00DF14FF">
        <w:rPr>
          <w:noProof/>
        </w:rPr>
        <w:drawing>
          <wp:inline distT="0" distB="0" distL="0" distR="0" wp14:anchorId="0503C3B7" wp14:editId="1CF9CA19">
            <wp:extent cx="2880000" cy="1809231"/>
            <wp:effectExtent l="0" t="0" r="3175" b="0"/>
            <wp:docPr id="355763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63653" name=""/>
                    <pic:cNvPicPr/>
                  </pic:nvPicPr>
                  <pic:blipFill>
                    <a:blip r:embed="rId202">
                      <a:extLst>
                        <a:ext uri="{28A0092B-C50C-407E-A947-70E740481C1C}">
                          <a14:useLocalDpi xmlns:a14="http://schemas.microsoft.com/office/drawing/2010/main" val="0"/>
                        </a:ext>
                      </a:extLst>
                    </a:blip>
                    <a:stretch>
                      <a:fillRect/>
                    </a:stretch>
                  </pic:blipFill>
                  <pic:spPr>
                    <a:xfrm>
                      <a:off x="0" y="0"/>
                      <a:ext cx="2880000" cy="1809231"/>
                    </a:xfrm>
                    <a:prstGeom prst="rect">
                      <a:avLst/>
                    </a:prstGeom>
                  </pic:spPr>
                </pic:pic>
              </a:graphicData>
            </a:graphic>
          </wp:inline>
        </w:drawing>
      </w:r>
    </w:p>
    <w:p w14:paraId="104EF4EF" w14:textId="3D7171E1" w:rsidR="004E0B64" w:rsidRDefault="004E0B64" w:rsidP="00651E7B">
      <w:pPr>
        <w:pStyle w:val="Standard1"/>
        <w:spacing w:line="360" w:lineRule="auto"/>
      </w:pPr>
      <w:r>
        <w:t>(c)</w:t>
      </w:r>
    </w:p>
    <w:p w14:paraId="76BD70AD" w14:textId="36EB9F45" w:rsidR="004E0B64" w:rsidRDefault="004E0B64" w:rsidP="00651E7B">
      <w:pPr>
        <w:pStyle w:val="Standard1"/>
        <w:spacing w:line="360" w:lineRule="auto"/>
      </w:pPr>
      <w:r w:rsidRPr="004E0B64">
        <w:rPr>
          <w:noProof/>
        </w:rPr>
        <w:drawing>
          <wp:inline distT="0" distB="0" distL="0" distR="0" wp14:anchorId="0849FD93" wp14:editId="5E62E34D">
            <wp:extent cx="2880000" cy="1780694"/>
            <wp:effectExtent l="0" t="0" r="3175" b="0"/>
            <wp:docPr id="1175151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1649" name=""/>
                    <pic:cNvPicPr/>
                  </pic:nvPicPr>
                  <pic:blipFill>
                    <a:blip r:embed="rId203">
                      <a:extLst>
                        <a:ext uri="{28A0092B-C50C-407E-A947-70E740481C1C}">
                          <a14:useLocalDpi xmlns:a14="http://schemas.microsoft.com/office/drawing/2010/main" val="0"/>
                        </a:ext>
                      </a:extLst>
                    </a:blip>
                    <a:stretch>
                      <a:fillRect/>
                    </a:stretch>
                  </pic:blipFill>
                  <pic:spPr>
                    <a:xfrm>
                      <a:off x="0" y="0"/>
                      <a:ext cx="2880000" cy="1780694"/>
                    </a:xfrm>
                    <a:prstGeom prst="rect">
                      <a:avLst/>
                    </a:prstGeom>
                  </pic:spPr>
                </pic:pic>
              </a:graphicData>
            </a:graphic>
          </wp:inline>
        </w:drawing>
      </w:r>
    </w:p>
    <w:p w14:paraId="0428D9B9" w14:textId="526C5774" w:rsidR="004E0B64" w:rsidRDefault="004E0B64" w:rsidP="00651E7B">
      <w:pPr>
        <w:pStyle w:val="Standard1"/>
        <w:spacing w:line="360" w:lineRule="auto"/>
      </w:pPr>
      <w:r>
        <w:t>(d)</w:t>
      </w:r>
    </w:p>
    <w:p w14:paraId="468780C5" w14:textId="77777777" w:rsidR="004E0B64" w:rsidRDefault="004E0B64" w:rsidP="00651E7B">
      <w:pPr>
        <w:pStyle w:val="Standard1"/>
        <w:spacing w:line="360" w:lineRule="auto"/>
        <w:jc w:val="left"/>
        <w:sectPr w:rsidR="004E0B64" w:rsidSect="004E0B64">
          <w:footerReference w:type="default" r:id="rId204"/>
          <w:headerReference w:type="first" r:id="rId205"/>
          <w:footerReference w:type="first" r:id="rId206"/>
          <w:endnotePr>
            <w:numFmt w:val="decimal"/>
          </w:endnotePr>
          <w:type w:val="continuous"/>
          <w:pgSz w:w="11909" w:h="16834"/>
          <w:pgMar w:top="1418" w:right="1418" w:bottom="1134" w:left="1418" w:header="720" w:footer="720" w:gutter="0"/>
          <w:cols w:num="2" w:space="60"/>
          <w:noEndnote/>
        </w:sectPr>
      </w:pPr>
    </w:p>
    <w:p w14:paraId="492BEA84" w14:textId="3069E322" w:rsidR="004E0B64" w:rsidRPr="00651E7B" w:rsidRDefault="0042164C" w:rsidP="00651E7B">
      <w:pPr>
        <w:pStyle w:val="Caption"/>
        <w:spacing w:after="0" w:line="360" w:lineRule="auto"/>
        <w:jc w:val="center"/>
        <w:rPr>
          <w:b w:val="0"/>
          <w:bCs/>
        </w:rPr>
      </w:pPr>
      <w:bookmarkStart w:id="117" w:name="_Ref184991122"/>
      <w:r w:rsidRPr="0042164C">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6</w:t>
      </w:r>
      <w:r w:rsidR="00454834">
        <w:rPr>
          <w:b w:val="0"/>
          <w:bCs/>
        </w:rPr>
        <w:fldChar w:fldCharType="end"/>
      </w:r>
      <w:bookmarkEnd w:id="117"/>
      <w:r w:rsidRPr="0042164C">
        <w:rPr>
          <w:b w:val="0"/>
          <w:bCs/>
        </w:rPr>
        <w:t xml:space="preserve">: The prediction of </w:t>
      </w:r>
      <w:r>
        <w:rPr>
          <w:b w:val="0"/>
          <w:bCs/>
        </w:rPr>
        <w:t xml:space="preserve">strain-rate </w:t>
      </w:r>
      <w:r w:rsidRPr="0042164C">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4</m:t>
            </m:r>
          </m:sub>
        </m:sSub>
        <m:r>
          <m:rPr>
            <m:sty m:val="bi"/>
          </m:rPr>
          <w:rPr>
            <w:rFonts w:ascii="Cambria Math" w:hAnsi="Cambria Math"/>
          </w:rPr>
          <m:t xml:space="preserve"> </m:t>
        </m:r>
      </m:oMath>
      <w:r w:rsidRPr="00651E7B">
        <w:rPr>
          <w:b w:val="0"/>
          <w:bCs/>
        </w:rPr>
        <w:t>compared with calibrated values at 473.15K in the proposed equation</w:t>
      </w:r>
      <w:r w:rsidR="00C6005F" w:rsidRPr="00651E7B">
        <w:rPr>
          <w:b w:val="0"/>
          <w:bCs/>
        </w:rPr>
        <w:t>.</w:t>
      </w:r>
    </w:p>
    <w:p w14:paraId="782CEDE1" w14:textId="3BD305DD" w:rsidR="00D4116D" w:rsidRDefault="00D4116D" w:rsidP="00F62ACC">
      <w:pPr>
        <w:pStyle w:val="Heading4"/>
        <w:numPr>
          <w:ilvl w:val="3"/>
          <w:numId w:val="30"/>
        </w:numPr>
      </w:pPr>
      <w:r>
        <w:lastRenderedPageBreak/>
        <w:t>Fitting validation</w:t>
      </w:r>
    </w:p>
    <w:p w14:paraId="0180C723" w14:textId="68DDA464" w:rsidR="00D4116D" w:rsidRDefault="00EB7017" w:rsidP="00651E7B">
      <w:r>
        <w:t>The final strain-rate dependency model consists of the main function</w:t>
      </w:r>
      <w:r w:rsidR="00310BE1">
        <w:t xml:space="preserve"> </w:t>
      </w:r>
      <w:r w:rsidR="00BB446B">
        <w:fldChar w:fldCharType="begin"/>
      </w:r>
      <w:r w:rsidR="00BB446B">
        <w:instrText xml:space="preserve"> REF _Ref184893207 \h </w:instrText>
      </w:r>
      <w:r w:rsidR="00651E7B">
        <w:instrText xml:space="preserve"> \* MERGEFORMAT </w:instrText>
      </w:r>
      <w:r w:rsidR="00BB446B">
        <w:fldChar w:fldCharType="separate"/>
      </w:r>
      <w:r w:rsidR="00532ED6">
        <w:rPr>
          <w:lang w:val="vi-VN"/>
        </w:rPr>
        <w:t>(</w:t>
      </w:r>
      <w:r w:rsidR="00532ED6">
        <w:rPr>
          <w:noProof/>
          <w:lang w:val="vi-VN"/>
        </w:rPr>
        <w:t>3</w:t>
      </w:r>
      <w:r w:rsidR="00532ED6">
        <w:rPr>
          <w:noProof/>
          <w:lang w:val="vi-VN"/>
        </w:rPr>
        <w:noBreakHyphen/>
        <w:t>8</w:t>
      </w:r>
      <w:r w:rsidR="00532ED6">
        <w:rPr>
          <w:lang w:val="vi-VN"/>
        </w:rPr>
        <w:t>)</w:t>
      </w:r>
      <w:r w:rsidR="00BB446B">
        <w:fldChar w:fldCharType="end"/>
      </w:r>
      <w:r>
        <w:t xml:space="preserve"> and the parameter </w:t>
      </w:r>
      <w:r w:rsidRPr="0040420E">
        <w:t>functions</w:t>
      </w:r>
      <w:r w:rsidR="00BB446B" w:rsidRPr="0040420E">
        <w:t xml:space="preserve"> </w:t>
      </w:r>
      <w:r w:rsidR="0040420E" w:rsidRPr="0040420E">
        <w:fldChar w:fldCharType="begin"/>
      </w:r>
      <w:r w:rsidR="0040420E" w:rsidRPr="0040420E">
        <w:instrText xml:space="preserve"> REF _Ref185026216 \h  \* MERGEFORMAT </w:instrText>
      </w:r>
      <w:r w:rsidR="0040420E" w:rsidRPr="0040420E">
        <w:fldChar w:fldCharType="separate"/>
      </w:r>
      <w:r w:rsidR="00532ED6" w:rsidRPr="00532ED6">
        <w:t>(</w:t>
      </w:r>
      <w:r w:rsidR="00532ED6" w:rsidRPr="00532ED6">
        <w:rPr>
          <w:noProof/>
        </w:rPr>
        <w:t>3</w:t>
      </w:r>
      <w:r w:rsidR="00532ED6" w:rsidRPr="00532ED6">
        <w:rPr>
          <w:noProof/>
        </w:rPr>
        <w:noBreakHyphen/>
        <w:t>9</w:t>
      </w:r>
      <w:r w:rsidR="00532ED6" w:rsidRPr="00532ED6">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18 \h  \* MERGEFORMAT </w:instrText>
      </w:r>
      <w:r w:rsidR="0040420E" w:rsidRPr="0040420E">
        <w:fldChar w:fldCharType="separate"/>
      </w:r>
      <w:r w:rsidR="00532ED6">
        <w:t>(</w:t>
      </w:r>
      <w:r w:rsidR="00532ED6">
        <w:rPr>
          <w:noProof/>
        </w:rPr>
        <w:t>3</w:t>
      </w:r>
      <w:r w:rsidR="00532ED6">
        <w:rPr>
          <w:noProof/>
        </w:rPr>
        <w:noBreakHyphen/>
        <w:t>10</w:t>
      </w:r>
      <w:r w:rsidR="00532ED6">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20 \h  \* MERGEFORMAT </w:instrText>
      </w:r>
      <w:r w:rsidR="0040420E" w:rsidRPr="0040420E">
        <w:fldChar w:fldCharType="separate"/>
      </w:r>
      <w:r w:rsidR="00532ED6">
        <w:t>(</w:t>
      </w:r>
      <w:r w:rsidR="00532ED6">
        <w:rPr>
          <w:noProof/>
        </w:rPr>
        <w:t>3</w:t>
      </w:r>
      <w:r w:rsidR="00532ED6">
        <w:rPr>
          <w:noProof/>
        </w:rPr>
        <w:noBreakHyphen/>
        <w:t>11</w:t>
      </w:r>
      <w:r w:rsidR="00532ED6">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22 \h  \* MERGEFORMAT </w:instrText>
      </w:r>
      <w:r w:rsidR="0040420E" w:rsidRPr="0040420E">
        <w:fldChar w:fldCharType="separate"/>
      </w:r>
      <w:r w:rsidR="00532ED6" w:rsidRPr="00532ED6">
        <w:t>(</w:t>
      </w:r>
      <w:r w:rsidR="00532ED6" w:rsidRPr="00532ED6">
        <w:rPr>
          <w:noProof/>
        </w:rPr>
        <w:t>3</w:t>
      </w:r>
      <w:r w:rsidR="00532ED6" w:rsidRPr="00532ED6">
        <w:rPr>
          <w:noProof/>
        </w:rPr>
        <w:noBreakHyphen/>
        <w:t>12</w:t>
      </w:r>
      <w:r w:rsidR="00532ED6" w:rsidRPr="00532ED6">
        <w:t>)</w:t>
      </w:r>
      <w:r w:rsidR="0040420E" w:rsidRPr="0040420E">
        <w:fldChar w:fldCharType="end"/>
      </w:r>
      <w:r w:rsidR="0040420E">
        <w:rPr>
          <w:lang w:val="vi-VN"/>
        </w:rPr>
        <w:t xml:space="preserve">. </w:t>
      </w:r>
      <w:r w:rsidR="00BC5914">
        <w:t xml:space="preserve">In general, the results are satisfactory, illustrated in </w:t>
      </w:r>
      <w:r w:rsidR="003B7705" w:rsidRPr="003B7705">
        <w:fldChar w:fldCharType="begin"/>
      </w:r>
      <w:r w:rsidR="003B7705" w:rsidRPr="003B7705">
        <w:instrText xml:space="preserve"> REF _Ref184991760 \h  \* MERGEFORMAT </w:instrText>
      </w:r>
      <w:r w:rsidR="003B7705" w:rsidRPr="003B7705">
        <w:fldChar w:fldCharType="separate"/>
      </w:r>
      <w:r w:rsidR="00532ED6" w:rsidRPr="00532ED6">
        <w:t xml:space="preserve">Table </w:t>
      </w:r>
      <w:r w:rsidR="00532ED6" w:rsidRPr="00532ED6">
        <w:rPr>
          <w:noProof/>
        </w:rPr>
        <w:t>4</w:t>
      </w:r>
      <w:r w:rsidR="00532ED6" w:rsidRPr="00532ED6">
        <w:rPr>
          <w:noProof/>
        </w:rPr>
        <w:noBreakHyphen/>
        <w:t>7</w:t>
      </w:r>
      <w:r w:rsidR="003B7705" w:rsidRPr="003B7705">
        <w:fldChar w:fldCharType="end"/>
      </w:r>
      <w:r w:rsidR="00BC5914" w:rsidRPr="003B7705">
        <w:t>.</w:t>
      </w:r>
      <w:r w:rsidR="00BC5914">
        <w:t xml:space="preserve"> The best performing temperature is 473.15K, shown in</w:t>
      </w:r>
      <w:r w:rsidR="005221E0">
        <w:t xml:space="preserve"> </w:t>
      </w:r>
      <w:r w:rsidR="005221E0">
        <w:rPr>
          <w:highlight w:val="yellow"/>
        </w:rPr>
        <w:fldChar w:fldCharType="begin"/>
      </w:r>
      <w:r w:rsidR="005221E0">
        <w:instrText xml:space="preserve"> REF _Ref184991581 \h </w:instrText>
      </w:r>
      <w:r w:rsidR="00651E7B">
        <w:rPr>
          <w:highlight w:val="yellow"/>
        </w:rPr>
        <w:instrText xml:space="preserve"> \* MERGEFORMAT </w:instrText>
      </w:r>
      <w:r w:rsidR="005221E0">
        <w:rPr>
          <w:highlight w:val="yellow"/>
        </w:rPr>
      </w:r>
      <w:r w:rsidR="005221E0">
        <w:rPr>
          <w:highlight w:val="yellow"/>
        </w:rPr>
        <w:fldChar w:fldCharType="separate"/>
      </w:r>
      <w:r w:rsidR="00532ED6" w:rsidRPr="00532ED6">
        <w:t xml:space="preserve">Figure </w:t>
      </w:r>
      <w:r w:rsidR="00532ED6" w:rsidRPr="00532ED6">
        <w:rPr>
          <w:noProof/>
        </w:rPr>
        <w:t>4</w:t>
      </w:r>
      <w:r w:rsidR="00532ED6" w:rsidRPr="00532ED6">
        <w:rPr>
          <w:noProof/>
        </w:rPr>
        <w:noBreakHyphen/>
        <w:t>17</w:t>
      </w:r>
      <w:r w:rsidR="005221E0">
        <w:rPr>
          <w:highlight w:val="yellow"/>
        </w:rPr>
        <w:fldChar w:fldCharType="end"/>
      </w:r>
      <w:r w:rsidR="00BC5914">
        <w:t xml:space="preserve">, with </w:t>
      </w:r>
      <w:r w:rsidR="007303A8">
        <w:t>very high</w:t>
      </w:r>
      <w:r w:rsidR="00F83D0C">
        <w:t xml:space="preserve"> r_squared</w:t>
      </w:r>
      <w:r w:rsidR="00B57C88">
        <w:t xml:space="preserve"> </w:t>
      </w:r>
      <w:r w:rsidR="007303A8">
        <w:t xml:space="preserve">value </w:t>
      </w:r>
      <w:r w:rsidR="00B57C88">
        <w:t>where strain is high</w:t>
      </w:r>
      <w:r w:rsidR="00546AD2">
        <w:t>er than 0.01</w:t>
      </w:r>
      <w:r w:rsidR="007303A8">
        <w:t>. This shows that once the model has reached steady-state</w:t>
      </w:r>
      <w:r w:rsidR="00310BE1">
        <w:t>, it is easier to capture the trend of parameters for prediction.</w:t>
      </w:r>
    </w:p>
    <w:p w14:paraId="1AF337A3" w14:textId="73A9D24D" w:rsidR="00310BE1" w:rsidRPr="00D368AF" w:rsidRDefault="00D368AF" w:rsidP="00D368AF">
      <w:pPr>
        <w:pStyle w:val="Caption"/>
        <w:spacing w:line="360" w:lineRule="auto"/>
        <w:rPr>
          <w:b w:val="0"/>
          <w:bCs/>
        </w:rPr>
      </w:pPr>
      <w:bookmarkStart w:id="118" w:name="_Ref184991760"/>
      <w:r w:rsidRPr="003B7705">
        <w:rPr>
          <w:b w:val="0"/>
          <w:bCs/>
        </w:rPr>
        <w:t xml:space="preserve">Table </w:t>
      </w:r>
      <w:r>
        <w:rPr>
          <w:b w:val="0"/>
          <w:bCs/>
        </w:rPr>
        <w:fldChar w:fldCharType="begin"/>
      </w:r>
      <w:r>
        <w:rPr>
          <w:b w:val="0"/>
          <w:bCs/>
        </w:rPr>
        <w:instrText xml:space="preserve"> STYLEREF 1 \s </w:instrText>
      </w:r>
      <w:r>
        <w:rPr>
          <w:b w:val="0"/>
          <w:bCs/>
        </w:rPr>
        <w:fldChar w:fldCharType="separate"/>
      </w:r>
      <w:r w:rsidR="00532ED6">
        <w:rPr>
          <w:b w:val="0"/>
          <w:bCs/>
          <w:noProof/>
        </w:rPr>
        <w:t>4</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532ED6">
        <w:rPr>
          <w:b w:val="0"/>
          <w:bCs/>
          <w:noProof/>
        </w:rPr>
        <w:t>7</w:t>
      </w:r>
      <w:r>
        <w:rPr>
          <w:b w:val="0"/>
          <w:bCs/>
        </w:rPr>
        <w:fldChar w:fldCharType="end"/>
      </w:r>
      <w:bookmarkEnd w:id="118"/>
      <w:r w:rsidRPr="003B7705">
        <w:rPr>
          <w:b w:val="0"/>
          <w:bCs/>
        </w:rPr>
        <w:t>: Strain-rate dependency validation r_squared.</w:t>
      </w:r>
    </w:p>
    <w:tbl>
      <w:tblPr>
        <w:tblStyle w:val="TableGrid"/>
        <w:tblW w:w="0" w:type="auto"/>
        <w:tblLayout w:type="fixed"/>
        <w:tblLook w:val="04A0" w:firstRow="1" w:lastRow="0" w:firstColumn="1" w:lastColumn="0" w:noHBand="0" w:noVBand="1"/>
      </w:tblPr>
      <w:tblGrid>
        <w:gridCol w:w="2122"/>
        <w:gridCol w:w="1388"/>
        <w:gridCol w:w="1388"/>
        <w:gridCol w:w="1388"/>
        <w:gridCol w:w="1388"/>
        <w:gridCol w:w="1389"/>
      </w:tblGrid>
      <w:tr w:rsidR="00A77449" w:rsidRPr="00B15BA4" w14:paraId="759E7F3A" w14:textId="77777777" w:rsidTr="003C2716">
        <w:trPr>
          <w:trHeight w:val="397"/>
        </w:trPr>
        <w:tc>
          <w:tcPr>
            <w:tcW w:w="2122" w:type="dxa"/>
            <w:hideMark/>
          </w:tcPr>
          <w:p w14:paraId="0C323812" w14:textId="1BF256EA" w:rsidR="00A77449" w:rsidRPr="00B15BA4" w:rsidRDefault="00A77449" w:rsidP="00651E7B">
            <w:pPr>
              <w:rPr>
                <w:lang w:val="en-GB"/>
              </w:rPr>
            </w:pPr>
          </w:p>
        </w:tc>
        <w:tc>
          <w:tcPr>
            <w:tcW w:w="1388" w:type="dxa"/>
            <w:hideMark/>
          </w:tcPr>
          <w:p w14:paraId="7D9DB4F2" w14:textId="77777777" w:rsidR="00A77449" w:rsidRPr="00B15BA4" w:rsidRDefault="00A77449" w:rsidP="00651E7B">
            <w:pPr>
              <w:rPr>
                <w:lang w:val="en-GB"/>
              </w:rPr>
            </w:pPr>
            <w:r w:rsidRPr="00B15BA4">
              <w:rPr>
                <w:b/>
                <w:bCs/>
              </w:rPr>
              <w:t>298.15K</w:t>
            </w:r>
          </w:p>
        </w:tc>
        <w:tc>
          <w:tcPr>
            <w:tcW w:w="1388" w:type="dxa"/>
            <w:hideMark/>
          </w:tcPr>
          <w:p w14:paraId="2633A0C6" w14:textId="77777777" w:rsidR="00A77449" w:rsidRPr="00B15BA4" w:rsidRDefault="00A77449" w:rsidP="00651E7B">
            <w:pPr>
              <w:rPr>
                <w:lang w:val="en-GB"/>
              </w:rPr>
            </w:pPr>
            <w:r w:rsidRPr="00B15BA4">
              <w:rPr>
                <w:b/>
                <w:bCs/>
              </w:rPr>
              <w:t>373.15K</w:t>
            </w:r>
          </w:p>
        </w:tc>
        <w:tc>
          <w:tcPr>
            <w:tcW w:w="1388" w:type="dxa"/>
            <w:hideMark/>
          </w:tcPr>
          <w:p w14:paraId="25ABA552" w14:textId="77777777" w:rsidR="00A77449" w:rsidRPr="00B15BA4" w:rsidRDefault="00A77449" w:rsidP="00651E7B">
            <w:pPr>
              <w:rPr>
                <w:lang w:val="en-GB"/>
              </w:rPr>
            </w:pPr>
            <w:r w:rsidRPr="00B15BA4">
              <w:rPr>
                <w:b/>
                <w:bCs/>
              </w:rPr>
              <w:t>473.15K</w:t>
            </w:r>
          </w:p>
        </w:tc>
        <w:tc>
          <w:tcPr>
            <w:tcW w:w="1388" w:type="dxa"/>
            <w:hideMark/>
          </w:tcPr>
          <w:p w14:paraId="44F20904" w14:textId="77777777" w:rsidR="00A77449" w:rsidRPr="00B15BA4" w:rsidRDefault="00A77449" w:rsidP="00651E7B">
            <w:pPr>
              <w:rPr>
                <w:lang w:val="en-GB"/>
              </w:rPr>
            </w:pPr>
            <w:r w:rsidRPr="00B15BA4">
              <w:rPr>
                <w:b/>
                <w:bCs/>
              </w:rPr>
              <w:t>573.15K</w:t>
            </w:r>
          </w:p>
        </w:tc>
        <w:tc>
          <w:tcPr>
            <w:tcW w:w="1389" w:type="dxa"/>
            <w:hideMark/>
          </w:tcPr>
          <w:p w14:paraId="1450AA35" w14:textId="77777777" w:rsidR="00A77449" w:rsidRPr="00B15BA4" w:rsidRDefault="00A77449" w:rsidP="00651E7B">
            <w:pPr>
              <w:rPr>
                <w:lang w:val="en-GB"/>
              </w:rPr>
            </w:pPr>
            <w:r w:rsidRPr="00B15BA4">
              <w:rPr>
                <w:b/>
                <w:bCs/>
              </w:rPr>
              <w:t>673.15K</w:t>
            </w:r>
          </w:p>
        </w:tc>
      </w:tr>
      <w:tr w:rsidR="00A77449" w:rsidRPr="00B15BA4" w14:paraId="5B8E7481" w14:textId="77777777" w:rsidTr="003C2716">
        <w:trPr>
          <w:trHeight w:val="397"/>
        </w:trPr>
        <w:tc>
          <w:tcPr>
            <w:tcW w:w="2122" w:type="dxa"/>
            <w:hideMark/>
          </w:tcPr>
          <w:p w14:paraId="5C83DB51" w14:textId="21E89BBF" w:rsidR="00A77449" w:rsidRPr="00B15BA4" w:rsidRDefault="003C2716" w:rsidP="00651E7B">
            <w:pPr>
              <w:rPr>
                <w:lang w:val="en-GB"/>
              </w:rPr>
            </w:pPr>
            <w:r>
              <w:t>R_squared &gt; 0.8</w:t>
            </w:r>
          </w:p>
        </w:tc>
        <w:tc>
          <w:tcPr>
            <w:tcW w:w="1388" w:type="dxa"/>
            <w:hideMark/>
          </w:tcPr>
          <w:p w14:paraId="49818705" w14:textId="7367817B" w:rsidR="00A77449" w:rsidRPr="00B15BA4" w:rsidRDefault="008B6F00" w:rsidP="00651E7B">
            <w:pPr>
              <w:rPr>
                <w:lang w:val="en-GB"/>
              </w:rPr>
            </w:pPr>
            <w:r w:rsidRPr="008B6F00">
              <w:t>12.94%</w:t>
            </w:r>
          </w:p>
        </w:tc>
        <w:tc>
          <w:tcPr>
            <w:tcW w:w="1388" w:type="dxa"/>
            <w:hideMark/>
          </w:tcPr>
          <w:p w14:paraId="0925A76E" w14:textId="47D97E69" w:rsidR="00A77449" w:rsidRPr="00B15BA4" w:rsidRDefault="00CC0829" w:rsidP="00651E7B">
            <w:pPr>
              <w:rPr>
                <w:lang w:val="en-GB"/>
              </w:rPr>
            </w:pPr>
            <w:r w:rsidRPr="00CC0829">
              <w:t>32.94%</w:t>
            </w:r>
          </w:p>
        </w:tc>
        <w:tc>
          <w:tcPr>
            <w:tcW w:w="1388" w:type="dxa"/>
            <w:hideMark/>
          </w:tcPr>
          <w:p w14:paraId="0494EDEC" w14:textId="7B8F4DAE" w:rsidR="00A77449" w:rsidRPr="00B15BA4" w:rsidRDefault="007F565D" w:rsidP="00651E7B">
            <w:pPr>
              <w:rPr>
                <w:lang w:val="en-GB"/>
              </w:rPr>
            </w:pPr>
            <w:r w:rsidRPr="007F565D">
              <w:t>83.53%</w:t>
            </w:r>
          </w:p>
        </w:tc>
        <w:tc>
          <w:tcPr>
            <w:tcW w:w="1388" w:type="dxa"/>
            <w:hideMark/>
          </w:tcPr>
          <w:p w14:paraId="60782ABC" w14:textId="4077D21E" w:rsidR="00A77449" w:rsidRPr="00B15BA4" w:rsidRDefault="00DF7C99" w:rsidP="00651E7B">
            <w:pPr>
              <w:rPr>
                <w:lang w:val="en-GB"/>
              </w:rPr>
            </w:pPr>
            <w:r w:rsidRPr="00DF7C99">
              <w:t>44.71%</w:t>
            </w:r>
          </w:p>
        </w:tc>
        <w:tc>
          <w:tcPr>
            <w:tcW w:w="1389" w:type="dxa"/>
            <w:hideMark/>
          </w:tcPr>
          <w:p w14:paraId="7D0C4A61" w14:textId="4CF91781" w:rsidR="00A77449" w:rsidRPr="00B15BA4" w:rsidRDefault="003C2716" w:rsidP="00651E7B">
            <w:pPr>
              <w:rPr>
                <w:lang w:val="en-GB"/>
              </w:rPr>
            </w:pPr>
            <w:r w:rsidRPr="003C2716">
              <w:t>10.59%</w:t>
            </w:r>
          </w:p>
        </w:tc>
      </w:tr>
    </w:tbl>
    <w:p w14:paraId="0B85E8DA" w14:textId="77777777" w:rsidR="005221E0" w:rsidRDefault="005221E0" w:rsidP="00651E7B"/>
    <w:p w14:paraId="3BE4D1F8" w14:textId="77777777" w:rsidR="000B469E" w:rsidRDefault="000B469E" w:rsidP="00651E7B">
      <w:pPr>
        <w:sectPr w:rsidR="000B469E" w:rsidSect="00916C04">
          <w:footerReference w:type="default" r:id="rId207"/>
          <w:headerReference w:type="first" r:id="rId208"/>
          <w:footerReference w:type="first" r:id="rId209"/>
          <w:endnotePr>
            <w:numFmt w:val="decimal"/>
          </w:endnotePr>
          <w:type w:val="continuous"/>
          <w:pgSz w:w="11909" w:h="16834"/>
          <w:pgMar w:top="1418" w:right="1418" w:bottom="1134" w:left="1418" w:header="720" w:footer="720" w:gutter="0"/>
          <w:cols w:space="60"/>
          <w:noEndnote/>
        </w:sectPr>
      </w:pPr>
    </w:p>
    <w:p w14:paraId="2F492648" w14:textId="6057A77A" w:rsidR="0011247C" w:rsidRDefault="0011247C" w:rsidP="00651E7B">
      <w:pPr>
        <w:jc w:val="center"/>
      </w:pPr>
      <w:r w:rsidRPr="0011247C">
        <w:rPr>
          <w:noProof/>
        </w:rPr>
        <w:drawing>
          <wp:inline distT="0" distB="0" distL="0" distR="0" wp14:anchorId="1DC0E5BD" wp14:editId="5EE0EFD1">
            <wp:extent cx="2880000" cy="2251785"/>
            <wp:effectExtent l="0" t="0" r="3175" b="0"/>
            <wp:docPr id="1593604021"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04021" name="Picture 1" descr="A graph of a diagram&#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880000" cy="2251785"/>
                    </a:xfrm>
                    <a:prstGeom prst="rect">
                      <a:avLst/>
                    </a:prstGeom>
                  </pic:spPr>
                </pic:pic>
              </a:graphicData>
            </a:graphic>
          </wp:inline>
        </w:drawing>
      </w:r>
    </w:p>
    <w:p w14:paraId="724D0A88" w14:textId="4DF54AE7" w:rsidR="005221E0" w:rsidRDefault="005221E0" w:rsidP="00651E7B">
      <w:pPr>
        <w:jc w:val="center"/>
      </w:pPr>
      <w:r>
        <w:t>(a)</w:t>
      </w:r>
    </w:p>
    <w:p w14:paraId="42EC26AB" w14:textId="3559006B" w:rsidR="00BD067F" w:rsidRDefault="001E553D" w:rsidP="00651E7B">
      <w:pPr>
        <w:jc w:val="center"/>
      </w:pPr>
      <w:r w:rsidRPr="001E553D">
        <w:rPr>
          <w:noProof/>
        </w:rPr>
        <w:drawing>
          <wp:inline distT="0" distB="0" distL="0" distR="0" wp14:anchorId="3271DBE5" wp14:editId="64BA6C7D">
            <wp:extent cx="2880000" cy="2258181"/>
            <wp:effectExtent l="0" t="0" r="3175" b="2540"/>
            <wp:docPr id="88551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1092" name="Picture 1"/>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880000" cy="2258181"/>
                    </a:xfrm>
                    <a:prstGeom prst="rect">
                      <a:avLst/>
                    </a:prstGeom>
                  </pic:spPr>
                </pic:pic>
              </a:graphicData>
            </a:graphic>
          </wp:inline>
        </w:drawing>
      </w:r>
    </w:p>
    <w:p w14:paraId="7AEF5542" w14:textId="1491C81E" w:rsidR="005221E0" w:rsidRDefault="005221E0" w:rsidP="00651E7B">
      <w:pPr>
        <w:jc w:val="center"/>
      </w:pPr>
      <w:r>
        <w:t>(b)</w:t>
      </w:r>
    </w:p>
    <w:p w14:paraId="3C5CCB36" w14:textId="77777777" w:rsidR="005221E0" w:rsidRDefault="005221E0" w:rsidP="00651E7B">
      <w:pPr>
        <w:pStyle w:val="Caption"/>
        <w:spacing w:after="0" w:line="360" w:lineRule="auto"/>
        <w:jc w:val="center"/>
        <w:sectPr w:rsidR="005221E0" w:rsidSect="005221E0">
          <w:footerReference w:type="default" r:id="rId212"/>
          <w:headerReference w:type="first" r:id="rId213"/>
          <w:footerReference w:type="first" r:id="rId214"/>
          <w:endnotePr>
            <w:numFmt w:val="decimal"/>
          </w:endnotePr>
          <w:type w:val="continuous"/>
          <w:pgSz w:w="11909" w:h="16834"/>
          <w:pgMar w:top="1418" w:right="1418" w:bottom="1134" w:left="1418" w:header="720" w:footer="720" w:gutter="0"/>
          <w:cols w:num="2" w:space="60"/>
          <w:noEndnote/>
        </w:sectPr>
      </w:pPr>
    </w:p>
    <w:p w14:paraId="484657B1" w14:textId="08447471" w:rsidR="005221E0" w:rsidRDefault="005221E0" w:rsidP="00651E7B">
      <w:pPr>
        <w:pStyle w:val="Caption"/>
        <w:spacing w:after="0" w:line="360" w:lineRule="auto"/>
        <w:jc w:val="center"/>
        <w:rPr>
          <w:b w:val="0"/>
          <w:bCs/>
        </w:rPr>
      </w:pPr>
      <w:bookmarkStart w:id="119" w:name="_Ref184991581"/>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17</w:t>
      </w:r>
      <w:r w:rsidR="00454834">
        <w:rPr>
          <w:b w:val="0"/>
          <w:bCs/>
        </w:rPr>
        <w:fldChar w:fldCharType="end"/>
      </w:r>
      <w:bookmarkEnd w:id="119"/>
      <w:r w:rsidRPr="00DB7039">
        <w:rPr>
          <w:b w:val="0"/>
          <w:bCs/>
        </w:rPr>
        <w:t>: The</w:t>
      </w:r>
      <w:r w:rsidRPr="00032936">
        <w:rPr>
          <w:b w:val="0"/>
          <w:bCs/>
        </w:rPr>
        <w:t xml:space="preserve"> </w:t>
      </w:r>
      <w:r>
        <w:rPr>
          <w:b w:val="0"/>
          <w:bCs/>
        </w:rPr>
        <w:t>validation of strain-rate dependency model at 473.15K.</w:t>
      </w:r>
    </w:p>
    <w:p w14:paraId="7DA96B7F" w14:textId="77777777" w:rsidR="005221E0" w:rsidRDefault="005221E0" w:rsidP="00651E7B">
      <w:pPr>
        <w:pStyle w:val="Caption"/>
        <w:spacing w:line="360" w:lineRule="auto"/>
      </w:pPr>
    </w:p>
    <w:p w14:paraId="5457D8A8" w14:textId="4D9EF033" w:rsidR="005221E0" w:rsidRPr="005221E0" w:rsidRDefault="005221E0" w:rsidP="00651E7B">
      <w:pPr>
        <w:pStyle w:val="Standard1"/>
        <w:spacing w:line="360" w:lineRule="auto"/>
        <w:sectPr w:rsidR="005221E0" w:rsidRPr="005221E0" w:rsidSect="005221E0">
          <w:footerReference w:type="default" r:id="rId215"/>
          <w:headerReference w:type="first" r:id="rId216"/>
          <w:footerReference w:type="first" r:id="rId217"/>
          <w:endnotePr>
            <w:numFmt w:val="decimal"/>
          </w:endnotePr>
          <w:type w:val="continuous"/>
          <w:pgSz w:w="11909" w:h="16834"/>
          <w:pgMar w:top="1418" w:right="1418" w:bottom="1134" w:left="1418" w:header="720" w:footer="720" w:gutter="0"/>
          <w:cols w:space="60"/>
          <w:noEndnote/>
        </w:sectPr>
      </w:pPr>
    </w:p>
    <w:p w14:paraId="353C324E" w14:textId="0BEB7F54" w:rsidR="00BD067F" w:rsidRDefault="00BC5914" w:rsidP="00651E7B">
      <w:r>
        <w:t xml:space="preserve">Even though the fitting quality for both the main function and the parameters are excellent, the output is not </w:t>
      </w:r>
      <w:r w:rsidR="00780413">
        <w:t xml:space="preserve">good as expected. The main reason is the function oversensitivity </w:t>
      </w:r>
      <w:r w:rsidR="000C04D7">
        <w:t xml:space="preserve">with non-linear term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ε</m:t>
                </m:r>
                <m:ctrlPr>
                  <w:rPr>
                    <w:rFonts w:ascii="Cambria Math" w:hAnsi="Cambria Math"/>
                  </w:rPr>
                </m:ctrlPr>
              </m:e>
              <m:sup>
                <m:sSub>
                  <m:sSubPr>
                    <m:ctrlPr>
                      <w:rPr>
                        <w:rFonts w:ascii="Cambria Math" w:hAnsi="Cambria Math"/>
                        <w:i/>
                      </w:rPr>
                    </m:ctrlPr>
                  </m:sSubPr>
                  <m:e>
                    <m:r>
                      <w:rPr>
                        <w:rFonts w:ascii="Cambria Math" w:hAnsi="Cambria Math"/>
                      </w:rPr>
                      <m:t>C</m:t>
                    </m:r>
                  </m:e>
                  <m:sub>
                    <m:r>
                      <w:rPr>
                        <w:rFonts w:ascii="Cambria Math" w:hAnsi="Cambria Math"/>
                      </w:rPr>
                      <m:t>3</m:t>
                    </m:r>
                  </m:sub>
                </m:sSub>
              </m:sup>
            </m:sSup>
          </m:e>
        </m:acc>
      </m:oMath>
      <w:r w:rsidR="000C04D7">
        <w:t xml:space="preserve"> and </w:t>
      </w:r>
      <m:oMath>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w:r w:rsidR="00BD067F">
        <w:t xml:space="preserve">. Therefore, before this model can be applied in real life, it should be further refined. </w:t>
      </w:r>
    </w:p>
    <w:p w14:paraId="4B5E7A41" w14:textId="7EB9F1F3" w:rsidR="005D163E" w:rsidRDefault="00BD067F" w:rsidP="00D92648">
      <w:r>
        <w:t>To improve this model, the first method is to adjust the initial guess. The initial guess</w:t>
      </w:r>
      <w:r w:rsidR="00624AE3">
        <w:t xml:space="preserve"> defines </w:t>
      </w:r>
      <w:r>
        <w:t xml:space="preserve">the optimization space </w:t>
      </w:r>
      <w:r w:rsidR="00526E69">
        <w:t>for parameters selection</w:t>
      </w:r>
      <w:r w:rsidR="00624AE3">
        <w:t xml:space="preserve"> and guides the curve_fit function</w:t>
      </w:r>
      <w:r w:rsidR="00526E69">
        <w:t xml:space="preserve">. </w:t>
      </w:r>
      <w:r w:rsidR="00624AE3">
        <w:t>Choosing the</w:t>
      </w:r>
      <w:r w:rsidR="00526E69">
        <w:t xml:space="preserve"> initial guess contribute</w:t>
      </w:r>
      <w:r w:rsidR="00624AE3">
        <w:t>s</w:t>
      </w:r>
      <w:r w:rsidR="00526E69">
        <w:t xml:space="preserve"> significantly to </w:t>
      </w:r>
      <w:r w:rsidR="00624AE3">
        <w:t xml:space="preserve">achieving the correct parameters. Another method is to </w:t>
      </w:r>
      <w:r w:rsidR="00D50989">
        <w:t xml:space="preserve">further refine the calibrated parameter functions, especially fo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D50989">
        <w:t xml:space="preserve"> and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D50989">
        <w:t xml:space="preserve"> where the function is most sensitive. </w:t>
      </w:r>
      <w:r w:rsidR="0007177D">
        <w:t xml:space="preserve">The third suggestion is </w:t>
      </w:r>
      <w:r w:rsidR="00F21CEC">
        <w:lastRenderedPageBreak/>
        <w:t>dynamic threshold to separate low, intermediate and high strain region</w:t>
      </w:r>
      <w:r w:rsidR="00035E89">
        <w:t xml:space="preserve"> for different temperatures</w:t>
      </w:r>
      <w:r w:rsidR="00F21CEC">
        <w:t>.</w:t>
      </w:r>
      <w:r w:rsidR="00035E89">
        <w:t xml:space="preserve"> Dynamic threshold allows the model to have more flexibility and partially adapt to the temperature effects on the material.</w:t>
      </w:r>
      <w:r w:rsidR="00F21CEC">
        <w:t xml:space="preserve"> </w:t>
      </w:r>
      <w:r w:rsidR="00AC0268">
        <w:t xml:space="preserve">This method is implemented by adding the thresholds as parameters that are optimized along with other mathematical </w:t>
      </w:r>
      <w:r w:rsidR="00B70947">
        <w:t xml:space="preserve">parameters. </w:t>
      </w:r>
      <w:r w:rsidR="00C5438F">
        <w:t>With</w:t>
      </w:r>
      <w:r w:rsidR="00B70947">
        <w:t xml:space="preserve"> preliminary testing, the chosen dynamic threshold</w:t>
      </w:r>
      <w:r w:rsidR="00035E89">
        <w:t xml:space="preserve"> is the same as the suggested 0.002 and 0.04</w:t>
      </w:r>
      <w:r w:rsidR="00B40F85">
        <w:t xml:space="preserve"> while taking more computational time. </w:t>
      </w:r>
      <w:r w:rsidR="00C5438F">
        <w:t>However, as the initial guess for the threshold is updated, new results can be promising in the future.</w:t>
      </w:r>
    </w:p>
    <w:p w14:paraId="72934B86" w14:textId="4191E0CD" w:rsidR="005D163E" w:rsidRPr="005D163E" w:rsidRDefault="005D163E" w:rsidP="00651E7B">
      <w:pPr>
        <w:pStyle w:val="Standard1"/>
        <w:spacing w:line="360" w:lineRule="auto"/>
        <w:jc w:val="left"/>
        <w:sectPr w:rsidR="005D163E" w:rsidRPr="005D163E" w:rsidSect="00916C04">
          <w:footerReference w:type="default" r:id="rId218"/>
          <w:headerReference w:type="first" r:id="rId219"/>
          <w:footerReference w:type="first" r:id="rId220"/>
          <w:endnotePr>
            <w:numFmt w:val="decimal"/>
          </w:endnotePr>
          <w:type w:val="continuous"/>
          <w:pgSz w:w="11909" w:h="16834"/>
          <w:pgMar w:top="1418" w:right="1418" w:bottom="1134" w:left="1418" w:header="720" w:footer="720" w:gutter="0"/>
          <w:cols w:space="60"/>
          <w:noEndnote/>
        </w:sectPr>
      </w:pPr>
    </w:p>
    <w:p w14:paraId="68901D87" w14:textId="77777777" w:rsidR="00D92648" w:rsidRDefault="00D92648">
      <w:pPr>
        <w:spacing w:line="240" w:lineRule="auto"/>
        <w:jc w:val="left"/>
        <w:rPr>
          <w:rFonts w:cs="Arial"/>
          <w:b/>
          <w:bCs/>
          <w:iCs/>
          <w:sz w:val="28"/>
          <w:szCs w:val="28"/>
        </w:rPr>
      </w:pPr>
      <w:bookmarkStart w:id="120" w:name="_Toc185023271"/>
      <w:r>
        <w:br w:type="page"/>
      </w:r>
    </w:p>
    <w:p w14:paraId="220C57D3" w14:textId="56B13D79" w:rsidR="00F2632C" w:rsidRPr="003C51CB" w:rsidRDefault="42AB4539" w:rsidP="00F62ACC">
      <w:pPr>
        <w:pStyle w:val="Heading2"/>
        <w:numPr>
          <w:ilvl w:val="1"/>
          <w:numId w:val="30"/>
        </w:numPr>
        <w:spacing w:before="0" w:after="0"/>
      </w:pPr>
      <w:bookmarkStart w:id="121" w:name="_Toc185041708"/>
      <w:r>
        <w:lastRenderedPageBreak/>
        <w:t>Long Short-Term Memory</w:t>
      </w:r>
      <w:r w:rsidR="7EAB3853">
        <w:t xml:space="preserve"> model</w:t>
      </w:r>
      <w:bookmarkEnd w:id="120"/>
      <w:bookmarkEnd w:id="121"/>
    </w:p>
    <w:p w14:paraId="590C5AA0" w14:textId="31CEE1B3" w:rsidR="50DF795C" w:rsidRDefault="50DF795C" w:rsidP="00651E7B">
      <w:pPr>
        <w:rPr>
          <w:rFonts w:eastAsia="Arial" w:cs="Arial"/>
        </w:rPr>
      </w:pPr>
      <w:r w:rsidRPr="5A50E5D8">
        <w:rPr>
          <w:rFonts w:eastAsia="Arial" w:cs="Arial"/>
        </w:rPr>
        <w:t xml:space="preserve">The performance of the LSTM model </w:t>
      </w:r>
      <w:r w:rsidR="5811AA23" w:rsidRPr="717D507E">
        <w:rPr>
          <w:rFonts w:eastAsia="Arial" w:cs="Arial"/>
        </w:rPr>
        <w:t>is</w:t>
      </w:r>
      <w:r w:rsidRPr="5A50E5D8">
        <w:rPr>
          <w:rFonts w:eastAsia="Arial" w:cs="Arial"/>
        </w:rPr>
        <w:t xml:space="preserve"> evaluated across different training set sizes to determine its ability to accurately predict stress-strain behavior under various conditions. Initially, the model </w:t>
      </w:r>
      <w:r w:rsidR="387BEF63" w:rsidRPr="717D507E">
        <w:rPr>
          <w:rFonts w:eastAsia="Arial" w:cs="Arial"/>
        </w:rPr>
        <w:t>is</w:t>
      </w:r>
      <w:r w:rsidRPr="5A50E5D8">
        <w:rPr>
          <w:rFonts w:eastAsia="Arial" w:cs="Arial"/>
        </w:rPr>
        <w:t xml:space="preserve"> trained using only 8 flow curves. While the training accuracy </w:t>
      </w:r>
      <w:r w:rsidR="163F0A68" w:rsidRPr="717D507E">
        <w:rPr>
          <w:rFonts w:eastAsia="Arial" w:cs="Arial"/>
        </w:rPr>
        <w:t>is</w:t>
      </w:r>
      <w:r w:rsidRPr="5A50E5D8">
        <w:rPr>
          <w:rFonts w:eastAsia="Arial" w:cs="Arial"/>
        </w:rPr>
        <w:t xml:space="preserve"> high, with an R² exceeding 0.98, the testing performance revealed significant gaps between the predicted and actual stress values. This indicated that the model lacked sufficient training data to learn the complex relationships present in the dataset.</w:t>
      </w:r>
    </w:p>
    <w:p w14:paraId="163F6FBB" w14:textId="77777777" w:rsidR="00C6005F" w:rsidRDefault="00C6005F" w:rsidP="00651E7B"/>
    <w:p w14:paraId="3F0C20B1" w14:textId="60E88B1D" w:rsidR="13EB20A7" w:rsidRDefault="450881B1" w:rsidP="00651E7B">
      <w:pPr>
        <w:rPr>
          <w:rFonts w:eastAsia="Arial" w:cs="Arial"/>
        </w:rPr>
      </w:pPr>
      <w:r w:rsidRPr="1186CA79">
        <w:rPr>
          <w:rFonts w:eastAsia="Arial" w:cs="Arial"/>
        </w:rPr>
        <w:t>As the size of the training set increased, the model’s predictions improved significantly. With 12 flow curves, the model began to capture the general trends in the testing data, although some discrepancies remained. By using 15 flow curves, the testing accuracy increased further, with R² values nearing 0.97. However, the most notable improvement occurred when 16 flow curves were used for training. At this stage, the model achieved an R² greater than 0.9</w:t>
      </w:r>
      <w:r w:rsidR="1E65EF80" w:rsidRPr="1186CA79">
        <w:rPr>
          <w:rFonts w:eastAsia="Arial" w:cs="Arial"/>
        </w:rPr>
        <w:t>9</w:t>
      </w:r>
      <w:r w:rsidRPr="1186CA79">
        <w:rPr>
          <w:rFonts w:eastAsia="Arial" w:cs="Arial"/>
        </w:rPr>
        <w:t xml:space="preserve"> on the training set and </w:t>
      </w:r>
      <w:r w:rsidR="04A9CB1F" w:rsidRPr="1186CA79">
        <w:rPr>
          <w:rFonts w:eastAsia="Arial" w:cs="Arial"/>
        </w:rPr>
        <w:t>a</w:t>
      </w:r>
      <w:r w:rsidR="60BE00F3" w:rsidRPr="1186CA79">
        <w:rPr>
          <w:rFonts w:eastAsia="Arial" w:cs="Arial"/>
        </w:rPr>
        <w:t xml:space="preserve"> highest</w:t>
      </w:r>
      <w:r w:rsidRPr="1186CA79">
        <w:rPr>
          <w:rFonts w:eastAsia="Arial" w:cs="Arial"/>
        </w:rPr>
        <w:t xml:space="preserve"> R² above 0.</w:t>
      </w:r>
      <w:r w:rsidR="04A9CB1F" w:rsidRPr="1186CA79">
        <w:rPr>
          <w:rFonts w:eastAsia="Arial" w:cs="Arial"/>
        </w:rPr>
        <w:t>9</w:t>
      </w:r>
      <w:r w:rsidR="73D482F6" w:rsidRPr="1186CA79">
        <w:rPr>
          <w:rFonts w:eastAsia="Arial" w:cs="Arial"/>
        </w:rPr>
        <w:t>9</w:t>
      </w:r>
      <w:r w:rsidR="04A9CB1F" w:rsidRPr="1186CA79">
        <w:rPr>
          <w:rFonts w:eastAsia="Arial" w:cs="Arial"/>
        </w:rPr>
        <w:t xml:space="preserve"> </w:t>
      </w:r>
      <w:r w:rsidR="566537A2" w:rsidRPr="1186CA79">
        <w:rPr>
          <w:rFonts w:eastAsia="Arial" w:cs="Arial"/>
        </w:rPr>
        <w:t>for the</w:t>
      </w:r>
      <w:r w:rsidR="04A9CB1F" w:rsidRPr="1186CA79">
        <w:rPr>
          <w:rFonts w:eastAsia="Arial" w:cs="Arial"/>
        </w:rPr>
        <w:t xml:space="preserve"> </w:t>
      </w:r>
      <w:r w:rsidRPr="1186CA79">
        <w:rPr>
          <w:rFonts w:eastAsia="Arial" w:cs="Arial"/>
        </w:rPr>
        <w:t xml:space="preserve">testing </w:t>
      </w:r>
      <w:r w:rsidR="304A98A2" w:rsidRPr="1186CA79">
        <w:rPr>
          <w:rFonts w:eastAsia="Arial" w:cs="Arial"/>
        </w:rPr>
        <w:t>set</w:t>
      </w:r>
      <w:r w:rsidR="04A9CB1F" w:rsidRPr="1186CA79">
        <w:rPr>
          <w:rFonts w:eastAsia="Arial" w:cs="Arial"/>
        </w:rPr>
        <w:t>.</w:t>
      </w:r>
      <w:r w:rsidRPr="1186CA79">
        <w:rPr>
          <w:rFonts w:eastAsia="Arial" w:cs="Arial"/>
        </w:rPr>
        <w:t xml:space="preserve"> This level of performance indicated a good balance between accuracy and generalization, making 16 flow curves the optimal training set size for this problem. </w:t>
      </w:r>
    </w:p>
    <w:p w14:paraId="5FEC307B" w14:textId="78A0AAEB" w:rsidR="078A97AA" w:rsidRDefault="5B8DB37B" w:rsidP="00651E7B">
      <w:pPr>
        <w:jc w:val="center"/>
      </w:pPr>
      <w:r>
        <w:rPr>
          <w:noProof/>
        </w:rPr>
        <w:drawing>
          <wp:inline distT="0" distB="0" distL="0" distR="0" wp14:anchorId="22781A4E" wp14:editId="5524F336">
            <wp:extent cx="2787445" cy="2743200"/>
            <wp:effectExtent l="0" t="0" r="0" b="0"/>
            <wp:docPr id="1047541422" name="Picture 104754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541422"/>
                    <pic:cNvPicPr/>
                  </pic:nvPicPr>
                  <pic:blipFill>
                    <a:blip r:embed="rId221">
                      <a:extLst>
                        <a:ext uri="{28A0092B-C50C-407E-A947-70E740481C1C}">
                          <a14:useLocalDpi xmlns:a14="http://schemas.microsoft.com/office/drawing/2010/main" val="0"/>
                        </a:ext>
                      </a:extLst>
                    </a:blip>
                    <a:stretch>
                      <a:fillRect/>
                    </a:stretch>
                  </pic:blipFill>
                  <pic:spPr>
                    <a:xfrm>
                      <a:off x="0" y="0"/>
                      <a:ext cx="2787445" cy="2743200"/>
                    </a:xfrm>
                    <a:prstGeom prst="rect">
                      <a:avLst/>
                    </a:prstGeom>
                  </pic:spPr>
                </pic:pic>
              </a:graphicData>
            </a:graphic>
          </wp:inline>
        </w:drawing>
      </w:r>
      <w:r>
        <w:rPr>
          <w:noProof/>
        </w:rPr>
        <w:drawing>
          <wp:inline distT="0" distB="0" distL="0" distR="0" wp14:anchorId="46D04128" wp14:editId="6EE33ECE">
            <wp:extent cx="2703870" cy="2743200"/>
            <wp:effectExtent l="0" t="0" r="0" b="0"/>
            <wp:docPr id="1412409886" name="Picture 1412409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2409886"/>
                    <pic:cNvPicPr/>
                  </pic:nvPicPr>
                  <pic:blipFill>
                    <a:blip r:embed="rId222">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09726CB1" w14:textId="0A701FE4" w:rsidR="49E618B9" w:rsidRDefault="4342573B" w:rsidP="00651E7B">
      <w:pPr>
        <w:jc w:val="center"/>
      </w:pPr>
      <w:r>
        <w:rPr>
          <w:noProof/>
        </w:rPr>
        <w:lastRenderedPageBreak/>
        <w:drawing>
          <wp:inline distT="0" distB="0" distL="0" distR="0" wp14:anchorId="2DC04368" wp14:editId="26938762">
            <wp:extent cx="2703870" cy="2743200"/>
            <wp:effectExtent l="0" t="0" r="0" b="0"/>
            <wp:docPr id="1855951753" name="Picture 1855951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5951753"/>
                    <pic:cNvPicPr/>
                  </pic:nvPicPr>
                  <pic:blipFill>
                    <a:blip r:embed="rId223">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35F93885" wp14:editId="3355CBA8">
            <wp:extent cx="2703870" cy="2743200"/>
            <wp:effectExtent l="0" t="0" r="0" b="0"/>
            <wp:docPr id="71482185" name="Picture 71482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482185"/>
                    <pic:cNvPicPr/>
                  </pic:nvPicPr>
                  <pic:blipFill>
                    <a:blip r:embed="rId224">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7A1241DB" w14:textId="6EA76000" w:rsidR="50DF795C" w:rsidRPr="00454834" w:rsidRDefault="00454834" w:rsidP="00454834">
      <w:pPr>
        <w:pStyle w:val="Caption"/>
        <w:jc w:val="center"/>
        <w:rPr>
          <w:rFonts w:eastAsia="Arial" w:cs="Arial"/>
          <w:b w:val="0"/>
          <w:bCs/>
          <w:color w:val="000000" w:themeColor="text1"/>
        </w:rPr>
      </w:pPr>
      <w:r w:rsidRPr="00454834">
        <w:rPr>
          <w:b w:val="0"/>
          <w:bCs/>
        </w:rPr>
        <w:t xml:space="preserve">Figure </w:t>
      </w:r>
      <w:r>
        <w:rPr>
          <w:b w:val="0"/>
          <w:bCs/>
        </w:rPr>
        <w:fldChar w:fldCharType="begin"/>
      </w:r>
      <w:r>
        <w:rPr>
          <w:b w:val="0"/>
          <w:bCs/>
        </w:rPr>
        <w:instrText xml:space="preserve"> STYLEREF 1 \s </w:instrText>
      </w:r>
      <w:r>
        <w:rPr>
          <w:b w:val="0"/>
          <w:bCs/>
        </w:rPr>
        <w:fldChar w:fldCharType="separate"/>
      </w:r>
      <w:r w:rsidR="00532ED6">
        <w:rPr>
          <w:b w:val="0"/>
          <w:bCs/>
          <w:noProof/>
        </w:rPr>
        <w:t>4</w:t>
      </w:r>
      <w:r>
        <w:rPr>
          <w:b w:val="0"/>
          <w:bCs/>
        </w:rPr>
        <w:fldChar w:fldCharType="end"/>
      </w:r>
      <w:r>
        <w:rPr>
          <w:b w:val="0"/>
          <w:bCs/>
        </w:rPr>
        <w:noBreakHyphen/>
      </w:r>
      <w:r>
        <w:rPr>
          <w:b w:val="0"/>
          <w:bCs/>
        </w:rPr>
        <w:fldChar w:fldCharType="begin"/>
      </w:r>
      <w:r>
        <w:rPr>
          <w:b w:val="0"/>
          <w:bCs/>
        </w:rPr>
        <w:instrText xml:space="preserve"> SEQ Figure \* ARABIC \s 1 </w:instrText>
      </w:r>
      <w:r>
        <w:rPr>
          <w:b w:val="0"/>
          <w:bCs/>
        </w:rPr>
        <w:fldChar w:fldCharType="separate"/>
      </w:r>
      <w:r w:rsidR="00532ED6">
        <w:rPr>
          <w:b w:val="0"/>
          <w:bCs/>
          <w:noProof/>
        </w:rPr>
        <w:t>18</w:t>
      </w:r>
      <w:r>
        <w:rPr>
          <w:b w:val="0"/>
          <w:bCs/>
        </w:rPr>
        <w:fldChar w:fldCharType="end"/>
      </w:r>
      <w:r w:rsidR="72BF86F0" w:rsidRPr="00454834">
        <w:rPr>
          <w:rStyle w:val="CaptionChar"/>
          <w:b/>
          <w:bCs/>
        </w:rPr>
        <w:t>:</w:t>
      </w:r>
      <w:r w:rsidR="72BF86F0" w:rsidRPr="00454834">
        <w:rPr>
          <w:rFonts w:eastAsia="Arial" w:cs="Arial"/>
          <w:b w:val="0"/>
          <w:bCs/>
          <w:color w:val="000000" w:themeColor="text1"/>
        </w:rPr>
        <w:t xml:space="preserve"> Model Predictions vs. Experimental Data for Training Set</w:t>
      </w:r>
      <w:r w:rsidR="00C6005F" w:rsidRPr="00454834">
        <w:rPr>
          <w:rFonts w:eastAsia="Arial" w:cs="Arial"/>
          <w:b w:val="0"/>
          <w:bCs/>
          <w:color w:val="000000" w:themeColor="text1"/>
        </w:rPr>
        <w:t>.</w:t>
      </w:r>
    </w:p>
    <w:p w14:paraId="3A2A5A43" w14:textId="77777777" w:rsidR="00C6005F" w:rsidRDefault="00C6005F" w:rsidP="00651E7B">
      <w:pPr>
        <w:jc w:val="center"/>
        <w:rPr>
          <w:rFonts w:eastAsia="Arial" w:cs="Arial"/>
        </w:rPr>
      </w:pPr>
    </w:p>
    <w:p w14:paraId="5195420C" w14:textId="4EE1E2F2" w:rsidR="50DF795C" w:rsidRDefault="3F3A3110" w:rsidP="00651E7B">
      <w:pPr>
        <w:jc w:val="center"/>
      </w:pPr>
      <w:r>
        <w:rPr>
          <w:noProof/>
        </w:rPr>
        <w:drawing>
          <wp:inline distT="0" distB="0" distL="0" distR="0" wp14:anchorId="45F548A1" wp14:editId="0B08BB00">
            <wp:extent cx="2703870" cy="2743200"/>
            <wp:effectExtent l="0" t="0" r="0" b="0"/>
            <wp:docPr id="337721163" name="Picture 33772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721163"/>
                    <pic:cNvPicPr/>
                  </pic:nvPicPr>
                  <pic:blipFill>
                    <a:blip r:embed="rId225">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49BBD36B" wp14:editId="1FC09C81">
            <wp:extent cx="2703870" cy="2743200"/>
            <wp:effectExtent l="0" t="0" r="0" b="0"/>
            <wp:docPr id="1982537616" name="Picture 198253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2537616"/>
                    <pic:cNvPicPr/>
                  </pic:nvPicPr>
                  <pic:blipFill>
                    <a:blip r:embed="rId226">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2E330482" w14:textId="147015E3" w:rsidR="3F3A3110" w:rsidRDefault="3F3A3110" w:rsidP="00651E7B">
      <w:pPr>
        <w:jc w:val="center"/>
      </w:pPr>
      <w:r>
        <w:rPr>
          <w:noProof/>
        </w:rPr>
        <w:lastRenderedPageBreak/>
        <w:drawing>
          <wp:inline distT="0" distB="0" distL="0" distR="0" wp14:anchorId="6EDB682A" wp14:editId="12A9FBA5">
            <wp:extent cx="2703870" cy="2743200"/>
            <wp:effectExtent l="0" t="0" r="0" b="0"/>
            <wp:docPr id="370012481" name="Picture 370012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012481"/>
                    <pic:cNvPicPr/>
                  </pic:nvPicPr>
                  <pic:blipFill>
                    <a:blip r:embed="rId227">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5E44365D" wp14:editId="2BEBE236">
            <wp:extent cx="2703870" cy="2743200"/>
            <wp:effectExtent l="0" t="0" r="0" b="0"/>
            <wp:docPr id="1835037245" name="Picture 1835037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5037245"/>
                    <pic:cNvPicPr/>
                  </pic:nvPicPr>
                  <pic:blipFill>
                    <a:blip r:embed="rId228">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50AED234" w14:textId="58589178" w:rsidR="50DF795C" w:rsidRPr="00454834" w:rsidRDefault="00454834" w:rsidP="00454834">
      <w:pPr>
        <w:pStyle w:val="Caption"/>
        <w:jc w:val="center"/>
        <w:rPr>
          <w:rFonts w:eastAsia="Arial" w:cs="Arial"/>
          <w:b w:val="0"/>
          <w:bCs/>
          <w:color w:val="000000" w:themeColor="text1"/>
        </w:rPr>
      </w:pPr>
      <w:r w:rsidRPr="00454834">
        <w:rPr>
          <w:b w:val="0"/>
          <w:bCs/>
        </w:rPr>
        <w:t xml:space="preserve">Figure </w:t>
      </w:r>
      <w:r>
        <w:rPr>
          <w:b w:val="0"/>
          <w:bCs/>
        </w:rPr>
        <w:fldChar w:fldCharType="begin"/>
      </w:r>
      <w:r>
        <w:rPr>
          <w:b w:val="0"/>
          <w:bCs/>
        </w:rPr>
        <w:instrText xml:space="preserve"> STYLEREF 1 \s </w:instrText>
      </w:r>
      <w:r>
        <w:rPr>
          <w:b w:val="0"/>
          <w:bCs/>
        </w:rPr>
        <w:fldChar w:fldCharType="separate"/>
      </w:r>
      <w:r w:rsidR="00532ED6">
        <w:rPr>
          <w:b w:val="0"/>
          <w:bCs/>
          <w:noProof/>
        </w:rPr>
        <w:t>4</w:t>
      </w:r>
      <w:r>
        <w:rPr>
          <w:b w:val="0"/>
          <w:bCs/>
        </w:rPr>
        <w:fldChar w:fldCharType="end"/>
      </w:r>
      <w:r>
        <w:rPr>
          <w:b w:val="0"/>
          <w:bCs/>
        </w:rPr>
        <w:noBreakHyphen/>
      </w:r>
      <w:r>
        <w:rPr>
          <w:b w:val="0"/>
          <w:bCs/>
        </w:rPr>
        <w:fldChar w:fldCharType="begin"/>
      </w:r>
      <w:r>
        <w:rPr>
          <w:b w:val="0"/>
          <w:bCs/>
        </w:rPr>
        <w:instrText xml:space="preserve"> SEQ Figure \* ARABIC \s 1 </w:instrText>
      </w:r>
      <w:r>
        <w:rPr>
          <w:b w:val="0"/>
          <w:bCs/>
        </w:rPr>
        <w:fldChar w:fldCharType="separate"/>
      </w:r>
      <w:r w:rsidR="00532ED6">
        <w:rPr>
          <w:b w:val="0"/>
          <w:bCs/>
          <w:noProof/>
        </w:rPr>
        <w:t>19</w:t>
      </w:r>
      <w:r>
        <w:rPr>
          <w:b w:val="0"/>
          <w:bCs/>
        </w:rPr>
        <w:fldChar w:fldCharType="end"/>
      </w:r>
      <w:r w:rsidR="1723026C" w:rsidRPr="00454834">
        <w:rPr>
          <w:rStyle w:val="CaptionChar"/>
          <w:b/>
          <w:bCs/>
        </w:rPr>
        <w:t>:</w:t>
      </w:r>
      <w:r w:rsidR="1723026C" w:rsidRPr="00454834">
        <w:rPr>
          <w:rFonts w:eastAsia="Arial" w:cs="Arial"/>
          <w:b w:val="0"/>
          <w:bCs/>
          <w:color w:val="000000" w:themeColor="text1"/>
        </w:rPr>
        <w:t xml:space="preserve"> Model Predictions vs. Experimental Data for Testing Set</w:t>
      </w:r>
      <w:r w:rsidR="00C6005F" w:rsidRPr="00454834">
        <w:rPr>
          <w:rFonts w:eastAsia="Arial" w:cs="Arial"/>
          <w:b w:val="0"/>
          <w:bCs/>
          <w:color w:val="000000" w:themeColor="text1"/>
        </w:rPr>
        <w:t>.</w:t>
      </w:r>
    </w:p>
    <w:p w14:paraId="41889B11" w14:textId="77777777" w:rsidR="00C6005F" w:rsidRDefault="00C6005F" w:rsidP="00651E7B">
      <w:pPr>
        <w:jc w:val="center"/>
        <w:rPr>
          <w:rFonts w:eastAsia="Arial" w:cs="Arial"/>
          <w:color w:val="000000" w:themeColor="text1"/>
        </w:rPr>
      </w:pPr>
    </w:p>
    <w:p w14:paraId="67587599" w14:textId="1F70EF17" w:rsidR="50DF795C" w:rsidRDefault="7355F895" w:rsidP="00651E7B">
      <w:pPr>
        <w:rPr>
          <w:rFonts w:eastAsia="Arial" w:cs="Arial"/>
        </w:rPr>
      </w:pPr>
      <w:r w:rsidRPr="790579C6">
        <w:rPr>
          <w:rFonts w:eastAsia="Arial" w:cs="Arial"/>
        </w:rPr>
        <w:t xml:space="preserve">When the model </w:t>
      </w:r>
      <w:r w:rsidR="313FD787" w:rsidRPr="717D507E">
        <w:rPr>
          <w:rFonts w:eastAsia="Arial" w:cs="Arial"/>
        </w:rPr>
        <w:t>is</w:t>
      </w:r>
      <w:r w:rsidRPr="790579C6">
        <w:rPr>
          <w:rFonts w:eastAsia="Arial" w:cs="Arial"/>
        </w:rPr>
        <w:t xml:space="preserve"> trained with 19 flow curves, it achieved the highest R² values, exceeding 0.9956 on the testing set for specific cases. </w:t>
      </w:r>
      <w:r w:rsidR="50DF795C" w:rsidRPr="5A50E5D8">
        <w:rPr>
          <w:rFonts w:eastAsia="Arial" w:cs="Arial"/>
        </w:rPr>
        <w:t xml:space="preserve">However, further analysis revealed signs of overfitting. While the model performed exceptionally well on the testing subset initially, testing on randomly selected flow curves showed a drop in R² to below 0.8 for some cases. This suggested that the model </w:t>
      </w:r>
      <w:r w:rsidR="78EAFF8F" w:rsidRPr="717D507E">
        <w:rPr>
          <w:rFonts w:eastAsia="Arial" w:cs="Arial"/>
        </w:rPr>
        <w:t>is</w:t>
      </w:r>
      <w:r w:rsidR="50DF795C" w:rsidRPr="5A50E5D8">
        <w:rPr>
          <w:rFonts w:eastAsia="Arial" w:cs="Arial"/>
        </w:rPr>
        <w:t xml:space="preserve"> memorizing patterns from the training data rather than generalizing to new conditions. As a result, 16 flow curves </w:t>
      </w:r>
      <w:r w:rsidR="2BB378AE" w:rsidRPr="717D507E">
        <w:rPr>
          <w:rFonts w:eastAsia="Arial" w:cs="Arial"/>
        </w:rPr>
        <w:t xml:space="preserve">which represent all kinds of conditions </w:t>
      </w:r>
      <w:r w:rsidR="517C6AC8" w:rsidRPr="717D507E">
        <w:rPr>
          <w:rFonts w:eastAsia="Arial" w:cs="Arial"/>
        </w:rPr>
        <w:t>is</w:t>
      </w:r>
      <w:r w:rsidR="50DF795C" w:rsidRPr="5A50E5D8">
        <w:rPr>
          <w:rFonts w:eastAsia="Arial" w:cs="Arial"/>
        </w:rPr>
        <w:t xml:space="preserve"> the most appropriate training set size to ensure stable and reliable predictions</w:t>
      </w:r>
      <w:r w:rsidR="7B2D7E96" w:rsidRPr="717D507E">
        <w:rPr>
          <w:rFonts w:eastAsia="Arial" w:cs="Arial"/>
        </w:rPr>
        <w:t xml:space="preserve"> since </w:t>
      </w:r>
      <w:r w:rsidR="644A0E6A" w:rsidRPr="717D507E">
        <w:rPr>
          <w:rFonts w:eastAsia="Arial" w:cs="Arial"/>
        </w:rPr>
        <w:t>the model</w:t>
      </w:r>
      <w:r w:rsidR="7B2D7E96" w:rsidRPr="717D507E">
        <w:rPr>
          <w:rFonts w:eastAsia="Arial" w:cs="Arial"/>
        </w:rPr>
        <w:t xml:space="preserve"> predict</w:t>
      </w:r>
      <w:r w:rsidR="5E691358" w:rsidRPr="717D507E">
        <w:rPr>
          <w:rFonts w:eastAsia="Arial" w:cs="Arial"/>
        </w:rPr>
        <w:t>s</w:t>
      </w:r>
      <w:r w:rsidR="7B2D7E96" w:rsidRPr="717D507E">
        <w:rPr>
          <w:rFonts w:eastAsia="Arial" w:cs="Arial"/>
        </w:rPr>
        <w:t xml:space="preserve"> with R² </w:t>
      </w:r>
      <w:r w:rsidR="5622087C" w:rsidRPr="17EBDD93">
        <w:rPr>
          <w:rFonts w:eastAsia="Arial" w:cs="Arial"/>
        </w:rPr>
        <w:t xml:space="preserve">is </w:t>
      </w:r>
      <w:r w:rsidR="42EB0E94" w:rsidRPr="17EBDD93">
        <w:rPr>
          <w:rFonts w:eastAsia="Arial" w:cs="Arial"/>
        </w:rPr>
        <w:t>at least</w:t>
      </w:r>
      <w:r w:rsidR="7B2D7E96" w:rsidRPr="717D507E">
        <w:rPr>
          <w:rFonts w:eastAsia="Arial" w:cs="Arial"/>
        </w:rPr>
        <w:t xml:space="preserve"> 0.</w:t>
      </w:r>
      <w:r w:rsidR="5EC1AB64" w:rsidRPr="7987C95F">
        <w:rPr>
          <w:rFonts w:eastAsia="Arial" w:cs="Arial"/>
        </w:rPr>
        <w:t>8</w:t>
      </w:r>
      <w:r w:rsidR="2C48016A" w:rsidRPr="7987C95F">
        <w:rPr>
          <w:rFonts w:eastAsia="Arial" w:cs="Arial"/>
        </w:rPr>
        <w:t>8</w:t>
      </w:r>
      <w:r w:rsidR="5EC1AB64" w:rsidRPr="17EBDD93">
        <w:rPr>
          <w:rFonts w:eastAsia="Arial" w:cs="Arial"/>
        </w:rPr>
        <w:t xml:space="preserve"> and </w:t>
      </w:r>
      <w:r w:rsidR="4C968711" w:rsidRPr="36060A09">
        <w:rPr>
          <w:rFonts w:eastAsia="Arial" w:cs="Arial"/>
        </w:rPr>
        <w:t>greater than</w:t>
      </w:r>
      <w:r w:rsidR="7B2D7E96" w:rsidRPr="717D507E">
        <w:rPr>
          <w:rFonts w:eastAsia="Arial" w:cs="Arial"/>
        </w:rPr>
        <w:t xml:space="preserve"> </w:t>
      </w:r>
      <w:r w:rsidR="4C968711" w:rsidRPr="2C5B8281">
        <w:rPr>
          <w:rFonts w:eastAsia="Arial" w:cs="Arial"/>
        </w:rPr>
        <w:t>0.90</w:t>
      </w:r>
      <w:r w:rsidR="7B2D7E96" w:rsidRPr="2C5B8281">
        <w:rPr>
          <w:rFonts w:eastAsia="Arial" w:cs="Arial"/>
        </w:rPr>
        <w:t xml:space="preserve"> </w:t>
      </w:r>
      <w:r w:rsidR="7B2D7E96" w:rsidRPr="717D507E">
        <w:rPr>
          <w:rFonts w:eastAsia="Arial" w:cs="Arial"/>
        </w:rPr>
        <w:t xml:space="preserve">for </w:t>
      </w:r>
      <w:r w:rsidR="738D1FAA" w:rsidRPr="2C5B8281">
        <w:rPr>
          <w:rFonts w:eastAsia="Arial" w:cs="Arial"/>
        </w:rPr>
        <w:t>almost</w:t>
      </w:r>
      <w:r w:rsidR="7B2D7E96" w:rsidRPr="717D507E">
        <w:rPr>
          <w:rFonts w:eastAsia="Arial" w:cs="Arial"/>
        </w:rPr>
        <w:t xml:space="preserve"> testing ca</w:t>
      </w:r>
      <w:r w:rsidR="1CA3F145" w:rsidRPr="717D507E">
        <w:rPr>
          <w:rFonts w:eastAsia="Arial" w:cs="Arial"/>
        </w:rPr>
        <w:t>ses</w:t>
      </w:r>
      <w:r w:rsidR="49BC760C" w:rsidRPr="717D507E">
        <w:rPr>
          <w:rFonts w:eastAsia="Arial" w:cs="Arial"/>
        </w:rPr>
        <w:t>.</w:t>
      </w:r>
      <w:r w:rsidR="50DF795C" w:rsidRPr="5A50E5D8">
        <w:rPr>
          <w:rFonts w:eastAsia="Arial" w:cs="Arial"/>
        </w:rPr>
        <w:t xml:space="preserve"> The LSTM model demonstrated its capability to capture the coupled effects of temperature and </w:t>
      </w:r>
      <w:r w:rsidR="002F243D">
        <w:rPr>
          <w:rFonts w:eastAsia="Arial" w:cs="Arial"/>
        </w:rPr>
        <w:t>strain-rate</w:t>
      </w:r>
      <w:r w:rsidR="50DF795C" w:rsidRPr="5A50E5D8">
        <w:rPr>
          <w:rFonts w:eastAsia="Arial" w:cs="Arial"/>
        </w:rPr>
        <w:t xml:space="preserve"> on stress-strain behavior. For instance, at 300°C, the model successfully reproduced the phenomenon of dynamic strain aging (DSA), where stress levels remained elevated even at higher </w:t>
      </w:r>
      <w:r w:rsidR="002F243D">
        <w:rPr>
          <w:rFonts w:eastAsia="Arial" w:cs="Arial"/>
        </w:rPr>
        <w:t>strain-rate</w:t>
      </w:r>
      <w:r w:rsidR="50DF795C" w:rsidRPr="5A50E5D8">
        <w:rPr>
          <w:rFonts w:eastAsia="Arial" w:cs="Arial"/>
        </w:rPr>
        <w:t xml:space="preserve">s. Similarly, the model captured the effects of thermal softening, where stress </w:t>
      </w:r>
      <w:r w:rsidR="50DF795C" w:rsidRPr="376BD64D">
        <w:rPr>
          <w:rFonts w:eastAsia="Arial" w:cs="Arial"/>
        </w:rPr>
        <w:t>values</w:t>
      </w:r>
      <w:r w:rsidR="50DF795C" w:rsidRPr="5A50E5D8">
        <w:rPr>
          <w:rFonts w:eastAsia="Arial" w:cs="Arial"/>
        </w:rPr>
        <w:t xml:space="preserve"> decreased as the temperature increased. These results highlight the ability of the LSTM model to model the complex, nonlinear dependencies inherent in stress-strain relationships.</w:t>
      </w:r>
    </w:p>
    <w:p w14:paraId="78F78628" w14:textId="77777777" w:rsidR="00C6005F" w:rsidRDefault="00C6005F" w:rsidP="00651E7B">
      <w:pPr>
        <w:rPr>
          <w:rFonts w:eastAsia="Arial" w:cs="Arial"/>
        </w:rPr>
      </w:pPr>
    </w:p>
    <w:p w14:paraId="0CBDE624" w14:textId="0AD81351" w:rsidR="50DF795C" w:rsidRDefault="50DF795C" w:rsidP="00651E7B">
      <w:r w:rsidRPr="5A50E5D8">
        <w:rPr>
          <w:rFonts w:eastAsia="Arial" w:cs="Arial"/>
        </w:rPr>
        <w:t xml:space="preserve">Despite its success, the model exhibited several limitations. Overfitting </w:t>
      </w:r>
      <w:r w:rsidR="1F2C44F7" w:rsidRPr="717D507E">
        <w:rPr>
          <w:rFonts w:eastAsia="Arial" w:cs="Arial"/>
        </w:rPr>
        <w:t>is</w:t>
      </w:r>
      <w:r w:rsidRPr="5A50E5D8">
        <w:rPr>
          <w:rFonts w:eastAsia="Arial" w:cs="Arial"/>
        </w:rPr>
        <w:t xml:space="preserve"> a significant concern, particularly when the training set size approached the full dataset of 19 flow curves. This limitation underscored the need for a more diverse dataset to improve generalization. Furthermore, the interpretability of the LSTM model remained a </w:t>
      </w:r>
      <w:r w:rsidRPr="5A50E5D8">
        <w:rPr>
          <w:rFonts w:eastAsia="Arial" w:cs="Arial"/>
        </w:rPr>
        <w:lastRenderedPageBreak/>
        <w:t xml:space="preserve">challenge. Understanding how the model made predictions, particularly in terms of physical phenomena </w:t>
      </w:r>
      <w:r w:rsidR="5DAFA0EB" w:rsidRPr="717D507E">
        <w:rPr>
          <w:rFonts w:eastAsia="Arial" w:cs="Arial"/>
        </w:rPr>
        <w:t>(e.g.</w:t>
      </w:r>
      <w:r w:rsidRPr="5A50E5D8">
        <w:rPr>
          <w:rFonts w:eastAsia="Arial" w:cs="Arial"/>
        </w:rPr>
        <w:t xml:space="preserve"> DSA</w:t>
      </w:r>
      <w:r w:rsidR="05478469" w:rsidRPr="717D507E">
        <w:rPr>
          <w:rFonts w:eastAsia="Arial" w:cs="Arial"/>
        </w:rPr>
        <w:t>)</w:t>
      </w:r>
      <w:r w:rsidR="49BC760C" w:rsidRPr="717D507E">
        <w:rPr>
          <w:rFonts w:eastAsia="Arial" w:cs="Arial"/>
        </w:rPr>
        <w:t xml:space="preserve">, </w:t>
      </w:r>
      <w:r w:rsidR="74C15300" w:rsidRPr="717D507E">
        <w:rPr>
          <w:rFonts w:eastAsia="Arial" w:cs="Arial"/>
        </w:rPr>
        <w:t>is</w:t>
      </w:r>
      <w:r w:rsidRPr="5A50E5D8">
        <w:rPr>
          <w:rFonts w:eastAsia="Arial" w:cs="Arial"/>
        </w:rPr>
        <w:t xml:space="preserve"> not straightforward, which could limit its application in materials science. These limitations suggest that future work should focus on expanding the dataset to include a broader range of experimental conditions and exploring techniques to improve model interpretability.</w:t>
      </w:r>
    </w:p>
    <w:p w14:paraId="70250576" w14:textId="3A3EABAB" w:rsidR="00DB7039" w:rsidRDefault="1241325D" w:rsidP="00651E7B">
      <w:pPr>
        <w:spacing w:before="240"/>
        <w:rPr>
          <w:rFonts w:eastAsia="Arial" w:cs="Arial"/>
          <w:lang w:val="vi-VN"/>
        </w:rPr>
      </w:pPr>
      <w:r w:rsidRPr="4D79EAD2">
        <w:rPr>
          <w:rFonts w:eastAsia="Arial" w:cs="Arial"/>
        </w:rPr>
        <w:t xml:space="preserve">In summary, the LSTM model achieved high accuracy in predicting stress-strain relationships, with an optimal training set size of 16 flow curves yielding consistent and reliable results. The model effectively captured key material behaviors, such as thermal softening and dynamic strain aging, demonstrating its potential for modeling coupled </w:t>
      </w:r>
      <w:r w:rsidR="002F243D">
        <w:rPr>
          <w:rFonts w:eastAsia="Arial" w:cs="Arial"/>
        </w:rPr>
        <w:t>strain-rate</w:t>
      </w:r>
      <w:r w:rsidRPr="4D79EAD2">
        <w:rPr>
          <w:rFonts w:eastAsia="Arial" w:cs="Arial"/>
        </w:rPr>
        <w:t xml:space="preserve"> and temperature dependencies. However, challenges such as overfitting and limited dataset diversity highlight areas for future improvement.</w:t>
      </w:r>
    </w:p>
    <w:p w14:paraId="5FCCF76A" w14:textId="6252153A" w:rsidR="00DB7039" w:rsidRPr="00B120B1" w:rsidRDefault="00B120B1" w:rsidP="00651E7B">
      <w:pPr>
        <w:jc w:val="left"/>
        <w:rPr>
          <w:rFonts w:eastAsia="Arial" w:cs="Arial"/>
        </w:rPr>
      </w:pPr>
      <w:r>
        <w:rPr>
          <w:rFonts w:eastAsia="Arial" w:cs="Arial"/>
          <w:lang w:val="vi-VN"/>
        </w:rPr>
        <w:br w:type="page"/>
      </w:r>
    </w:p>
    <w:p w14:paraId="52839453" w14:textId="09173D63" w:rsidR="00994154" w:rsidRDefault="00711B57" w:rsidP="00F62ACC">
      <w:pPr>
        <w:pStyle w:val="Heading2"/>
        <w:numPr>
          <w:ilvl w:val="1"/>
          <w:numId w:val="30"/>
        </w:numPr>
        <w:spacing w:before="0"/>
      </w:pPr>
      <w:bookmarkStart w:id="122" w:name="_Toc185023272"/>
      <w:bookmarkStart w:id="123" w:name="_Toc185041709"/>
      <w:r w:rsidRPr="5631A083">
        <w:rPr>
          <w:rFonts w:eastAsia="Arial"/>
        </w:rPr>
        <w:lastRenderedPageBreak/>
        <w:t>Validation</w:t>
      </w:r>
      <w:bookmarkEnd w:id="122"/>
      <w:bookmarkEnd w:id="123"/>
      <w:r w:rsidRPr="5631A083">
        <w:rPr>
          <w:rFonts w:eastAsia="Arial"/>
        </w:rPr>
        <w:t xml:space="preserve">  </w:t>
      </w:r>
    </w:p>
    <w:p w14:paraId="05F70FE3" w14:textId="4962FF6E" w:rsidR="00E0489F" w:rsidRDefault="00994154" w:rsidP="00F62ACC">
      <w:pPr>
        <w:pStyle w:val="Heading3"/>
        <w:numPr>
          <w:ilvl w:val="2"/>
          <w:numId w:val="30"/>
        </w:numPr>
        <w:spacing w:before="0"/>
      </w:pPr>
      <w:bookmarkStart w:id="124" w:name="_Toc185023273"/>
      <w:bookmarkStart w:id="125" w:name="_Toc185041710"/>
      <w:r>
        <w:t>Machine Learning model</w:t>
      </w:r>
      <w:bookmarkEnd w:id="124"/>
      <w:bookmarkEnd w:id="125"/>
    </w:p>
    <w:p w14:paraId="7937BCC6" w14:textId="405BC0A5" w:rsidR="00C7631E" w:rsidRDefault="00E0489F" w:rsidP="00651E7B">
      <w:r>
        <w:t xml:space="preserve">Figure </w:t>
      </w:r>
      <w:r w:rsidR="005B5B0D">
        <w:t>4-18</w:t>
      </w:r>
      <w:r>
        <w:t xml:space="preserve"> illustrates the simulated data for 773.15K</w:t>
      </w:r>
      <w:r w:rsidR="003B6D56">
        <w:t xml:space="preserve"> and quasi-static </w:t>
      </w:r>
      <w:r w:rsidR="002F243D">
        <w:t>strain-rate</w:t>
      </w:r>
      <w:r w:rsidR="003B6D56">
        <w:t xml:space="preserve"> at rolling direction. </w:t>
      </w:r>
      <w:r w:rsidR="00EF3E21">
        <w:t>As</w:t>
      </w:r>
      <w:r w:rsidR="00DA1075">
        <w:t xml:space="preserve"> can be observed, three geometries can be obtained from the simulation: NDBR6, NDBR20r, and NDBR50f. </w:t>
      </w:r>
      <w:r w:rsidR="000D1C72">
        <w:t xml:space="preserve">Looking at the plot, </w:t>
      </w:r>
      <w:r w:rsidR="00BD369D">
        <w:t xml:space="preserve">the </w:t>
      </w:r>
      <w:r w:rsidR="00E02EFD">
        <w:t xml:space="preserve">simulated flow curves do not align well with the experimental data, however, some interesting insights can </w:t>
      </w:r>
      <w:r w:rsidR="00EE3CBD">
        <w:t xml:space="preserve">be acquired. </w:t>
      </w:r>
    </w:p>
    <w:p w14:paraId="558FAB92" w14:textId="629B03BE" w:rsidR="00C7631E" w:rsidRDefault="00642DD7" w:rsidP="00651E7B">
      <w:pPr>
        <w:keepNext/>
        <w:jc w:val="center"/>
      </w:pPr>
      <w:r w:rsidRPr="00E0489F">
        <w:rPr>
          <w:rFonts w:eastAsia="Arial" w:cs="Arial"/>
          <w:noProof/>
        </w:rPr>
        <w:drawing>
          <wp:inline distT="0" distB="0" distL="0" distR="0" wp14:anchorId="0AEA8D2C" wp14:editId="4F55EFCC">
            <wp:extent cx="4023360" cy="2583055"/>
            <wp:effectExtent l="0" t="0" r="0" b="8255"/>
            <wp:docPr id="1925731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31683" name=""/>
                    <pic:cNvPicPr/>
                  </pic:nvPicPr>
                  <pic:blipFill>
                    <a:blip r:embed="rId229"/>
                    <a:stretch>
                      <a:fillRect/>
                    </a:stretch>
                  </pic:blipFill>
                  <pic:spPr>
                    <a:xfrm>
                      <a:off x="0" y="0"/>
                      <a:ext cx="4023360" cy="2583055"/>
                    </a:xfrm>
                    <a:prstGeom prst="rect">
                      <a:avLst/>
                    </a:prstGeom>
                  </pic:spPr>
                </pic:pic>
              </a:graphicData>
            </a:graphic>
          </wp:inline>
        </w:drawing>
      </w:r>
    </w:p>
    <w:p w14:paraId="4EAF1443" w14:textId="03278102" w:rsidR="00642DD7" w:rsidRDefault="00C7631E" w:rsidP="00651E7B">
      <w:pPr>
        <w:pStyle w:val="Caption"/>
        <w:spacing w:line="360" w:lineRule="auto"/>
        <w:jc w:val="center"/>
        <w:rPr>
          <w:b w:val="0"/>
          <w:bCs/>
        </w:rPr>
      </w:pPr>
      <w:r w:rsidRPr="00F35302">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20</w:t>
      </w:r>
      <w:r w:rsidR="00454834">
        <w:rPr>
          <w:b w:val="0"/>
          <w:bCs/>
        </w:rPr>
        <w:fldChar w:fldCharType="end"/>
      </w:r>
      <w:r w:rsidRPr="00F35302">
        <w:rPr>
          <w:b w:val="0"/>
          <w:bCs/>
        </w:rPr>
        <w:t>: Simulation result for 773.15K, StrRt 0.0001 at RD</w:t>
      </w:r>
      <w:r w:rsidR="00F35302">
        <w:rPr>
          <w:b w:val="0"/>
          <w:bCs/>
        </w:rPr>
        <w:t>.</w:t>
      </w:r>
    </w:p>
    <w:p w14:paraId="251F7D90" w14:textId="77777777" w:rsidR="00050930" w:rsidRPr="00050930" w:rsidRDefault="00050930" w:rsidP="00651E7B">
      <w:pPr>
        <w:pStyle w:val="Standard1"/>
        <w:spacing w:line="360" w:lineRule="auto"/>
      </w:pPr>
    </w:p>
    <w:p w14:paraId="77124B54" w14:textId="20373C50" w:rsidR="00F67A1F" w:rsidRDefault="00000200" w:rsidP="00651E7B">
      <w:r>
        <w:t>Over</w:t>
      </w:r>
      <w:r w:rsidR="00873F36">
        <w:t>all</w:t>
      </w:r>
      <w:r w:rsidR="0081796C">
        <w:t xml:space="preserve">, the simulated force-displacement </w:t>
      </w:r>
      <w:r w:rsidR="003278CA">
        <w:t xml:space="preserve">lines generally follow the trend </w:t>
      </w:r>
      <w:r w:rsidR="00497DF8">
        <w:t xml:space="preserve">of the experimental data points. They seem to align well </w:t>
      </w:r>
      <w:r w:rsidR="0025585C">
        <w:t>with the early displacement range</w:t>
      </w:r>
      <w:r w:rsidR="008B3201">
        <w:t xml:space="preserve">. </w:t>
      </w:r>
      <w:r w:rsidR="00C67AE3">
        <w:t>However, d</w:t>
      </w:r>
      <w:r w:rsidR="008B3201">
        <w:t xml:space="preserve">eviations begin to happen </w:t>
      </w:r>
      <w:r w:rsidR="00CA270B">
        <w:t xml:space="preserve">at around </w:t>
      </w:r>
      <w:r w:rsidR="002C7D1B">
        <w:t>displacement of 0.25mm</w:t>
      </w:r>
      <w:r w:rsidR="00C8127E">
        <w:t xml:space="preserve">, where </w:t>
      </w:r>
      <w:r w:rsidR="006978AF">
        <w:t xml:space="preserve">the simulation overestimates the force </w:t>
      </w:r>
      <w:r w:rsidR="00C33527">
        <w:t xml:space="preserve">compared to the </w:t>
      </w:r>
      <w:r w:rsidR="007552C5">
        <w:t>experimental data</w:t>
      </w:r>
      <w:r w:rsidR="006200A7">
        <w:t>.</w:t>
      </w:r>
      <w:r w:rsidR="00642DD7">
        <w:t xml:space="preserve"> </w:t>
      </w:r>
      <w:r w:rsidR="00356684">
        <w:t>While t</w:t>
      </w:r>
      <w:r w:rsidR="00955428">
        <w:t>his discrepancy is not entirely unexpected</w:t>
      </w:r>
      <w:r w:rsidR="00E94DA4">
        <w:t>, it is worth further investigation</w:t>
      </w:r>
      <w:r w:rsidR="00642DD7">
        <w:t xml:space="preserve">. </w:t>
      </w:r>
      <w:r w:rsidR="00771A57">
        <w:t xml:space="preserve">One possible explanation for the </w:t>
      </w:r>
      <w:r w:rsidR="00D32B27">
        <w:t>anomaly in</w:t>
      </w:r>
      <w:r w:rsidR="00771A57">
        <w:t xml:space="preserve"> the data at </w:t>
      </w:r>
      <w:r w:rsidR="00EF3E21">
        <w:t>773.15</w:t>
      </w:r>
      <w:r w:rsidR="00771A57">
        <w:t xml:space="preserve">K </w:t>
      </w:r>
      <w:r w:rsidR="00B0464D">
        <w:t>is that the data do not follow the overall trend observed in other experimental conditions</w:t>
      </w:r>
      <w:r w:rsidR="00FD3528">
        <w:t>.</w:t>
      </w:r>
    </w:p>
    <w:p w14:paraId="30DA862A" w14:textId="11E86043" w:rsidR="00F17636" w:rsidRDefault="00F67A1F" w:rsidP="00651E7B">
      <w:r w:rsidRPr="00F67A1F">
        <w:t xml:space="preserve">This would be better understood if all the experimental force-displacement data for the geometries of NDBR6, NDBR20r, and NDBR50f at different temperature conditions were plotted at a </w:t>
      </w:r>
      <w:r w:rsidR="002F243D">
        <w:t>strain-rate</w:t>
      </w:r>
      <w:r w:rsidRPr="00F67A1F">
        <w:t xml:space="preserve"> of 0.000</w:t>
      </w:r>
      <w:r>
        <w:t>1</w:t>
      </w:r>
      <w:r w:rsidRPr="00F67A1F">
        <w:t xml:space="preserve">. </w:t>
      </w:r>
      <w:r w:rsidR="00620712">
        <w:t>The</w:t>
      </w:r>
      <w:r w:rsidRPr="00F67A1F">
        <w:t xml:space="preserve"> behavior of the data at 773.15K in the context of the broader dataset provides some insight into why the simulation appears to deviate from the experimental results at this condition.</w:t>
      </w:r>
    </w:p>
    <w:p w14:paraId="4BDABC6F" w14:textId="77777777" w:rsidR="001C1D39" w:rsidRDefault="001C1D39" w:rsidP="00651E7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0"/>
        <w:gridCol w:w="4503"/>
      </w:tblGrid>
      <w:tr w:rsidR="00EB0FF3" w14:paraId="4553BC22" w14:textId="77777777" w:rsidTr="00420B00">
        <w:tc>
          <w:tcPr>
            <w:tcW w:w="4531" w:type="dxa"/>
          </w:tcPr>
          <w:p w14:paraId="51FE0A2E" w14:textId="69A259DA" w:rsidR="00EB0FF3" w:rsidRDefault="00EB0FF3" w:rsidP="00651E7B">
            <w:r>
              <w:rPr>
                <w:noProof/>
              </w:rPr>
              <w:lastRenderedPageBreak/>
              <w:drawing>
                <wp:inline distT="0" distB="0" distL="0" distR="0" wp14:anchorId="145DF66F" wp14:editId="40D0D312">
                  <wp:extent cx="2788127" cy="2286000"/>
                  <wp:effectExtent l="0" t="0" r="0" b="0"/>
                  <wp:docPr id="141806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67737" name="Picture 1418067737"/>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788127" cy="2286000"/>
                          </a:xfrm>
                          <a:prstGeom prst="rect">
                            <a:avLst/>
                          </a:prstGeom>
                        </pic:spPr>
                      </pic:pic>
                    </a:graphicData>
                  </a:graphic>
                </wp:inline>
              </w:drawing>
            </w:r>
          </w:p>
        </w:tc>
        <w:tc>
          <w:tcPr>
            <w:tcW w:w="4532" w:type="dxa"/>
          </w:tcPr>
          <w:p w14:paraId="19D96DBD" w14:textId="64C92713" w:rsidR="00EB0FF3" w:rsidRDefault="00EB0FF3" w:rsidP="00651E7B">
            <w:r>
              <w:rPr>
                <w:noProof/>
              </w:rPr>
              <w:drawing>
                <wp:inline distT="0" distB="0" distL="0" distR="0" wp14:anchorId="13ECFA84" wp14:editId="6CF0120E">
                  <wp:extent cx="2745681" cy="2286000"/>
                  <wp:effectExtent l="0" t="0" r="0" b="0"/>
                  <wp:docPr id="19393890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89036" name="Picture 1939389036"/>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745681" cy="2286000"/>
                          </a:xfrm>
                          <a:prstGeom prst="rect">
                            <a:avLst/>
                          </a:prstGeom>
                        </pic:spPr>
                      </pic:pic>
                    </a:graphicData>
                  </a:graphic>
                </wp:inline>
              </w:drawing>
            </w:r>
          </w:p>
        </w:tc>
      </w:tr>
      <w:tr w:rsidR="00EB0FF3" w14:paraId="4F58EDC1" w14:textId="77777777" w:rsidTr="00420B00">
        <w:tc>
          <w:tcPr>
            <w:tcW w:w="9063" w:type="dxa"/>
            <w:gridSpan w:val="2"/>
          </w:tcPr>
          <w:p w14:paraId="1F886A0B" w14:textId="78915910" w:rsidR="007707F0" w:rsidRPr="007707F0" w:rsidRDefault="00EB0FF3" w:rsidP="00651E7B">
            <w:pPr>
              <w:keepNext/>
              <w:jc w:val="center"/>
            </w:pPr>
            <w:r>
              <w:rPr>
                <w:noProof/>
              </w:rPr>
              <w:drawing>
                <wp:inline distT="0" distB="0" distL="0" distR="0" wp14:anchorId="02994A54" wp14:editId="6EC1A38B">
                  <wp:extent cx="2745681" cy="2286000"/>
                  <wp:effectExtent l="0" t="0" r="0" b="0"/>
                  <wp:docPr id="6785431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32">
                            <a:extLst>
                              <a:ext uri="{28A0092B-C50C-407E-A947-70E740481C1C}">
                                <a14:useLocalDpi xmlns:a14="http://schemas.microsoft.com/office/drawing/2010/main" val="0"/>
                              </a:ext>
                            </a:extLst>
                          </a:blip>
                          <a:stretch>
                            <a:fillRect/>
                          </a:stretch>
                        </pic:blipFill>
                        <pic:spPr>
                          <a:xfrm>
                            <a:off x="0" y="0"/>
                            <a:ext cx="2745681" cy="2286000"/>
                          </a:xfrm>
                          <a:prstGeom prst="rect">
                            <a:avLst/>
                          </a:prstGeom>
                        </pic:spPr>
                      </pic:pic>
                    </a:graphicData>
                  </a:graphic>
                </wp:inline>
              </w:drawing>
            </w:r>
          </w:p>
        </w:tc>
      </w:tr>
    </w:tbl>
    <w:p w14:paraId="4F22F595" w14:textId="002978F0" w:rsidR="00050930" w:rsidRPr="00804EEB" w:rsidRDefault="00420B00" w:rsidP="00804EEB">
      <w:pPr>
        <w:pStyle w:val="Caption"/>
        <w:spacing w:line="360" w:lineRule="auto"/>
        <w:jc w:val="center"/>
        <w:rPr>
          <w:b w:val="0"/>
          <w:bCs/>
        </w:rPr>
      </w:pPr>
      <w:bookmarkStart w:id="126" w:name="_Ref185021228"/>
      <w:r w:rsidRPr="00F35302">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21</w:t>
      </w:r>
      <w:r w:rsidR="00454834">
        <w:rPr>
          <w:b w:val="0"/>
          <w:bCs/>
        </w:rPr>
        <w:fldChar w:fldCharType="end"/>
      </w:r>
      <w:bookmarkEnd w:id="126"/>
      <w:r w:rsidRPr="00F35302">
        <w:rPr>
          <w:b w:val="0"/>
          <w:bCs/>
        </w:rPr>
        <w:t xml:space="preserve">: Comparison of Experimental Force-Displacement Curves </w:t>
      </w:r>
      <w:r w:rsidR="005B5B0D">
        <w:rPr>
          <w:b w:val="0"/>
        </w:rPr>
        <w:t>of</w:t>
      </w:r>
      <w:r w:rsidRPr="00F35302">
        <w:rPr>
          <w:b w:val="0"/>
          <w:bCs/>
        </w:rPr>
        <w:t xml:space="preserve"> all Temperature at quasi-static strain</w:t>
      </w:r>
      <w:r w:rsidR="00F35302">
        <w:rPr>
          <w:b w:val="0"/>
          <w:bCs/>
        </w:rPr>
        <w:t>-</w:t>
      </w:r>
      <w:r w:rsidRPr="00F35302">
        <w:rPr>
          <w:b w:val="0"/>
          <w:bCs/>
        </w:rPr>
        <w:t>rate</w:t>
      </w:r>
      <w:r w:rsidR="005B5B0D">
        <w:rPr>
          <w:b w:val="0"/>
          <w:bCs/>
        </w:rPr>
        <w:t xml:space="preserve"> for geometries: a) NDBR6, b) NDBR20r, c) NDBR50f</w:t>
      </w:r>
      <w:r w:rsidR="00DB7039">
        <w:rPr>
          <w:b w:val="0"/>
          <w:bCs/>
          <w:lang w:val="vi-VN"/>
        </w:rPr>
        <w:t>.</w:t>
      </w:r>
    </w:p>
    <w:p w14:paraId="2E38291B" w14:textId="1528BED8" w:rsidR="00DB7039" w:rsidRPr="00804EEB" w:rsidRDefault="004E578D" w:rsidP="00651E7B">
      <w:pPr>
        <w:pStyle w:val="Standard1"/>
        <w:spacing w:line="360" w:lineRule="auto"/>
        <w:jc w:val="both"/>
      </w:pPr>
      <w:r>
        <w:t>W</w:t>
      </w:r>
      <w:r w:rsidR="00420B00">
        <w:t>hile the simulated data generally follows the overall trend, the LSTM model might not be ready for conditions with significant anomalies</w:t>
      </w:r>
      <w:r>
        <w:t xml:space="preserve">, as shown </w:t>
      </w:r>
      <w:r w:rsidRPr="004E578D">
        <w:t xml:space="preserve">in </w:t>
      </w:r>
      <w:r w:rsidRPr="004E578D">
        <w:fldChar w:fldCharType="begin"/>
      </w:r>
      <w:r w:rsidRPr="004E578D">
        <w:instrText xml:space="preserve"> REF _Ref185021228 \h  \* MERGEFORMAT </w:instrText>
      </w:r>
      <w:r w:rsidRPr="004E578D">
        <w:fldChar w:fldCharType="separate"/>
      </w:r>
      <w:r w:rsidR="00532ED6" w:rsidRPr="00532ED6">
        <w:t xml:space="preserve">Figure </w:t>
      </w:r>
      <w:r w:rsidR="00532ED6" w:rsidRPr="00532ED6">
        <w:rPr>
          <w:noProof/>
        </w:rPr>
        <w:t>4</w:t>
      </w:r>
      <w:r w:rsidR="00532ED6" w:rsidRPr="00532ED6">
        <w:rPr>
          <w:noProof/>
        </w:rPr>
        <w:noBreakHyphen/>
        <w:t>21</w:t>
      </w:r>
      <w:r w:rsidRPr="004E578D">
        <w:fldChar w:fldCharType="end"/>
      </w:r>
      <w:r>
        <w:t xml:space="preserve"> a) to c),</w:t>
      </w:r>
      <w:r w:rsidR="00420B00">
        <w:t>. This indicates that further reinforcement may be necessary for the model to be utilized in actual cases.</w:t>
      </w:r>
    </w:p>
    <w:p w14:paraId="7D7C62C9" w14:textId="3E7BEFC9" w:rsidR="000B2C47" w:rsidRPr="000B2C47" w:rsidRDefault="00420B00" w:rsidP="00F62ACC">
      <w:pPr>
        <w:pStyle w:val="Heading3"/>
        <w:numPr>
          <w:ilvl w:val="2"/>
          <w:numId w:val="30"/>
        </w:numPr>
        <w:spacing w:before="0"/>
      </w:pPr>
      <w:bookmarkStart w:id="127" w:name="_Toc185023274"/>
      <w:bookmarkStart w:id="128" w:name="_Toc185041711"/>
      <w:r>
        <w:t>Constitutive Model</w:t>
      </w:r>
      <w:bookmarkEnd w:id="127"/>
      <w:bookmarkEnd w:id="128"/>
    </w:p>
    <w:p w14:paraId="55A1E99C" w14:textId="619686AE" w:rsidR="00FE4FB4" w:rsidRDefault="00681AFF" w:rsidP="00651E7B">
      <w:r w:rsidRPr="00681AFF">
        <w:fldChar w:fldCharType="begin"/>
      </w:r>
      <w:r w:rsidRPr="00681AFF">
        <w:instrText xml:space="preserve"> REF _Ref185026564 \h  \* MERGEFORMAT </w:instrText>
      </w:r>
      <w:r w:rsidRPr="00681AFF">
        <w:fldChar w:fldCharType="separate"/>
      </w:r>
      <w:r w:rsidR="00532ED6" w:rsidRPr="00532ED6">
        <w:t xml:space="preserve">Figure </w:t>
      </w:r>
      <w:r w:rsidR="00532ED6" w:rsidRPr="00532ED6">
        <w:rPr>
          <w:noProof/>
        </w:rPr>
        <w:t>4</w:t>
      </w:r>
      <w:r w:rsidR="00532ED6" w:rsidRPr="00532ED6">
        <w:rPr>
          <w:noProof/>
        </w:rPr>
        <w:noBreakHyphen/>
        <w:t>22</w:t>
      </w:r>
      <w:r w:rsidRPr="00681AFF">
        <w:fldChar w:fldCharType="end"/>
      </w:r>
      <w:r w:rsidRPr="00681AFF">
        <w:rPr>
          <w:lang w:val="vi-VN"/>
        </w:rPr>
        <w:t xml:space="preserve"> </w:t>
      </w:r>
      <w:r w:rsidR="009413A0" w:rsidRPr="00681AFF">
        <w:t>presents</w:t>
      </w:r>
      <w:r w:rsidR="009413A0">
        <w:t xml:space="preserve"> the force-displacement curves obtained from the simulation using material inputs taken from the calibrated temperature function. These curves give a better fit with the experimental data compared to Figure 18. However, discrepancies are still visible in all geometries, especially at around the peak:</w:t>
      </w:r>
    </w:p>
    <w:p w14:paraId="7FE4AD52" w14:textId="73BFE1A1" w:rsidR="00FE4FB4" w:rsidRDefault="00FE4FB4" w:rsidP="00D1463D">
      <w:pPr>
        <w:pStyle w:val="ListParagraph"/>
        <w:numPr>
          <w:ilvl w:val="0"/>
          <w:numId w:val="18"/>
        </w:numPr>
        <w:spacing w:line="276" w:lineRule="auto"/>
      </w:pPr>
      <w:r>
        <w:t>NDBR6 significantly overpredicts the peak force compared to the experimental data.</w:t>
      </w:r>
    </w:p>
    <w:p w14:paraId="0C30CBA7" w14:textId="4C9C6534" w:rsidR="00FE4FB4" w:rsidRDefault="00FE4FB4" w:rsidP="00D1463D">
      <w:pPr>
        <w:pStyle w:val="ListParagraph"/>
        <w:numPr>
          <w:ilvl w:val="0"/>
          <w:numId w:val="18"/>
        </w:numPr>
        <w:spacing w:line="276" w:lineRule="auto"/>
      </w:pPr>
      <w:r>
        <w:t xml:space="preserve">NDBR20r </w:t>
      </w:r>
      <w:r w:rsidR="004F2D03">
        <w:t>gives results closer to the experimental data, having only a slight overprediction with respect to the peak.</w:t>
      </w:r>
    </w:p>
    <w:p w14:paraId="4A5ECA07" w14:textId="7E17F70D" w:rsidR="00332B70" w:rsidRDefault="004F2D03" w:rsidP="00D1463D">
      <w:pPr>
        <w:pStyle w:val="ListParagraph"/>
        <w:numPr>
          <w:ilvl w:val="0"/>
          <w:numId w:val="18"/>
        </w:numPr>
        <w:spacing w:line="276" w:lineRule="auto"/>
      </w:pPr>
      <w:r>
        <w:lastRenderedPageBreak/>
        <w:t>NDBR50f has the best peak force performance, which gives a good balance between prediction accuracy and force estimation.</w:t>
      </w:r>
    </w:p>
    <w:p w14:paraId="7042075D" w14:textId="7333E622" w:rsidR="009413A0" w:rsidRDefault="00842D17" w:rsidP="00651E7B">
      <w:r>
        <w:t xml:space="preserve">Whereas the simulated data </w:t>
      </w:r>
      <w:r w:rsidR="00BA1AB7">
        <w:t>for NDBR6 after the pead dra</w:t>
      </w:r>
      <w:r w:rsidR="00477ACF">
        <w:t>matically reflects a sharp decline</w:t>
      </w:r>
      <w:r w:rsidR="00B025E6">
        <w:t>, instead of</w:t>
      </w:r>
      <w:r w:rsidR="00477ACF">
        <w:t xml:space="preserve"> </w:t>
      </w:r>
      <w:r w:rsidR="00647127">
        <w:t>decreasing steadily like the experimental data. The other two follow the general trend in experimental findings, although it also gives some deviation towards the end.</w:t>
      </w:r>
    </w:p>
    <w:p w14:paraId="49D0C6A2" w14:textId="77777777" w:rsidR="00EF34B3" w:rsidRDefault="000B2C47" w:rsidP="00651E7B">
      <w:pPr>
        <w:keepNext/>
        <w:jc w:val="center"/>
      </w:pPr>
      <w:r w:rsidRPr="000B2C47">
        <w:rPr>
          <w:noProof/>
        </w:rPr>
        <w:drawing>
          <wp:inline distT="0" distB="0" distL="0" distR="0" wp14:anchorId="7C2DD14A" wp14:editId="7FAAC6A3">
            <wp:extent cx="3543300" cy="2274851"/>
            <wp:effectExtent l="0" t="0" r="0" b="0"/>
            <wp:docPr id="1685967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67986" name=""/>
                    <pic:cNvPicPr/>
                  </pic:nvPicPr>
                  <pic:blipFill>
                    <a:blip r:embed="rId233"/>
                    <a:stretch>
                      <a:fillRect/>
                    </a:stretch>
                  </pic:blipFill>
                  <pic:spPr>
                    <a:xfrm>
                      <a:off x="0" y="0"/>
                      <a:ext cx="3552734" cy="2280908"/>
                    </a:xfrm>
                    <a:prstGeom prst="rect">
                      <a:avLst/>
                    </a:prstGeom>
                  </pic:spPr>
                </pic:pic>
              </a:graphicData>
            </a:graphic>
          </wp:inline>
        </w:drawing>
      </w:r>
    </w:p>
    <w:p w14:paraId="461941FE" w14:textId="1DCD6918" w:rsidR="00D1463D" w:rsidRPr="00D1463D" w:rsidRDefault="00EF34B3" w:rsidP="00D1463D">
      <w:pPr>
        <w:pStyle w:val="Caption"/>
        <w:spacing w:line="360" w:lineRule="auto"/>
        <w:jc w:val="center"/>
        <w:rPr>
          <w:b w:val="0"/>
          <w:bCs/>
          <w:lang w:val="vi-VN"/>
        </w:rPr>
      </w:pPr>
      <w:bookmarkStart w:id="129" w:name="_Ref185026564"/>
      <w:r w:rsidRPr="006D6BA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532ED6">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532ED6">
        <w:rPr>
          <w:b w:val="0"/>
          <w:bCs/>
          <w:noProof/>
        </w:rPr>
        <w:t>22</w:t>
      </w:r>
      <w:r w:rsidR="00454834">
        <w:rPr>
          <w:b w:val="0"/>
          <w:bCs/>
        </w:rPr>
        <w:fldChar w:fldCharType="end"/>
      </w:r>
      <w:bookmarkEnd w:id="129"/>
      <w:r w:rsidRPr="006D6BA7">
        <w:rPr>
          <w:b w:val="0"/>
          <w:bCs/>
        </w:rPr>
        <w:t xml:space="preserve">: Comparison of </w:t>
      </w:r>
      <w:r w:rsidR="006D6BA7" w:rsidRPr="006D6BA7">
        <w:rPr>
          <w:b w:val="0"/>
          <w:bCs/>
        </w:rPr>
        <w:t xml:space="preserve">experimental and simulated force-displacement curves for </w:t>
      </w:r>
      <w:r w:rsidR="006D6BA7">
        <w:rPr>
          <w:b w:val="0"/>
          <w:bCs/>
        </w:rPr>
        <w:t>DP</w:t>
      </w:r>
      <w:r w:rsidR="006D6BA7" w:rsidRPr="006D6BA7">
        <w:rPr>
          <w:b w:val="0"/>
          <w:bCs/>
        </w:rPr>
        <w:t xml:space="preserve">1000 steel at 773.15k and </w:t>
      </w:r>
      <w:r w:rsidR="002F243D">
        <w:rPr>
          <w:b w:val="0"/>
          <w:bCs/>
        </w:rPr>
        <w:t>strain-rate</w:t>
      </w:r>
      <w:r w:rsidR="006D6BA7" w:rsidRPr="006D6BA7">
        <w:rPr>
          <w:b w:val="0"/>
          <w:bCs/>
        </w:rPr>
        <w:t xml:space="preserve"> 0.0001 (rolling direction), simulated using temperature dependency function</w:t>
      </w:r>
      <w:r w:rsidR="006D6BA7">
        <w:rPr>
          <w:b w:val="0"/>
          <w:bCs/>
        </w:rPr>
        <w:t>.</w:t>
      </w:r>
    </w:p>
    <w:p w14:paraId="4BBB287A" w14:textId="71056C29" w:rsidR="00FE0779" w:rsidRDefault="00D60FBB" w:rsidP="00651E7B">
      <w:pPr>
        <w:pStyle w:val="Standard1"/>
        <w:spacing w:line="360" w:lineRule="auto"/>
        <w:jc w:val="both"/>
      </w:pPr>
      <w:r w:rsidRPr="00D60FBB">
        <w:t xml:space="preserve">In the unified model method, we validated the constitutive model using data obtained from calibrated temperature and </w:t>
      </w:r>
      <w:r w:rsidR="002F243D">
        <w:t>strain-rate</w:t>
      </w:r>
      <w:r w:rsidRPr="00D60FBB">
        <w:t xml:space="preserve"> functions</w:t>
      </w:r>
      <w:r w:rsidR="00C95545">
        <w:t xml:space="preserve"> to predict the values of normalized stress at 473.15K and </w:t>
      </w:r>
      <w:r w:rsidR="002F243D">
        <w:t>strain-rate</w:t>
      </w:r>
      <w:r w:rsidR="00C95545">
        <w:t xml:space="preserve"> of 0.001. Analysis was done only up to </w:t>
      </w:r>
      <w:r w:rsidR="0045470B">
        <w:t xml:space="preserve">the strain value of 0.3, because beyond this, the </w:t>
      </w:r>
      <w:r w:rsidR="002F243D">
        <w:t>strain-rate</w:t>
      </w:r>
      <w:r w:rsidR="0045470B">
        <w:t xml:space="preserve"> function is unable to give reliable predictions.</w:t>
      </w:r>
    </w:p>
    <w:p w14:paraId="08FB4FAC" w14:textId="77777777" w:rsidR="00544471" w:rsidRDefault="00544471" w:rsidP="00651E7B">
      <w:pPr>
        <w:pStyle w:val="Standard1"/>
        <w:spacing w:line="360" w:lineRule="auto"/>
        <w:jc w:val="both"/>
      </w:pPr>
    </w:p>
    <w:p w14:paraId="352B1178" w14:textId="5548D93E" w:rsidR="00EA6903" w:rsidRDefault="009D6497" w:rsidP="00651E7B">
      <w:pPr>
        <w:pStyle w:val="Standard1"/>
        <w:spacing w:line="360" w:lineRule="auto"/>
        <w:jc w:val="both"/>
      </w:pPr>
      <w:r>
        <w:t xml:space="preserve">When </w:t>
      </w:r>
      <w:r w:rsidR="00E454ED" w:rsidRPr="00E454ED">
        <w:t>evaluating</w:t>
      </w:r>
      <w:r>
        <w:t xml:space="preserve"> the performance of each module separately, </w:t>
      </w:r>
      <w:r w:rsidR="006D7958">
        <w:t xml:space="preserve">both the </w:t>
      </w:r>
      <w:r w:rsidR="00910C8E">
        <w:t xml:space="preserve">calibrated </w:t>
      </w:r>
      <w:r w:rsidR="002F243D">
        <w:t>strain-rate</w:t>
      </w:r>
      <w:r w:rsidR="00910C8E">
        <w:t xml:space="preserve"> function and the temperature function </w:t>
      </w:r>
      <w:r w:rsidR="00E454ED" w:rsidRPr="00E454ED">
        <w:t>demonstrate strong predictive capabilities</w:t>
      </w:r>
      <w:r w:rsidR="0086355E">
        <w:t xml:space="preserve">, as </w:t>
      </w:r>
      <w:r w:rsidR="00E454ED" w:rsidRPr="00E454ED">
        <w:t>shown</w:t>
      </w:r>
      <w:r w:rsidR="0086355E">
        <w:t xml:space="preserve"> in </w:t>
      </w:r>
      <w:r w:rsidR="003C32EE">
        <w:t xml:space="preserve">Figure </w:t>
      </w:r>
      <w:r w:rsidR="0009722C">
        <w:t>4-21</w:t>
      </w:r>
      <w:r w:rsidR="00057CBE">
        <w:t xml:space="preserve">. </w:t>
      </w:r>
      <w:r w:rsidR="002F2666">
        <w:t xml:space="preserve">From </w:t>
      </w:r>
      <w:r w:rsidR="00454834" w:rsidRPr="00454834">
        <w:fldChar w:fldCharType="begin"/>
      </w:r>
      <w:r w:rsidR="00454834" w:rsidRPr="00454834">
        <w:instrText xml:space="preserve"> REF _Ref185026364 \h  \* MERGEFORMAT </w:instrText>
      </w:r>
      <w:r w:rsidR="00454834" w:rsidRPr="00454834">
        <w:fldChar w:fldCharType="separate"/>
      </w:r>
      <w:r w:rsidR="00532ED6" w:rsidRPr="00BD182B">
        <w:t xml:space="preserve">Figure </w:t>
      </w:r>
      <w:r w:rsidR="00532ED6" w:rsidRPr="00532ED6">
        <w:rPr>
          <w:noProof/>
        </w:rPr>
        <w:t>4</w:t>
      </w:r>
      <w:r w:rsidR="00532ED6">
        <w:rPr>
          <w:noProof/>
        </w:rPr>
        <w:noBreakHyphen/>
      </w:r>
      <w:r w:rsidR="00532ED6" w:rsidRPr="00532ED6">
        <w:rPr>
          <w:noProof/>
        </w:rPr>
        <w:t>23</w:t>
      </w:r>
      <w:r w:rsidR="00454834" w:rsidRPr="00454834">
        <w:fldChar w:fldCharType="end"/>
      </w:r>
      <w:r w:rsidR="002F2666">
        <w:t xml:space="preserve">(a), the </w:t>
      </w:r>
      <w:r w:rsidR="002F243D">
        <w:t>strain-rate</w:t>
      </w:r>
      <w:r w:rsidR="002F2666">
        <w:t xml:space="preserve"> function provide a</w:t>
      </w:r>
      <w:r w:rsidR="00C53A24">
        <w:t xml:space="preserve">n accurate </w:t>
      </w:r>
      <w:r w:rsidR="003C55BE">
        <w:t>fit</w:t>
      </w:r>
      <w:r w:rsidR="0087311D">
        <w:t xml:space="preserve"> to the experimental data, </w:t>
      </w:r>
      <w:r w:rsidR="003C55BE">
        <w:t>with the only notable limitation</w:t>
      </w:r>
      <w:r w:rsidR="0087311D">
        <w:t xml:space="preserve"> </w:t>
      </w:r>
      <w:r w:rsidR="005B5B0D">
        <w:t>b</w:t>
      </w:r>
      <w:r w:rsidR="005B5B0D" w:rsidRPr="005B5B0D">
        <w:t>eing its inability to</w:t>
      </w:r>
      <w:r w:rsidR="00D34969">
        <w:t xml:space="preserve"> capture </w:t>
      </w:r>
      <w:r w:rsidR="00F9260F">
        <w:t>the initial experimental data point</w:t>
      </w:r>
      <w:r w:rsidR="005B5B0D" w:rsidRPr="005B5B0D">
        <w:t xml:space="preserve"> precisely</w:t>
      </w:r>
      <w:r w:rsidR="00F9260F">
        <w:t xml:space="preserve">. On the other hand, </w:t>
      </w:r>
      <w:r w:rsidR="00454834" w:rsidRPr="00454834">
        <w:fldChar w:fldCharType="begin"/>
      </w:r>
      <w:r w:rsidR="00454834" w:rsidRPr="00454834">
        <w:instrText xml:space="preserve"> REF _Ref185026364 \h  \* MERGEFORMAT </w:instrText>
      </w:r>
      <w:r w:rsidR="00454834" w:rsidRPr="00454834">
        <w:fldChar w:fldCharType="separate"/>
      </w:r>
      <w:r w:rsidR="00532ED6" w:rsidRPr="00BD182B">
        <w:t xml:space="preserve">Figure </w:t>
      </w:r>
      <w:r w:rsidR="00532ED6" w:rsidRPr="00532ED6">
        <w:rPr>
          <w:noProof/>
        </w:rPr>
        <w:t>4</w:t>
      </w:r>
      <w:r w:rsidR="00532ED6">
        <w:rPr>
          <w:noProof/>
        </w:rPr>
        <w:noBreakHyphen/>
      </w:r>
      <w:r w:rsidR="00532ED6" w:rsidRPr="00532ED6">
        <w:rPr>
          <w:noProof/>
        </w:rPr>
        <w:t>23</w:t>
      </w:r>
      <w:r w:rsidR="00454834" w:rsidRPr="00454834">
        <w:fldChar w:fldCharType="end"/>
      </w:r>
      <w:r w:rsidR="00454834">
        <w:t xml:space="preserve"> </w:t>
      </w:r>
      <w:r w:rsidR="00F9260F">
        <w:t>(b</w:t>
      </w:r>
      <w:r w:rsidR="005B5B0D" w:rsidRPr="005B5B0D">
        <w:t>) shows that</w:t>
      </w:r>
      <w:r w:rsidR="00C61DC2">
        <w:t xml:space="preserve"> the temperature function effectively predicts the stress-strain behavior during the early </w:t>
      </w:r>
      <w:r w:rsidR="005B5B0D" w:rsidRPr="005B5B0D">
        <w:t>deformation stages. However</w:t>
      </w:r>
      <w:r w:rsidR="00212E8B">
        <w:t xml:space="preserve">, minor deviations </w:t>
      </w:r>
      <w:r w:rsidR="005B5B0D" w:rsidRPr="005B5B0D">
        <w:t>become apparent</w:t>
      </w:r>
      <w:r w:rsidR="00212E8B">
        <w:t xml:space="preserve"> around </w:t>
      </w:r>
      <w:r w:rsidR="005B5B0D" w:rsidRPr="005B5B0D">
        <w:t xml:space="preserve">a </w:t>
      </w:r>
      <w:r w:rsidR="00212E8B">
        <w:t xml:space="preserve">strain value of 0.1, </w:t>
      </w:r>
      <w:r w:rsidR="005B5B0D" w:rsidRPr="005B5B0D">
        <w:t>where the predicted stress slightly exceeds</w:t>
      </w:r>
      <w:r w:rsidR="006D70FD">
        <w:t xml:space="preserve"> the experimental data </w:t>
      </w:r>
      <w:r w:rsidR="005B5B0D" w:rsidRPr="005B5B0D">
        <w:t>in the later stages.</w:t>
      </w:r>
    </w:p>
    <w:p w14:paraId="04408E3B" w14:textId="77777777" w:rsidR="00057CBE" w:rsidRPr="00D1463D" w:rsidRDefault="00057CBE" w:rsidP="00651E7B">
      <w:pPr>
        <w:pStyle w:val="Standard1"/>
        <w:spacing w:line="360" w:lineRule="auto"/>
        <w:jc w:val="both"/>
        <w:rPr>
          <w:lang w:val="vi-VN"/>
        </w:rPr>
      </w:pPr>
    </w:p>
    <w:p w14:paraId="3782F33F" w14:textId="791A4D95" w:rsidR="00FB54FF" w:rsidRDefault="00FB54FF" w:rsidP="00651E7B">
      <w:pPr>
        <w:pStyle w:val="Standard1"/>
        <w:spacing w:line="360" w:lineRule="auto"/>
        <w:jc w:val="both"/>
      </w:pPr>
      <w:r w:rsidRPr="00FB54FF">
        <w:rPr>
          <w:noProof/>
        </w:rPr>
        <w:drawing>
          <wp:inline distT="0" distB="0" distL="0" distR="0" wp14:anchorId="7762C002" wp14:editId="04579AFE">
            <wp:extent cx="2880360" cy="1834313"/>
            <wp:effectExtent l="0" t="0" r="0" b="0"/>
            <wp:docPr id="1517506613" name="Picture 1" descr="A graph of a strain rate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506613" name="Picture 1" descr="A graph of a strain rate calibration&#10;&#10;Description automatically generated"/>
                    <pic:cNvPicPr/>
                  </pic:nvPicPr>
                  <pic:blipFill>
                    <a:blip r:embed="rId234"/>
                    <a:stretch>
                      <a:fillRect/>
                    </a:stretch>
                  </pic:blipFill>
                  <pic:spPr>
                    <a:xfrm>
                      <a:off x="0" y="0"/>
                      <a:ext cx="2880360" cy="1834313"/>
                    </a:xfrm>
                    <a:prstGeom prst="rect">
                      <a:avLst/>
                    </a:prstGeom>
                  </pic:spPr>
                </pic:pic>
              </a:graphicData>
            </a:graphic>
          </wp:inline>
        </w:drawing>
      </w:r>
      <w:r w:rsidR="00FD6E4E" w:rsidRPr="00FD6E4E">
        <w:rPr>
          <w:noProof/>
        </w:rPr>
        <w:drawing>
          <wp:inline distT="0" distB="0" distL="0" distR="0" wp14:anchorId="715D4AEE" wp14:editId="3D407CCB">
            <wp:extent cx="2880360" cy="1834313"/>
            <wp:effectExtent l="0" t="0" r="0" b="0"/>
            <wp:docPr id="1408572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490" name=""/>
                    <pic:cNvPicPr/>
                  </pic:nvPicPr>
                  <pic:blipFill>
                    <a:blip r:embed="rId235"/>
                    <a:stretch>
                      <a:fillRect/>
                    </a:stretch>
                  </pic:blipFill>
                  <pic:spPr>
                    <a:xfrm>
                      <a:off x="0" y="0"/>
                      <a:ext cx="2880360" cy="1834313"/>
                    </a:xfrm>
                    <a:prstGeom prst="rect">
                      <a:avLst/>
                    </a:prstGeom>
                  </pic:spPr>
                </pic:pic>
              </a:graphicData>
            </a:graphic>
          </wp:inline>
        </w:drawing>
      </w:r>
    </w:p>
    <w:p w14:paraId="0698D8A0" w14:textId="28BC9308" w:rsidR="005B5B0D" w:rsidRPr="00D1463D" w:rsidRDefault="00FB54FF" w:rsidP="00D1463D">
      <w:pPr>
        <w:pStyle w:val="Caption"/>
        <w:spacing w:line="360" w:lineRule="auto"/>
        <w:jc w:val="center"/>
        <w:rPr>
          <w:b w:val="0"/>
          <w:lang w:val="vi-VN"/>
        </w:rPr>
      </w:pPr>
      <w:bookmarkStart w:id="130" w:name="_Ref185026364"/>
      <w:r w:rsidRPr="00BD182B">
        <w:rPr>
          <w:b w:val="0"/>
        </w:rPr>
        <w:t xml:space="preserve">Figure </w:t>
      </w:r>
      <w:r w:rsidR="00454834">
        <w:rPr>
          <w:b w:val="0"/>
        </w:rPr>
        <w:fldChar w:fldCharType="begin"/>
      </w:r>
      <w:r w:rsidR="00454834">
        <w:rPr>
          <w:b w:val="0"/>
        </w:rPr>
        <w:instrText xml:space="preserve"> STYLEREF 1 \s </w:instrText>
      </w:r>
      <w:r w:rsidR="00454834">
        <w:rPr>
          <w:b w:val="0"/>
        </w:rPr>
        <w:fldChar w:fldCharType="separate"/>
      </w:r>
      <w:r w:rsidR="00532ED6">
        <w:rPr>
          <w:b w:val="0"/>
          <w:noProof/>
        </w:rPr>
        <w:t>4</w:t>
      </w:r>
      <w:r w:rsidR="00454834">
        <w:rPr>
          <w:b w:val="0"/>
        </w:rPr>
        <w:fldChar w:fldCharType="end"/>
      </w:r>
      <w:r w:rsidR="00454834">
        <w:rPr>
          <w:b w:val="0"/>
        </w:rPr>
        <w:noBreakHyphen/>
      </w:r>
      <w:r w:rsidR="00454834">
        <w:rPr>
          <w:b w:val="0"/>
        </w:rPr>
        <w:fldChar w:fldCharType="begin"/>
      </w:r>
      <w:r w:rsidR="00454834">
        <w:rPr>
          <w:b w:val="0"/>
        </w:rPr>
        <w:instrText xml:space="preserve"> SEQ Figure \* ARABIC \s 1 </w:instrText>
      </w:r>
      <w:r w:rsidR="00454834">
        <w:rPr>
          <w:b w:val="0"/>
        </w:rPr>
        <w:fldChar w:fldCharType="separate"/>
      </w:r>
      <w:r w:rsidR="00532ED6">
        <w:rPr>
          <w:b w:val="0"/>
          <w:noProof/>
        </w:rPr>
        <w:t>23</w:t>
      </w:r>
      <w:r w:rsidR="00454834">
        <w:rPr>
          <w:b w:val="0"/>
        </w:rPr>
        <w:fldChar w:fldCharType="end"/>
      </w:r>
      <w:bookmarkEnd w:id="130"/>
      <w:r w:rsidRPr="00BD182B">
        <w:rPr>
          <w:b w:val="0"/>
        </w:rPr>
        <w:t xml:space="preserve">: Stress-Strain Comparison at 473.15K, </w:t>
      </w:r>
      <w:r w:rsidR="002F243D">
        <w:rPr>
          <w:b w:val="0"/>
        </w:rPr>
        <w:t>Strain-rate</w:t>
      </w:r>
      <w:r w:rsidRPr="00BD182B">
        <w:rPr>
          <w:b w:val="0"/>
        </w:rPr>
        <w:t xml:space="preserve"> 0.001 for </w:t>
      </w:r>
      <w:r w:rsidR="00057CBE" w:rsidRPr="00BD182B">
        <w:rPr>
          <w:b w:val="0"/>
        </w:rPr>
        <w:t xml:space="preserve">a) </w:t>
      </w:r>
      <w:r w:rsidR="002F243D">
        <w:rPr>
          <w:b w:val="0"/>
        </w:rPr>
        <w:t>Strain-rate</w:t>
      </w:r>
      <w:r w:rsidR="00057CBE" w:rsidRPr="00BD182B">
        <w:rPr>
          <w:b w:val="0"/>
        </w:rPr>
        <w:t xml:space="preserve"> function, b) Temperature function</w:t>
      </w:r>
    </w:p>
    <w:p w14:paraId="7C506721" w14:textId="4DFEF1AD" w:rsidR="00FE0779" w:rsidRDefault="005B5B0D" w:rsidP="00651E7B">
      <w:pPr>
        <w:pStyle w:val="Standard1"/>
        <w:spacing w:line="360" w:lineRule="auto"/>
        <w:jc w:val="both"/>
      </w:pPr>
      <w:r w:rsidRPr="005B5B0D">
        <w:t xml:space="preserve">Overall, both functions portray very good prediction accuracy and the material behavior within their range. The remaining challenge relates to how these functions must be combined into one homogeneous model that can represent the interaction of </w:t>
      </w:r>
      <w:r w:rsidR="002F243D">
        <w:t>strain-rate</w:t>
      </w:r>
      <w:r w:rsidRPr="005B5B0D">
        <w:t xml:space="preserve"> and temperature more comprehensively.</w:t>
      </w:r>
    </w:p>
    <w:p w14:paraId="57706D09" w14:textId="77777777" w:rsidR="005B5B0D" w:rsidRDefault="005B5B0D" w:rsidP="00651E7B">
      <w:pPr>
        <w:pStyle w:val="Standard1"/>
        <w:spacing w:line="360" w:lineRule="auto"/>
        <w:jc w:val="both"/>
      </w:pPr>
    </w:p>
    <w:p w14:paraId="5FA1BABF" w14:textId="76E15B55" w:rsidR="008A31C8" w:rsidRPr="00D1463D" w:rsidRDefault="005D60BB" w:rsidP="00D1463D">
      <w:pPr>
        <w:pStyle w:val="Standard1"/>
        <w:spacing w:line="360" w:lineRule="auto"/>
        <w:jc w:val="both"/>
        <w:rPr>
          <w:lang w:val="vi-VN"/>
        </w:rPr>
      </w:pPr>
      <w:r w:rsidRPr="00D13A7A">
        <w:t xml:space="preserve">Initially we tried to fit the </w:t>
      </w:r>
      <w:r w:rsidR="002F243D">
        <w:t>strain-rate</w:t>
      </w:r>
      <w:r w:rsidRPr="00D13A7A">
        <w:t xml:space="preserve"> </w:t>
      </w:r>
      <w:r w:rsidR="0021154C" w:rsidRPr="00D13A7A">
        <w:t xml:space="preserve">of 0.001 in </w:t>
      </w:r>
      <w:r w:rsidR="00C30952" w:rsidRPr="00D13A7A">
        <w:t>Equation</w:t>
      </w:r>
      <w:r w:rsidR="005B5B0D" w:rsidRPr="00D13A7A">
        <w:t xml:space="preserve"> </w:t>
      </w:r>
      <w:r w:rsidR="008A31C8">
        <w:fldChar w:fldCharType="begin"/>
      </w:r>
      <w:r w:rsidR="008A31C8">
        <w:instrText xml:space="preserve"> REF _Ref185023532 \h </w:instrText>
      </w:r>
      <w:r w:rsidR="008A31C8">
        <w:fldChar w:fldCharType="separate"/>
      </w:r>
      <w:r w:rsidR="00532ED6">
        <w:t>(</w:t>
      </w:r>
      <w:r w:rsidR="00532ED6">
        <w:rPr>
          <w:noProof/>
        </w:rPr>
        <w:t>3</w:t>
      </w:r>
      <w:r w:rsidR="00532ED6">
        <w:noBreakHyphen/>
      </w:r>
      <w:r w:rsidR="00532ED6">
        <w:rPr>
          <w:noProof/>
        </w:rPr>
        <w:t>14</w:t>
      </w:r>
      <w:r w:rsidR="00532ED6">
        <w:t>)</w:t>
      </w:r>
      <w:r w:rsidR="008A31C8">
        <w:fldChar w:fldCharType="end"/>
      </w:r>
      <w:r w:rsidR="0021154C" w:rsidRPr="00D13A7A">
        <w:t xml:space="preserve"> to find the value of </w:t>
      </w:r>
      <m:oMath>
        <m:r>
          <w:rPr>
            <w:rFonts w:ascii="Cambria Math" w:hAnsi="Cambria Math"/>
          </w:rPr>
          <m:t>β</m:t>
        </m:r>
      </m:oMath>
      <w:r w:rsidR="001466E2" w:rsidRPr="00D13A7A">
        <w:t>. However</w:t>
      </w:r>
      <w:r w:rsidR="4046173D" w:rsidRPr="00D13A7A">
        <w:t>,</w:t>
      </w:r>
      <w:r w:rsidR="001466E2" w:rsidRPr="00D13A7A">
        <w:t xml:space="preserve"> </w:t>
      </w:r>
      <w:r w:rsidR="00EE3402" w:rsidRPr="00D13A7A">
        <w:t xml:space="preserve">as this equation was intended to find </w:t>
      </w:r>
      <m:oMath>
        <m:r>
          <w:rPr>
            <w:rFonts w:ascii="Cambria Math" w:hAnsi="Cambria Math"/>
          </w:rPr>
          <m:t>β</m:t>
        </m:r>
      </m:oMath>
      <w:r w:rsidR="00EE3402" w:rsidRPr="00D13A7A">
        <w:t xml:space="preserve"> at higher </w:t>
      </w:r>
      <w:r w:rsidR="002F243D">
        <w:t>strain-rate</w:t>
      </w:r>
      <w:r w:rsidR="00EE3402" w:rsidRPr="00D13A7A">
        <w:t xml:space="preserve">, we could not find a desirable value for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oMath>
      <w:r w:rsidR="001466E2" w:rsidRPr="00D13A7A">
        <w:t xml:space="preserve">. </w:t>
      </w:r>
      <w:r w:rsidR="004669AF" w:rsidRPr="00D13A7A">
        <w:t xml:space="preserve">Instead, we can obtain the value for </w:t>
      </w:r>
      <m:oMath>
        <m:r>
          <w:rPr>
            <w:rFonts w:ascii="Cambria Math" w:hAnsi="Cambria Math"/>
          </w:rPr>
          <m:t>β</m:t>
        </m:r>
      </m:oMath>
      <w:r w:rsidR="00AC4EE0" w:rsidRPr="00D13A7A">
        <w:t xml:space="preserve"> at </w:t>
      </w:r>
      <w:r w:rsidR="002F243D">
        <w:t>strain-rate</w:t>
      </w:r>
      <w:r w:rsidR="00AC4EE0" w:rsidRPr="00D13A7A">
        <w:t xml:space="preserve"> by looking at this </w:t>
      </w:r>
      <w:r w:rsidR="004B629B" w:rsidRPr="00D13A7A">
        <w:t>graph:</w:t>
      </w:r>
    </w:p>
    <w:p w14:paraId="572EAAAC" w14:textId="77777777" w:rsidR="008A31C8" w:rsidRDefault="004B629B" w:rsidP="008A31C8">
      <w:pPr>
        <w:pStyle w:val="Standard1"/>
        <w:keepNext/>
        <w:spacing w:line="360" w:lineRule="auto"/>
      </w:pPr>
      <w:r w:rsidRPr="004B629B">
        <w:rPr>
          <w:bCs/>
          <w:noProof/>
        </w:rPr>
        <w:drawing>
          <wp:inline distT="0" distB="0" distL="0" distR="0" wp14:anchorId="25D84F2D" wp14:editId="03C4DFB0">
            <wp:extent cx="2578100" cy="2167352"/>
            <wp:effectExtent l="0" t="0" r="0" b="4445"/>
            <wp:docPr id="574470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70349" name=""/>
                    <pic:cNvPicPr/>
                  </pic:nvPicPr>
                  <pic:blipFill>
                    <a:blip r:embed="rId236"/>
                    <a:stretch>
                      <a:fillRect/>
                    </a:stretch>
                  </pic:blipFill>
                  <pic:spPr>
                    <a:xfrm>
                      <a:off x="0" y="0"/>
                      <a:ext cx="2587242" cy="2175037"/>
                    </a:xfrm>
                    <a:prstGeom prst="rect">
                      <a:avLst/>
                    </a:prstGeom>
                  </pic:spPr>
                </pic:pic>
              </a:graphicData>
            </a:graphic>
          </wp:inline>
        </w:drawing>
      </w:r>
    </w:p>
    <w:p w14:paraId="09F554E3" w14:textId="6BEDDC83" w:rsidR="004B629B" w:rsidRPr="00454834" w:rsidRDefault="00454834" w:rsidP="00454834">
      <w:pPr>
        <w:pStyle w:val="Caption"/>
        <w:jc w:val="center"/>
        <w:rPr>
          <w:b w:val="0"/>
          <w:bCs/>
        </w:rPr>
      </w:pPr>
      <w:bookmarkStart w:id="131" w:name="_Ref185026408"/>
      <w:r w:rsidRPr="00454834">
        <w:rPr>
          <w:b w:val="0"/>
          <w:bCs/>
        </w:rPr>
        <w:t xml:space="preserve">Figure </w:t>
      </w:r>
      <w:r w:rsidRPr="00454834">
        <w:rPr>
          <w:b w:val="0"/>
          <w:bCs/>
        </w:rPr>
        <w:fldChar w:fldCharType="begin"/>
      </w:r>
      <w:r w:rsidRPr="00454834">
        <w:rPr>
          <w:b w:val="0"/>
          <w:bCs/>
        </w:rPr>
        <w:instrText xml:space="preserve"> STYLEREF 1 \s </w:instrText>
      </w:r>
      <w:r w:rsidRPr="00454834">
        <w:rPr>
          <w:b w:val="0"/>
          <w:bCs/>
        </w:rPr>
        <w:fldChar w:fldCharType="separate"/>
      </w:r>
      <w:r w:rsidR="00532ED6">
        <w:rPr>
          <w:b w:val="0"/>
          <w:bCs/>
          <w:noProof/>
        </w:rPr>
        <w:t>4</w:t>
      </w:r>
      <w:r w:rsidRPr="00454834">
        <w:rPr>
          <w:b w:val="0"/>
          <w:bCs/>
        </w:rPr>
        <w:fldChar w:fldCharType="end"/>
      </w:r>
      <w:r w:rsidRPr="00454834">
        <w:rPr>
          <w:b w:val="0"/>
          <w:bCs/>
        </w:rPr>
        <w:noBreakHyphen/>
      </w:r>
      <w:r w:rsidRPr="00454834">
        <w:rPr>
          <w:b w:val="0"/>
          <w:bCs/>
        </w:rPr>
        <w:fldChar w:fldCharType="begin"/>
      </w:r>
      <w:r w:rsidRPr="00454834">
        <w:rPr>
          <w:b w:val="0"/>
          <w:bCs/>
        </w:rPr>
        <w:instrText xml:space="preserve"> SEQ Figure \* ARABIC \s 1 </w:instrText>
      </w:r>
      <w:r w:rsidRPr="00454834">
        <w:rPr>
          <w:b w:val="0"/>
          <w:bCs/>
        </w:rPr>
        <w:fldChar w:fldCharType="separate"/>
      </w:r>
      <w:r w:rsidR="00532ED6">
        <w:rPr>
          <w:b w:val="0"/>
          <w:bCs/>
          <w:noProof/>
        </w:rPr>
        <w:t>24</w:t>
      </w:r>
      <w:r w:rsidRPr="00454834">
        <w:rPr>
          <w:b w:val="0"/>
          <w:bCs/>
        </w:rPr>
        <w:fldChar w:fldCharType="end"/>
      </w:r>
      <w:bookmarkEnd w:id="131"/>
      <w:r w:rsidR="008A31C8" w:rsidRPr="00454834">
        <w:rPr>
          <w:b w:val="0"/>
          <w:bCs/>
        </w:rPr>
        <w:t>: The Taylor-Quinney coefficient as the function of strain-rate, (Liu et al., 2020)</w:t>
      </w:r>
    </w:p>
    <w:p w14:paraId="70968796" w14:textId="77777777" w:rsidR="004558CC" w:rsidRDefault="004558CC" w:rsidP="00651E7B">
      <w:pPr>
        <w:pStyle w:val="Standard1"/>
        <w:spacing w:line="360" w:lineRule="auto"/>
        <w:jc w:val="both"/>
      </w:pPr>
    </w:p>
    <w:p w14:paraId="45B326BA" w14:textId="67E673E4" w:rsidR="009C0EC2" w:rsidRPr="00120C16" w:rsidRDefault="006F164A" w:rsidP="00651E7B">
      <w:pPr>
        <w:pStyle w:val="Standard1"/>
        <w:spacing w:line="360" w:lineRule="auto"/>
        <w:jc w:val="both"/>
      </w:pPr>
      <w:r w:rsidRPr="00120C16">
        <w:t xml:space="preserve">We can observe from </w:t>
      </w:r>
      <w:r w:rsidR="00454834" w:rsidRPr="00454834">
        <w:fldChar w:fldCharType="begin"/>
      </w:r>
      <w:r w:rsidR="00454834" w:rsidRPr="00454834">
        <w:instrText xml:space="preserve"> REF _Ref185026408 \h  \* MERGEFORMAT </w:instrText>
      </w:r>
      <w:r w:rsidR="00454834" w:rsidRPr="00454834">
        <w:fldChar w:fldCharType="separate"/>
      </w:r>
      <w:r w:rsidR="00532ED6" w:rsidRPr="00532ED6">
        <w:t xml:space="preserve">Figure </w:t>
      </w:r>
      <w:r w:rsidR="00532ED6" w:rsidRPr="00532ED6">
        <w:rPr>
          <w:noProof/>
        </w:rPr>
        <w:t>4</w:t>
      </w:r>
      <w:r w:rsidR="00532ED6" w:rsidRPr="00532ED6">
        <w:rPr>
          <w:noProof/>
        </w:rPr>
        <w:noBreakHyphen/>
        <w:t>24</w:t>
      </w:r>
      <w:r w:rsidR="00454834" w:rsidRPr="00454834">
        <w:fldChar w:fldCharType="end"/>
      </w:r>
      <w:r w:rsidRPr="00454834">
        <w:t xml:space="preserve"> that</w:t>
      </w:r>
      <w:r w:rsidRPr="00120C16">
        <w:t xml:space="preserve"> the</w:t>
      </w:r>
      <w:r w:rsidR="00036936" w:rsidRPr="00120C16">
        <w:t xml:space="preserve"> second blue dot from the left actually represents the value of </w:t>
      </w:r>
      <m:oMath>
        <m:r>
          <w:rPr>
            <w:rFonts w:ascii="Cambria Math" w:hAnsi="Cambria Math"/>
          </w:rPr>
          <m:t>β</m:t>
        </m:r>
      </m:oMath>
      <w:r w:rsidR="00036936" w:rsidRPr="00120C16">
        <w:t xml:space="preserve"> at </w:t>
      </w:r>
      <w:r w:rsidR="002F243D">
        <w:t>strain-rate</w:t>
      </w:r>
      <w:r w:rsidR="00036936" w:rsidRPr="00120C16">
        <w:t xml:space="preserve"> of 0.001. Therefore, we can assume that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r>
          <m:rPr>
            <m:sty m:val="bi"/>
          </m:rPr>
          <w:rPr>
            <w:rFonts w:ascii="Cambria Math" w:hAnsi="Cambria Math"/>
          </w:rPr>
          <m:t xml:space="preserve"> </m:t>
        </m:r>
      </m:oMath>
      <w:r w:rsidR="005D444F" w:rsidRPr="00120C16">
        <w:t xml:space="preserve">is approximately 0.04. However, when </w:t>
      </w:r>
      <w:r w:rsidR="00C30952" w:rsidRPr="00120C16">
        <w:t xml:space="preserve">we plug in the value of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oMath>
      <w:r w:rsidR="00C30952" w:rsidRPr="00120C16">
        <w:t xml:space="preserve"> into Equation </w:t>
      </w:r>
      <w:r w:rsidR="008A31C8">
        <w:fldChar w:fldCharType="begin"/>
      </w:r>
      <w:r w:rsidR="008A31C8">
        <w:instrText xml:space="preserve"> REF _Ref185023505 \h </w:instrText>
      </w:r>
      <w:r w:rsidR="008A31C8">
        <w:fldChar w:fldCharType="separate"/>
      </w:r>
      <w:r w:rsidR="00532ED6">
        <w:t>(</w:t>
      </w:r>
      <w:r w:rsidR="00532ED6">
        <w:rPr>
          <w:noProof/>
        </w:rPr>
        <w:t>3</w:t>
      </w:r>
      <w:r w:rsidR="00532ED6">
        <w:noBreakHyphen/>
      </w:r>
      <w:r w:rsidR="00532ED6">
        <w:rPr>
          <w:noProof/>
        </w:rPr>
        <w:t>13</w:t>
      </w:r>
      <w:r w:rsidR="00532ED6">
        <w:t>)</w:t>
      </w:r>
      <w:r w:rsidR="008A31C8">
        <w:fldChar w:fldCharType="end"/>
      </w:r>
      <w:r w:rsidR="00C30952" w:rsidRPr="00120C16">
        <w:t xml:space="preserve"> along with the generated stress from both temperature and </w:t>
      </w:r>
      <w:r w:rsidR="002F243D">
        <w:t>strain-rate</w:t>
      </w:r>
      <w:r w:rsidR="002B19B4" w:rsidRPr="00120C16">
        <w:t xml:space="preserve"> modules, the result does not look really appealing. </w:t>
      </w:r>
    </w:p>
    <w:p w14:paraId="31EFEFDD" w14:textId="071C3881" w:rsidR="00050930" w:rsidRPr="00120C16" w:rsidRDefault="00050930" w:rsidP="00651E7B">
      <w:pPr>
        <w:pStyle w:val="Standard1"/>
        <w:spacing w:line="360" w:lineRule="auto"/>
        <w:jc w:val="both"/>
        <w:rPr>
          <w:rFonts w:eastAsia="Times New Roman" w:cs="Arial"/>
          <w:szCs w:val="24"/>
        </w:rPr>
      </w:pPr>
    </w:p>
    <w:p w14:paraId="76A3BBF3" w14:textId="70A6B1B7" w:rsidR="007A18C5" w:rsidRPr="00120C16" w:rsidRDefault="007A18C5" w:rsidP="00651E7B">
      <w:pPr>
        <w:pStyle w:val="Standard1"/>
        <w:spacing w:line="360" w:lineRule="auto"/>
        <w:jc w:val="both"/>
        <w:rPr>
          <w:rFonts w:eastAsia="Times New Roman" w:cs="Arial"/>
          <w:szCs w:val="24"/>
        </w:rPr>
      </w:pPr>
      <w:r w:rsidRPr="00120C16">
        <w:rPr>
          <w:rFonts w:eastAsia="Times New Roman" w:cs="Arial"/>
          <w:szCs w:val="24"/>
        </w:rPr>
        <w:t xml:space="preserve">This would consequently suggest that the current way of integrating the temperature and </w:t>
      </w:r>
      <w:r w:rsidR="002F243D">
        <w:rPr>
          <w:rFonts w:eastAsia="Times New Roman" w:cs="Arial"/>
          <w:szCs w:val="24"/>
        </w:rPr>
        <w:t>strain-rate</w:t>
      </w:r>
      <w:r w:rsidRPr="00120C16">
        <w:rPr>
          <w:rFonts w:eastAsia="Times New Roman" w:cs="Arial"/>
          <w:szCs w:val="24"/>
        </w:rPr>
        <w:t xml:space="preserve"> modules into a common framework needs further refinement. Future work may be done on recalibration of </w:t>
      </w:r>
      <m:oMath>
        <m:r>
          <w:rPr>
            <w:rFonts w:ascii="Cambria Math" w:hAnsi="Cambria Math"/>
          </w:rPr>
          <m:t>β</m:t>
        </m:r>
      </m:oMath>
      <w:r w:rsidRPr="00120C16">
        <w:t xml:space="preserve"> at low </w:t>
      </w:r>
      <w:r w:rsidR="002F243D">
        <w:t>strain-rate</w:t>
      </w:r>
      <w:r w:rsidRPr="00120C16">
        <w:t>s, or explore alternative means to combine the two components to achieve a better capturing of their interactive effects; such improvements would extend the predictive capability over more extensive range conditions.</w:t>
      </w:r>
    </w:p>
    <w:p w14:paraId="101206B3" w14:textId="647C88D9" w:rsidR="00B120B1" w:rsidRPr="00B120B1" w:rsidRDefault="00B120B1" w:rsidP="00651E7B">
      <w:pPr>
        <w:jc w:val="left"/>
        <w:rPr>
          <w:szCs w:val="20"/>
        </w:rPr>
      </w:pPr>
      <w:r>
        <w:br w:type="page"/>
      </w:r>
    </w:p>
    <w:p w14:paraId="23A482B9" w14:textId="179EA5EF" w:rsidR="000D77F7" w:rsidRDefault="00050930" w:rsidP="00F62ACC">
      <w:pPr>
        <w:pStyle w:val="Heading2"/>
        <w:numPr>
          <w:ilvl w:val="1"/>
          <w:numId w:val="30"/>
        </w:numPr>
      </w:pPr>
      <w:bookmarkStart w:id="132" w:name="_Toc185023275"/>
      <w:bookmarkStart w:id="133" w:name="_Toc185041712"/>
      <w:r>
        <w:lastRenderedPageBreak/>
        <w:t>Comparison between constituive model and LSTM model</w:t>
      </w:r>
      <w:bookmarkEnd w:id="132"/>
      <w:bookmarkEnd w:id="133"/>
      <w:r>
        <w:t xml:space="preserve"> </w:t>
      </w:r>
    </w:p>
    <w:p w14:paraId="1C39541E" w14:textId="411C4BBB" w:rsidR="000D77F7" w:rsidRDefault="000D77F7" w:rsidP="00651E7B">
      <w:pPr>
        <w:pStyle w:val="Standard1"/>
        <w:spacing w:line="360" w:lineRule="auto"/>
        <w:jc w:val="both"/>
      </w:pPr>
      <w:r w:rsidRPr="000D77F7">
        <w:t>The accuracy of the constitutive model and the machine learning (LSTM) model demonstrates their respective strengths in different aspects of material modeling. The constitutive model achieves an R-squared value of 0.972 for temperature calibration and 0.82 for strain rate calibration. While these values indicate a solid performance in capturing material behavior under varying conditions, the LSTM model outperforms it with an R-squared value of 0.99. This higher accuracy suggests that the LSTM model is better suited for tasks requiring precise predictions across a range of variables, especially when dealing with complex, non-linear dependencies.</w:t>
      </w:r>
    </w:p>
    <w:p w14:paraId="2CE4A074" w14:textId="77777777" w:rsidR="000D77F7" w:rsidRDefault="000D77F7" w:rsidP="00651E7B">
      <w:pPr>
        <w:pStyle w:val="Standard1"/>
        <w:spacing w:line="360" w:lineRule="auto"/>
        <w:jc w:val="both"/>
      </w:pPr>
      <w:r w:rsidRPr="000D77F7">
        <w:t>The development effort required for the two models is markedly different. The constitutive model involves separate calibration steps for temperature and strain rate, which demand significant time and expertise. Additionally, the process is iterative, requiring numerous trials and errors to optimize the initial guesses and determine the appropriate function shapes. This effort typically involves a team of 1 developer and 2 assistants for both calibration stages. On the other hand, the LSTM model reduces the complexity of the development process. While it also requires some experimentation to identify an optimal training-to-testing ratio, the process is less resource-intensive, requiring only 1 developer and 1 assistant. This reduction in effort makes the LSTM model more accessible, particularly for teams with limited resources or expertise in traditional constitutive modeling.</w:t>
      </w:r>
    </w:p>
    <w:p w14:paraId="2203A7F5" w14:textId="77777777" w:rsidR="00475B96" w:rsidRDefault="00475B96" w:rsidP="00651E7B">
      <w:pPr>
        <w:pStyle w:val="Standard1"/>
        <w:spacing w:line="360" w:lineRule="auto"/>
        <w:jc w:val="both"/>
      </w:pPr>
    </w:p>
    <w:p w14:paraId="5FE16680" w14:textId="77777777" w:rsidR="00475B96" w:rsidRDefault="00475B96" w:rsidP="00651E7B">
      <w:pPr>
        <w:pStyle w:val="Standard1"/>
        <w:spacing w:line="360" w:lineRule="auto"/>
        <w:jc w:val="both"/>
      </w:pPr>
      <w:r w:rsidRPr="00475B96">
        <w:t>Development time is a critical factor in selecting a modeling approach, and the LSTM model offers a significant advantage in this regard. The constitutive model requires approximately 8 weeks to complete, reflecting the time-intensive nature of calibration and optimization. In contrast, the LSTM model can be developed in just 3 weeks, highlighting its efficiency in leveraging machine learning algorithms to automate and streamline much of the modeling process. This reduced timeline makes the LSTM model particularly appealing for applications with tight deadlines or when rapid prototyping is needed.</w:t>
      </w:r>
    </w:p>
    <w:p w14:paraId="6E23ED56" w14:textId="77777777" w:rsidR="00475B96" w:rsidRDefault="00475B96" w:rsidP="00651E7B">
      <w:pPr>
        <w:pStyle w:val="Standard1"/>
        <w:spacing w:line="360" w:lineRule="auto"/>
        <w:jc w:val="both"/>
      </w:pPr>
    </w:p>
    <w:p w14:paraId="4F24CABB" w14:textId="77777777" w:rsidR="00475B96" w:rsidRDefault="00475B96" w:rsidP="00651E7B">
      <w:pPr>
        <w:pStyle w:val="Standard1"/>
        <w:spacing w:line="360" w:lineRule="auto"/>
        <w:jc w:val="both"/>
      </w:pPr>
      <w:r w:rsidRPr="00475B96">
        <w:t xml:space="preserve">The usability of the two models differs significantly due to their underlying nature. The constitutive model provides clear physical meaning and interpretability, which are valuable for engineers and researchers seeking to understand the underlying material </w:t>
      </w:r>
      <w:r w:rsidRPr="00475B96">
        <w:lastRenderedPageBreak/>
        <w:t>behavior. Its straightforward mathematical framework also makes it easier to use in practical applications once the calibration is complete. However, the LSTM model lacks this physical interpretability, functioning instead as a black-box model. While this limits its ability to provide insights into the physical mechanisms, it offers advantages in ease of deployment and adaptability to new datasets. For practical use, some deployment steps are necessary to integrate the LSTM model into workflows, but this is balanced by its superior accuracy and faster development time.</w:t>
      </w:r>
    </w:p>
    <w:p w14:paraId="50780E0F" w14:textId="77777777" w:rsidR="0092653C" w:rsidRDefault="0092653C" w:rsidP="00651E7B">
      <w:pPr>
        <w:pStyle w:val="Standard1"/>
        <w:spacing w:line="360" w:lineRule="auto"/>
        <w:jc w:val="both"/>
      </w:pPr>
    </w:p>
    <w:p w14:paraId="168B47C8" w14:textId="3B109707" w:rsidR="0092653C" w:rsidRPr="003C51CB" w:rsidRDefault="0092653C" w:rsidP="00651E7B">
      <w:pPr>
        <w:pStyle w:val="Standard1"/>
        <w:spacing w:line="360" w:lineRule="auto"/>
        <w:jc w:val="both"/>
        <w:sectPr w:rsidR="0092653C" w:rsidRPr="003C51CB" w:rsidSect="00916C04">
          <w:footerReference w:type="default" r:id="rId237"/>
          <w:headerReference w:type="first" r:id="rId238"/>
          <w:footerReference w:type="first" r:id="rId239"/>
          <w:endnotePr>
            <w:numFmt w:val="decimal"/>
          </w:endnotePr>
          <w:type w:val="continuous"/>
          <w:pgSz w:w="11909" w:h="16834"/>
          <w:pgMar w:top="1418" w:right="1418" w:bottom="1134" w:left="1418" w:header="720" w:footer="720" w:gutter="0"/>
          <w:cols w:space="60"/>
          <w:noEndnote/>
        </w:sectPr>
      </w:pPr>
      <w:r>
        <w:t>In conclusion, t</w:t>
      </w:r>
      <w:r w:rsidRPr="0092653C">
        <w:t>he choice between the constitutive model and the LSTM model depends on the specific requirements of the application. The constitutive model is ideal for scenarios where physical interpretability and an understanding of material behavior are critical. However, it is resource- and time-intensive, requiring extensive calibration and expertise. In contrast, the LSTM model offers a faster, more efficient solution with higher accuracy, making it a practical choice for applications where interpretability is less important but speed and precision are paramount. For teams with prior knowledge of machine learning, the LSTM model is particularly advantageous, offering a streamlined development process with minimal resource requirements. Ultimately, the trade-offs between interpretability, accuracy, and development effort must be carefully considered when selecting a modeling approach.</w:t>
      </w:r>
    </w:p>
    <w:p w14:paraId="27630DCE" w14:textId="3995CF81" w:rsidR="00F2632C" w:rsidRPr="00B72EA4" w:rsidRDefault="00EA7CB4" w:rsidP="00F62ACC">
      <w:pPr>
        <w:pStyle w:val="Heading1"/>
        <w:numPr>
          <w:ilvl w:val="0"/>
          <w:numId w:val="30"/>
        </w:numPr>
      </w:pPr>
      <w:bookmarkStart w:id="134" w:name="_Toc81438411"/>
      <w:bookmarkStart w:id="135" w:name="_Toc185023276"/>
      <w:bookmarkStart w:id="136" w:name="_Toc185041713"/>
      <w:r>
        <w:lastRenderedPageBreak/>
        <w:t>Conclusion</w:t>
      </w:r>
      <w:r w:rsidR="00624537">
        <w:t>s</w:t>
      </w:r>
      <w:r>
        <w:t xml:space="preserve"> and </w:t>
      </w:r>
      <w:r w:rsidR="0051407E">
        <w:t>Outlooks</w:t>
      </w:r>
      <w:bookmarkEnd w:id="134"/>
      <w:bookmarkEnd w:id="135"/>
      <w:bookmarkEnd w:id="136"/>
    </w:p>
    <w:p w14:paraId="023695FE" w14:textId="0A1ECF54" w:rsidR="00C84D9D" w:rsidRDefault="0041252D" w:rsidP="00651E7B">
      <w:r w:rsidRPr="003D246D">
        <w:t xml:space="preserve">The goal of this research is to develop and validate </w:t>
      </w:r>
      <w:r w:rsidR="003702B0" w:rsidRPr="003D246D">
        <w:t xml:space="preserve">constitutive and machine learning-empowered models to predict the mechanical behavior of </w:t>
      </w:r>
      <w:r w:rsidR="00790858" w:rsidRPr="003D246D">
        <w:t xml:space="preserve">high-strength-steel (HSS), specifically DP1000, under a variety of forming conditions. </w:t>
      </w:r>
      <w:r w:rsidR="003D246D" w:rsidRPr="003D246D">
        <w:t xml:space="preserve">Two different modeling approaches were attempted: first, temperature and </w:t>
      </w:r>
      <w:r w:rsidR="002F243D">
        <w:t>strain-rate</w:t>
      </w:r>
      <w:r w:rsidR="003D246D" w:rsidRPr="003D246D">
        <w:t xml:space="preserve"> dependencies were modeled independently using an advanced constitutive law, while a Long Short-Term Memory machine learning-based model was adopted for data-driven predictions</w:t>
      </w:r>
      <w:r w:rsidR="00C84D9D">
        <w:t>:</w:t>
      </w:r>
    </w:p>
    <w:p w14:paraId="7140B41E" w14:textId="7F9868B3" w:rsidR="009E4C66" w:rsidRPr="00C84D9D" w:rsidRDefault="00790A64" w:rsidP="00651E7B">
      <w:pPr>
        <w:pStyle w:val="ListParagraph"/>
        <w:numPr>
          <w:ilvl w:val="0"/>
          <w:numId w:val="23"/>
        </w:numPr>
        <w:spacing w:line="360" w:lineRule="auto"/>
        <w:jc w:val="both"/>
        <w:rPr>
          <w:rFonts w:ascii="Arial" w:hAnsi="Arial" w:cs="Arial"/>
        </w:rPr>
      </w:pPr>
      <w:r w:rsidRPr="00704822">
        <w:rPr>
          <w:rFonts w:ascii="Arial" w:hAnsi="Arial" w:cs="Arial"/>
        </w:rPr>
        <w:t xml:space="preserve">The </w:t>
      </w:r>
      <w:r w:rsidRPr="00704822">
        <w:rPr>
          <w:rFonts w:ascii="Arial" w:hAnsi="Arial" w:cs="Arial"/>
          <w:b/>
          <w:bCs/>
        </w:rPr>
        <w:t>temperature-dependent module</w:t>
      </w:r>
      <w:r w:rsidRPr="00704822">
        <w:rPr>
          <w:rFonts w:ascii="Arial" w:hAnsi="Arial" w:cs="Arial"/>
        </w:rPr>
        <w:t xml:space="preserve"> provided very good predictive performance. </w:t>
      </w:r>
      <w:r w:rsidR="002471FE" w:rsidRPr="00704822">
        <w:rPr>
          <w:rFonts w:ascii="Arial" w:hAnsi="Arial" w:cs="Arial"/>
        </w:rPr>
        <w:t>It effectively captured thermal softening and dynamic strain aging phenomena, showing high reliability in the moderate strain range.</w:t>
      </w:r>
    </w:p>
    <w:p w14:paraId="38C3DA45" w14:textId="1CECE63E" w:rsidR="009E4C66" w:rsidRPr="00C84D9D" w:rsidRDefault="007D243B" w:rsidP="00651E7B">
      <w:pPr>
        <w:pStyle w:val="ListParagraph"/>
        <w:numPr>
          <w:ilvl w:val="0"/>
          <w:numId w:val="23"/>
        </w:numPr>
        <w:spacing w:line="360" w:lineRule="auto"/>
        <w:jc w:val="both"/>
        <w:rPr>
          <w:rFonts w:ascii="Arial" w:hAnsi="Arial" w:cs="Arial"/>
        </w:rPr>
      </w:pPr>
      <w:r>
        <w:rPr>
          <w:rFonts w:ascii="Arial" w:hAnsi="Arial" w:cs="Arial"/>
        </w:rPr>
        <w:t xml:space="preserve">The </w:t>
      </w:r>
      <w:r w:rsidR="002F243D">
        <w:rPr>
          <w:rFonts w:ascii="Arial" w:hAnsi="Arial" w:cs="Arial"/>
          <w:b/>
          <w:bCs/>
        </w:rPr>
        <w:t>strain-rate</w:t>
      </w:r>
      <w:r>
        <w:rPr>
          <w:rFonts w:ascii="Arial" w:hAnsi="Arial" w:cs="Arial"/>
          <w:b/>
          <w:bCs/>
        </w:rPr>
        <w:t xml:space="preserve">-dependent module </w:t>
      </w:r>
      <w:r>
        <w:rPr>
          <w:rFonts w:ascii="Arial" w:hAnsi="Arial" w:cs="Arial"/>
        </w:rPr>
        <w:t xml:space="preserve">gave strong results over low and high </w:t>
      </w:r>
      <w:r w:rsidR="002F243D">
        <w:rPr>
          <w:rFonts w:ascii="Arial" w:hAnsi="Arial" w:cs="Arial"/>
        </w:rPr>
        <w:t>strain-rate</w:t>
      </w:r>
      <w:r>
        <w:rPr>
          <w:rFonts w:ascii="Arial" w:hAnsi="Arial" w:cs="Arial"/>
        </w:rPr>
        <w:t>s</w:t>
      </w:r>
      <w:r w:rsidR="00B86FD5">
        <w:rPr>
          <w:rFonts w:ascii="Arial" w:hAnsi="Arial" w:cs="Arial"/>
        </w:rPr>
        <w:t>, but it requires further refinement in order to handle transitions within the intermediate strain regions.</w:t>
      </w:r>
    </w:p>
    <w:p w14:paraId="62AD988A" w14:textId="43C938EE" w:rsidR="006C08AE" w:rsidRPr="00B36E36" w:rsidRDefault="00F4774F" w:rsidP="00651E7B">
      <w:pPr>
        <w:pStyle w:val="ListParagraph"/>
        <w:numPr>
          <w:ilvl w:val="0"/>
          <w:numId w:val="23"/>
        </w:numPr>
        <w:spacing w:line="360" w:lineRule="auto"/>
        <w:jc w:val="both"/>
        <w:rPr>
          <w:rFonts w:ascii="Arial" w:hAnsi="Arial" w:cs="Arial"/>
        </w:rPr>
      </w:pPr>
      <w:r>
        <w:rPr>
          <w:rFonts w:ascii="Arial" w:hAnsi="Arial" w:cs="Arial"/>
        </w:rPr>
        <w:t>T</w:t>
      </w:r>
      <w:r w:rsidRPr="00F4774F">
        <w:rPr>
          <w:rFonts w:ascii="Arial" w:hAnsi="Arial" w:cs="Arial"/>
        </w:rPr>
        <w:t xml:space="preserve">he </w:t>
      </w:r>
      <w:r w:rsidRPr="00F4774F">
        <w:rPr>
          <w:rFonts w:ascii="Arial" w:hAnsi="Arial" w:cs="Arial"/>
          <w:b/>
          <w:bCs/>
        </w:rPr>
        <w:t>LSTM-based machine learning model</w:t>
      </w:r>
      <w:r w:rsidRPr="00F4774F">
        <w:rPr>
          <w:rFonts w:ascii="Arial" w:hAnsi="Arial" w:cs="Arial"/>
          <w:b/>
        </w:rPr>
        <w:t xml:space="preserve"> </w:t>
      </w:r>
      <w:r w:rsidR="34AEDFDF" w:rsidRPr="45637AC5">
        <w:rPr>
          <w:rFonts w:ascii="Arial" w:hAnsi="Arial" w:cs="Arial"/>
        </w:rPr>
        <w:t>reaches to</w:t>
      </w:r>
      <w:r w:rsidRPr="00F4774F">
        <w:rPr>
          <w:rFonts w:ascii="Arial" w:hAnsi="Arial" w:cs="Arial"/>
        </w:rPr>
        <w:t xml:space="preserve"> a remarkable prediction accuracy of</w:t>
      </w:r>
      <w:r>
        <w:rPr>
          <w:rFonts w:ascii="Arial" w:hAnsi="Arial" w:cs="Arial"/>
        </w:rPr>
        <w:t xml:space="preserve"> </w:t>
      </w:r>
      <w:r w:rsidR="00C84D9D">
        <w:rPr>
          <w:rFonts w:ascii="Arial" w:hAnsi="Arial" w:cs="Arial"/>
        </w:rPr>
        <w:t>r_squared</w:t>
      </w:r>
      <w:r>
        <w:rPr>
          <w:rFonts w:ascii="Arial" w:eastAsiaTheme="minorEastAsia" w:hAnsi="Arial" w:cs="Arial"/>
        </w:rPr>
        <w:t xml:space="preserve"> = 0.</w:t>
      </w:r>
      <w:r w:rsidRPr="45637AC5">
        <w:rPr>
          <w:rFonts w:ascii="Arial" w:eastAsiaTheme="minorEastAsia" w:hAnsi="Arial" w:cs="Arial"/>
        </w:rPr>
        <w:t>99</w:t>
      </w:r>
      <w:r>
        <w:rPr>
          <w:rFonts w:ascii="Arial" w:eastAsiaTheme="minorEastAsia" w:hAnsi="Arial" w:cs="Arial"/>
        </w:rPr>
        <w:t>, which is very accurate</w:t>
      </w:r>
      <w:r w:rsidR="000977A8">
        <w:rPr>
          <w:rFonts w:ascii="Arial" w:eastAsiaTheme="minorEastAsia" w:hAnsi="Arial" w:cs="Arial"/>
        </w:rPr>
        <w:t xml:space="preserve"> and can capture the material behavior without explicit parameterization. The model </w:t>
      </w:r>
      <w:r w:rsidR="00C65A8E">
        <w:rPr>
          <w:rFonts w:ascii="Arial" w:eastAsiaTheme="minorEastAsia" w:hAnsi="Arial" w:cs="Arial"/>
        </w:rPr>
        <w:t>has proved to be a flexible preditive tool, yet challenges of overfitting and limited interpretability</w:t>
      </w:r>
      <w:r w:rsidR="00AF6ACC">
        <w:rPr>
          <w:rFonts w:ascii="Arial" w:eastAsiaTheme="minorEastAsia" w:hAnsi="Arial" w:cs="Arial"/>
        </w:rPr>
        <w:t xml:space="preserve"> suggest further areas of improvement.</w:t>
      </w:r>
    </w:p>
    <w:p w14:paraId="4A141865" w14:textId="77777777" w:rsidR="00B36E36" w:rsidRPr="00B36E36" w:rsidRDefault="00B36E36" w:rsidP="00651E7B">
      <w:pPr>
        <w:pStyle w:val="ListParagraph"/>
        <w:spacing w:line="360" w:lineRule="auto"/>
        <w:rPr>
          <w:rFonts w:ascii="Arial" w:hAnsi="Arial" w:cs="Arial"/>
        </w:rPr>
      </w:pPr>
    </w:p>
    <w:p w14:paraId="368DC9EE" w14:textId="11DD6DD0" w:rsidR="00354CC6" w:rsidRDefault="00B36E36" w:rsidP="00651E7B">
      <w:pPr>
        <w:rPr>
          <w:rFonts w:cs="Arial"/>
        </w:rPr>
      </w:pPr>
      <w:r>
        <w:rPr>
          <w:rFonts w:cs="Arial"/>
        </w:rPr>
        <w:t xml:space="preserve">Based on these findings, the following recommendations and prospects could be proposed for further enhancing the models </w:t>
      </w:r>
      <w:r w:rsidR="009B09CB">
        <w:rPr>
          <w:rFonts w:cs="Arial"/>
        </w:rPr>
        <w:t>and their application:</w:t>
      </w:r>
    </w:p>
    <w:p w14:paraId="5E8079DC" w14:textId="4CE54F35" w:rsidR="009E4C66" w:rsidRPr="00120C16" w:rsidRDefault="009B09CB" w:rsidP="00651E7B">
      <w:pPr>
        <w:pStyle w:val="ListParagraph"/>
        <w:numPr>
          <w:ilvl w:val="0"/>
          <w:numId w:val="27"/>
        </w:numPr>
        <w:spacing w:line="360" w:lineRule="auto"/>
        <w:rPr>
          <w:rFonts w:ascii="Arial" w:hAnsi="Arial" w:cs="Arial"/>
        </w:rPr>
      </w:pPr>
      <w:r w:rsidRPr="00120C16">
        <w:rPr>
          <w:rFonts w:ascii="Arial" w:hAnsi="Arial" w:cs="Arial"/>
        </w:rPr>
        <w:t>Applications:</w:t>
      </w:r>
    </w:p>
    <w:p w14:paraId="5ADE614C" w14:textId="4344B61E" w:rsidR="009E4C66" w:rsidRPr="00C84D9D" w:rsidRDefault="00A438A5" w:rsidP="00454834">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temperature</w:t>
      </w:r>
      <w:r w:rsidRPr="00846F7F">
        <w:rPr>
          <w:rFonts w:ascii="Arial" w:hAnsi="Arial" w:cs="Arial"/>
        </w:rPr>
        <w:t xml:space="preserve"> and </w:t>
      </w:r>
      <w:r w:rsidRPr="00846F7F">
        <w:rPr>
          <w:rFonts w:ascii="Arial" w:hAnsi="Arial" w:cs="Arial"/>
          <w:b/>
          <w:bCs/>
        </w:rPr>
        <w:t>strain</w:t>
      </w:r>
      <w:r w:rsidR="002F243D">
        <w:rPr>
          <w:rFonts w:ascii="Arial" w:hAnsi="Arial" w:cs="Arial"/>
          <w:b/>
          <w:bCs/>
        </w:rPr>
        <w:t>-</w:t>
      </w:r>
      <w:r w:rsidRPr="00846F7F">
        <w:rPr>
          <w:rFonts w:ascii="Arial" w:hAnsi="Arial" w:cs="Arial"/>
          <w:b/>
          <w:bCs/>
        </w:rPr>
        <w:t>rate</w:t>
      </w:r>
      <w:r w:rsidRPr="00846F7F">
        <w:rPr>
          <w:rFonts w:ascii="Arial" w:hAnsi="Arial" w:cs="Arial"/>
        </w:rPr>
        <w:t xml:space="preserve"> </w:t>
      </w:r>
      <w:r w:rsidRPr="00846F7F">
        <w:rPr>
          <w:rFonts w:ascii="Arial" w:hAnsi="Arial" w:cs="Arial"/>
          <w:b/>
          <w:bCs/>
        </w:rPr>
        <w:t xml:space="preserve">modules </w:t>
      </w:r>
      <w:r w:rsidRPr="00846F7F">
        <w:rPr>
          <w:rFonts w:ascii="Arial" w:hAnsi="Arial" w:cs="Arial"/>
        </w:rPr>
        <w:t>can be applied in finite element simulation</w:t>
      </w:r>
      <w:r w:rsidR="00AF2701" w:rsidRPr="00846F7F">
        <w:rPr>
          <w:rFonts w:ascii="Arial" w:hAnsi="Arial" w:cs="Arial"/>
        </w:rPr>
        <w:t xml:space="preserve"> </w:t>
      </w:r>
      <w:r w:rsidR="00F845E2" w:rsidRPr="00846F7F">
        <w:rPr>
          <w:rFonts w:ascii="Arial" w:hAnsi="Arial" w:cs="Arial"/>
        </w:rPr>
        <w:t>of forming processes in order to design lightweight, yet crash-resistant automotive components.</w:t>
      </w:r>
    </w:p>
    <w:p w14:paraId="2859E870" w14:textId="1465C68B" w:rsidR="00C84D9D" w:rsidRPr="00A51C34" w:rsidRDefault="007C7CB7" w:rsidP="00454834">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LSTM model</w:t>
      </w:r>
      <w:r w:rsidRPr="00846F7F">
        <w:rPr>
          <w:rFonts w:ascii="Arial" w:hAnsi="Arial" w:cs="Arial"/>
        </w:rPr>
        <w:t xml:space="preserve"> can prove to be very promising for predictive modeling in small-size experiments</w:t>
      </w:r>
      <w:r w:rsidR="00C84D9D">
        <w:rPr>
          <w:rFonts w:ascii="Arial" w:hAnsi="Arial" w:cs="Arial"/>
        </w:rPr>
        <w:t>.</w:t>
      </w:r>
    </w:p>
    <w:p w14:paraId="44F3F410" w14:textId="34968BB3" w:rsidR="009E4C66" w:rsidRPr="00C84D9D" w:rsidRDefault="00354CC6" w:rsidP="00651E7B">
      <w:pPr>
        <w:pStyle w:val="ListParagraph"/>
        <w:numPr>
          <w:ilvl w:val="0"/>
          <w:numId w:val="28"/>
        </w:numPr>
        <w:spacing w:line="360" w:lineRule="auto"/>
        <w:jc w:val="both"/>
        <w:rPr>
          <w:rFonts w:ascii="Arial" w:hAnsi="Arial" w:cs="Arial"/>
        </w:rPr>
      </w:pPr>
      <w:r w:rsidRPr="00120C16">
        <w:rPr>
          <w:rFonts w:ascii="Arial" w:hAnsi="Arial" w:cs="Arial"/>
        </w:rPr>
        <w:t>Limitations and Future Refinements</w:t>
      </w:r>
      <w:r w:rsidRPr="00846F7F">
        <w:rPr>
          <w:rFonts w:ascii="Arial" w:hAnsi="Arial" w:cs="Arial"/>
          <w:b/>
          <w:bCs/>
        </w:rPr>
        <w:t>:</w:t>
      </w:r>
    </w:p>
    <w:p w14:paraId="14508ADA" w14:textId="3E542206" w:rsidR="00F57855" w:rsidRPr="00C84D9D" w:rsidRDefault="00846F7F" w:rsidP="00651E7B">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temperature module</w:t>
      </w:r>
      <w:r w:rsidRPr="00846F7F">
        <w:rPr>
          <w:rFonts w:ascii="Arial" w:hAnsi="Arial" w:cs="Arial"/>
        </w:rPr>
        <w:t xml:space="preserve"> is very accurate in most of the moderate conditions but needs refinements to better capture the extreme temperature effects and coupling phenomena.</w:t>
      </w:r>
    </w:p>
    <w:p w14:paraId="3AE9661B" w14:textId="703E16B5" w:rsidR="009E4C66" w:rsidRPr="00C84D9D" w:rsidRDefault="00846F7F" w:rsidP="00651E7B">
      <w:pPr>
        <w:pStyle w:val="ListParagraph"/>
        <w:numPr>
          <w:ilvl w:val="1"/>
          <w:numId w:val="24"/>
        </w:numPr>
        <w:spacing w:line="360" w:lineRule="auto"/>
        <w:jc w:val="both"/>
        <w:rPr>
          <w:rFonts w:ascii="Arial" w:hAnsi="Arial" w:cs="Arial"/>
        </w:rPr>
      </w:pPr>
      <w:r w:rsidRPr="00846F7F">
        <w:rPr>
          <w:rFonts w:ascii="Arial" w:hAnsi="Arial" w:cs="Arial"/>
        </w:rPr>
        <w:lastRenderedPageBreak/>
        <w:t xml:space="preserve">The </w:t>
      </w:r>
      <w:r w:rsidRPr="00846F7F">
        <w:rPr>
          <w:rFonts w:ascii="Arial" w:hAnsi="Arial" w:cs="Arial"/>
          <w:b/>
          <w:bCs/>
        </w:rPr>
        <w:t>strain</w:t>
      </w:r>
      <w:r w:rsidR="002F243D">
        <w:rPr>
          <w:rFonts w:ascii="Arial" w:hAnsi="Arial" w:cs="Arial"/>
          <w:b/>
          <w:bCs/>
        </w:rPr>
        <w:t>-</w:t>
      </w:r>
      <w:r w:rsidRPr="00846F7F">
        <w:rPr>
          <w:rFonts w:ascii="Arial" w:hAnsi="Arial" w:cs="Arial"/>
          <w:b/>
          <w:bCs/>
        </w:rPr>
        <w:t>rate module</w:t>
      </w:r>
      <w:r w:rsidRPr="00846F7F">
        <w:rPr>
          <w:rFonts w:ascii="Arial" w:hAnsi="Arial" w:cs="Arial"/>
        </w:rPr>
        <w:t xml:space="preserve"> would be better off with dynamic calibration strategies in order to enhance performance in transitional strain regions.</w:t>
      </w:r>
    </w:p>
    <w:p w14:paraId="1954336D" w14:textId="77777777" w:rsidR="00C84D9D" w:rsidRDefault="00DA6C15" w:rsidP="00651E7B">
      <w:pPr>
        <w:pStyle w:val="ListParagraph"/>
        <w:numPr>
          <w:ilvl w:val="1"/>
          <w:numId w:val="24"/>
        </w:numPr>
        <w:spacing w:line="360" w:lineRule="auto"/>
        <w:jc w:val="both"/>
        <w:rPr>
          <w:rFonts w:ascii="Arial" w:hAnsi="Arial" w:cs="Arial"/>
        </w:rPr>
      </w:pPr>
      <w:r>
        <w:rPr>
          <w:rFonts w:ascii="Arial" w:hAnsi="Arial" w:cs="Arial"/>
        </w:rPr>
        <w:t>T</w:t>
      </w:r>
      <w:r w:rsidRPr="00DA6C15">
        <w:rPr>
          <w:rFonts w:ascii="Arial" w:hAnsi="Arial" w:cs="Arial"/>
        </w:rPr>
        <w:t xml:space="preserve">he </w:t>
      </w:r>
      <w:r w:rsidRPr="009D6D7C">
        <w:rPr>
          <w:rFonts w:ascii="Arial" w:hAnsi="Arial" w:cs="Arial"/>
          <w:b/>
          <w:bCs/>
        </w:rPr>
        <w:t>LSTM model</w:t>
      </w:r>
      <w:r>
        <w:rPr>
          <w:rFonts w:ascii="Arial" w:hAnsi="Arial" w:cs="Arial"/>
        </w:rPr>
        <w:t xml:space="preserve"> can be improved by </w:t>
      </w:r>
      <w:r w:rsidRPr="00DA6C15">
        <w:rPr>
          <w:rFonts w:ascii="Arial" w:hAnsi="Arial" w:cs="Arial"/>
        </w:rPr>
        <w:t>increasing the size of the training dataset and incorporating interpretability mechanisms, such as attention layers or hybrid physics-based approaches</w:t>
      </w:r>
      <w:r w:rsidR="009D6D7C">
        <w:rPr>
          <w:rFonts w:ascii="Arial" w:hAnsi="Arial" w:cs="Arial"/>
        </w:rPr>
        <w:t>.</w:t>
      </w:r>
    </w:p>
    <w:p w14:paraId="4482EF03" w14:textId="3C7CC311" w:rsidR="00971BC3" w:rsidRPr="00C84D9D" w:rsidRDefault="00BC0E41" w:rsidP="00651E7B">
      <w:pPr>
        <w:rPr>
          <w:rFonts w:cs="Arial"/>
        </w:rPr>
      </w:pPr>
      <w:r w:rsidRPr="00C84D9D">
        <w:rPr>
          <w:rFonts w:cs="Arial"/>
        </w:rPr>
        <w:t>By addressing these challenges, the two models developed in this project can significantly</w:t>
      </w:r>
      <w:r w:rsidR="006862D5" w:rsidRPr="00C84D9D">
        <w:rPr>
          <w:rFonts w:cs="Arial"/>
        </w:rPr>
        <w:t xml:space="preserve"> advance for better predictive capabilities to </w:t>
      </w:r>
      <w:r w:rsidR="00BB52C8" w:rsidRPr="00C84D9D">
        <w:rPr>
          <w:rFonts w:cs="Arial"/>
        </w:rPr>
        <w:t>determine sustainable manufacturing route for the automotive industry.</w:t>
      </w:r>
      <w:r w:rsidR="002D155C" w:rsidRPr="00C84D9D">
        <w:rPr>
          <w:rFonts w:cs="Arial"/>
        </w:rPr>
        <w:t xml:space="preserve"> Their successful implementation paves the way for further innovation in modeling high-strength steels and beyond.</w:t>
      </w:r>
    </w:p>
    <w:p w14:paraId="644E5A20" w14:textId="5847B63F" w:rsidR="00971BC3" w:rsidRPr="003C51CB" w:rsidRDefault="00971BC3" w:rsidP="00651E7B">
      <w:pPr>
        <w:pStyle w:val="ListParagraph"/>
        <w:numPr>
          <w:ilvl w:val="0"/>
          <w:numId w:val="22"/>
        </w:numPr>
        <w:spacing w:line="360" w:lineRule="auto"/>
        <w:sectPr w:rsidR="00971BC3" w:rsidRPr="003C51CB" w:rsidSect="00916C04">
          <w:footerReference w:type="default" r:id="rId240"/>
          <w:headerReference w:type="first" r:id="rId241"/>
          <w:footerReference w:type="first" r:id="rId242"/>
          <w:endnotePr>
            <w:numFmt w:val="decimal"/>
          </w:endnotePr>
          <w:pgSz w:w="11909" w:h="16834"/>
          <w:pgMar w:top="1418" w:right="1418" w:bottom="1134" w:left="1418" w:header="720" w:footer="720" w:gutter="0"/>
          <w:cols w:space="60"/>
          <w:noEndnote/>
        </w:sectPr>
      </w:pPr>
    </w:p>
    <w:p w14:paraId="67472DD4" w14:textId="29CC428D" w:rsidR="00971BC3" w:rsidRDefault="000A121B" w:rsidP="00F62ACC">
      <w:pPr>
        <w:pStyle w:val="Heading1"/>
        <w:numPr>
          <w:ilvl w:val="0"/>
          <w:numId w:val="30"/>
        </w:numPr>
        <w:spacing w:before="0" w:after="0"/>
      </w:pPr>
      <w:bookmarkStart w:id="137" w:name="_Toc81438412"/>
      <w:bookmarkStart w:id="138" w:name="_Toc185023277"/>
      <w:bookmarkStart w:id="139" w:name="_Toc185041714"/>
      <w:r>
        <w:lastRenderedPageBreak/>
        <w:t>Personal evaluation</w:t>
      </w:r>
      <w:bookmarkEnd w:id="137"/>
      <w:bookmarkEnd w:id="138"/>
      <w:bookmarkEnd w:id="139"/>
      <w:r>
        <w:t xml:space="preserve"> </w:t>
      </w:r>
    </w:p>
    <w:p w14:paraId="7E14D51A" w14:textId="5A903536" w:rsidR="00C54AAE" w:rsidRDefault="0046630F" w:rsidP="00454834">
      <w:pPr>
        <w:pStyle w:val="ListBullet"/>
        <w:numPr>
          <w:ilvl w:val="0"/>
          <w:numId w:val="0"/>
        </w:numPr>
      </w:pPr>
      <w:r>
        <w:t>This project</w:t>
      </w:r>
      <w:r w:rsidRPr="0046630F">
        <w:t xml:space="preserve"> was a unique and priceless experience that our team had; it was one of the </w:t>
      </w:r>
      <w:r w:rsidR="00AF72C7">
        <w:t>most significant group projects our team has ever completed during our studies at Aalto University.</w:t>
      </w:r>
      <w:r w:rsidRPr="0046630F">
        <w:t xml:space="preserve"> </w:t>
      </w:r>
      <w:r w:rsidR="00C54AAE" w:rsidRPr="00C54AAE">
        <w:t xml:space="preserve">During this course, we gain technical skills in teamwork through Python and Abaqus and high-performance computing on Puhti. Each of these </w:t>
      </w:r>
      <w:r w:rsidR="00C54AAE">
        <w:t>tools</w:t>
      </w:r>
      <w:r w:rsidR="00C54AAE" w:rsidRPr="00C54AAE">
        <w:t xml:space="preserve"> is very important to deal with data processing, simulation work, and automation that saves time while doing a lot of repetitive tasks. We also tried using the machine learning technique, namely the LSTM model, to predict material behavior. This required us to understand how LSTM would be combined with traditional material modeling in order to extend the paradigm of contemporary computational techniques.</w:t>
      </w:r>
    </w:p>
    <w:p w14:paraId="0040459A" w14:textId="77777777" w:rsidR="00C54AAE" w:rsidRDefault="00C54AAE" w:rsidP="00454834">
      <w:pPr>
        <w:pStyle w:val="ListBullet"/>
        <w:numPr>
          <w:ilvl w:val="0"/>
          <w:numId w:val="0"/>
        </w:numPr>
      </w:pPr>
    </w:p>
    <w:p w14:paraId="3CBAE1DD" w14:textId="77777777" w:rsidR="0046630F" w:rsidRPr="003C51CB" w:rsidRDefault="003B1DAB" w:rsidP="00454834">
      <w:pPr>
        <w:pStyle w:val="ListBullet"/>
        <w:numPr>
          <w:ilvl w:val="0"/>
          <w:numId w:val="0"/>
        </w:numPr>
      </w:pPr>
      <w:r w:rsidRPr="003B1DAB">
        <w:t>The project also gave us an avenue to enforce teamwork and problem-solving skills. Being an intensive class, we had to make quite sure that it entailed effective communication, coordination, and collaboration; thereafter, we worked closely in the division of tasks and overcoming various challenges. The experience not only reinforced our technical skills but also our productive teamwork.</w:t>
      </w:r>
    </w:p>
    <w:p w14:paraId="6877A89C" w14:textId="77777777" w:rsidR="00971BC3" w:rsidRPr="003C51CB" w:rsidRDefault="00971BC3" w:rsidP="00454834">
      <w:pPr>
        <w:pStyle w:val="ListBullet"/>
        <w:numPr>
          <w:ilvl w:val="0"/>
          <w:numId w:val="0"/>
        </w:numPr>
      </w:pPr>
    </w:p>
    <w:p w14:paraId="518C6248" w14:textId="77777777" w:rsidR="00C24D19" w:rsidRDefault="00C24D19" w:rsidP="00454834">
      <w:pPr>
        <w:pStyle w:val="ListBullet"/>
        <w:numPr>
          <w:ilvl w:val="0"/>
          <w:numId w:val="0"/>
        </w:numPr>
      </w:pPr>
      <w:r w:rsidRPr="00C24D19">
        <w:t>We would like to thank the guidance and arrangement by Professor Lian. His comments during mid-term and final workshops gave us many valuable hints for refinement, and the seminars he hosted really provided an excellent opportunity to engage with leading experts in the field. We also appreciate his effort in setting a good and motivating environment-like offering pizza and coke during the final workshop.</w:t>
      </w:r>
    </w:p>
    <w:p w14:paraId="11A3366E" w14:textId="77777777" w:rsidR="00426F74" w:rsidRDefault="00426F74" w:rsidP="00454834">
      <w:pPr>
        <w:pStyle w:val="ListBullet"/>
        <w:numPr>
          <w:ilvl w:val="0"/>
          <w:numId w:val="0"/>
        </w:numPr>
      </w:pPr>
    </w:p>
    <w:p w14:paraId="3D6BDE5F" w14:textId="77777777" w:rsidR="00AF72C7" w:rsidRDefault="00AF72C7" w:rsidP="00454834">
      <w:pPr>
        <w:pStyle w:val="ListBullet"/>
        <w:numPr>
          <w:ilvl w:val="0"/>
          <w:numId w:val="0"/>
        </w:numPr>
      </w:pPr>
      <w:r>
        <w:t>We would also like to express our most profound appreciation to our advisor, Zinan, for the constant support and patience she has shown throughout this project. Her knowledge and experience were exceedingly helpful in guiding us through problems that arose, while her encouragement has played a significant role in moving us along on this project.</w:t>
      </w:r>
    </w:p>
    <w:p w14:paraId="6E3EB621" w14:textId="77777777" w:rsidR="00AF72C7" w:rsidRDefault="00AF72C7" w:rsidP="00454834">
      <w:pPr>
        <w:pStyle w:val="ListBullet"/>
        <w:numPr>
          <w:ilvl w:val="0"/>
          <w:numId w:val="0"/>
        </w:numPr>
      </w:pPr>
    </w:p>
    <w:p w14:paraId="49A22812" w14:textId="76DE0519" w:rsidR="00971BC3" w:rsidRDefault="00AF72C7" w:rsidP="00454834">
      <w:pPr>
        <w:pStyle w:val="ListBullet"/>
        <w:numPr>
          <w:ilvl w:val="0"/>
          <w:numId w:val="0"/>
        </w:numPr>
      </w:pPr>
      <w:r>
        <w:t>Lastly, we would like to show appreciation for the effort and devotion invested by each member of the team. The collaboration and mutual support that were present in the group were crucial for us in allowing successful completion of the project, which proved to be an enriching experience for all of us.</w:t>
      </w:r>
    </w:p>
    <w:p w14:paraId="7D8C23D5" w14:textId="2D22BFDD" w:rsidR="00A73285" w:rsidRPr="003C51CB" w:rsidRDefault="00EA7CB4" w:rsidP="00651E7B">
      <w:pPr>
        <w:pStyle w:val="Heading1"/>
        <w:numPr>
          <w:ilvl w:val="0"/>
          <w:numId w:val="0"/>
        </w:numPr>
        <w:spacing w:before="0" w:after="0"/>
      </w:pPr>
      <w:bookmarkStart w:id="140" w:name="_Toc81438413"/>
      <w:bookmarkStart w:id="141" w:name="_Toc185023278"/>
      <w:bookmarkStart w:id="142" w:name="_Toc185041715"/>
      <w:r>
        <w:lastRenderedPageBreak/>
        <w:t>R</w:t>
      </w:r>
      <w:r w:rsidR="00D7620D">
        <w:t>eferences</w:t>
      </w:r>
      <w:bookmarkEnd w:id="140"/>
      <w:bookmarkEnd w:id="141"/>
      <w:bookmarkEnd w:id="142"/>
    </w:p>
    <w:p w14:paraId="0FD86339" w14:textId="77777777" w:rsidR="00CC0575" w:rsidRPr="0026191B" w:rsidRDefault="00CC0575" w:rsidP="00651E7B">
      <w:pPr>
        <w:pStyle w:val="Bibliography"/>
        <w:spacing w:line="360" w:lineRule="auto"/>
        <w:rPr>
          <w:rFonts w:cs="Arial"/>
          <w:lang w:val="sv-SE"/>
        </w:rPr>
      </w:pPr>
      <w:r>
        <w:fldChar w:fldCharType="begin"/>
      </w:r>
      <w:r>
        <w:instrText xml:space="preserve"> ADDIN ZOTERO_BIBL {"uncited":[],"omitted":[],"custom":[]} CSL_BIBLIOGRAPHY </w:instrText>
      </w:r>
      <w:r>
        <w:fldChar w:fldCharType="separate"/>
      </w:r>
      <w:r w:rsidRPr="00CC0575">
        <w:rPr>
          <w:rFonts w:cs="Arial"/>
        </w:rPr>
        <w:t xml:space="preserve">Bai, Y., Wierzbicki, T., 2008. A new model of metal plasticity and fracture with pressure and Lode dependence. </w:t>
      </w:r>
      <w:r w:rsidRPr="0026191B">
        <w:rPr>
          <w:rFonts w:cs="Arial"/>
          <w:lang w:val="sv-SE"/>
        </w:rPr>
        <w:t>Int. J. Plast. 24, 1071–1096. https://doi.org/10.1016/j.ijplas.2007.09.004</w:t>
      </w:r>
    </w:p>
    <w:p w14:paraId="794FD679" w14:textId="7F96E729" w:rsidR="00CC0575" w:rsidRPr="00CC0575" w:rsidRDefault="00CC0575" w:rsidP="00651E7B">
      <w:pPr>
        <w:pStyle w:val="Bibliography"/>
        <w:spacing w:line="360" w:lineRule="auto"/>
        <w:rPr>
          <w:rFonts w:cs="Arial"/>
        </w:rPr>
      </w:pPr>
      <w:r w:rsidRPr="0026191B">
        <w:rPr>
          <w:rFonts w:cs="Arial"/>
          <w:lang w:val="sv-SE"/>
        </w:rPr>
        <w:t xml:space="preserve">Benabou, L., 2021. </w:t>
      </w:r>
      <w:r w:rsidRPr="00CC0575">
        <w:rPr>
          <w:rFonts w:cs="Arial"/>
        </w:rPr>
        <w:t xml:space="preserve">Development of LSTM Networks for Predicting Viscoplasticity With Effects of Deformation, </w:t>
      </w:r>
      <w:r w:rsidR="002F243D">
        <w:rPr>
          <w:rFonts w:cs="Arial"/>
        </w:rPr>
        <w:t>Strain</w:t>
      </w:r>
      <w:r w:rsidRPr="00CC0575">
        <w:rPr>
          <w:rFonts w:cs="Arial"/>
        </w:rPr>
        <w:t>, and Temperature History. J. Appl. Mech. 88, 071008. https://doi.org/10.1115/1.4051115</w:t>
      </w:r>
    </w:p>
    <w:p w14:paraId="06E3D706" w14:textId="77777777" w:rsidR="00CC0575" w:rsidRPr="00CC0575" w:rsidRDefault="00CC0575" w:rsidP="00651E7B">
      <w:pPr>
        <w:pStyle w:val="Bibliography"/>
        <w:spacing w:line="360" w:lineRule="auto"/>
        <w:rPr>
          <w:rFonts w:cs="Arial"/>
        </w:rPr>
      </w:pPr>
      <w:r w:rsidRPr="00CC0575">
        <w:rPr>
          <w:rFonts w:cs="Arial"/>
        </w:rPr>
        <w:t>Dabbaghi, F., Tanhadoust, A., Ogunsanya, I.G., 2024. Pruning Long Short-Term Memory: A Model for Predicting the Stress–Strain Relationship of Normal and Lightweight Aggregate Concrete at Finite Temperature. Fire Technol. https://doi.org/10.1007/s10694-024-01606-9</w:t>
      </w:r>
    </w:p>
    <w:p w14:paraId="6DBCA66B" w14:textId="77777777" w:rsidR="00CC0575" w:rsidRPr="00CC0575" w:rsidRDefault="00CC0575" w:rsidP="00651E7B">
      <w:pPr>
        <w:pStyle w:val="Bibliography"/>
        <w:spacing w:line="360" w:lineRule="auto"/>
        <w:rPr>
          <w:rFonts w:cs="Arial"/>
        </w:rPr>
      </w:pPr>
      <w:r w:rsidRPr="00CC0575">
        <w:rPr>
          <w:rFonts w:cs="Arial"/>
        </w:rPr>
        <w:t>Goodfellow, I., Bengio, Y., Courville, A., 2016. Deep learning, Adaptive computation and machine learning. The MIT press, Cambridge, Mass.</w:t>
      </w:r>
    </w:p>
    <w:p w14:paraId="79493B46" w14:textId="71C4996F" w:rsidR="00CC0575" w:rsidRPr="00CC0575" w:rsidRDefault="00CC0575" w:rsidP="00651E7B">
      <w:pPr>
        <w:pStyle w:val="Bibliography"/>
        <w:spacing w:line="360" w:lineRule="auto"/>
        <w:rPr>
          <w:rFonts w:cs="Arial"/>
        </w:rPr>
      </w:pPr>
      <w:r w:rsidRPr="00CC0575">
        <w:rPr>
          <w:rFonts w:cs="Arial"/>
        </w:rPr>
        <w:t>Gorji, M.B., Mozaffar, M., Heidenreich, J.N., Cao, J., Mohr, D., 2020. On the potential of recurrent neural networks for modeling path dependent plasticity. J. Mech. Phys. Solids 143, 103972. https://doi.org/10.1016/j.jmps.2020.103972</w:t>
      </w:r>
    </w:p>
    <w:p w14:paraId="6ECD53F3" w14:textId="77777777" w:rsidR="00CC0575" w:rsidRPr="0026191B" w:rsidRDefault="00CC0575" w:rsidP="00651E7B">
      <w:pPr>
        <w:pStyle w:val="Bibliography"/>
        <w:spacing w:line="360" w:lineRule="auto"/>
        <w:rPr>
          <w:rFonts w:cs="Arial"/>
          <w:lang w:val="sv-SE"/>
        </w:rPr>
      </w:pPr>
      <w:r w:rsidRPr="00CC0575">
        <w:rPr>
          <w:rFonts w:cs="Arial"/>
        </w:rPr>
        <w:t xml:space="preserve">Hodson, T.O., 2022. Root-mean-square error (RMSE) or mean absolute error (MAE): when to use them or not. </w:t>
      </w:r>
      <w:r w:rsidRPr="0026191B">
        <w:rPr>
          <w:rFonts w:cs="Arial"/>
          <w:lang w:val="sv-SE"/>
        </w:rPr>
        <w:t>Geosci. Model Dev. 15, 5481–5487. https://doi.org/10.5194/gmd-15-5481-2022</w:t>
      </w:r>
    </w:p>
    <w:p w14:paraId="3BD47C6E" w14:textId="77777777" w:rsidR="00CC0575" w:rsidRPr="00CC0575" w:rsidRDefault="00CC0575" w:rsidP="00651E7B">
      <w:pPr>
        <w:pStyle w:val="Bibliography"/>
        <w:spacing w:line="360" w:lineRule="auto"/>
        <w:rPr>
          <w:rFonts w:cs="Arial"/>
        </w:rPr>
      </w:pPr>
      <w:r w:rsidRPr="0026191B">
        <w:rPr>
          <w:rFonts w:cs="Arial"/>
          <w:lang w:val="sv-SE"/>
        </w:rPr>
        <w:t xml:space="preserve">Liu, W., Lian, J., Münstermann, S., 2019. </w:t>
      </w:r>
      <w:r w:rsidRPr="00CC0575">
        <w:rPr>
          <w:rFonts w:cs="Arial"/>
        </w:rPr>
        <w:t>Damage mechanism analysis of a high-strength dual-phase steel sheet with optimized fracture samples for various stress states and loading rates. Eng. Fail. Anal. 106, 104138. https://doi.org/10.1016/j.engfailanal.2019.08.004</w:t>
      </w:r>
    </w:p>
    <w:p w14:paraId="61B66B9D" w14:textId="77777777" w:rsidR="004F18A9" w:rsidRPr="004F18A9" w:rsidRDefault="004F18A9" w:rsidP="00651E7B">
      <w:pPr>
        <w:pStyle w:val="Bibliography"/>
        <w:spacing w:line="360" w:lineRule="auto"/>
        <w:rPr>
          <w:rFonts w:cs="Arial"/>
        </w:rPr>
      </w:pPr>
      <w:r w:rsidRPr="004F18A9">
        <w:rPr>
          <w:rFonts w:cs="Arial"/>
        </w:rPr>
        <w:t>Moradkhani, F., Fibich, C., Fränzle, M., 2023. Verification of LSTM Neural Networks with Non-linear Activation Functions, in: Rozier, K.Y., Chaudhuri, S. (Eds.), NASA Formal Methods, Lecture Notes in Computer Science. Springer Nature Switzerland, Cham, pp. 1–15. https://doi.org/10.1007/978-3-031-33170-1_1</w:t>
      </w:r>
    </w:p>
    <w:p w14:paraId="2E4B5634" w14:textId="77777777" w:rsidR="00CC0575" w:rsidRPr="00CC0575" w:rsidRDefault="00CC0575" w:rsidP="00651E7B">
      <w:pPr>
        <w:pStyle w:val="Bibliography"/>
        <w:spacing w:line="360" w:lineRule="auto"/>
        <w:rPr>
          <w:rFonts w:cs="Arial"/>
        </w:rPr>
      </w:pPr>
      <w:r w:rsidRPr="00CC0575">
        <w:rPr>
          <w:rFonts w:cs="Arial"/>
        </w:rPr>
        <w:t>Mozaffar, M., Bostanabad, R., Chen, W., Ehmann, K., Cao, J., Bessa, M.A., 2019. Deep learning predicts path-dependent plasticity. Proc. Natl. Acad. Sci. 116, 26414–26420. https://doi.org/10.1073/pnas.1911815116</w:t>
      </w:r>
    </w:p>
    <w:p w14:paraId="1B36DF83" w14:textId="77777777" w:rsidR="004F40E9" w:rsidRPr="004F40E9" w:rsidRDefault="004F40E9" w:rsidP="00651E7B">
      <w:pPr>
        <w:pStyle w:val="Bibliography"/>
        <w:spacing w:line="360" w:lineRule="auto"/>
        <w:rPr>
          <w:rFonts w:cs="Arial"/>
        </w:rPr>
      </w:pPr>
      <w:r w:rsidRPr="0026191B">
        <w:rPr>
          <w:rFonts w:cs="Arial"/>
          <w:lang w:val="fi-FI"/>
        </w:rPr>
        <w:t xml:space="preserve">Pillai, P., Pal, P., Chacko, R., Jain, D., Rai, B., 2021. </w:t>
      </w:r>
      <w:r w:rsidRPr="004F40E9">
        <w:rPr>
          <w:rFonts w:cs="Arial"/>
        </w:rPr>
        <w:t xml:space="preserve">Leveraging long short-term memory (LSTM)-based neural networks for modeling structure–property </w:t>
      </w:r>
      <w:r w:rsidRPr="004F40E9">
        <w:rPr>
          <w:rFonts w:cs="Arial"/>
        </w:rPr>
        <w:lastRenderedPageBreak/>
        <w:t>relationships of metamaterials from electromagnetic responses. Sci. Rep. 11, 18629. https://doi.org/10.1038/s41598-021-97999-6</w:t>
      </w:r>
    </w:p>
    <w:p w14:paraId="2329572B" w14:textId="77777777" w:rsidR="00CC0575" w:rsidRPr="0026191B" w:rsidRDefault="00CC0575" w:rsidP="00651E7B">
      <w:pPr>
        <w:pStyle w:val="Bibliography"/>
        <w:spacing w:line="360" w:lineRule="auto"/>
        <w:rPr>
          <w:rFonts w:cs="Arial"/>
          <w:lang w:val="sv-SE"/>
        </w:rPr>
      </w:pPr>
      <w:r w:rsidRPr="00CC0575">
        <w:rPr>
          <w:rFonts w:cs="Arial"/>
        </w:rPr>
        <w:t xml:space="preserve">Sase, K., Shibuta, Y., 2023. Prediction of microstructure evolution at the atomic scale by deep generative model in combination with recurrent neural networks. </w:t>
      </w:r>
      <w:r w:rsidRPr="0026191B">
        <w:rPr>
          <w:rFonts w:cs="Arial"/>
          <w:lang w:val="sv-SE"/>
        </w:rPr>
        <w:t>Acta Mater. 259, 119295. https://doi.org/10.1016/j.actamat.2023.119295</w:t>
      </w:r>
    </w:p>
    <w:p w14:paraId="0401D767" w14:textId="77777777" w:rsidR="00CC0575" w:rsidRPr="0026191B" w:rsidRDefault="00CC0575" w:rsidP="00651E7B">
      <w:pPr>
        <w:pStyle w:val="Bibliography"/>
        <w:spacing w:line="360" w:lineRule="auto"/>
        <w:rPr>
          <w:rFonts w:cs="Arial"/>
          <w:lang w:val="sv-SE"/>
        </w:rPr>
      </w:pPr>
      <w:r w:rsidRPr="0026191B">
        <w:rPr>
          <w:rFonts w:cs="Arial"/>
          <w:lang w:val="sv-SE"/>
        </w:rPr>
        <w:t xml:space="preserve">Shen, F., Münstermann, S., Lian, J., 2020. </w:t>
      </w:r>
      <w:r w:rsidRPr="00CC0575">
        <w:rPr>
          <w:rFonts w:cs="Arial"/>
        </w:rPr>
        <w:t xml:space="preserve">An evolving plasticity model considering anisotropy, thermal softening and dynamic strain aging. </w:t>
      </w:r>
      <w:r w:rsidRPr="0026191B">
        <w:rPr>
          <w:rFonts w:cs="Arial"/>
          <w:lang w:val="sv-SE"/>
        </w:rPr>
        <w:t>Int. J. Plast. 132, 102747. https://doi.org/10.1016/j.ijplas.2020.102747</w:t>
      </w:r>
    </w:p>
    <w:p w14:paraId="55B14888" w14:textId="77777777" w:rsidR="00CC0575" w:rsidRPr="00CC0575" w:rsidRDefault="00CC0575" w:rsidP="00651E7B">
      <w:pPr>
        <w:pStyle w:val="Bibliography"/>
        <w:spacing w:line="360" w:lineRule="auto"/>
        <w:rPr>
          <w:rFonts w:cs="Arial"/>
        </w:rPr>
      </w:pPr>
      <w:r w:rsidRPr="0026191B">
        <w:rPr>
          <w:rFonts w:cs="Arial"/>
          <w:lang w:val="sv-SE"/>
        </w:rPr>
        <w:t xml:space="preserve">Stryker, C., 2024. </w:t>
      </w:r>
      <w:r w:rsidRPr="00CC0575">
        <w:rPr>
          <w:rFonts w:cs="Arial"/>
        </w:rPr>
        <w:t>What is a recurrent neural network (RNN)?</w:t>
      </w:r>
    </w:p>
    <w:p w14:paraId="0D387981" w14:textId="77777777" w:rsidR="00CC0575" w:rsidRPr="00CC0575" w:rsidRDefault="00CC0575" w:rsidP="00651E7B">
      <w:pPr>
        <w:pStyle w:val="Bibliography"/>
        <w:spacing w:line="360" w:lineRule="auto"/>
        <w:rPr>
          <w:rFonts w:cs="Arial"/>
        </w:rPr>
      </w:pPr>
      <w:r w:rsidRPr="00CC0575">
        <w:rPr>
          <w:rFonts w:cs="Arial"/>
        </w:rPr>
        <w:t>Swift, H.W., 1952. Plastic instability under plane stress. J. Mech. Phys. Solids 1, 1–18. https://doi.org/10.1016/0022-5096(52)90002-1</w:t>
      </w:r>
    </w:p>
    <w:p w14:paraId="28E559ED" w14:textId="77777777" w:rsidR="00E0164B" w:rsidRPr="00531F8F" w:rsidRDefault="00E0164B" w:rsidP="00651E7B">
      <w:pPr>
        <w:pStyle w:val="EndNoteBibliography"/>
        <w:spacing w:line="360" w:lineRule="auto"/>
        <w:ind w:left="720" w:hanging="720"/>
      </w:pPr>
      <w:r>
        <w:fldChar w:fldCharType="begin"/>
      </w:r>
      <w:r>
        <w:instrText xml:space="preserve"> ADDIN EN.REFLIST </w:instrText>
      </w:r>
      <w:r>
        <w:fldChar w:fldCharType="separate"/>
      </w:r>
      <w:r w:rsidRPr="00531F8F">
        <w:t xml:space="preserve">Chahaoui, O., Soltani, H., &amp; Matougui, N. (2021). Application of associated and non-associated flow metal plasticity for F.S.S sheet [Article]. </w:t>
      </w:r>
      <w:r w:rsidRPr="00531F8F">
        <w:rPr>
          <w:i/>
        </w:rPr>
        <w:t>Defect and Diffusion Forum</w:t>
      </w:r>
      <w:r w:rsidRPr="00531F8F">
        <w:t>,</w:t>
      </w:r>
      <w:r w:rsidRPr="00531F8F">
        <w:rPr>
          <w:i/>
        </w:rPr>
        <w:t xml:space="preserve"> 406</w:t>
      </w:r>
      <w:r w:rsidRPr="00531F8F">
        <w:t xml:space="preserve">, 473-480. </w:t>
      </w:r>
      <w:hyperlink r:id="rId243" w:history="1">
        <w:r w:rsidRPr="00531F8F">
          <w:rPr>
            <w:rStyle w:val="Hyperlink"/>
          </w:rPr>
          <w:t>https://doi.org/10.4028/www.scientific.net/DDF.406.473</w:t>
        </w:r>
      </w:hyperlink>
      <w:r w:rsidRPr="00531F8F">
        <w:t xml:space="preserve"> </w:t>
      </w:r>
    </w:p>
    <w:p w14:paraId="01B7A574" w14:textId="77777777" w:rsidR="00E0164B" w:rsidRPr="00531F8F" w:rsidRDefault="00E0164B" w:rsidP="00651E7B">
      <w:pPr>
        <w:pStyle w:val="EndNoteBibliography"/>
        <w:spacing w:line="360" w:lineRule="auto"/>
        <w:ind w:left="720" w:hanging="720"/>
      </w:pPr>
      <w:r w:rsidRPr="00531F8F">
        <w:t xml:space="preserve">Lian, J., Shen, F., Jia, X., Ahn, D.-C., Chae, D.-C., Münstermann, S., &amp; Bleck, W. (2018). An evolving non-associated Hill48 plasticity model accounting for anisotropic hardening and r-value evolution and its application to forming limit prediction. </w:t>
      </w:r>
      <w:r w:rsidRPr="00531F8F">
        <w:rPr>
          <w:i/>
        </w:rPr>
        <w:t>International Journal of Solids and Structures</w:t>
      </w:r>
      <w:r w:rsidRPr="00531F8F">
        <w:t>,</w:t>
      </w:r>
      <w:r w:rsidRPr="00531F8F">
        <w:rPr>
          <w:i/>
        </w:rPr>
        <w:t xml:space="preserve"> 151</w:t>
      </w:r>
      <w:r w:rsidRPr="00531F8F">
        <w:t xml:space="preserve">, 20-44. </w:t>
      </w:r>
      <w:hyperlink r:id="rId244" w:history="1">
        <w:r w:rsidRPr="00531F8F">
          <w:rPr>
            <w:rStyle w:val="Hyperlink"/>
          </w:rPr>
          <w:t>https://doi.org/https://doi.org/10.1016/j.ijsolstr.2017.04.007</w:t>
        </w:r>
      </w:hyperlink>
      <w:r w:rsidRPr="00531F8F">
        <w:t xml:space="preserve"> </w:t>
      </w:r>
    </w:p>
    <w:p w14:paraId="7D530A22" w14:textId="77777777" w:rsidR="00E0164B" w:rsidRPr="00531F8F" w:rsidRDefault="00E0164B" w:rsidP="00651E7B">
      <w:pPr>
        <w:pStyle w:val="EndNoteBibliography"/>
        <w:spacing w:line="360" w:lineRule="auto"/>
        <w:ind w:left="720" w:hanging="720"/>
      </w:pPr>
      <w:r w:rsidRPr="00531F8F">
        <w:t xml:space="preserve">Shen, F., Lian, J., &amp; Münstermann, S. (2018). A comparative study on the forming limit diagram prediction between Marciniak-Kuczynski model and modified maximum force criterion by using the evolving non-associated Hill48 plasticity model. AIP Conference Proceedings, </w:t>
      </w:r>
    </w:p>
    <w:p w14:paraId="75B8C6FE" w14:textId="7CD5D171" w:rsidR="00E0164B" w:rsidRPr="00531F8F" w:rsidRDefault="00E0164B" w:rsidP="00651E7B">
      <w:pPr>
        <w:pStyle w:val="EndNoteBibliography"/>
        <w:spacing w:line="360" w:lineRule="auto"/>
        <w:ind w:left="720" w:hanging="720"/>
      </w:pPr>
      <w:r>
        <w:t xml:space="preserve">Shen, F., Münstermann, S., &amp; Lian, J. (2020). An evolving plasticity model considering anisotropy, thermal softening and dynamic strain aging. </w:t>
      </w:r>
      <w:r w:rsidRPr="07722DEF">
        <w:rPr>
          <w:i/>
          <w:iCs/>
        </w:rPr>
        <w:t>International Journal of Plasticity</w:t>
      </w:r>
      <w:r>
        <w:t>,</w:t>
      </w:r>
      <w:r w:rsidRPr="07722DEF">
        <w:rPr>
          <w:i/>
          <w:iCs/>
        </w:rPr>
        <w:t xml:space="preserve"> 132</w:t>
      </w:r>
      <w:r>
        <w:t xml:space="preserve">, 102747. </w:t>
      </w:r>
      <w:hyperlink r:id="rId245">
        <w:r w:rsidRPr="07722DEF">
          <w:rPr>
            <w:rStyle w:val="Hyperlink"/>
          </w:rPr>
          <w:t>https://doi.org/https://doi.org/10.1016/j.ijplas.2020.102747</w:t>
        </w:r>
      </w:hyperlink>
      <w:r>
        <w:t xml:space="preserve"> </w:t>
      </w:r>
    </w:p>
    <w:p w14:paraId="5C379CED" w14:textId="405543BC" w:rsidR="3BA9EB88" w:rsidRDefault="3BA9EB88" w:rsidP="00651E7B">
      <w:pPr>
        <w:pStyle w:val="EndNoteBibliography"/>
        <w:spacing w:line="360" w:lineRule="auto"/>
        <w:ind w:left="720" w:hanging="720"/>
      </w:pPr>
      <w:r>
        <w:t>Sahoo, Bibhuti &amp; Sankalp, Sovan &amp; Kisi, Ozgur. (2023). A Novel Smoothing-Based Deep Learning Time-Series Approach for Daily Suspended Sediment Load Prediction. Water Resources Management. 37. 1-22. 10.1007/s11269-023-03552-7.</w:t>
      </w:r>
    </w:p>
    <w:p w14:paraId="6C4A20BB" w14:textId="4CB6ECCB" w:rsidR="00E0164B" w:rsidRPr="00E0164B" w:rsidRDefault="00E0164B" w:rsidP="00651E7B">
      <w:r>
        <w:fldChar w:fldCharType="end"/>
      </w:r>
    </w:p>
    <w:p w14:paraId="5FD71D26" w14:textId="015DCEE3" w:rsidR="2F303D53" w:rsidRDefault="2F303D53" w:rsidP="00651E7B"/>
    <w:p w14:paraId="409F32C7" w14:textId="28C409E0" w:rsidR="00F2632C" w:rsidRPr="003C51CB" w:rsidRDefault="00CC0575" w:rsidP="00651E7B">
      <w:pPr>
        <w:pStyle w:val="ListBullet"/>
        <w:numPr>
          <w:ilvl w:val="0"/>
          <w:numId w:val="0"/>
        </w:numPr>
        <w:sectPr w:rsidR="00F2632C" w:rsidRPr="003C51CB" w:rsidSect="00916C04">
          <w:footerReference w:type="default" r:id="rId246"/>
          <w:headerReference w:type="first" r:id="rId247"/>
          <w:footerReference w:type="first" r:id="rId248"/>
          <w:endnotePr>
            <w:numFmt w:val="decimal"/>
          </w:endnotePr>
          <w:pgSz w:w="11909" w:h="16834"/>
          <w:pgMar w:top="1418" w:right="1418" w:bottom="1134" w:left="1418" w:header="720" w:footer="720" w:gutter="0"/>
          <w:cols w:space="60"/>
          <w:noEndnote/>
        </w:sectPr>
      </w:pPr>
      <w:r>
        <w:fldChar w:fldCharType="end"/>
      </w:r>
    </w:p>
    <w:p w14:paraId="1D035CAC" w14:textId="531D23E0" w:rsidR="00C604D6" w:rsidRPr="00C604D6" w:rsidRDefault="00A73285" w:rsidP="00651E7B">
      <w:pPr>
        <w:pStyle w:val="Heading1"/>
        <w:numPr>
          <w:ilvl w:val="0"/>
          <w:numId w:val="0"/>
        </w:numPr>
        <w:spacing w:before="0" w:after="0"/>
      </w:pPr>
      <w:bookmarkStart w:id="143" w:name="_Toc81438414"/>
      <w:bookmarkStart w:id="144" w:name="_Ref185019322"/>
      <w:bookmarkStart w:id="145" w:name="_Toc185023279"/>
      <w:bookmarkStart w:id="146" w:name="_Toc185041716"/>
      <w:r>
        <w:lastRenderedPageBreak/>
        <w:t>A</w:t>
      </w:r>
      <w:r w:rsidR="000A0D7B">
        <w:t>ppendix</w:t>
      </w:r>
      <w:bookmarkEnd w:id="143"/>
      <w:bookmarkEnd w:id="144"/>
      <w:bookmarkEnd w:id="145"/>
      <w:bookmarkEnd w:id="146"/>
    </w:p>
    <w:p w14:paraId="4DD76031" w14:textId="77127C8F" w:rsidR="00C604D6" w:rsidRPr="00C604D6" w:rsidRDefault="00C604D6" w:rsidP="00651E7B">
      <w:pPr>
        <w:pStyle w:val="Standard1"/>
        <w:numPr>
          <w:ilvl w:val="0"/>
          <w:numId w:val="29"/>
        </w:numPr>
        <w:spacing w:line="360" w:lineRule="auto"/>
        <w:ind w:left="426"/>
        <w:jc w:val="left"/>
        <w:rPr>
          <w:i/>
          <w:iCs/>
        </w:rPr>
      </w:pPr>
      <w:r w:rsidRPr="00C604D6">
        <w:rPr>
          <w:i/>
          <w:iCs/>
        </w:rPr>
        <w:t>Temperature dependent paramenter calibration</w:t>
      </w:r>
    </w:p>
    <w:p w14:paraId="229A6F0A" w14:textId="48439B58" w:rsidR="00E85AA5" w:rsidRDefault="00DE0080" w:rsidP="00651E7B">
      <w:pPr>
        <w:pStyle w:val="Standard1"/>
        <w:spacing w:line="360" w:lineRule="auto"/>
        <w:jc w:val="left"/>
      </w:pPr>
      <w:r w:rsidRPr="00C604D6">
        <w:rPr>
          <w:b/>
          <w:bCs/>
        </w:rPr>
        <w:t>Seven-parameter temperature dependency function</w:t>
      </w:r>
      <w:r w:rsidR="006E3A79" w:rsidRPr="00C604D6">
        <w:rPr>
          <w:b/>
          <w:bCs/>
        </w:rPr>
        <w:t>s</w:t>
      </w:r>
      <w:r w:rsidR="006E3A7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2970EA" w14:paraId="297C0D32" w14:textId="77777777" w:rsidTr="00BE60BA">
        <w:tc>
          <w:tcPr>
            <w:tcW w:w="7933" w:type="dxa"/>
          </w:tcPr>
          <w:p w14:paraId="17DB217F" w14:textId="51C99B98" w:rsidR="002970EA" w:rsidRPr="00946067" w:rsidRDefault="0094606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4CA0BF6E" w14:textId="78621085" w:rsidR="002970EA" w:rsidRPr="00946067" w:rsidRDefault="0094606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7</m:t>
                                        </m:r>
                                      </m:sub>
                                    </m:sSub>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4DDCC4F0" w14:textId="23191D88" w:rsidR="002970EA" w:rsidRDefault="002970EA" w:rsidP="00651E7B">
            <w:pPr>
              <w:jc w:val="right"/>
            </w:pPr>
            <w:bookmarkStart w:id="147" w:name="_Ref184841251"/>
            <w:r>
              <w:t>(</w:t>
            </w:r>
            <w:r w:rsidR="00E85AA5">
              <w:t>A</w:t>
            </w:r>
            <w:r w:rsidR="00E85AA5">
              <w:noBreakHyphen/>
            </w:r>
            <w:r w:rsidR="00E85AA5">
              <w:fldChar w:fldCharType="begin"/>
            </w:r>
            <w:r w:rsidR="00E85AA5">
              <w:instrText xml:space="preserve"> SEQ Equation \* ARABIC \s 1 </w:instrText>
            </w:r>
            <w:r w:rsidR="00E85AA5">
              <w:fldChar w:fldCharType="separate"/>
            </w:r>
            <w:r w:rsidR="00532ED6">
              <w:rPr>
                <w:noProof/>
              </w:rPr>
              <w:t>1</w:t>
            </w:r>
            <w:r w:rsidR="00E85AA5">
              <w:fldChar w:fldCharType="end"/>
            </w:r>
            <w:r>
              <w:t>)</w:t>
            </w:r>
            <w:bookmarkEnd w:id="147"/>
          </w:p>
        </w:tc>
      </w:tr>
      <w:tr w:rsidR="00816229" w14:paraId="072F13C1" w14:textId="77777777" w:rsidTr="00BE60BA">
        <w:tc>
          <w:tcPr>
            <w:tcW w:w="7933" w:type="dxa"/>
          </w:tcPr>
          <w:p w14:paraId="181BF7AD" w14:textId="64A48417" w:rsidR="00816229" w:rsidRPr="00946067" w:rsidRDefault="0094606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3498A2EE" w14:textId="02CBA33F" w:rsidR="00816229" w:rsidRPr="00946067" w:rsidRDefault="0094606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sSub>
                              <m:sSubPr>
                                <m:ctrlPr>
                                  <w:rPr>
                                    <w:rFonts w:ascii="Cambria Math" w:hAnsi="Cambria Math"/>
                                    <w:i/>
                                    <w:iCs/>
                                  </w:rPr>
                                </m:ctrlPr>
                              </m:sSubPr>
                              <m:e>
                                <m:r>
                                  <w:rPr>
                                    <w:rFonts w:ascii="Cambria Math" w:hAnsi="Cambria Math"/>
                                  </w:rPr>
                                  <m:t>C</m:t>
                                </m:r>
                              </m:e>
                              <m:sub>
                                <m:r>
                                  <w:rPr>
                                    <w:rFonts w:ascii="Cambria Math" w:hAnsi="Cambria Math"/>
                                  </w:rPr>
                                  <m:t>7</m:t>
                                </m:r>
                              </m:sub>
                            </m:sSub>
                            <m:r>
                              <w:rPr>
                                <w:rFonts w:ascii="Cambria Math" w:hAnsi="Cambria Math"/>
                              </w:rPr>
                              <m:t>*</m:t>
                            </m:r>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5EAF53CF" w14:textId="16686B50" w:rsidR="00816229" w:rsidRDefault="00816229" w:rsidP="00651E7B">
            <w:pPr>
              <w:jc w:val="right"/>
            </w:pPr>
            <w:bookmarkStart w:id="148" w:name="_Ref184841403"/>
            <w:r>
              <w:t>(</w:t>
            </w:r>
            <w:r w:rsidR="00E85AA5">
              <w:t>A</w:t>
            </w:r>
            <w:r w:rsidR="00E85AA5">
              <w:noBreakHyphen/>
            </w:r>
            <w:r w:rsidR="00E85AA5">
              <w:fldChar w:fldCharType="begin"/>
            </w:r>
            <w:r w:rsidR="00E85AA5">
              <w:instrText xml:space="preserve"> SEQ Equation \* ARABIC \s 1 </w:instrText>
            </w:r>
            <w:r w:rsidR="00E85AA5">
              <w:fldChar w:fldCharType="separate"/>
            </w:r>
            <w:r w:rsidR="00532ED6">
              <w:rPr>
                <w:noProof/>
              </w:rPr>
              <w:t>2</w:t>
            </w:r>
            <w:r w:rsidR="00E85AA5">
              <w:fldChar w:fldCharType="end"/>
            </w:r>
            <w:r>
              <w:t>)</w:t>
            </w:r>
            <w:bookmarkEnd w:id="148"/>
          </w:p>
        </w:tc>
      </w:tr>
    </w:tbl>
    <w:p w14:paraId="19A28E21" w14:textId="64AB5BE1" w:rsidR="00DC08BD" w:rsidRDefault="002970EA" w:rsidP="00651E7B">
      <w:pPr>
        <w:pStyle w:val="Standard1"/>
        <w:spacing w:line="360" w:lineRule="auto"/>
        <w:jc w:val="left"/>
      </w:pPr>
      <w:r>
        <w:t>Where:</w:t>
      </w:r>
    </w:p>
    <w:p w14:paraId="4B0EB044" w14:textId="77F7423F" w:rsidR="002970EA" w:rsidRDefault="00000000" w:rsidP="00651E7B">
      <w:pPr>
        <w:pStyle w:val="Standard1"/>
        <w:numPr>
          <w:ilvl w:val="0"/>
          <w:numId w:val="18"/>
        </w:numPr>
        <w:spacing w:line="360" w:lineRule="auto"/>
        <w:jc w:val="left"/>
      </w:pPr>
      <m:oMath>
        <m:sSub>
          <m:sSubPr>
            <m:ctrlPr>
              <w:rPr>
                <w:rFonts w:ascii="Cambria Math" w:hAnsi="Cambria Math"/>
                <w:i/>
                <w:iCs/>
              </w:rPr>
            </m:ctrlPr>
          </m:sSubPr>
          <m:e>
            <m:r>
              <w:rPr>
                <w:rFonts w:ascii="Cambria Math" w:hAnsi="Cambria Math"/>
              </w:rPr>
              <m:t>C</m:t>
            </m:r>
          </m:e>
          <m:sub>
            <m:r>
              <w:rPr>
                <w:rFonts w:ascii="Cambria Math" w:hAnsi="Cambria Math"/>
              </w:rPr>
              <m:t>7</m:t>
            </m:r>
          </m:sub>
        </m:sSub>
        <m:r>
          <w:rPr>
            <w:rFonts w:ascii="Cambria Math" w:hAnsi="Cambria Math"/>
          </w:rPr>
          <m:t xml:space="preserve"> </m:t>
        </m:r>
      </m:oMath>
      <w:r w:rsidR="002970EA">
        <w:t xml:space="preserve">is </w:t>
      </w:r>
      <w:r w:rsidR="006E3A79">
        <w:t>an additional</w:t>
      </w:r>
      <w:r w:rsidR="002970EA">
        <w:t xml:space="preserve"> parameter compared with the six</w:t>
      </w:r>
      <w:r w:rsidR="006E3A79">
        <w:t xml:space="preserve">-parameter function. </w:t>
      </w:r>
    </w:p>
    <w:p w14:paraId="5D045BD5" w14:textId="77777777" w:rsidR="00C604D6" w:rsidRDefault="00C604D6" w:rsidP="00651E7B">
      <w:pPr>
        <w:pStyle w:val="Standard1"/>
        <w:spacing w:line="360" w:lineRule="auto"/>
        <w:jc w:val="left"/>
      </w:pPr>
    </w:p>
    <w:p w14:paraId="419BA13F" w14:textId="5CB51B43" w:rsidR="00C604D6" w:rsidRPr="00C604D6" w:rsidRDefault="00C604D6" w:rsidP="00651E7B">
      <w:pPr>
        <w:pStyle w:val="Caption"/>
        <w:spacing w:after="0" w:line="360" w:lineRule="auto"/>
      </w:pPr>
      <w:bookmarkStart w:id="149" w:name="_Ref184844126"/>
      <w:r w:rsidRPr="00C604D6">
        <w:t xml:space="preserve">Table </w:t>
      </w:r>
      <w:r w:rsidR="00E85AA5">
        <w:t>A</w:t>
      </w:r>
      <w:r w:rsidRPr="00C604D6">
        <w:noBreakHyphen/>
      </w:r>
      <w:r w:rsidRPr="00C604D6">
        <w:fldChar w:fldCharType="begin"/>
      </w:r>
      <w:r w:rsidRPr="00C604D6">
        <w:instrText xml:space="preserve"> SEQ Table \* ARABIC \s 1 </w:instrText>
      </w:r>
      <w:r w:rsidRPr="00C604D6">
        <w:fldChar w:fldCharType="separate"/>
      </w:r>
      <w:r w:rsidR="00532ED6">
        <w:rPr>
          <w:noProof/>
        </w:rPr>
        <w:t>1</w:t>
      </w:r>
      <w:r w:rsidRPr="00C604D6">
        <w:fldChar w:fldCharType="end"/>
      </w:r>
      <w:bookmarkEnd w:id="149"/>
    </w:p>
    <w:p w14:paraId="73D65F47" w14:textId="404296FD" w:rsidR="0087367C" w:rsidRPr="00C604D6" w:rsidRDefault="00C604D6" w:rsidP="00651E7B">
      <w:pPr>
        <w:pStyle w:val="Caption"/>
        <w:spacing w:after="0" w:line="360" w:lineRule="auto"/>
        <w:rPr>
          <w:b w:val="0"/>
          <w:bCs/>
        </w:rPr>
      </w:pPr>
      <w:r w:rsidRPr="005473EF">
        <w:rPr>
          <w:b w:val="0"/>
          <w:bCs/>
        </w:rPr>
        <w:t xml:space="preserve">The r-squared value of prediction curves at different </w:t>
      </w:r>
      <w:r w:rsidR="002F243D">
        <w:rPr>
          <w:b w:val="0"/>
          <w:bCs/>
        </w:rPr>
        <w:t>strain-rate</w:t>
      </w:r>
      <w:r w:rsidRPr="005473EF">
        <w:rPr>
          <w:b w:val="0"/>
          <w:bCs/>
        </w:rPr>
        <w:t xml:space="preserve">s of the seven-parameter function </w:t>
      </w:r>
      <w:r w:rsidRPr="005473EF">
        <w:rPr>
          <w:b w:val="0"/>
          <w:bCs/>
        </w:rPr>
        <w:fldChar w:fldCharType="begin"/>
      </w:r>
      <w:r w:rsidRPr="005473EF">
        <w:rPr>
          <w:b w:val="0"/>
          <w:bCs/>
        </w:rPr>
        <w:instrText xml:space="preserve"> REF _Ref184841251 \h </w:instrText>
      </w:r>
      <w:r>
        <w:rPr>
          <w:b w:val="0"/>
          <w:bCs/>
        </w:rPr>
        <w:instrText xml:space="preserve"> \* MERGEFORMAT </w:instrText>
      </w:r>
      <w:r w:rsidRPr="005473EF">
        <w:rPr>
          <w:b w:val="0"/>
          <w:bCs/>
        </w:rPr>
      </w:r>
      <w:r w:rsidRPr="005473EF">
        <w:rPr>
          <w:b w:val="0"/>
          <w:bCs/>
        </w:rPr>
        <w:fldChar w:fldCharType="separate"/>
      </w:r>
      <w:r w:rsidR="00532ED6" w:rsidRPr="00532ED6">
        <w:rPr>
          <w:b w:val="0"/>
          <w:bCs/>
        </w:rPr>
        <w:t>(</w:t>
      </w:r>
      <w:r w:rsidR="00532ED6" w:rsidRPr="00532ED6">
        <w:rPr>
          <w:b w:val="0"/>
          <w:bCs/>
          <w:noProof/>
        </w:rPr>
        <w:t>A</w:t>
      </w:r>
      <w:r w:rsidR="00532ED6" w:rsidRPr="00532ED6">
        <w:rPr>
          <w:b w:val="0"/>
          <w:bCs/>
          <w:noProof/>
        </w:rPr>
        <w:noBreakHyphen/>
        <w:t>1</w:t>
      </w:r>
      <w:r w:rsidR="00532ED6" w:rsidRPr="00532ED6">
        <w:rPr>
          <w:b w:val="0"/>
          <w:bCs/>
        </w:rPr>
        <w:t>)</w:t>
      </w:r>
      <w:r w:rsidRPr="005473EF">
        <w:rPr>
          <w:b w:val="0"/>
          <w:bCs/>
        </w:rPr>
        <w:fldChar w:fldCharType="end"/>
      </w:r>
      <w:r w:rsidRPr="005473EF">
        <w:rPr>
          <w:b w:val="0"/>
          <w:bCs/>
        </w:rPr>
        <w:t>.</w:t>
      </w:r>
    </w:p>
    <w:tbl>
      <w:tblPr>
        <w:tblStyle w:val="TableGrid"/>
        <w:tblW w:w="0" w:type="auto"/>
        <w:tblLook w:val="04A0" w:firstRow="1" w:lastRow="0" w:firstColumn="1" w:lastColumn="0" w:noHBand="0" w:noVBand="1"/>
      </w:tblPr>
      <w:tblGrid>
        <w:gridCol w:w="2972"/>
        <w:gridCol w:w="1559"/>
        <w:gridCol w:w="1560"/>
        <w:gridCol w:w="1559"/>
        <w:gridCol w:w="1413"/>
      </w:tblGrid>
      <w:tr w:rsidR="0087367C" w14:paraId="1DDDB2EC" w14:textId="77777777">
        <w:tc>
          <w:tcPr>
            <w:tcW w:w="2972" w:type="dxa"/>
          </w:tcPr>
          <w:p w14:paraId="02122307" w14:textId="77777777" w:rsidR="0087367C" w:rsidRDefault="0087367C" w:rsidP="00651E7B">
            <w:pPr>
              <w:pStyle w:val="Standard1"/>
              <w:spacing w:line="360" w:lineRule="auto"/>
              <w:jc w:val="left"/>
            </w:pPr>
            <w:r w:rsidRPr="00F24F3E">
              <w:t xml:space="preserve">R-squared </w:t>
            </w:r>
            <w:r>
              <w:t xml:space="preserve">/ </w:t>
            </w:r>
            <w:r w:rsidRPr="009C374F">
              <w:t>Strain-rate</w:t>
            </w:r>
          </w:p>
        </w:tc>
        <w:tc>
          <w:tcPr>
            <w:tcW w:w="1559" w:type="dxa"/>
          </w:tcPr>
          <w:p w14:paraId="0CD67D51" w14:textId="77777777" w:rsidR="0087367C" w:rsidRDefault="0087367C" w:rsidP="00651E7B">
            <w:pPr>
              <w:pStyle w:val="Standard1"/>
              <w:spacing w:line="360" w:lineRule="auto"/>
            </w:pPr>
            <w:r w:rsidRPr="009C374F">
              <w:t>0.0001</w:t>
            </w:r>
          </w:p>
        </w:tc>
        <w:tc>
          <w:tcPr>
            <w:tcW w:w="1560" w:type="dxa"/>
          </w:tcPr>
          <w:p w14:paraId="1B9241A1" w14:textId="1EA43282" w:rsidR="0087367C" w:rsidRDefault="00801BF4" w:rsidP="00651E7B">
            <w:pPr>
              <w:pStyle w:val="Standard1"/>
              <w:spacing w:line="360" w:lineRule="auto"/>
            </w:pPr>
            <w:r w:rsidRPr="009C374F">
              <w:t>0.001</w:t>
            </w:r>
          </w:p>
        </w:tc>
        <w:tc>
          <w:tcPr>
            <w:tcW w:w="1559" w:type="dxa"/>
          </w:tcPr>
          <w:p w14:paraId="54EC869C" w14:textId="0DE47D5C" w:rsidR="0087367C" w:rsidRDefault="00EA7BC2" w:rsidP="00651E7B">
            <w:pPr>
              <w:pStyle w:val="Standard1"/>
              <w:spacing w:line="360" w:lineRule="auto"/>
            </w:pPr>
            <w:r w:rsidRPr="009C374F">
              <w:t>0.01</w:t>
            </w:r>
          </w:p>
        </w:tc>
        <w:tc>
          <w:tcPr>
            <w:tcW w:w="1413" w:type="dxa"/>
          </w:tcPr>
          <w:p w14:paraId="10F4E40E" w14:textId="56E7D57D" w:rsidR="0087367C" w:rsidRDefault="00EA7BC2" w:rsidP="00651E7B">
            <w:pPr>
              <w:pStyle w:val="Standard1"/>
              <w:spacing w:line="360" w:lineRule="auto"/>
            </w:pPr>
            <w:r w:rsidRPr="009C374F">
              <w:t>0.1</w:t>
            </w:r>
          </w:p>
        </w:tc>
      </w:tr>
      <w:tr w:rsidR="0087367C" w14:paraId="1E989C27" w14:textId="77777777">
        <w:tc>
          <w:tcPr>
            <w:tcW w:w="2972" w:type="dxa"/>
          </w:tcPr>
          <w:p w14:paraId="5D25C64C" w14:textId="77777777" w:rsidR="0087367C" w:rsidRDefault="0087367C" w:rsidP="00651E7B">
            <w:pPr>
              <w:pStyle w:val="Standard1"/>
              <w:spacing w:line="360" w:lineRule="auto"/>
              <w:jc w:val="left"/>
            </w:pPr>
            <w:r w:rsidRPr="00F24F3E">
              <w:t>Smallest value</w:t>
            </w:r>
          </w:p>
        </w:tc>
        <w:tc>
          <w:tcPr>
            <w:tcW w:w="1559" w:type="dxa"/>
          </w:tcPr>
          <w:p w14:paraId="0D354527" w14:textId="0F71E099" w:rsidR="0087367C" w:rsidRDefault="0087367C" w:rsidP="00651E7B">
            <w:pPr>
              <w:pStyle w:val="Standard1"/>
              <w:spacing w:line="360" w:lineRule="auto"/>
            </w:pPr>
            <w:r w:rsidRPr="000C3D2D">
              <w:t>0.9</w:t>
            </w:r>
            <w:r w:rsidR="00EA5A74">
              <w:t>71</w:t>
            </w:r>
            <w:r w:rsidRPr="000C3D2D">
              <w:t xml:space="preserve"> </w:t>
            </w:r>
          </w:p>
        </w:tc>
        <w:tc>
          <w:tcPr>
            <w:tcW w:w="1560" w:type="dxa"/>
          </w:tcPr>
          <w:p w14:paraId="4FAAA017" w14:textId="3460B47A" w:rsidR="0087367C" w:rsidRDefault="00801BF4" w:rsidP="00651E7B">
            <w:pPr>
              <w:pStyle w:val="Standard1"/>
              <w:spacing w:line="360" w:lineRule="auto"/>
            </w:pPr>
            <w:r>
              <w:t>0.685</w:t>
            </w:r>
          </w:p>
        </w:tc>
        <w:tc>
          <w:tcPr>
            <w:tcW w:w="1559" w:type="dxa"/>
          </w:tcPr>
          <w:p w14:paraId="5FCC71AA" w14:textId="0A96065E" w:rsidR="0087367C" w:rsidRDefault="00DC4CBB" w:rsidP="00651E7B">
            <w:pPr>
              <w:pStyle w:val="Standard1"/>
              <w:spacing w:line="360" w:lineRule="auto"/>
            </w:pPr>
            <w:r w:rsidRPr="00DC4CBB">
              <w:t>0.870</w:t>
            </w:r>
          </w:p>
        </w:tc>
        <w:tc>
          <w:tcPr>
            <w:tcW w:w="1413" w:type="dxa"/>
          </w:tcPr>
          <w:p w14:paraId="41316265" w14:textId="38D1BDF9" w:rsidR="0087367C" w:rsidRDefault="00CD789E" w:rsidP="00651E7B">
            <w:pPr>
              <w:pStyle w:val="Standard1"/>
              <w:spacing w:line="360" w:lineRule="auto"/>
            </w:pPr>
            <w:r>
              <w:t>0.897</w:t>
            </w:r>
          </w:p>
        </w:tc>
      </w:tr>
      <w:tr w:rsidR="0087367C" w14:paraId="46C4871C" w14:textId="77777777">
        <w:tc>
          <w:tcPr>
            <w:tcW w:w="2972" w:type="dxa"/>
          </w:tcPr>
          <w:p w14:paraId="5FAB4761" w14:textId="77777777" w:rsidR="0087367C" w:rsidRDefault="0087367C" w:rsidP="00651E7B">
            <w:pPr>
              <w:pStyle w:val="Standard1"/>
              <w:spacing w:line="360" w:lineRule="auto"/>
              <w:jc w:val="left"/>
            </w:pPr>
            <w:r w:rsidRPr="00F24F3E">
              <w:t>Largest value</w:t>
            </w:r>
          </w:p>
        </w:tc>
        <w:tc>
          <w:tcPr>
            <w:tcW w:w="1559" w:type="dxa"/>
          </w:tcPr>
          <w:p w14:paraId="48DE2B74" w14:textId="77777777" w:rsidR="0087367C" w:rsidRDefault="0087367C" w:rsidP="00651E7B">
            <w:pPr>
              <w:pStyle w:val="Standard1"/>
              <w:spacing w:line="360" w:lineRule="auto"/>
            </w:pPr>
            <w:r w:rsidRPr="000C3D2D">
              <w:t>1</w:t>
            </w:r>
          </w:p>
        </w:tc>
        <w:tc>
          <w:tcPr>
            <w:tcW w:w="1560" w:type="dxa"/>
          </w:tcPr>
          <w:p w14:paraId="0E35EB78" w14:textId="7CF8833C" w:rsidR="0087367C" w:rsidRDefault="00801BF4" w:rsidP="00651E7B">
            <w:pPr>
              <w:pStyle w:val="Standard1"/>
              <w:spacing w:line="360" w:lineRule="auto"/>
            </w:pPr>
            <w:r>
              <w:t>1</w:t>
            </w:r>
          </w:p>
        </w:tc>
        <w:tc>
          <w:tcPr>
            <w:tcW w:w="1559" w:type="dxa"/>
          </w:tcPr>
          <w:p w14:paraId="45970467" w14:textId="387EEFE8" w:rsidR="0087367C" w:rsidRDefault="00DC4CBB" w:rsidP="00651E7B">
            <w:pPr>
              <w:pStyle w:val="Standard1"/>
              <w:spacing w:line="360" w:lineRule="auto"/>
            </w:pPr>
            <w:r>
              <w:t>1</w:t>
            </w:r>
          </w:p>
        </w:tc>
        <w:tc>
          <w:tcPr>
            <w:tcW w:w="1413" w:type="dxa"/>
          </w:tcPr>
          <w:p w14:paraId="4D90CAE5" w14:textId="6171DA7D" w:rsidR="0087367C" w:rsidRDefault="00CD789E" w:rsidP="00651E7B">
            <w:pPr>
              <w:pStyle w:val="Standard1"/>
              <w:spacing w:line="360" w:lineRule="auto"/>
            </w:pPr>
            <w:r>
              <w:t>1</w:t>
            </w:r>
          </w:p>
        </w:tc>
      </w:tr>
      <w:tr w:rsidR="0087367C" w14:paraId="77F4A23A" w14:textId="77777777">
        <w:tc>
          <w:tcPr>
            <w:tcW w:w="2972" w:type="dxa"/>
          </w:tcPr>
          <w:p w14:paraId="7C8027CB" w14:textId="77777777" w:rsidR="0087367C" w:rsidRDefault="0087367C" w:rsidP="00651E7B">
            <w:pPr>
              <w:pStyle w:val="Standard1"/>
              <w:spacing w:line="360" w:lineRule="auto"/>
              <w:jc w:val="left"/>
            </w:pPr>
            <w:r w:rsidRPr="00F24F3E">
              <w:t>Average value</w:t>
            </w:r>
          </w:p>
        </w:tc>
        <w:tc>
          <w:tcPr>
            <w:tcW w:w="1559" w:type="dxa"/>
          </w:tcPr>
          <w:p w14:paraId="5B8382CB" w14:textId="16D9C4ED" w:rsidR="0087367C" w:rsidRDefault="00EA5A74" w:rsidP="00651E7B">
            <w:pPr>
              <w:pStyle w:val="Standard1"/>
              <w:spacing w:line="360" w:lineRule="auto"/>
            </w:pPr>
            <w:r>
              <w:t>0.994</w:t>
            </w:r>
          </w:p>
        </w:tc>
        <w:tc>
          <w:tcPr>
            <w:tcW w:w="1560" w:type="dxa"/>
          </w:tcPr>
          <w:p w14:paraId="5F3D7CE3" w14:textId="268C63E4" w:rsidR="0087367C" w:rsidRDefault="00801BF4" w:rsidP="00651E7B">
            <w:pPr>
              <w:pStyle w:val="Standard1"/>
              <w:spacing w:line="360" w:lineRule="auto"/>
            </w:pPr>
            <w:r>
              <w:t>0.998</w:t>
            </w:r>
          </w:p>
        </w:tc>
        <w:tc>
          <w:tcPr>
            <w:tcW w:w="1559" w:type="dxa"/>
          </w:tcPr>
          <w:p w14:paraId="54ECF3D2" w14:textId="6EECF121" w:rsidR="0087367C" w:rsidRDefault="00DC4CBB" w:rsidP="00651E7B">
            <w:pPr>
              <w:pStyle w:val="Standard1"/>
              <w:spacing w:line="360" w:lineRule="auto"/>
            </w:pPr>
            <w:r>
              <w:t>0.997</w:t>
            </w:r>
          </w:p>
        </w:tc>
        <w:tc>
          <w:tcPr>
            <w:tcW w:w="1413" w:type="dxa"/>
          </w:tcPr>
          <w:p w14:paraId="21529396" w14:textId="3AE97962" w:rsidR="0087367C" w:rsidRDefault="00CD789E" w:rsidP="00651E7B">
            <w:pPr>
              <w:pStyle w:val="Standard1"/>
              <w:spacing w:line="360" w:lineRule="auto"/>
            </w:pPr>
            <w:r>
              <w:t>0.998</w:t>
            </w:r>
          </w:p>
        </w:tc>
      </w:tr>
      <w:tr w:rsidR="0087367C" w14:paraId="43E2D71E" w14:textId="77777777">
        <w:tc>
          <w:tcPr>
            <w:tcW w:w="2972" w:type="dxa"/>
          </w:tcPr>
          <w:p w14:paraId="7F0088DF" w14:textId="77777777" w:rsidR="0087367C" w:rsidRDefault="0087367C" w:rsidP="00651E7B">
            <w:pPr>
              <w:pStyle w:val="Standard1"/>
              <w:spacing w:line="360" w:lineRule="auto"/>
              <w:jc w:val="left"/>
            </w:pPr>
            <w:r w:rsidRPr="00F24F3E">
              <w:t>R-squared values &gt; 0.99</w:t>
            </w:r>
          </w:p>
        </w:tc>
        <w:tc>
          <w:tcPr>
            <w:tcW w:w="1559" w:type="dxa"/>
          </w:tcPr>
          <w:p w14:paraId="528FD250" w14:textId="61F1F29F" w:rsidR="0087367C" w:rsidRDefault="00EA5A74" w:rsidP="00651E7B">
            <w:pPr>
              <w:pStyle w:val="Standard1"/>
              <w:spacing w:line="360" w:lineRule="auto"/>
            </w:pPr>
            <w:r>
              <w:t>99.75%</w:t>
            </w:r>
          </w:p>
        </w:tc>
        <w:tc>
          <w:tcPr>
            <w:tcW w:w="1560" w:type="dxa"/>
          </w:tcPr>
          <w:p w14:paraId="72843847" w14:textId="351A7CB3" w:rsidR="0087367C" w:rsidRDefault="00EA7BC2" w:rsidP="00651E7B">
            <w:pPr>
              <w:pStyle w:val="Standard1"/>
              <w:spacing w:line="360" w:lineRule="auto"/>
            </w:pPr>
            <w:r>
              <w:t>98.99%</w:t>
            </w:r>
          </w:p>
        </w:tc>
        <w:tc>
          <w:tcPr>
            <w:tcW w:w="1559" w:type="dxa"/>
          </w:tcPr>
          <w:p w14:paraId="556FE73D" w14:textId="5A41C85F" w:rsidR="0087367C" w:rsidRDefault="00871BB2" w:rsidP="00651E7B">
            <w:pPr>
              <w:pStyle w:val="Standard1"/>
              <w:spacing w:line="360" w:lineRule="auto"/>
            </w:pPr>
            <w:r>
              <w:t>88.61%</w:t>
            </w:r>
          </w:p>
        </w:tc>
        <w:tc>
          <w:tcPr>
            <w:tcW w:w="1413" w:type="dxa"/>
          </w:tcPr>
          <w:p w14:paraId="4106FB48" w14:textId="00C20006" w:rsidR="0087367C" w:rsidRDefault="00B627E9" w:rsidP="00651E7B">
            <w:pPr>
              <w:pStyle w:val="Standard1"/>
              <w:spacing w:line="360" w:lineRule="auto"/>
            </w:pPr>
            <w:r>
              <w:t>94.8</w:t>
            </w:r>
            <w:r w:rsidR="00C24003">
              <w:t>4%</w:t>
            </w:r>
          </w:p>
        </w:tc>
      </w:tr>
    </w:tbl>
    <w:p w14:paraId="161FD981" w14:textId="77777777" w:rsidR="005473EF" w:rsidRPr="005473EF" w:rsidRDefault="005473EF" w:rsidP="00651E7B">
      <w:pPr>
        <w:pStyle w:val="Standard1"/>
        <w:spacing w:line="360" w:lineRule="auto"/>
      </w:pPr>
    </w:p>
    <w:p w14:paraId="41421B1D" w14:textId="746727C3" w:rsidR="006010D9" w:rsidRPr="00C316AA" w:rsidRDefault="00913801" w:rsidP="00651E7B">
      <w:pPr>
        <w:pStyle w:val="Caption"/>
        <w:spacing w:after="0" w:line="360" w:lineRule="auto"/>
        <w:rPr>
          <w:rFonts w:eastAsia="Arial" w:cs="Arial"/>
        </w:rPr>
      </w:pPr>
      <w:bookmarkStart w:id="150" w:name="_Ref184844127"/>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532ED6">
        <w:rPr>
          <w:noProof/>
        </w:rPr>
        <w:t>2</w:t>
      </w:r>
      <w:r w:rsidR="007332E7">
        <w:fldChar w:fldCharType="end"/>
      </w:r>
      <w:bookmarkEnd w:id="150"/>
    </w:p>
    <w:p w14:paraId="4B3C6706" w14:textId="72351EAF" w:rsidR="00913801" w:rsidRDefault="00913801" w:rsidP="00651E7B">
      <w:pPr>
        <w:pStyle w:val="Standard1"/>
        <w:spacing w:line="360" w:lineRule="auto"/>
        <w:jc w:val="both"/>
      </w:pPr>
      <w:r>
        <w:t xml:space="preserve">The r-squared value of prediction curves at different </w:t>
      </w:r>
      <w:r w:rsidR="002F243D">
        <w:t>strain-rate</w:t>
      </w:r>
      <w:r>
        <w:t xml:space="preserve">s of the seven-parameter function </w:t>
      </w:r>
      <w:r>
        <w:fldChar w:fldCharType="begin"/>
      </w:r>
      <w:r>
        <w:instrText xml:space="preserve"> REF _Ref184841403 \h </w:instrText>
      </w:r>
      <w:r w:rsidR="00651E7B">
        <w:instrText xml:space="preserve"> \* MERGEFORMAT </w:instrText>
      </w:r>
      <w:r>
        <w:fldChar w:fldCharType="separate"/>
      </w:r>
      <w:r w:rsidR="00532ED6">
        <w:t>(</w:t>
      </w:r>
      <w:r w:rsidR="00532ED6">
        <w:rPr>
          <w:noProof/>
        </w:rPr>
        <w:t>A</w:t>
      </w:r>
      <w:r w:rsidR="00532ED6">
        <w:rPr>
          <w:noProof/>
        </w:rPr>
        <w:noBreakHyphen/>
        <w:t>2</w:t>
      </w:r>
      <w:r w:rsidR="00532ED6">
        <w:t>)</w:t>
      </w:r>
      <w:r>
        <w:fldChar w:fldCharType="end"/>
      </w:r>
    </w:p>
    <w:tbl>
      <w:tblPr>
        <w:tblStyle w:val="TableGrid"/>
        <w:tblW w:w="0" w:type="auto"/>
        <w:tblLook w:val="04A0" w:firstRow="1" w:lastRow="0" w:firstColumn="1" w:lastColumn="0" w:noHBand="0" w:noVBand="1"/>
      </w:tblPr>
      <w:tblGrid>
        <w:gridCol w:w="2972"/>
        <w:gridCol w:w="1559"/>
        <w:gridCol w:w="1560"/>
        <w:gridCol w:w="1559"/>
        <w:gridCol w:w="1413"/>
      </w:tblGrid>
      <w:tr w:rsidR="00913801" w14:paraId="444D9E3C" w14:textId="77777777">
        <w:tc>
          <w:tcPr>
            <w:tcW w:w="2972" w:type="dxa"/>
          </w:tcPr>
          <w:p w14:paraId="67493342" w14:textId="77777777" w:rsidR="00913801" w:rsidRDefault="00913801" w:rsidP="00651E7B">
            <w:pPr>
              <w:pStyle w:val="Standard1"/>
              <w:spacing w:line="360" w:lineRule="auto"/>
              <w:jc w:val="left"/>
            </w:pPr>
            <w:r w:rsidRPr="00F24F3E">
              <w:t xml:space="preserve">R-squared </w:t>
            </w:r>
            <w:r>
              <w:t xml:space="preserve">/ </w:t>
            </w:r>
            <w:r w:rsidRPr="009C374F">
              <w:t>Strain-rate</w:t>
            </w:r>
          </w:p>
        </w:tc>
        <w:tc>
          <w:tcPr>
            <w:tcW w:w="1559" w:type="dxa"/>
          </w:tcPr>
          <w:p w14:paraId="7E406242" w14:textId="77777777" w:rsidR="00913801" w:rsidRDefault="00913801" w:rsidP="00651E7B">
            <w:pPr>
              <w:pStyle w:val="Standard1"/>
              <w:spacing w:line="360" w:lineRule="auto"/>
            </w:pPr>
            <w:r w:rsidRPr="009C374F">
              <w:t>0.0001</w:t>
            </w:r>
          </w:p>
        </w:tc>
        <w:tc>
          <w:tcPr>
            <w:tcW w:w="1560" w:type="dxa"/>
          </w:tcPr>
          <w:p w14:paraId="070684C7" w14:textId="77777777" w:rsidR="00913801" w:rsidRDefault="00913801" w:rsidP="00651E7B">
            <w:pPr>
              <w:pStyle w:val="Standard1"/>
              <w:spacing w:line="360" w:lineRule="auto"/>
            </w:pPr>
            <w:r w:rsidRPr="009C374F">
              <w:t>0.001</w:t>
            </w:r>
          </w:p>
        </w:tc>
        <w:tc>
          <w:tcPr>
            <w:tcW w:w="1559" w:type="dxa"/>
          </w:tcPr>
          <w:p w14:paraId="20207114" w14:textId="77777777" w:rsidR="00913801" w:rsidRDefault="00913801" w:rsidP="00651E7B">
            <w:pPr>
              <w:pStyle w:val="Standard1"/>
              <w:spacing w:line="360" w:lineRule="auto"/>
            </w:pPr>
            <w:r w:rsidRPr="009C374F">
              <w:t>0.01</w:t>
            </w:r>
          </w:p>
        </w:tc>
        <w:tc>
          <w:tcPr>
            <w:tcW w:w="1413" w:type="dxa"/>
          </w:tcPr>
          <w:p w14:paraId="179EDB3E" w14:textId="77777777" w:rsidR="00913801" w:rsidRDefault="00913801" w:rsidP="00651E7B">
            <w:pPr>
              <w:pStyle w:val="Standard1"/>
              <w:spacing w:line="360" w:lineRule="auto"/>
            </w:pPr>
            <w:r w:rsidRPr="009C374F">
              <w:t>0.1</w:t>
            </w:r>
          </w:p>
        </w:tc>
      </w:tr>
      <w:tr w:rsidR="008951BF" w14:paraId="21300ABD" w14:textId="77777777">
        <w:tc>
          <w:tcPr>
            <w:tcW w:w="2972" w:type="dxa"/>
          </w:tcPr>
          <w:p w14:paraId="70BC2CED" w14:textId="77777777" w:rsidR="008951BF" w:rsidRDefault="008951BF" w:rsidP="00651E7B">
            <w:pPr>
              <w:pStyle w:val="Standard1"/>
              <w:spacing w:line="360" w:lineRule="auto"/>
              <w:jc w:val="left"/>
            </w:pPr>
            <w:r w:rsidRPr="00F24F3E">
              <w:t>Smallest value</w:t>
            </w:r>
          </w:p>
        </w:tc>
        <w:tc>
          <w:tcPr>
            <w:tcW w:w="1559" w:type="dxa"/>
          </w:tcPr>
          <w:p w14:paraId="7E1464B9" w14:textId="49224C54" w:rsidR="008951BF" w:rsidRPr="00EA5A74" w:rsidRDefault="008951BF" w:rsidP="00651E7B">
            <w:pPr>
              <w:pStyle w:val="Standard1"/>
              <w:spacing w:line="360" w:lineRule="auto"/>
            </w:pPr>
            <w:r w:rsidRPr="000C3D2D">
              <w:t>0.9</w:t>
            </w:r>
            <w:r>
              <w:t>71</w:t>
            </w:r>
            <w:r w:rsidRPr="000C3D2D">
              <w:t xml:space="preserve"> </w:t>
            </w:r>
          </w:p>
        </w:tc>
        <w:tc>
          <w:tcPr>
            <w:tcW w:w="1560" w:type="dxa"/>
          </w:tcPr>
          <w:p w14:paraId="6F690B4F" w14:textId="43EBBE32" w:rsidR="008951BF" w:rsidRDefault="00A9550F" w:rsidP="00651E7B">
            <w:pPr>
              <w:pStyle w:val="Standard1"/>
              <w:spacing w:line="360" w:lineRule="auto"/>
            </w:pPr>
            <w:r>
              <w:t>0.705</w:t>
            </w:r>
          </w:p>
        </w:tc>
        <w:tc>
          <w:tcPr>
            <w:tcW w:w="1559" w:type="dxa"/>
          </w:tcPr>
          <w:p w14:paraId="2BE3CA84" w14:textId="74A47748" w:rsidR="008951BF" w:rsidRDefault="00CF33CA" w:rsidP="00651E7B">
            <w:pPr>
              <w:pStyle w:val="Standard1"/>
              <w:spacing w:line="360" w:lineRule="auto"/>
            </w:pPr>
            <w:r>
              <w:t>0.87</w:t>
            </w:r>
          </w:p>
        </w:tc>
        <w:tc>
          <w:tcPr>
            <w:tcW w:w="1413" w:type="dxa"/>
          </w:tcPr>
          <w:p w14:paraId="5CDCE452" w14:textId="05373A03" w:rsidR="008951BF" w:rsidRDefault="00DB238B" w:rsidP="00651E7B">
            <w:pPr>
              <w:pStyle w:val="Standard1"/>
              <w:spacing w:line="360" w:lineRule="auto"/>
            </w:pPr>
            <w:r>
              <w:t>0.897</w:t>
            </w:r>
          </w:p>
        </w:tc>
      </w:tr>
      <w:tr w:rsidR="008951BF" w14:paraId="6F056E6D" w14:textId="77777777">
        <w:tc>
          <w:tcPr>
            <w:tcW w:w="2972" w:type="dxa"/>
          </w:tcPr>
          <w:p w14:paraId="4B18AC2F" w14:textId="77777777" w:rsidR="008951BF" w:rsidRDefault="008951BF" w:rsidP="00651E7B">
            <w:pPr>
              <w:pStyle w:val="Standard1"/>
              <w:spacing w:line="360" w:lineRule="auto"/>
              <w:jc w:val="left"/>
            </w:pPr>
            <w:r w:rsidRPr="00F24F3E">
              <w:t>Largest value</w:t>
            </w:r>
          </w:p>
        </w:tc>
        <w:tc>
          <w:tcPr>
            <w:tcW w:w="1559" w:type="dxa"/>
          </w:tcPr>
          <w:p w14:paraId="0C925168" w14:textId="43D713B3" w:rsidR="008951BF" w:rsidRDefault="008951BF" w:rsidP="00651E7B">
            <w:pPr>
              <w:pStyle w:val="Standard1"/>
              <w:spacing w:line="360" w:lineRule="auto"/>
            </w:pPr>
            <w:r w:rsidRPr="000C3D2D">
              <w:t>1</w:t>
            </w:r>
          </w:p>
        </w:tc>
        <w:tc>
          <w:tcPr>
            <w:tcW w:w="1560" w:type="dxa"/>
          </w:tcPr>
          <w:p w14:paraId="6449BD73" w14:textId="45EC4AD2" w:rsidR="008951BF" w:rsidRDefault="00A9550F" w:rsidP="00651E7B">
            <w:pPr>
              <w:pStyle w:val="Standard1"/>
              <w:spacing w:line="360" w:lineRule="auto"/>
            </w:pPr>
            <w:r>
              <w:t>1</w:t>
            </w:r>
          </w:p>
        </w:tc>
        <w:tc>
          <w:tcPr>
            <w:tcW w:w="1559" w:type="dxa"/>
          </w:tcPr>
          <w:p w14:paraId="7BF5C73B" w14:textId="6480F2A0" w:rsidR="008951BF" w:rsidRDefault="00CF33CA" w:rsidP="00651E7B">
            <w:pPr>
              <w:pStyle w:val="Standard1"/>
              <w:spacing w:line="360" w:lineRule="auto"/>
            </w:pPr>
            <w:r>
              <w:t>1</w:t>
            </w:r>
          </w:p>
        </w:tc>
        <w:tc>
          <w:tcPr>
            <w:tcW w:w="1413" w:type="dxa"/>
          </w:tcPr>
          <w:p w14:paraId="1EE91633" w14:textId="2F77FD0A" w:rsidR="008951BF" w:rsidRDefault="00DB238B" w:rsidP="00651E7B">
            <w:pPr>
              <w:pStyle w:val="Standard1"/>
              <w:spacing w:line="360" w:lineRule="auto"/>
            </w:pPr>
            <w:r>
              <w:t>1</w:t>
            </w:r>
          </w:p>
        </w:tc>
      </w:tr>
      <w:tr w:rsidR="008951BF" w14:paraId="102AF0B3" w14:textId="77777777" w:rsidTr="00871BB2">
        <w:trPr>
          <w:trHeight w:val="60"/>
        </w:trPr>
        <w:tc>
          <w:tcPr>
            <w:tcW w:w="2972" w:type="dxa"/>
          </w:tcPr>
          <w:p w14:paraId="3E6A4BE0" w14:textId="77777777" w:rsidR="008951BF" w:rsidRDefault="008951BF" w:rsidP="00651E7B">
            <w:pPr>
              <w:pStyle w:val="Standard1"/>
              <w:spacing w:line="360" w:lineRule="auto"/>
              <w:jc w:val="left"/>
            </w:pPr>
            <w:r w:rsidRPr="00F24F3E">
              <w:t>Average value</w:t>
            </w:r>
          </w:p>
        </w:tc>
        <w:tc>
          <w:tcPr>
            <w:tcW w:w="1559" w:type="dxa"/>
          </w:tcPr>
          <w:p w14:paraId="0EEDA905" w14:textId="2D1B840F" w:rsidR="008951BF" w:rsidRDefault="008951BF" w:rsidP="00651E7B">
            <w:pPr>
              <w:pStyle w:val="Standard1"/>
              <w:spacing w:line="360" w:lineRule="auto"/>
            </w:pPr>
            <w:r>
              <w:t>0.994</w:t>
            </w:r>
          </w:p>
        </w:tc>
        <w:tc>
          <w:tcPr>
            <w:tcW w:w="1560" w:type="dxa"/>
          </w:tcPr>
          <w:p w14:paraId="4E79D3B9" w14:textId="6DA2CFE1" w:rsidR="008951BF" w:rsidRDefault="00A9550F" w:rsidP="00651E7B">
            <w:pPr>
              <w:pStyle w:val="Standard1"/>
              <w:spacing w:line="360" w:lineRule="auto"/>
            </w:pPr>
            <w:r>
              <w:t>0.998</w:t>
            </w:r>
          </w:p>
        </w:tc>
        <w:tc>
          <w:tcPr>
            <w:tcW w:w="1559" w:type="dxa"/>
          </w:tcPr>
          <w:p w14:paraId="32BC2ECF" w14:textId="00F2E356" w:rsidR="008951BF" w:rsidRDefault="00CF33CA" w:rsidP="00651E7B">
            <w:pPr>
              <w:pStyle w:val="Standard1"/>
              <w:spacing w:line="360" w:lineRule="auto"/>
            </w:pPr>
            <w:r>
              <w:t>0.991</w:t>
            </w:r>
          </w:p>
        </w:tc>
        <w:tc>
          <w:tcPr>
            <w:tcW w:w="1413" w:type="dxa"/>
          </w:tcPr>
          <w:p w14:paraId="785C836D" w14:textId="23855BEB" w:rsidR="008951BF" w:rsidRDefault="00DB238B" w:rsidP="00651E7B">
            <w:pPr>
              <w:pStyle w:val="Standard1"/>
              <w:spacing w:line="360" w:lineRule="auto"/>
            </w:pPr>
            <w:r>
              <w:t>0.998</w:t>
            </w:r>
          </w:p>
        </w:tc>
      </w:tr>
      <w:tr w:rsidR="008951BF" w14:paraId="4B890334" w14:textId="77777777">
        <w:tc>
          <w:tcPr>
            <w:tcW w:w="2972" w:type="dxa"/>
          </w:tcPr>
          <w:p w14:paraId="5A60BF7E" w14:textId="77777777" w:rsidR="008951BF" w:rsidRDefault="008951BF" w:rsidP="00651E7B">
            <w:pPr>
              <w:pStyle w:val="Standard1"/>
              <w:spacing w:line="360" w:lineRule="auto"/>
              <w:jc w:val="left"/>
            </w:pPr>
            <w:r w:rsidRPr="00F24F3E">
              <w:t>R-squared values &gt; 0.99</w:t>
            </w:r>
          </w:p>
        </w:tc>
        <w:tc>
          <w:tcPr>
            <w:tcW w:w="1559" w:type="dxa"/>
          </w:tcPr>
          <w:p w14:paraId="4C9F3504" w14:textId="13A5F89C" w:rsidR="008951BF" w:rsidRDefault="008951BF" w:rsidP="00651E7B">
            <w:pPr>
              <w:pStyle w:val="Standard1"/>
              <w:spacing w:line="360" w:lineRule="auto"/>
            </w:pPr>
            <w:r>
              <w:t>99.75%</w:t>
            </w:r>
          </w:p>
        </w:tc>
        <w:tc>
          <w:tcPr>
            <w:tcW w:w="1560" w:type="dxa"/>
          </w:tcPr>
          <w:p w14:paraId="12C1B80B" w14:textId="326F14BD" w:rsidR="008951BF" w:rsidRDefault="00A9550F" w:rsidP="00651E7B">
            <w:pPr>
              <w:pStyle w:val="Standard1"/>
              <w:spacing w:line="360" w:lineRule="auto"/>
            </w:pPr>
            <w:r>
              <w:t>9</w:t>
            </w:r>
            <w:r w:rsidR="00342C24">
              <w:t>9.24</w:t>
            </w:r>
            <w:r>
              <w:t>%</w:t>
            </w:r>
          </w:p>
        </w:tc>
        <w:tc>
          <w:tcPr>
            <w:tcW w:w="1559" w:type="dxa"/>
          </w:tcPr>
          <w:p w14:paraId="2CBE2C74" w14:textId="1F0E9661" w:rsidR="008951BF" w:rsidRDefault="00A5055A" w:rsidP="00651E7B">
            <w:pPr>
              <w:pStyle w:val="Standard1"/>
              <w:spacing w:line="360" w:lineRule="auto"/>
            </w:pPr>
            <w:r>
              <w:t>8</w:t>
            </w:r>
            <w:r w:rsidR="00342C24">
              <w:t>3.8</w:t>
            </w:r>
            <w:r w:rsidR="002609A2">
              <w:t>%</w:t>
            </w:r>
          </w:p>
        </w:tc>
        <w:tc>
          <w:tcPr>
            <w:tcW w:w="1413" w:type="dxa"/>
          </w:tcPr>
          <w:p w14:paraId="16BC294C" w14:textId="56C918F8" w:rsidR="008951BF" w:rsidRDefault="0017281C" w:rsidP="00651E7B">
            <w:pPr>
              <w:pStyle w:val="Standard1"/>
              <w:spacing w:line="360" w:lineRule="auto"/>
            </w:pPr>
            <w:r>
              <w:t>9</w:t>
            </w:r>
            <w:r w:rsidR="00342C24">
              <w:t>7</w:t>
            </w:r>
            <w:r>
              <w:t>.</w:t>
            </w:r>
            <w:r w:rsidR="00342C24">
              <w:t>2</w:t>
            </w:r>
            <w:r>
              <w:t>2%</w:t>
            </w:r>
          </w:p>
        </w:tc>
      </w:tr>
    </w:tbl>
    <w:p w14:paraId="25C4C729" w14:textId="77777777" w:rsidR="00DC08BD" w:rsidRDefault="00DC08BD" w:rsidP="00651E7B">
      <w:pPr>
        <w:pStyle w:val="Standard1"/>
        <w:spacing w:line="360" w:lineRule="auto"/>
      </w:pPr>
    </w:p>
    <w:p w14:paraId="651ED487" w14:textId="77777777" w:rsidR="00182ABB" w:rsidRDefault="00182ABB" w:rsidP="00651E7B">
      <w:pPr>
        <w:pStyle w:val="Caption"/>
        <w:spacing w:after="0" w:line="360" w:lineRule="auto"/>
      </w:pPr>
    </w:p>
    <w:p w14:paraId="09193FD9" w14:textId="6AE2D397" w:rsidR="00DC08BD" w:rsidRDefault="00DC08BD" w:rsidP="00651E7B">
      <w:pPr>
        <w:pStyle w:val="Caption"/>
        <w:spacing w:after="0" w:line="360" w:lineRule="auto"/>
        <w:rPr>
          <w:rFonts w:eastAsia="Arial" w:cs="Arial"/>
        </w:rPr>
      </w:pPr>
      <w:r>
        <w:lastRenderedPageBreak/>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532ED6">
        <w:rPr>
          <w:noProof/>
        </w:rPr>
        <w:t>3</w:t>
      </w:r>
      <w:r w:rsidR="007332E7">
        <w:fldChar w:fldCharType="end"/>
      </w:r>
    </w:p>
    <w:p w14:paraId="28B3140B" w14:textId="42B9FD37" w:rsidR="00DC08BD" w:rsidRDefault="00DC08BD" w:rsidP="00651E7B">
      <w:pPr>
        <w:pStyle w:val="Standard1"/>
        <w:spacing w:line="360" w:lineRule="auto"/>
        <w:jc w:val="both"/>
      </w:pPr>
      <w:r>
        <w:t>Calibrated thermal parameters of six</w:t>
      </w:r>
      <w:r w:rsidR="00287A81">
        <w:t>-</w:t>
      </w:r>
      <w:r>
        <w:t xml:space="preserve">parameter function at different strain values at </w:t>
      </w:r>
      <w:r w:rsidR="002F243D">
        <w:t>strain-rate</w:t>
      </w:r>
      <w:r>
        <w:t xml:space="preserve"> 0.0001</w:t>
      </w:r>
    </w:p>
    <w:tbl>
      <w:tblPr>
        <w:tblStyle w:val="TableGrid"/>
        <w:tblW w:w="0" w:type="auto"/>
        <w:tblLook w:val="04A0" w:firstRow="1" w:lastRow="0" w:firstColumn="1" w:lastColumn="0" w:noHBand="0" w:noVBand="1"/>
      </w:tblPr>
      <w:tblGrid>
        <w:gridCol w:w="1412"/>
        <w:gridCol w:w="1286"/>
        <w:gridCol w:w="1286"/>
        <w:gridCol w:w="1287"/>
        <w:gridCol w:w="1287"/>
        <w:gridCol w:w="1218"/>
        <w:gridCol w:w="1287"/>
      </w:tblGrid>
      <w:tr w:rsidR="00DC08BD" w14:paraId="0E261823" w14:textId="77777777">
        <w:tc>
          <w:tcPr>
            <w:tcW w:w="1412" w:type="dxa"/>
          </w:tcPr>
          <w:p w14:paraId="27E13182" w14:textId="77777777" w:rsidR="00DC08BD" w:rsidRDefault="00DC08BD" w:rsidP="00651E7B">
            <w:pPr>
              <w:jc w:val="center"/>
              <w:rPr>
                <w:rFonts w:eastAsia="Arial" w:cs="Arial"/>
              </w:rPr>
            </w:pPr>
            <w:r>
              <w:rPr>
                <w:rFonts w:eastAsia="Arial" w:cs="Arial"/>
              </w:rPr>
              <w:t>Strain</w:t>
            </w:r>
          </w:p>
        </w:tc>
        <w:tc>
          <w:tcPr>
            <w:tcW w:w="1286" w:type="dxa"/>
          </w:tcPr>
          <w:p w14:paraId="0535187B" w14:textId="77777777" w:rsidR="00DC08BD" w:rsidRDefault="00DC08BD" w:rsidP="00651E7B">
            <w:pPr>
              <w:jc w:val="center"/>
              <w:rPr>
                <w:rFonts w:eastAsia="Arial" w:cs="Arial"/>
              </w:rPr>
            </w:pPr>
            <w:r>
              <w:rPr>
                <w:rFonts w:eastAsia="Arial" w:cs="Arial"/>
              </w:rPr>
              <w:t>C1</w:t>
            </w:r>
          </w:p>
        </w:tc>
        <w:tc>
          <w:tcPr>
            <w:tcW w:w="1286" w:type="dxa"/>
          </w:tcPr>
          <w:p w14:paraId="60F8C866" w14:textId="77777777" w:rsidR="00DC08BD" w:rsidRDefault="00DC08BD" w:rsidP="00651E7B">
            <w:pPr>
              <w:jc w:val="center"/>
              <w:rPr>
                <w:rFonts w:eastAsia="Arial" w:cs="Arial"/>
              </w:rPr>
            </w:pPr>
            <w:r>
              <w:rPr>
                <w:rFonts w:eastAsia="Arial" w:cs="Arial"/>
              </w:rPr>
              <w:t>C2</w:t>
            </w:r>
          </w:p>
        </w:tc>
        <w:tc>
          <w:tcPr>
            <w:tcW w:w="1287" w:type="dxa"/>
          </w:tcPr>
          <w:p w14:paraId="432CE737" w14:textId="77777777" w:rsidR="00DC08BD" w:rsidRDefault="00DC08BD" w:rsidP="00651E7B">
            <w:pPr>
              <w:jc w:val="center"/>
              <w:rPr>
                <w:rFonts w:eastAsia="Arial" w:cs="Arial"/>
              </w:rPr>
            </w:pPr>
            <w:r>
              <w:rPr>
                <w:rFonts w:eastAsia="Arial" w:cs="Arial"/>
              </w:rPr>
              <w:t>C3</w:t>
            </w:r>
          </w:p>
        </w:tc>
        <w:tc>
          <w:tcPr>
            <w:tcW w:w="1287" w:type="dxa"/>
          </w:tcPr>
          <w:p w14:paraId="2CAF13FB" w14:textId="77777777" w:rsidR="00DC08BD" w:rsidRDefault="00DC08BD" w:rsidP="00651E7B">
            <w:pPr>
              <w:jc w:val="center"/>
              <w:rPr>
                <w:rFonts w:eastAsia="Arial" w:cs="Arial"/>
              </w:rPr>
            </w:pPr>
            <w:r>
              <w:rPr>
                <w:rFonts w:eastAsia="Arial" w:cs="Arial"/>
              </w:rPr>
              <w:t>C4</w:t>
            </w:r>
          </w:p>
        </w:tc>
        <w:tc>
          <w:tcPr>
            <w:tcW w:w="1218" w:type="dxa"/>
          </w:tcPr>
          <w:p w14:paraId="539E4658" w14:textId="77777777" w:rsidR="00DC08BD" w:rsidRDefault="00DC08BD" w:rsidP="00651E7B">
            <w:pPr>
              <w:jc w:val="center"/>
              <w:rPr>
                <w:rFonts w:eastAsia="Arial" w:cs="Arial"/>
              </w:rPr>
            </w:pPr>
            <w:r>
              <w:rPr>
                <w:rFonts w:eastAsia="Arial" w:cs="Arial"/>
              </w:rPr>
              <w:t>C5</w:t>
            </w:r>
          </w:p>
        </w:tc>
        <w:tc>
          <w:tcPr>
            <w:tcW w:w="1287" w:type="dxa"/>
          </w:tcPr>
          <w:p w14:paraId="79FD86B7" w14:textId="77777777" w:rsidR="00DC08BD" w:rsidRDefault="00DC08BD" w:rsidP="00651E7B">
            <w:pPr>
              <w:jc w:val="center"/>
              <w:rPr>
                <w:rFonts w:eastAsia="Arial" w:cs="Arial"/>
              </w:rPr>
            </w:pPr>
            <w:r>
              <w:rPr>
                <w:rFonts w:eastAsia="Arial" w:cs="Arial"/>
              </w:rPr>
              <w:t>C6</w:t>
            </w:r>
          </w:p>
        </w:tc>
      </w:tr>
      <w:tr w:rsidR="00A908F6" w14:paraId="01155C49" w14:textId="77777777">
        <w:tc>
          <w:tcPr>
            <w:tcW w:w="1412" w:type="dxa"/>
          </w:tcPr>
          <w:p w14:paraId="6678C1B7" w14:textId="77777777" w:rsidR="00A908F6" w:rsidRDefault="00A908F6" w:rsidP="00651E7B">
            <w:pPr>
              <w:jc w:val="center"/>
              <w:rPr>
                <w:rFonts w:eastAsia="Arial" w:cs="Arial"/>
              </w:rPr>
            </w:pPr>
            <w:r>
              <w:rPr>
                <w:rFonts w:eastAsia="Arial" w:cs="Arial"/>
              </w:rPr>
              <w:t>0.00011</w:t>
            </w:r>
          </w:p>
        </w:tc>
        <w:tc>
          <w:tcPr>
            <w:tcW w:w="1286" w:type="dxa"/>
          </w:tcPr>
          <w:p w14:paraId="41AC82DD" w14:textId="73E39E25" w:rsidR="00A908F6" w:rsidRDefault="00A908F6" w:rsidP="00651E7B">
            <w:pPr>
              <w:jc w:val="center"/>
              <w:rPr>
                <w:rFonts w:eastAsia="Arial" w:cs="Arial"/>
              </w:rPr>
            </w:pPr>
            <w:r w:rsidRPr="00D36C85">
              <w:t>3.00</w:t>
            </w:r>
          </w:p>
        </w:tc>
        <w:tc>
          <w:tcPr>
            <w:tcW w:w="1286" w:type="dxa"/>
          </w:tcPr>
          <w:p w14:paraId="12253C05" w14:textId="188B8A9C" w:rsidR="00A908F6" w:rsidRDefault="00A908F6" w:rsidP="00651E7B">
            <w:pPr>
              <w:jc w:val="center"/>
              <w:rPr>
                <w:rFonts w:eastAsia="Arial" w:cs="Arial"/>
              </w:rPr>
            </w:pPr>
            <w:r w:rsidRPr="00D36C85">
              <w:t>0.01</w:t>
            </w:r>
          </w:p>
        </w:tc>
        <w:tc>
          <w:tcPr>
            <w:tcW w:w="1287" w:type="dxa"/>
          </w:tcPr>
          <w:p w14:paraId="397C363A" w14:textId="16403752" w:rsidR="00A908F6" w:rsidRDefault="00A908F6" w:rsidP="00651E7B">
            <w:pPr>
              <w:jc w:val="center"/>
              <w:rPr>
                <w:rFonts w:eastAsia="Arial" w:cs="Arial"/>
              </w:rPr>
            </w:pPr>
            <w:r w:rsidRPr="00D36C85">
              <w:t>0.74</w:t>
            </w:r>
          </w:p>
        </w:tc>
        <w:tc>
          <w:tcPr>
            <w:tcW w:w="1287" w:type="dxa"/>
          </w:tcPr>
          <w:p w14:paraId="6D392190" w14:textId="12911C73" w:rsidR="00A908F6" w:rsidRDefault="00A908F6" w:rsidP="00651E7B">
            <w:pPr>
              <w:jc w:val="center"/>
              <w:rPr>
                <w:rFonts w:eastAsia="Arial" w:cs="Arial"/>
              </w:rPr>
            </w:pPr>
            <w:r w:rsidRPr="00D36C85">
              <w:t>0.73</w:t>
            </w:r>
          </w:p>
        </w:tc>
        <w:tc>
          <w:tcPr>
            <w:tcW w:w="1218" w:type="dxa"/>
          </w:tcPr>
          <w:p w14:paraId="43C990FE" w14:textId="7E5C31AE" w:rsidR="00A908F6" w:rsidRDefault="00A908F6" w:rsidP="00651E7B">
            <w:pPr>
              <w:jc w:val="center"/>
              <w:rPr>
                <w:rFonts w:eastAsia="Arial" w:cs="Arial"/>
              </w:rPr>
            </w:pPr>
            <w:r w:rsidRPr="00D36C85">
              <w:t>527.46</w:t>
            </w:r>
          </w:p>
        </w:tc>
        <w:tc>
          <w:tcPr>
            <w:tcW w:w="1287" w:type="dxa"/>
          </w:tcPr>
          <w:p w14:paraId="26CC2788" w14:textId="1B458D88" w:rsidR="00A908F6" w:rsidRDefault="00A908F6" w:rsidP="00651E7B">
            <w:pPr>
              <w:jc w:val="center"/>
              <w:rPr>
                <w:rFonts w:eastAsia="Arial" w:cs="Arial"/>
              </w:rPr>
            </w:pPr>
            <w:r w:rsidRPr="00D36C85">
              <w:t>183.46</w:t>
            </w:r>
          </w:p>
        </w:tc>
      </w:tr>
      <w:tr w:rsidR="00A908F6" w14:paraId="0A50CAA7" w14:textId="77777777">
        <w:tc>
          <w:tcPr>
            <w:tcW w:w="1412" w:type="dxa"/>
          </w:tcPr>
          <w:p w14:paraId="2B8201C3" w14:textId="77777777" w:rsidR="00A908F6" w:rsidRDefault="00A908F6" w:rsidP="00651E7B">
            <w:pPr>
              <w:jc w:val="center"/>
              <w:rPr>
                <w:rFonts w:eastAsia="Arial" w:cs="Arial"/>
              </w:rPr>
            </w:pPr>
            <w:r>
              <w:rPr>
                <w:rFonts w:eastAsia="Arial" w:cs="Arial"/>
              </w:rPr>
              <w:t>0.0003</w:t>
            </w:r>
          </w:p>
        </w:tc>
        <w:tc>
          <w:tcPr>
            <w:tcW w:w="1286" w:type="dxa"/>
          </w:tcPr>
          <w:p w14:paraId="358A53E2" w14:textId="583B221B" w:rsidR="00A908F6" w:rsidRDefault="00A908F6" w:rsidP="00651E7B">
            <w:pPr>
              <w:jc w:val="center"/>
              <w:rPr>
                <w:rFonts w:eastAsia="Arial" w:cs="Arial"/>
              </w:rPr>
            </w:pPr>
            <w:r w:rsidRPr="00D36C85">
              <w:t>2.86</w:t>
            </w:r>
          </w:p>
        </w:tc>
        <w:tc>
          <w:tcPr>
            <w:tcW w:w="1286" w:type="dxa"/>
          </w:tcPr>
          <w:p w14:paraId="16C0D35E" w14:textId="3E0DFDA4" w:rsidR="00A908F6" w:rsidRDefault="00A908F6" w:rsidP="00651E7B">
            <w:pPr>
              <w:jc w:val="center"/>
              <w:rPr>
                <w:rFonts w:eastAsia="Arial" w:cs="Arial"/>
              </w:rPr>
            </w:pPr>
            <w:r w:rsidRPr="00D36C85">
              <w:t>0.01</w:t>
            </w:r>
          </w:p>
        </w:tc>
        <w:tc>
          <w:tcPr>
            <w:tcW w:w="1287" w:type="dxa"/>
          </w:tcPr>
          <w:p w14:paraId="7E79793D" w14:textId="56BC0C20" w:rsidR="00A908F6" w:rsidRDefault="00A908F6" w:rsidP="00651E7B">
            <w:pPr>
              <w:jc w:val="center"/>
              <w:rPr>
                <w:rFonts w:eastAsia="Arial" w:cs="Arial"/>
              </w:rPr>
            </w:pPr>
            <w:r w:rsidRPr="00D36C85">
              <w:t>0.18</w:t>
            </w:r>
          </w:p>
        </w:tc>
        <w:tc>
          <w:tcPr>
            <w:tcW w:w="1287" w:type="dxa"/>
          </w:tcPr>
          <w:p w14:paraId="152D0CED" w14:textId="75699727" w:rsidR="00A908F6" w:rsidRDefault="00A908F6" w:rsidP="00651E7B">
            <w:pPr>
              <w:jc w:val="center"/>
              <w:rPr>
                <w:rFonts w:eastAsia="Arial" w:cs="Arial"/>
              </w:rPr>
            </w:pPr>
            <w:r w:rsidRPr="00D36C85">
              <w:t>0.93</w:t>
            </w:r>
          </w:p>
        </w:tc>
        <w:tc>
          <w:tcPr>
            <w:tcW w:w="1218" w:type="dxa"/>
          </w:tcPr>
          <w:p w14:paraId="7C55ABFF" w14:textId="095DA129" w:rsidR="00A908F6" w:rsidRDefault="00A908F6" w:rsidP="00651E7B">
            <w:pPr>
              <w:jc w:val="center"/>
              <w:rPr>
                <w:rFonts w:eastAsia="Arial" w:cs="Arial"/>
              </w:rPr>
            </w:pPr>
            <w:r w:rsidRPr="00D36C85">
              <w:t>514.82</w:t>
            </w:r>
          </w:p>
        </w:tc>
        <w:tc>
          <w:tcPr>
            <w:tcW w:w="1287" w:type="dxa"/>
          </w:tcPr>
          <w:p w14:paraId="7DB455E9" w14:textId="56B46B90" w:rsidR="00A908F6" w:rsidRDefault="00A908F6" w:rsidP="00651E7B">
            <w:pPr>
              <w:jc w:val="center"/>
              <w:rPr>
                <w:rFonts w:eastAsia="Arial" w:cs="Arial"/>
              </w:rPr>
            </w:pPr>
            <w:r w:rsidRPr="00D36C85">
              <w:t>350.00</w:t>
            </w:r>
          </w:p>
        </w:tc>
      </w:tr>
      <w:tr w:rsidR="00A908F6" w14:paraId="018C600F" w14:textId="77777777">
        <w:tc>
          <w:tcPr>
            <w:tcW w:w="1412" w:type="dxa"/>
          </w:tcPr>
          <w:p w14:paraId="587B17A6" w14:textId="77777777" w:rsidR="00A908F6" w:rsidRDefault="00A908F6" w:rsidP="00651E7B">
            <w:pPr>
              <w:jc w:val="center"/>
              <w:rPr>
                <w:rFonts w:eastAsia="Arial" w:cs="Arial"/>
              </w:rPr>
            </w:pPr>
            <w:r>
              <w:rPr>
                <w:rFonts w:eastAsia="Arial" w:cs="Arial"/>
              </w:rPr>
              <w:t>0.0005</w:t>
            </w:r>
          </w:p>
        </w:tc>
        <w:tc>
          <w:tcPr>
            <w:tcW w:w="1286" w:type="dxa"/>
          </w:tcPr>
          <w:p w14:paraId="054710E0" w14:textId="2E72E422" w:rsidR="00A908F6" w:rsidRDefault="00A908F6" w:rsidP="00651E7B">
            <w:pPr>
              <w:jc w:val="center"/>
              <w:rPr>
                <w:rFonts w:eastAsia="Arial" w:cs="Arial"/>
              </w:rPr>
            </w:pPr>
            <w:r w:rsidRPr="00D36C85">
              <w:t>2.60</w:t>
            </w:r>
          </w:p>
        </w:tc>
        <w:tc>
          <w:tcPr>
            <w:tcW w:w="1286" w:type="dxa"/>
          </w:tcPr>
          <w:p w14:paraId="125F257D" w14:textId="016A1357" w:rsidR="00A908F6" w:rsidRDefault="00A908F6" w:rsidP="00651E7B">
            <w:pPr>
              <w:jc w:val="center"/>
              <w:rPr>
                <w:rFonts w:eastAsia="Arial" w:cs="Arial"/>
              </w:rPr>
            </w:pPr>
            <w:r w:rsidRPr="00D36C85">
              <w:t>0.01</w:t>
            </w:r>
          </w:p>
        </w:tc>
        <w:tc>
          <w:tcPr>
            <w:tcW w:w="1287" w:type="dxa"/>
          </w:tcPr>
          <w:p w14:paraId="672DE428" w14:textId="5C32690C" w:rsidR="00A908F6" w:rsidRDefault="00A908F6" w:rsidP="00651E7B">
            <w:pPr>
              <w:jc w:val="center"/>
              <w:rPr>
                <w:rFonts w:eastAsia="Arial" w:cs="Arial"/>
              </w:rPr>
            </w:pPr>
            <w:r w:rsidRPr="00D36C85">
              <w:t>0.30</w:t>
            </w:r>
          </w:p>
        </w:tc>
        <w:tc>
          <w:tcPr>
            <w:tcW w:w="1287" w:type="dxa"/>
          </w:tcPr>
          <w:p w14:paraId="6696B1C3" w14:textId="0E1B9597" w:rsidR="00A908F6" w:rsidRDefault="00A908F6" w:rsidP="00651E7B">
            <w:pPr>
              <w:jc w:val="center"/>
              <w:rPr>
                <w:rFonts w:eastAsia="Arial" w:cs="Arial"/>
              </w:rPr>
            </w:pPr>
            <w:r w:rsidRPr="00D36C85">
              <w:t>0.79</w:t>
            </w:r>
          </w:p>
        </w:tc>
        <w:tc>
          <w:tcPr>
            <w:tcW w:w="1218" w:type="dxa"/>
          </w:tcPr>
          <w:p w14:paraId="3E2E80DF" w14:textId="52D91AFD" w:rsidR="00A908F6" w:rsidRDefault="00A908F6" w:rsidP="00651E7B">
            <w:pPr>
              <w:jc w:val="center"/>
              <w:rPr>
                <w:rFonts w:eastAsia="Arial" w:cs="Arial"/>
              </w:rPr>
            </w:pPr>
            <w:r w:rsidRPr="00D36C85">
              <w:t>508.65</w:t>
            </w:r>
          </w:p>
        </w:tc>
        <w:tc>
          <w:tcPr>
            <w:tcW w:w="1287" w:type="dxa"/>
          </w:tcPr>
          <w:p w14:paraId="1912CE98" w14:textId="3FACBE80" w:rsidR="00A908F6" w:rsidRDefault="00A908F6" w:rsidP="00651E7B">
            <w:pPr>
              <w:jc w:val="center"/>
              <w:rPr>
                <w:rFonts w:eastAsia="Arial" w:cs="Arial"/>
              </w:rPr>
            </w:pPr>
            <w:r w:rsidRPr="00D36C85">
              <w:t>350.00</w:t>
            </w:r>
          </w:p>
        </w:tc>
      </w:tr>
      <w:tr w:rsidR="00A908F6" w14:paraId="250CC8D4" w14:textId="77777777">
        <w:tc>
          <w:tcPr>
            <w:tcW w:w="1412" w:type="dxa"/>
          </w:tcPr>
          <w:p w14:paraId="014DD3D4" w14:textId="77777777" w:rsidR="00A908F6" w:rsidRDefault="00A908F6" w:rsidP="00651E7B">
            <w:pPr>
              <w:jc w:val="center"/>
              <w:rPr>
                <w:rFonts w:eastAsia="Arial" w:cs="Arial"/>
              </w:rPr>
            </w:pPr>
            <w:r>
              <w:rPr>
                <w:rFonts w:eastAsia="Arial" w:cs="Arial"/>
              </w:rPr>
              <w:t>0.002</w:t>
            </w:r>
          </w:p>
        </w:tc>
        <w:tc>
          <w:tcPr>
            <w:tcW w:w="1286" w:type="dxa"/>
          </w:tcPr>
          <w:p w14:paraId="21C41E39" w14:textId="000D6EB2" w:rsidR="00A908F6" w:rsidRDefault="00A908F6" w:rsidP="00651E7B">
            <w:pPr>
              <w:jc w:val="center"/>
              <w:rPr>
                <w:rFonts w:eastAsia="Arial" w:cs="Arial"/>
              </w:rPr>
            </w:pPr>
            <w:r w:rsidRPr="00D36C85">
              <w:t>1.85</w:t>
            </w:r>
          </w:p>
        </w:tc>
        <w:tc>
          <w:tcPr>
            <w:tcW w:w="1286" w:type="dxa"/>
          </w:tcPr>
          <w:p w14:paraId="7BC82424" w14:textId="5675BF5B" w:rsidR="00A908F6" w:rsidRDefault="00A908F6" w:rsidP="00651E7B">
            <w:pPr>
              <w:jc w:val="center"/>
              <w:rPr>
                <w:rFonts w:eastAsia="Arial" w:cs="Arial"/>
              </w:rPr>
            </w:pPr>
            <w:r w:rsidRPr="00D36C85">
              <w:t>0.01</w:t>
            </w:r>
          </w:p>
        </w:tc>
        <w:tc>
          <w:tcPr>
            <w:tcW w:w="1287" w:type="dxa"/>
          </w:tcPr>
          <w:p w14:paraId="481F69CF" w14:textId="348C8224" w:rsidR="00A908F6" w:rsidRDefault="00A908F6" w:rsidP="00651E7B">
            <w:pPr>
              <w:jc w:val="center"/>
              <w:rPr>
                <w:rFonts w:eastAsia="Arial" w:cs="Arial"/>
              </w:rPr>
            </w:pPr>
            <w:r w:rsidRPr="00D36C85">
              <w:t>0.37</w:t>
            </w:r>
          </w:p>
        </w:tc>
        <w:tc>
          <w:tcPr>
            <w:tcW w:w="1287" w:type="dxa"/>
          </w:tcPr>
          <w:p w14:paraId="782AFBA5" w14:textId="2011BAE9" w:rsidR="00A908F6" w:rsidRDefault="00A908F6" w:rsidP="00651E7B">
            <w:pPr>
              <w:jc w:val="center"/>
              <w:rPr>
                <w:rFonts w:eastAsia="Arial" w:cs="Arial"/>
              </w:rPr>
            </w:pPr>
            <w:r w:rsidRPr="00D36C85">
              <w:t>0.64</w:t>
            </w:r>
          </w:p>
        </w:tc>
        <w:tc>
          <w:tcPr>
            <w:tcW w:w="1218" w:type="dxa"/>
          </w:tcPr>
          <w:p w14:paraId="2404D3CB" w14:textId="19C687A4" w:rsidR="00A908F6" w:rsidRDefault="00A908F6" w:rsidP="00651E7B">
            <w:pPr>
              <w:jc w:val="center"/>
              <w:rPr>
                <w:rFonts w:eastAsia="Arial" w:cs="Arial"/>
              </w:rPr>
            </w:pPr>
            <w:r w:rsidRPr="00D36C85">
              <w:t>524.55</w:t>
            </w:r>
          </w:p>
        </w:tc>
        <w:tc>
          <w:tcPr>
            <w:tcW w:w="1287" w:type="dxa"/>
          </w:tcPr>
          <w:p w14:paraId="683DC71E" w14:textId="07A33547" w:rsidR="00A908F6" w:rsidRDefault="00A908F6" w:rsidP="00651E7B">
            <w:pPr>
              <w:jc w:val="center"/>
              <w:rPr>
                <w:rFonts w:eastAsia="Arial" w:cs="Arial"/>
              </w:rPr>
            </w:pPr>
            <w:r w:rsidRPr="00D36C85">
              <w:t>350.00</w:t>
            </w:r>
          </w:p>
        </w:tc>
      </w:tr>
      <w:tr w:rsidR="00A908F6" w14:paraId="507A8C36" w14:textId="77777777">
        <w:tc>
          <w:tcPr>
            <w:tcW w:w="1412" w:type="dxa"/>
          </w:tcPr>
          <w:p w14:paraId="76813B50" w14:textId="77777777" w:rsidR="00A908F6" w:rsidRDefault="00A908F6" w:rsidP="00651E7B">
            <w:pPr>
              <w:jc w:val="center"/>
              <w:rPr>
                <w:rFonts w:eastAsia="Arial" w:cs="Arial"/>
              </w:rPr>
            </w:pPr>
            <w:r>
              <w:rPr>
                <w:rFonts w:eastAsia="Arial" w:cs="Arial"/>
              </w:rPr>
              <w:t>0.004</w:t>
            </w:r>
          </w:p>
        </w:tc>
        <w:tc>
          <w:tcPr>
            <w:tcW w:w="1286" w:type="dxa"/>
          </w:tcPr>
          <w:p w14:paraId="56CD6525" w14:textId="742E44CD" w:rsidR="00A908F6" w:rsidRDefault="00A908F6" w:rsidP="00651E7B">
            <w:pPr>
              <w:jc w:val="center"/>
              <w:rPr>
                <w:rFonts w:eastAsia="Arial" w:cs="Arial"/>
              </w:rPr>
            </w:pPr>
            <w:r w:rsidRPr="00D36C85">
              <w:t>1.49</w:t>
            </w:r>
          </w:p>
        </w:tc>
        <w:tc>
          <w:tcPr>
            <w:tcW w:w="1286" w:type="dxa"/>
          </w:tcPr>
          <w:p w14:paraId="20AE2AAA" w14:textId="12A3C8D3" w:rsidR="00A908F6" w:rsidRDefault="00A908F6" w:rsidP="00651E7B">
            <w:pPr>
              <w:jc w:val="center"/>
              <w:rPr>
                <w:rFonts w:eastAsia="Arial" w:cs="Arial"/>
              </w:rPr>
            </w:pPr>
            <w:r w:rsidRPr="00D36C85">
              <w:t>0.01</w:t>
            </w:r>
          </w:p>
        </w:tc>
        <w:tc>
          <w:tcPr>
            <w:tcW w:w="1287" w:type="dxa"/>
          </w:tcPr>
          <w:p w14:paraId="54A776A7" w14:textId="53837691" w:rsidR="00A908F6" w:rsidRDefault="00A908F6" w:rsidP="00651E7B">
            <w:pPr>
              <w:jc w:val="center"/>
              <w:rPr>
                <w:rFonts w:eastAsia="Arial" w:cs="Arial"/>
              </w:rPr>
            </w:pPr>
            <w:r w:rsidRPr="00D36C85">
              <w:t>0.47</w:t>
            </w:r>
          </w:p>
        </w:tc>
        <w:tc>
          <w:tcPr>
            <w:tcW w:w="1287" w:type="dxa"/>
          </w:tcPr>
          <w:p w14:paraId="377FB5AB" w14:textId="417FB4D3" w:rsidR="00A908F6" w:rsidRDefault="00A908F6" w:rsidP="00651E7B">
            <w:pPr>
              <w:jc w:val="center"/>
              <w:rPr>
                <w:rFonts w:eastAsia="Arial" w:cs="Arial"/>
              </w:rPr>
            </w:pPr>
            <w:r w:rsidRPr="00D36C85">
              <w:t>0.48</w:t>
            </w:r>
          </w:p>
        </w:tc>
        <w:tc>
          <w:tcPr>
            <w:tcW w:w="1218" w:type="dxa"/>
          </w:tcPr>
          <w:p w14:paraId="39692229" w14:textId="16D7CD15" w:rsidR="00A908F6" w:rsidRDefault="00A908F6" w:rsidP="00651E7B">
            <w:pPr>
              <w:jc w:val="center"/>
              <w:rPr>
                <w:rFonts w:eastAsia="Arial" w:cs="Arial"/>
              </w:rPr>
            </w:pPr>
            <w:r w:rsidRPr="00D36C85">
              <w:t>546.28</w:t>
            </w:r>
          </w:p>
        </w:tc>
        <w:tc>
          <w:tcPr>
            <w:tcW w:w="1287" w:type="dxa"/>
          </w:tcPr>
          <w:p w14:paraId="11504BD9" w14:textId="030A76DC" w:rsidR="00A908F6" w:rsidRDefault="00A908F6" w:rsidP="00651E7B">
            <w:pPr>
              <w:jc w:val="center"/>
              <w:rPr>
                <w:rFonts w:eastAsia="Arial" w:cs="Arial"/>
              </w:rPr>
            </w:pPr>
            <w:r w:rsidRPr="00D36C85">
              <w:t>294.46</w:t>
            </w:r>
          </w:p>
        </w:tc>
      </w:tr>
      <w:tr w:rsidR="00A908F6" w14:paraId="786FE6B3" w14:textId="77777777">
        <w:tc>
          <w:tcPr>
            <w:tcW w:w="1412" w:type="dxa"/>
          </w:tcPr>
          <w:p w14:paraId="0861DF4B" w14:textId="77777777" w:rsidR="00A908F6" w:rsidRDefault="00A908F6" w:rsidP="00651E7B">
            <w:pPr>
              <w:jc w:val="center"/>
              <w:rPr>
                <w:rFonts w:eastAsia="Arial" w:cs="Arial"/>
              </w:rPr>
            </w:pPr>
            <w:r>
              <w:rPr>
                <w:rFonts w:eastAsia="Arial" w:cs="Arial"/>
              </w:rPr>
              <w:t>0.01</w:t>
            </w:r>
          </w:p>
        </w:tc>
        <w:tc>
          <w:tcPr>
            <w:tcW w:w="1286" w:type="dxa"/>
          </w:tcPr>
          <w:p w14:paraId="2DBFF466" w14:textId="661F7A1C" w:rsidR="00A908F6" w:rsidRDefault="00A908F6" w:rsidP="00651E7B">
            <w:pPr>
              <w:jc w:val="center"/>
              <w:rPr>
                <w:rFonts w:eastAsia="Arial" w:cs="Arial"/>
              </w:rPr>
            </w:pPr>
            <w:r w:rsidRPr="00D36C85">
              <w:t>1.64</w:t>
            </w:r>
          </w:p>
        </w:tc>
        <w:tc>
          <w:tcPr>
            <w:tcW w:w="1286" w:type="dxa"/>
          </w:tcPr>
          <w:p w14:paraId="380FB0B7" w14:textId="6CB22986" w:rsidR="00A908F6" w:rsidRDefault="00A908F6" w:rsidP="00651E7B">
            <w:pPr>
              <w:jc w:val="center"/>
              <w:rPr>
                <w:rFonts w:eastAsia="Arial" w:cs="Arial"/>
              </w:rPr>
            </w:pPr>
            <w:r w:rsidRPr="00D36C85">
              <w:t>0.00</w:t>
            </w:r>
          </w:p>
        </w:tc>
        <w:tc>
          <w:tcPr>
            <w:tcW w:w="1287" w:type="dxa"/>
          </w:tcPr>
          <w:p w14:paraId="4CFB3725" w14:textId="52C2EDEB" w:rsidR="00A908F6" w:rsidRDefault="00A908F6" w:rsidP="00651E7B">
            <w:pPr>
              <w:jc w:val="center"/>
              <w:rPr>
                <w:rFonts w:eastAsia="Arial" w:cs="Arial"/>
              </w:rPr>
            </w:pPr>
            <w:r w:rsidRPr="00D36C85">
              <w:t>0.15</w:t>
            </w:r>
          </w:p>
        </w:tc>
        <w:tc>
          <w:tcPr>
            <w:tcW w:w="1287" w:type="dxa"/>
          </w:tcPr>
          <w:p w14:paraId="5C7F5809" w14:textId="57693084" w:rsidR="00A908F6" w:rsidRDefault="00A908F6" w:rsidP="00651E7B">
            <w:pPr>
              <w:jc w:val="center"/>
              <w:rPr>
                <w:rFonts w:eastAsia="Arial" w:cs="Arial"/>
              </w:rPr>
            </w:pPr>
            <w:r w:rsidRPr="00D36C85">
              <w:t>0.66</w:t>
            </w:r>
          </w:p>
        </w:tc>
        <w:tc>
          <w:tcPr>
            <w:tcW w:w="1218" w:type="dxa"/>
          </w:tcPr>
          <w:p w14:paraId="1C614A0E" w14:textId="6C4518A0" w:rsidR="00A908F6" w:rsidRDefault="00A908F6" w:rsidP="00651E7B">
            <w:pPr>
              <w:jc w:val="center"/>
              <w:rPr>
                <w:rFonts w:eastAsia="Arial" w:cs="Arial"/>
              </w:rPr>
            </w:pPr>
            <w:r w:rsidRPr="00D36C85">
              <w:t>586.16</w:t>
            </w:r>
          </w:p>
        </w:tc>
        <w:tc>
          <w:tcPr>
            <w:tcW w:w="1287" w:type="dxa"/>
          </w:tcPr>
          <w:p w14:paraId="5B62CD6E" w14:textId="5F7FAA93" w:rsidR="00A908F6" w:rsidRDefault="00A908F6" w:rsidP="00651E7B">
            <w:pPr>
              <w:jc w:val="center"/>
              <w:rPr>
                <w:rFonts w:eastAsia="Arial" w:cs="Arial"/>
              </w:rPr>
            </w:pPr>
            <w:r w:rsidRPr="00D36C85">
              <w:t>314.89</w:t>
            </w:r>
          </w:p>
        </w:tc>
      </w:tr>
      <w:tr w:rsidR="00A908F6" w14:paraId="5A5B27FE" w14:textId="77777777">
        <w:tc>
          <w:tcPr>
            <w:tcW w:w="1412" w:type="dxa"/>
          </w:tcPr>
          <w:p w14:paraId="77F256E3" w14:textId="77777777" w:rsidR="00A908F6" w:rsidRDefault="00A908F6" w:rsidP="00651E7B">
            <w:pPr>
              <w:jc w:val="center"/>
              <w:rPr>
                <w:rFonts w:eastAsia="Arial" w:cs="Arial"/>
              </w:rPr>
            </w:pPr>
            <w:r>
              <w:rPr>
                <w:rFonts w:eastAsia="Arial" w:cs="Arial"/>
              </w:rPr>
              <w:t>0.03</w:t>
            </w:r>
          </w:p>
        </w:tc>
        <w:tc>
          <w:tcPr>
            <w:tcW w:w="1286" w:type="dxa"/>
          </w:tcPr>
          <w:p w14:paraId="26FC3807" w14:textId="37FFDB03" w:rsidR="00A908F6" w:rsidRDefault="00A908F6" w:rsidP="00651E7B">
            <w:pPr>
              <w:jc w:val="center"/>
              <w:rPr>
                <w:rFonts w:eastAsia="Arial" w:cs="Arial"/>
              </w:rPr>
            </w:pPr>
            <w:r w:rsidRPr="00D36C85">
              <w:t>1.69</w:t>
            </w:r>
          </w:p>
        </w:tc>
        <w:tc>
          <w:tcPr>
            <w:tcW w:w="1286" w:type="dxa"/>
          </w:tcPr>
          <w:p w14:paraId="34FE3E3C" w14:textId="294C71BB" w:rsidR="00A908F6" w:rsidRDefault="00A908F6" w:rsidP="00651E7B">
            <w:pPr>
              <w:jc w:val="center"/>
              <w:rPr>
                <w:rFonts w:eastAsia="Arial" w:cs="Arial"/>
              </w:rPr>
            </w:pPr>
            <w:r w:rsidRPr="00D36C85">
              <w:t>0.00</w:t>
            </w:r>
          </w:p>
        </w:tc>
        <w:tc>
          <w:tcPr>
            <w:tcW w:w="1287" w:type="dxa"/>
          </w:tcPr>
          <w:p w14:paraId="18A64789" w14:textId="32815CC8" w:rsidR="00A908F6" w:rsidRDefault="00A908F6" w:rsidP="00651E7B">
            <w:pPr>
              <w:jc w:val="center"/>
              <w:rPr>
                <w:rFonts w:eastAsia="Arial" w:cs="Arial"/>
              </w:rPr>
            </w:pPr>
            <w:r w:rsidRPr="00D36C85">
              <w:t>0.00</w:t>
            </w:r>
          </w:p>
        </w:tc>
        <w:tc>
          <w:tcPr>
            <w:tcW w:w="1287" w:type="dxa"/>
          </w:tcPr>
          <w:p w14:paraId="3E130E0A" w14:textId="1CCE140F" w:rsidR="00A908F6" w:rsidRDefault="00A908F6" w:rsidP="00651E7B">
            <w:pPr>
              <w:jc w:val="center"/>
              <w:rPr>
                <w:rFonts w:eastAsia="Arial" w:cs="Arial"/>
              </w:rPr>
            </w:pPr>
            <w:r w:rsidRPr="00D36C85">
              <w:t>0.63</w:t>
            </w:r>
          </w:p>
        </w:tc>
        <w:tc>
          <w:tcPr>
            <w:tcW w:w="1218" w:type="dxa"/>
          </w:tcPr>
          <w:p w14:paraId="7C0E631B" w14:textId="58551A29" w:rsidR="00A908F6" w:rsidRDefault="00A908F6" w:rsidP="00651E7B">
            <w:pPr>
              <w:jc w:val="center"/>
              <w:rPr>
                <w:rFonts w:eastAsia="Arial" w:cs="Arial"/>
              </w:rPr>
            </w:pPr>
            <w:r w:rsidRPr="00D36C85">
              <w:t>597.60</w:t>
            </w:r>
          </w:p>
        </w:tc>
        <w:tc>
          <w:tcPr>
            <w:tcW w:w="1287" w:type="dxa"/>
          </w:tcPr>
          <w:p w14:paraId="4EFCFBF8" w14:textId="5BE87E60" w:rsidR="00A908F6" w:rsidRDefault="00A908F6" w:rsidP="00651E7B">
            <w:pPr>
              <w:jc w:val="center"/>
              <w:rPr>
                <w:rFonts w:eastAsia="Arial" w:cs="Arial"/>
              </w:rPr>
            </w:pPr>
            <w:r w:rsidRPr="00D36C85">
              <w:t>270.46</w:t>
            </w:r>
          </w:p>
        </w:tc>
      </w:tr>
      <w:tr w:rsidR="00A908F6" w14:paraId="3DE1A928" w14:textId="77777777">
        <w:tc>
          <w:tcPr>
            <w:tcW w:w="1412" w:type="dxa"/>
          </w:tcPr>
          <w:p w14:paraId="761A1F60" w14:textId="77777777" w:rsidR="00A908F6" w:rsidRDefault="00A908F6" w:rsidP="00651E7B">
            <w:pPr>
              <w:jc w:val="center"/>
              <w:rPr>
                <w:rFonts w:eastAsia="Arial" w:cs="Arial"/>
              </w:rPr>
            </w:pPr>
            <w:r>
              <w:rPr>
                <w:rFonts w:eastAsia="Arial" w:cs="Arial"/>
              </w:rPr>
              <w:t>0.05</w:t>
            </w:r>
          </w:p>
        </w:tc>
        <w:tc>
          <w:tcPr>
            <w:tcW w:w="1286" w:type="dxa"/>
          </w:tcPr>
          <w:p w14:paraId="6332997D" w14:textId="522699E4" w:rsidR="00A908F6" w:rsidRDefault="00A908F6" w:rsidP="00651E7B">
            <w:pPr>
              <w:jc w:val="center"/>
              <w:rPr>
                <w:rFonts w:eastAsia="Arial" w:cs="Arial"/>
              </w:rPr>
            </w:pPr>
            <w:r w:rsidRPr="00D36C85">
              <w:t>1.69</w:t>
            </w:r>
          </w:p>
        </w:tc>
        <w:tc>
          <w:tcPr>
            <w:tcW w:w="1286" w:type="dxa"/>
          </w:tcPr>
          <w:p w14:paraId="273734BE" w14:textId="1B3B9C17" w:rsidR="00A908F6" w:rsidRDefault="00A908F6" w:rsidP="00651E7B">
            <w:pPr>
              <w:jc w:val="center"/>
              <w:rPr>
                <w:rFonts w:eastAsia="Arial" w:cs="Arial"/>
              </w:rPr>
            </w:pPr>
            <w:r w:rsidRPr="00D36C85">
              <w:t>0.00</w:t>
            </w:r>
          </w:p>
        </w:tc>
        <w:tc>
          <w:tcPr>
            <w:tcW w:w="1287" w:type="dxa"/>
          </w:tcPr>
          <w:p w14:paraId="0BEF18D2" w14:textId="1D2E4DCE" w:rsidR="00A908F6" w:rsidRDefault="00A908F6" w:rsidP="00651E7B">
            <w:pPr>
              <w:jc w:val="center"/>
              <w:rPr>
                <w:rFonts w:eastAsia="Arial" w:cs="Arial"/>
              </w:rPr>
            </w:pPr>
            <w:r w:rsidRPr="00D36C85">
              <w:t>0.00</w:t>
            </w:r>
          </w:p>
        </w:tc>
        <w:tc>
          <w:tcPr>
            <w:tcW w:w="1287" w:type="dxa"/>
          </w:tcPr>
          <w:p w14:paraId="6E97E1D0" w14:textId="7D64A6E0" w:rsidR="00A908F6" w:rsidRDefault="00A908F6" w:rsidP="00651E7B">
            <w:pPr>
              <w:jc w:val="center"/>
              <w:rPr>
                <w:rFonts w:eastAsia="Arial" w:cs="Arial"/>
              </w:rPr>
            </w:pPr>
            <w:r w:rsidRPr="00D36C85">
              <w:t>0.62</w:t>
            </w:r>
          </w:p>
        </w:tc>
        <w:tc>
          <w:tcPr>
            <w:tcW w:w="1218" w:type="dxa"/>
          </w:tcPr>
          <w:p w14:paraId="53BEEB3D" w14:textId="02DA0F10" w:rsidR="00A908F6" w:rsidRDefault="00A908F6" w:rsidP="00651E7B">
            <w:pPr>
              <w:jc w:val="center"/>
              <w:rPr>
                <w:rFonts w:eastAsia="Arial" w:cs="Arial"/>
              </w:rPr>
            </w:pPr>
            <w:r w:rsidRPr="00D36C85">
              <w:t>594.70</w:t>
            </w:r>
          </w:p>
        </w:tc>
        <w:tc>
          <w:tcPr>
            <w:tcW w:w="1287" w:type="dxa"/>
          </w:tcPr>
          <w:p w14:paraId="5E53549B" w14:textId="19535BE5" w:rsidR="00A908F6" w:rsidRDefault="00A908F6" w:rsidP="00651E7B">
            <w:pPr>
              <w:jc w:val="center"/>
              <w:rPr>
                <w:rFonts w:eastAsia="Arial" w:cs="Arial"/>
              </w:rPr>
            </w:pPr>
            <w:r w:rsidRPr="00D36C85">
              <w:t>256.20</w:t>
            </w:r>
          </w:p>
        </w:tc>
      </w:tr>
      <w:tr w:rsidR="00A908F6" w14:paraId="3927B252" w14:textId="77777777">
        <w:tc>
          <w:tcPr>
            <w:tcW w:w="1412" w:type="dxa"/>
          </w:tcPr>
          <w:p w14:paraId="15233E1F" w14:textId="77777777" w:rsidR="00A908F6" w:rsidRDefault="00A908F6" w:rsidP="00651E7B">
            <w:pPr>
              <w:jc w:val="center"/>
              <w:rPr>
                <w:rFonts w:eastAsia="Arial" w:cs="Arial"/>
              </w:rPr>
            </w:pPr>
            <w:r>
              <w:rPr>
                <w:rFonts w:eastAsia="Arial" w:cs="Arial"/>
              </w:rPr>
              <w:t>0.3</w:t>
            </w:r>
          </w:p>
        </w:tc>
        <w:tc>
          <w:tcPr>
            <w:tcW w:w="1286" w:type="dxa"/>
          </w:tcPr>
          <w:p w14:paraId="0412F5E5" w14:textId="49B310F1" w:rsidR="00A908F6" w:rsidRDefault="00A908F6" w:rsidP="00651E7B">
            <w:pPr>
              <w:jc w:val="center"/>
              <w:rPr>
                <w:rFonts w:eastAsia="Arial" w:cs="Arial"/>
              </w:rPr>
            </w:pPr>
            <w:r w:rsidRPr="00D36C85">
              <w:t>2.02</w:t>
            </w:r>
          </w:p>
        </w:tc>
        <w:tc>
          <w:tcPr>
            <w:tcW w:w="1286" w:type="dxa"/>
          </w:tcPr>
          <w:p w14:paraId="6670025E" w14:textId="3FA6C822" w:rsidR="00A908F6" w:rsidRDefault="00A908F6" w:rsidP="00651E7B">
            <w:pPr>
              <w:jc w:val="center"/>
              <w:rPr>
                <w:rFonts w:eastAsia="Arial" w:cs="Arial"/>
              </w:rPr>
            </w:pPr>
            <w:r w:rsidRPr="00D36C85">
              <w:t>0.00</w:t>
            </w:r>
          </w:p>
        </w:tc>
        <w:tc>
          <w:tcPr>
            <w:tcW w:w="1287" w:type="dxa"/>
          </w:tcPr>
          <w:p w14:paraId="7217C87B" w14:textId="6B9678B3" w:rsidR="00A908F6" w:rsidRDefault="00A908F6" w:rsidP="00651E7B">
            <w:pPr>
              <w:jc w:val="center"/>
              <w:rPr>
                <w:rFonts w:eastAsia="Arial" w:cs="Arial"/>
              </w:rPr>
            </w:pPr>
            <w:r w:rsidRPr="00D36C85">
              <w:t>0.00</w:t>
            </w:r>
          </w:p>
        </w:tc>
        <w:tc>
          <w:tcPr>
            <w:tcW w:w="1287" w:type="dxa"/>
          </w:tcPr>
          <w:p w14:paraId="15730BF3" w14:textId="7562B8CE" w:rsidR="00A908F6" w:rsidRDefault="00A908F6" w:rsidP="00651E7B">
            <w:pPr>
              <w:jc w:val="center"/>
              <w:rPr>
                <w:rFonts w:eastAsia="Arial" w:cs="Arial"/>
              </w:rPr>
            </w:pPr>
            <w:r w:rsidRPr="00D36C85">
              <w:t>0.88</w:t>
            </w:r>
          </w:p>
        </w:tc>
        <w:tc>
          <w:tcPr>
            <w:tcW w:w="1218" w:type="dxa"/>
          </w:tcPr>
          <w:p w14:paraId="799E2717" w14:textId="4EEC098D" w:rsidR="00A908F6" w:rsidRDefault="00A908F6" w:rsidP="00651E7B">
            <w:pPr>
              <w:jc w:val="center"/>
              <w:rPr>
                <w:rFonts w:eastAsia="Arial" w:cs="Arial"/>
              </w:rPr>
            </w:pPr>
            <w:r w:rsidRPr="00D36C85">
              <w:t>576.40</w:t>
            </w:r>
          </w:p>
        </w:tc>
        <w:tc>
          <w:tcPr>
            <w:tcW w:w="1287" w:type="dxa"/>
          </w:tcPr>
          <w:p w14:paraId="434E97F0" w14:textId="75A0F4F4" w:rsidR="00A908F6" w:rsidRDefault="00A908F6" w:rsidP="00651E7B">
            <w:pPr>
              <w:jc w:val="center"/>
              <w:rPr>
                <w:rFonts w:eastAsia="Arial" w:cs="Arial"/>
              </w:rPr>
            </w:pPr>
            <w:r w:rsidRPr="00D36C85">
              <w:t>297.02</w:t>
            </w:r>
          </w:p>
        </w:tc>
      </w:tr>
      <w:tr w:rsidR="00A908F6" w14:paraId="7F0E43D7" w14:textId="77777777">
        <w:tc>
          <w:tcPr>
            <w:tcW w:w="1412" w:type="dxa"/>
          </w:tcPr>
          <w:p w14:paraId="42F0CF5A" w14:textId="77777777" w:rsidR="00A908F6" w:rsidRDefault="00A908F6" w:rsidP="00651E7B">
            <w:pPr>
              <w:jc w:val="center"/>
              <w:rPr>
                <w:rFonts w:eastAsia="Arial" w:cs="Arial"/>
              </w:rPr>
            </w:pPr>
            <w:r>
              <w:rPr>
                <w:rFonts w:eastAsia="Arial" w:cs="Arial"/>
              </w:rPr>
              <w:t>0.5</w:t>
            </w:r>
          </w:p>
        </w:tc>
        <w:tc>
          <w:tcPr>
            <w:tcW w:w="1286" w:type="dxa"/>
          </w:tcPr>
          <w:p w14:paraId="2B4F8830" w14:textId="0F15A20E" w:rsidR="00A908F6" w:rsidRDefault="00A908F6" w:rsidP="00651E7B">
            <w:pPr>
              <w:jc w:val="center"/>
              <w:rPr>
                <w:rFonts w:eastAsia="Arial" w:cs="Arial"/>
              </w:rPr>
            </w:pPr>
            <w:r w:rsidRPr="00D36C85">
              <w:t>2.23</w:t>
            </w:r>
          </w:p>
        </w:tc>
        <w:tc>
          <w:tcPr>
            <w:tcW w:w="1286" w:type="dxa"/>
          </w:tcPr>
          <w:p w14:paraId="252860C5" w14:textId="5115CBD6" w:rsidR="00A908F6" w:rsidRDefault="00A908F6" w:rsidP="00651E7B">
            <w:pPr>
              <w:jc w:val="center"/>
              <w:rPr>
                <w:rFonts w:eastAsia="Arial" w:cs="Arial"/>
              </w:rPr>
            </w:pPr>
            <w:r w:rsidRPr="00D36C85">
              <w:t>0.01</w:t>
            </w:r>
          </w:p>
        </w:tc>
        <w:tc>
          <w:tcPr>
            <w:tcW w:w="1287" w:type="dxa"/>
          </w:tcPr>
          <w:p w14:paraId="19153C69" w14:textId="5C96B92F" w:rsidR="00A908F6" w:rsidRDefault="00A908F6" w:rsidP="00651E7B">
            <w:pPr>
              <w:jc w:val="center"/>
              <w:rPr>
                <w:rFonts w:eastAsia="Arial" w:cs="Arial"/>
              </w:rPr>
            </w:pPr>
            <w:r w:rsidRPr="00D36C85">
              <w:t>0.00</w:t>
            </w:r>
          </w:p>
        </w:tc>
        <w:tc>
          <w:tcPr>
            <w:tcW w:w="1287" w:type="dxa"/>
          </w:tcPr>
          <w:p w14:paraId="5EBB4FA0" w14:textId="6A105F6C" w:rsidR="00A908F6" w:rsidRDefault="00A908F6" w:rsidP="00651E7B">
            <w:pPr>
              <w:jc w:val="center"/>
              <w:rPr>
                <w:rFonts w:eastAsia="Arial" w:cs="Arial"/>
              </w:rPr>
            </w:pPr>
            <w:r w:rsidRPr="00D36C85">
              <w:t>0.98</w:t>
            </w:r>
          </w:p>
        </w:tc>
        <w:tc>
          <w:tcPr>
            <w:tcW w:w="1218" w:type="dxa"/>
          </w:tcPr>
          <w:p w14:paraId="52EA91E7" w14:textId="036DD561" w:rsidR="00A908F6" w:rsidRDefault="00A908F6" w:rsidP="00651E7B">
            <w:pPr>
              <w:jc w:val="center"/>
              <w:rPr>
                <w:rFonts w:eastAsia="Arial" w:cs="Arial"/>
              </w:rPr>
            </w:pPr>
            <w:r w:rsidRPr="00D36C85">
              <w:t>564.74</w:t>
            </w:r>
          </w:p>
        </w:tc>
        <w:tc>
          <w:tcPr>
            <w:tcW w:w="1287" w:type="dxa"/>
          </w:tcPr>
          <w:p w14:paraId="0BEC3086" w14:textId="2FBA7AF1" w:rsidR="00A908F6" w:rsidRDefault="00A908F6" w:rsidP="00651E7B">
            <w:pPr>
              <w:jc w:val="center"/>
              <w:rPr>
                <w:rFonts w:eastAsia="Arial" w:cs="Arial"/>
              </w:rPr>
            </w:pPr>
            <w:r w:rsidRPr="00D36C85">
              <w:t>318.15</w:t>
            </w:r>
          </w:p>
        </w:tc>
      </w:tr>
      <w:tr w:rsidR="00A908F6" w14:paraId="0F4D0D18" w14:textId="77777777">
        <w:tc>
          <w:tcPr>
            <w:tcW w:w="1412" w:type="dxa"/>
          </w:tcPr>
          <w:p w14:paraId="614D9407" w14:textId="77777777" w:rsidR="00A908F6" w:rsidRDefault="00A908F6" w:rsidP="00651E7B">
            <w:pPr>
              <w:jc w:val="center"/>
              <w:rPr>
                <w:rFonts w:eastAsia="Arial" w:cs="Arial"/>
              </w:rPr>
            </w:pPr>
            <w:r>
              <w:rPr>
                <w:rFonts w:eastAsia="Arial" w:cs="Arial"/>
              </w:rPr>
              <w:t>0.6</w:t>
            </w:r>
          </w:p>
        </w:tc>
        <w:tc>
          <w:tcPr>
            <w:tcW w:w="1286" w:type="dxa"/>
          </w:tcPr>
          <w:p w14:paraId="7834B35F" w14:textId="68BB5926" w:rsidR="00A908F6" w:rsidRDefault="00A908F6" w:rsidP="00651E7B">
            <w:pPr>
              <w:jc w:val="center"/>
              <w:rPr>
                <w:rFonts w:eastAsia="Arial" w:cs="Arial"/>
              </w:rPr>
            </w:pPr>
            <w:r w:rsidRPr="00D36C85">
              <w:t>2.32</w:t>
            </w:r>
          </w:p>
        </w:tc>
        <w:tc>
          <w:tcPr>
            <w:tcW w:w="1286" w:type="dxa"/>
          </w:tcPr>
          <w:p w14:paraId="18D233C2" w14:textId="28375EBD" w:rsidR="00A908F6" w:rsidRDefault="00A908F6" w:rsidP="00651E7B">
            <w:pPr>
              <w:jc w:val="center"/>
              <w:rPr>
                <w:rFonts w:eastAsia="Arial" w:cs="Arial"/>
              </w:rPr>
            </w:pPr>
            <w:r w:rsidRPr="00D36C85">
              <w:t>0.01</w:t>
            </w:r>
          </w:p>
        </w:tc>
        <w:tc>
          <w:tcPr>
            <w:tcW w:w="1287" w:type="dxa"/>
          </w:tcPr>
          <w:p w14:paraId="531850D9" w14:textId="29D81D0E" w:rsidR="00A908F6" w:rsidRDefault="00A908F6" w:rsidP="00651E7B">
            <w:pPr>
              <w:jc w:val="center"/>
              <w:rPr>
                <w:rFonts w:eastAsia="Arial" w:cs="Arial"/>
              </w:rPr>
            </w:pPr>
            <w:r w:rsidRPr="00D36C85">
              <w:t>0.00</w:t>
            </w:r>
          </w:p>
        </w:tc>
        <w:tc>
          <w:tcPr>
            <w:tcW w:w="1287" w:type="dxa"/>
          </w:tcPr>
          <w:p w14:paraId="66E27796" w14:textId="30BF1A7F" w:rsidR="00A908F6" w:rsidRDefault="00A908F6" w:rsidP="00651E7B">
            <w:pPr>
              <w:jc w:val="center"/>
              <w:rPr>
                <w:rFonts w:eastAsia="Arial" w:cs="Arial"/>
              </w:rPr>
            </w:pPr>
            <w:r w:rsidRPr="00D36C85">
              <w:t>1.00</w:t>
            </w:r>
          </w:p>
        </w:tc>
        <w:tc>
          <w:tcPr>
            <w:tcW w:w="1218" w:type="dxa"/>
          </w:tcPr>
          <w:p w14:paraId="19129EC5" w14:textId="739E2D29" w:rsidR="00A908F6" w:rsidRDefault="00A908F6" w:rsidP="00651E7B">
            <w:pPr>
              <w:jc w:val="center"/>
              <w:rPr>
                <w:rFonts w:eastAsia="Arial" w:cs="Arial"/>
              </w:rPr>
            </w:pPr>
            <w:r w:rsidRPr="00D36C85">
              <w:t>560.00</w:t>
            </w:r>
          </w:p>
        </w:tc>
        <w:tc>
          <w:tcPr>
            <w:tcW w:w="1287" w:type="dxa"/>
          </w:tcPr>
          <w:p w14:paraId="7A61A6E8" w14:textId="6A3DD335" w:rsidR="00A908F6" w:rsidRDefault="00A908F6" w:rsidP="00651E7B">
            <w:pPr>
              <w:jc w:val="center"/>
              <w:rPr>
                <w:rFonts w:eastAsia="Arial" w:cs="Arial"/>
              </w:rPr>
            </w:pPr>
            <w:r w:rsidRPr="00D36C85">
              <w:t>325.86</w:t>
            </w:r>
          </w:p>
        </w:tc>
      </w:tr>
    </w:tbl>
    <w:p w14:paraId="19FBFA1C" w14:textId="77777777" w:rsidR="00DC08BD" w:rsidRDefault="00DC08BD" w:rsidP="00651E7B">
      <w:pPr>
        <w:rPr>
          <w:rFonts w:eastAsia="Arial" w:cs="Arial"/>
        </w:rPr>
      </w:pPr>
    </w:p>
    <w:p w14:paraId="72B6B3F9" w14:textId="271548FE" w:rsidR="00DC08BD" w:rsidRDefault="00DC08BD" w:rsidP="00651E7B">
      <w:pPr>
        <w:pStyle w:val="Caption"/>
        <w:spacing w:after="0" w:line="360" w:lineRule="auto"/>
        <w:jc w:val="both"/>
        <w:rPr>
          <w:rFonts w:eastAsia="Arial" w:cs="Arial"/>
        </w:rPr>
      </w:pPr>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532ED6">
        <w:rPr>
          <w:noProof/>
        </w:rPr>
        <w:t>4</w:t>
      </w:r>
      <w:r w:rsidR="007332E7">
        <w:fldChar w:fldCharType="end"/>
      </w:r>
    </w:p>
    <w:p w14:paraId="66235350" w14:textId="08C5B8D6" w:rsidR="00DC08BD" w:rsidRDefault="00DC08BD" w:rsidP="00651E7B">
      <w:pPr>
        <w:pStyle w:val="Standard1"/>
        <w:spacing w:line="360" w:lineRule="auto"/>
        <w:jc w:val="both"/>
      </w:pPr>
      <w:r>
        <w:t xml:space="preserve">Calibrated thermal parameters of </w:t>
      </w:r>
      <w:r w:rsidR="00485DAC">
        <w:t>nine</w:t>
      </w:r>
      <w:r w:rsidR="00287A81">
        <w:t>-</w:t>
      </w:r>
      <w:r>
        <w:t xml:space="preserve">parameter function at different strain values at </w:t>
      </w:r>
      <w:r w:rsidR="002F243D">
        <w:t>strain-rate</w:t>
      </w:r>
      <w:r>
        <w:t xml:space="preserve"> 0.00</w:t>
      </w:r>
      <w:r w:rsidR="00485DAC">
        <w:t>0</w:t>
      </w:r>
      <w:r>
        <w:t>1</w:t>
      </w:r>
    </w:p>
    <w:tbl>
      <w:tblPr>
        <w:tblStyle w:val="TableGrid"/>
        <w:tblW w:w="0" w:type="auto"/>
        <w:tblLook w:val="04A0" w:firstRow="1" w:lastRow="0" w:firstColumn="1" w:lastColumn="0" w:noHBand="0" w:noVBand="1"/>
      </w:tblPr>
      <w:tblGrid>
        <w:gridCol w:w="1151"/>
        <w:gridCol w:w="807"/>
        <w:gridCol w:w="874"/>
        <w:gridCol w:w="809"/>
        <w:gridCol w:w="809"/>
        <w:gridCol w:w="1006"/>
        <w:gridCol w:w="1021"/>
        <w:gridCol w:w="684"/>
        <w:gridCol w:w="951"/>
        <w:gridCol w:w="951"/>
      </w:tblGrid>
      <w:tr w:rsidR="00A908F6" w14:paraId="4AA2DDCB" w14:textId="32811613" w:rsidTr="00A908F6">
        <w:tc>
          <w:tcPr>
            <w:tcW w:w="1218" w:type="dxa"/>
          </w:tcPr>
          <w:p w14:paraId="7B94D7FD" w14:textId="77777777" w:rsidR="00A908F6" w:rsidRDefault="00A908F6" w:rsidP="00651E7B">
            <w:pPr>
              <w:jc w:val="center"/>
              <w:rPr>
                <w:rFonts w:eastAsia="Arial" w:cs="Arial"/>
              </w:rPr>
            </w:pPr>
            <w:r>
              <w:rPr>
                <w:rFonts w:eastAsia="Arial" w:cs="Arial"/>
              </w:rPr>
              <w:t>Strain</w:t>
            </w:r>
          </w:p>
        </w:tc>
        <w:tc>
          <w:tcPr>
            <w:tcW w:w="930" w:type="dxa"/>
          </w:tcPr>
          <w:p w14:paraId="182F07E3" w14:textId="77777777" w:rsidR="00A908F6" w:rsidRDefault="00A908F6" w:rsidP="00651E7B">
            <w:pPr>
              <w:jc w:val="center"/>
              <w:rPr>
                <w:rFonts w:eastAsia="Arial" w:cs="Arial"/>
              </w:rPr>
            </w:pPr>
            <w:r>
              <w:rPr>
                <w:rFonts w:eastAsia="Arial" w:cs="Arial"/>
              </w:rPr>
              <w:t>C1</w:t>
            </w:r>
          </w:p>
        </w:tc>
        <w:tc>
          <w:tcPr>
            <w:tcW w:w="930" w:type="dxa"/>
          </w:tcPr>
          <w:p w14:paraId="5F4E566C" w14:textId="77777777" w:rsidR="00A908F6" w:rsidRDefault="00A908F6" w:rsidP="00651E7B">
            <w:pPr>
              <w:jc w:val="center"/>
              <w:rPr>
                <w:rFonts w:eastAsia="Arial" w:cs="Arial"/>
              </w:rPr>
            </w:pPr>
            <w:r>
              <w:rPr>
                <w:rFonts w:eastAsia="Arial" w:cs="Arial"/>
              </w:rPr>
              <w:t>C2</w:t>
            </w:r>
          </w:p>
        </w:tc>
        <w:tc>
          <w:tcPr>
            <w:tcW w:w="931" w:type="dxa"/>
          </w:tcPr>
          <w:p w14:paraId="5B564799" w14:textId="77777777" w:rsidR="00A908F6" w:rsidRDefault="00A908F6" w:rsidP="00651E7B">
            <w:pPr>
              <w:jc w:val="center"/>
              <w:rPr>
                <w:rFonts w:eastAsia="Arial" w:cs="Arial"/>
              </w:rPr>
            </w:pPr>
            <w:r>
              <w:rPr>
                <w:rFonts w:eastAsia="Arial" w:cs="Arial"/>
              </w:rPr>
              <w:t>C3</w:t>
            </w:r>
          </w:p>
        </w:tc>
        <w:tc>
          <w:tcPr>
            <w:tcW w:w="931" w:type="dxa"/>
          </w:tcPr>
          <w:p w14:paraId="180594AC" w14:textId="77777777" w:rsidR="00A908F6" w:rsidRDefault="00A908F6" w:rsidP="00651E7B">
            <w:pPr>
              <w:jc w:val="center"/>
              <w:rPr>
                <w:rFonts w:eastAsia="Arial" w:cs="Arial"/>
              </w:rPr>
            </w:pPr>
            <w:r>
              <w:rPr>
                <w:rFonts w:eastAsia="Arial" w:cs="Arial"/>
              </w:rPr>
              <w:t>C4</w:t>
            </w:r>
          </w:p>
        </w:tc>
        <w:tc>
          <w:tcPr>
            <w:tcW w:w="1060" w:type="dxa"/>
          </w:tcPr>
          <w:p w14:paraId="29254707" w14:textId="77777777" w:rsidR="00A908F6" w:rsidRDefault="00A908F6" w:rsidP="00651E7B">
            <w:pPr>
              <w:jc w:val="center"/>
              <w:rPr>
                <w:rFonts w:eastAsia="Arial" w:cs="Arial"/>
              </w:rPr>
            </w:pPr>
            <w:r>
              <w:rPr>
                <w:rFonts w:eastAsia="Arial" w:cs="Arial"/>
              </w:rPr>
              <w:t>C5</w:t>
            </w:r>
          </w:p>
        </w:tc>
        <w:tc>
          <w:tcPr>
            <w:tcW w:w="1089" w:type="dxa"/>
          </w:tcPr>
          <w:p w14:paraId="1622A865" w14:textId="77777777" w:rsidR="00A908F6" w:rsidRDefault="00A908F6" w:rsidP="00651E7B">
            <w:pPr>
              <w:jc w:val="center"/>
              <w:rPr>
                <w:rFonts w:eastAsia="Arial" w:cs="Arial"/>
              </w:rPr>
            </w:pPr>
            <w:r>
              <w:rPr>
                <w:rFonts w:eastAsia="Arial" w:cs="Arial"/>
              </w:rPr>
              <w:t>C6</w:t>
            </w:r>
          </w:p>
        </w:tc>
        <w:tc>
          <w:tcPr>
            <w:tcW w:w="658" w:type="dxa"/>
          </w:tcPr>
          <w:p w14:paraId="1D38A222" w14:textId="0467FCB0" w:rsidR="00A908F6" w:rsidRDefault="006F7D1C" w:rsidP="00651E7B">
            <w:pPr>
              <w:jc w:val="center"/>
              <w:rPr>
                <w:rFonts w:eastAsia="Arial" w:cs="Arial"/>
              </w:rPr>
            </w:pPr>
            <w:r>
              <w:rPr>
                <w:rFonts w:eastAsia="Arial" w:cs="Arial"/>
              </w:rPr>
              <w:t>C7</w:t>
            </w:r>
          </w:p>
        </w:tc>
        <w:tc>
          <w:tcPr>
            <w:tcW w:w="658" w:type="dxa"/>
          </w:tcPr>
          <w:p w14:paraId="20B0B3EB" w14:textId="3F90E7DC" w:rsidR="00A908F6" w:rsidRDefault="006F7D1C" w:rsidP="00651E7B">
            <w:pPr>
              <w:jc w:val="center"/>
              <w:rPr>
                <w:rFonts w:eastAsia="Arial" w:cs="Arial"/>
              </w:rPr>
            </w:pPr>
            <w:r>
              <w:rPr>
                <w:rFonts w:eastAsia="Arial" w:cs="Arial"/>
              </w:rPr>
              <w:t>C8</w:t>
            </w:r>
          </w:p>
        </w:tc>
        <w:tc>
          <w:tcPr>
            <w:tcW w:w="658" w:type="dxa"/>
          </w:tcPr>
          <w:p w14:paraId="35F2EF60" w14:textId="04255684" w:rsidR="00A908F6" w:rsidRDefault="006F7D1C" w:rsidP="00651E7B">
            <w:pPr>
              <w:jc w:val="center"/>
              <w:rPr>
                <w:rFonts w:eastAsia="Arial" w:cs="Arial"/>
              </w:rPr>
            </w:pPr>
            <w:r>
              <w:rPr>
                <w:rFonts w:eastAsia="Arial" w:cs="Arial"/>
              </w:rPr>
              <w:t>C9</w:t>
            </w:r>
          </w:p>
        </w:tc>
      </w:tr>
      <w:tr w:rsidR="00A908F6" w14:paraId="420F487A" w14:textId="45E22626" w:rsidTr="00A908F6">
        <w:tc>
          <w:tcPr>
            <w:tcW w:w="1218" w:type="dxa"/>
          </w:tcPr>
          <w:p w14:paraId="652389F0" w14:textId="77777777" w:rsidR="00A908F6" w:rsidRDefault="00A908F6" w:rsidP="00651E7B">
            <w:pPr>
              <w:jc w:val="center"/>
              <w:rPr>
                <w:rFonts w:eastAsia="Arial" w:cs="Arial"/>
              </w:rPr>
            </w:pPr>
            <w:r>
              <w:rPr>
                <w:rFonts w:eastAsia="Arial" w:cs="Arial"/>
              </w:rPr>
              <w:t>0.00011</w:t>
            </w:r>
          </w:p>
        </w:tc>
        <w:tc>
          <w:tcPr>
            <w:tcW w:w="930" w:type="dxa"/>
          </w:tcPr>
          <w:p w14:paraId="1F6FAA2F" w14:textId="6DAA9C2E" w:rsidR="00A908F6" w:rsidRDefault="00453C98" w:rsidP="00651E7B">
            <w:pPr>
              <w:jc w:val="center"/>
              <w:rPr>
                <w:rFonts w:eastAsia="Arial" w:cs="Arial"/>
              </w:rPr>
            </w:pPr>
            <w:r>
              <w:rPr>
                <w:rFonts w:eastAsia="Arial" w:cs="Arial"/>
              </w:rPr>
              <w:t>3.32</w:t>
            </w:r>
          </w:p>
        </w:tc>
        <w:tc>
          <w:tcPr>
            <w:tcW w:w="930" w:type="dxa"/>
          </w:tcPr>
          <w:p w14:paraId="19E0996E" w14:textId="110CFDD5" w:rsidR="00A908F6" w:rsidRDefault="00453C98" w:rsidP="00651E7B">
            <w:pPr>
              <w:jc w:val="center"/>
              <w:rPr>
                <w:rFonts w:eastAsia="Arial" w:cs="Arial"/>
              </w:rPr>
            </w:pPr>
            <w:r>
              <w:rPr>
                <w:rFonts w:eastAsia="Arial" w:cs="Arial"/>
              </w:rPr>
              <w:t>0.005</w:t>
            </w:r>
          </w:p>
        </w:tc>
        <w:tc>
          <w:tcPr>
            <w:tcW w:w="931" w:type="dxa"/>
          </w:tcPr>
          <w:p w14:paraId="586AC7F5" w14:textId="275D99B3" w:rsidR="00A908F6" w:rsidRDefault="00453C98" w:rsidP="00651E7B">
            <w:pPr>
              <w:jc w:val="center"/>
              <w:rPr>
                <w:rFonts w:eastAsia="Arial" w:cs="Arial"/>
              </w:rPr>
            </w:pPr>
            <w:r>
              <w:rPr>
                <w:rFonts w:eastAsia="Arial" w:cs="Arial"/>
              </w:rPr>
              <w:t>3.57</w:t>
            </w:r>
          </w:p>
        </w:tc>
        <w:tc>
          <w:tcPr>
            <w:tcW w:w="931" w:type="dxa"/>
          </w:tcPr>
          <w:p w14:paraId="1385E849" w14:textId="138BC7AC" w:rsidR="00A908F6" w:rsidRDefault="00453C98" w:rsidP="00651E7B">
            <w:pPr>
              <w:jc w:val="center"/>
              <w:rPr>
                <w:rFonts w:eastAsia="Arial" w:cs="Arial"/>
              </w:rPr>
            </w:pPr>
            <w:r>
              <w:rPr>
                <w:rFonts w:eastAsia="Arial" w:cs="Arial"/>
              </w:rPr>
              <w:t>0.3</w:t>
            </w:r>
            <w:r w:rsidR="00952BFF">
              <w:rPr>
                <w:rFonts w:eastAsia="Arial" w:cs="Arial"/>
              </w:rPr>
              <w:t>7</w:t>
            </w:r>
          </w:p>
        </w:tc>
        <w:tc>
          <w:tcPr>
            <w:tcW w:w="1060" w:type="dxa"/>
          </w:tcPr>
          <w:p w14:paraId="132CE9AD" w14:textId="7348E1AE" w:rsidR="00A908F6" w:rsidRDefault="00E52905" w:rsidP="00651E7B">
            <w:pPr>
              <w:jc w:val="center"/>
              <w:rPr>
                <w:rFonts w:eastAsia="Arial" w:cs="Arial"/>
              </w:rPr>
            </w:pPr>
            <w:r>
              <w:rPr>
                <w:rFonts w:eastAsia="Arial" w:cs="Arial"/>
              </w:rPr>
              <w:t>400</w:t>
            </w:r>
          </w:p>
        </w:tc>
        <w:tc>
          <w:tcPr>
            <w:tcW w:w="1089" w:type="dxa"/>
          </w:tcPr>
          <w:p w14:paraId="3D0D4B51" w14:textId="50F9115B" w:rsidR="00A908F6" w:rsidRDefault="00C564AC" w:rsidP="00651E7B">
            <w:pPr>
              <w:jc w:val="center"/>
              <w:rPr>
                <w:rFonts w:eastAsia="Arial" w:cs="Arial"/>
              </w:rPr>
            </w:pPr>
            <w:r>
              <w:rPr>
                <w:rFonts w:eastAsia="Arial" w:cs="Arial"/>
              </w:rPr>
              <w:t>69.58</w:t>
            </w:r>
          </w:p>
        </w:tc>
        <w:tc>
          <w:tcPr>
            <w:tcW w:w="658" w:type="dxa"/>
          </w:tcPr>
          <w:p w14:paraId="0FDE4CAF" w14:textId="5CAE0882" w:rsidR="00A908F6" w:rsidRPr="00D36C85" w:rsidRDefault="00ED328B" w:rsidP="00651E7B">
            <w:pPr>
              <w:jc w:val="center"/>
            </w:pPr>
            <w:r>
              <w:t>1.22</w:t>
            </w:r>
          </w:p>
        </w:tc>
        <w:tc>
          <w:tcPr>
            <w:tcW w:w="658" w:type="dxa"/>
          </w:tcPr>
          <w:p w14:paraId="5E3096FC" w14:textId="51B4BCC9" w:rsidR="00A908F6" w:rsidRPr="00D36C85" w:rsidRDefault="00E27CF6" w:rsidP="00651E7B">
            <w:pPr>
              <w:jc w:val="center"/>
            </w:pPr>
            <w:r>
              <w:t>582.11</w:t>
            </w:r>
          </w:p>
        </w:tc>
        <w:tc>
          <w:tcPr>
            <w:tcW w:w="658" w:type="dxa"/>
          </w:tcPr>
          <w:p w14:paraId="091D3158" w14:textId="76066C02" w:rsidR="00A908F6" w:rsidRPr="00D36C85" w:rsidRDefault="00857C94" w:rsidP="00651E7B">
            <w:pPr>
              <w:jc w:val="center"/>
            </w:pPr>
            <w:r>
              <w:t>200</w:t>
            </w:r>
          </w:p>
        </w:tc>
      </w:tr>
      <w:tr w:rsidR="00A908F6" w14:paraId="7F76EDB2" w14:textId="3E14E7F2" w:rsidTr="00A908F6">
        <w:tc>
          <w:tcPr>
            <w:tcW w:w="1218" w:type="dxa"/>
          </w:tcPr>
          <w:p w14:paraId="5F5C594B" w14:textId="77777777" w:rsidR="00A908F6" w:rsidRDefault="00A908F6" w:rsidP="00651E7B">
            <w:pPr>
              <w:jc w:val="center"/>
              <w:rPr>
                <w:rFonts w:eastAsia="Arial" w:cs="Arial"/>
              </w:rPr>
            </w:pPr>
            <w:r>
              <w:rPr>
                <w:rFonts w:eastAsia="Arial" w:cs="Arial"/>
              </w:rPr>
              <w:t>0.0003</w:t>
            </w:r>
          </w:p>
        </w:tc>
        <w:tc>
          <w:tcPr>
            <w:tcW w:w="930" w:type="dxa"/>
          </w:tcPr>
          <w:p w14:paraId="74DA7E71" w14:textId="0C4A95CB" w:rsidR="00A908F6" w:rsidRDefault="00F16C28" w:rsidP="00651E7B">
            <w:pPr>
              <w:jc w:val="center"/>
              <w:rPr>
                <w:rFonts w:eastAsia="Arial" w:cs="Arial"/>
              </w:rPr>
            </w:pPr>
            <w:r>
              <w:rPr>
                <w:rFonts w:eastAsia="Arial" w:cs="Arial"/>
              </w:rPr>
              <w:t>2.47</w:t>
            </w:r>
          </w:p>
        </w:tc>
        <w:tc>
          <w:tcPr>
            <w:tcW w:w="930" w:type="dxa"/>
          </w:tcPr>
          <w:p w14:paraId="7D3199FA" w14:textId="0D69482D" w:rsidR="00A908F6" w:rsidRDefault="00F16C28" w:rsidP="00651E7B">
            <w:pPr>
              <w:jc w:val="center"/>
              <w:rPr>
                <w:rFonts w:eastAsia="Arial" w:cs="Arial"/>
              </w:rPr>
            </w:pPr>
            <w:r>
              <w:rPr>
                <w:rFonts w:eastAsia="Arial" w:cs="Arial"/>
              </w:rPr>
              <w:t>0</w:t>
            </w:r>
            <w:r w:rsidR="00742A7B">
              <w:rPr>
                <w:rFonts w:eastAsia="Arial" w:cs="Arial"/>
              </w:rPr>
              <w:t>.01</w:t>
            </w:r>
          </w:p>
        </w:tc>
        <w:tc>
          <w:tcPr>
            <w:tcW w:w="931" w:type="dxa"/>
          </w:tcPr>
          <w:p w14:paraId="72ECFF6F" w14:textId="5125413D" w:rsidR="00A908F6" w:rsidRDefault="00742A7B" w:rsidP="00651E7B">
            <w:pPr>
              <w:jc w:val="center"/>
              <w:rPr>
                <w:rFonts w:eastAsia="Arial" w:cs="Arial"/>
              </w:rPr>
            </w:pPr>
            <w:r>
              <w:rPr>
                <w:rFonts w:eastAsia="Arial" w:cs="Arial"/>
              </w:rPr>
              <w:t>0.75</w:t>
            </w:r>
          </w:p>
        </w:tc>
        <w:tc>
          <w:tcPr>
            <w:tcW w:w="931" w:type="dxa"/>
          </w:tcPr>
          <w:p w14:paraId="091029A8" w14:textId="46B40360" w:rsidR="00A908F6" w:rsidRDefault="00742A7B" w:rsidP="00651E7B">
            <w:pPr>
              <w:jc w:val="center"/>
              <w:rPr>
                <w:rFonts w:eastAsia="Arial" w:cs="Arial"/>
              </w:rPr>
            </w:pPr>
            <w:r>
              <w:rPr>
                <w:rFonts w:eastAsia="Arial" w:cs="Arial"/>
              </w:rPr>
              <w:t>0.05</w:t>
            </w:r>
          </w:p>
        </w:tc>
        <w:tc>
          <w:tcPr>
            <w:tcW w:w="1060" w:type="dxa"/>
          </w:tcPr>
          <w:p w14:paraId="4C1ACDE6" w14:textId="49DDFEE5" w:rsidR="00A908F6" w:rsidRDefault="00742A7B" w:rsidP="00651E7B">
            <w:pPr>
              <w:jc w:val="center"/>
              <w:rPr>
                <w:rFonts w:eastAsia="Arial" w:cs="Arial"/>
              </w:rPr>
            </w:pPr>
            <w:r>
              <w:rPr>
                <w:rFonts w:eastAsia="Arial" w:cs="Arial"/>
              </w:rPr>
              <w:t>398.01</w:t>
            </w:r>
          </w:p>
        </w:tc>
        <w:tc>
          <w:tcPr>
            <w:tcW w:w="1089" w:type="dxa"/>
          </w:tcPr>
          <w:p w14:paraId="3B59CF6A" w14:textId="15E885EF" w:rsidR="00A908F6" w:rsidRDefault="00742A7B" w:rsidP="00651E7B">
            <w:pPr>
              <w:jc w:val="center"/>
              <w:rPr>
                <w:rFonts w:eastAsia="Arial" w:cs="Arial"/>
              </w:rPr>
            </w:pPr>
            <w:r>
              <w:rPr>
                <w:rFonts w:eastAsia="Arial" w:cs="Arial"/>
              </w:rPr>
              <w:t>63.42</w:t>
            </w:r>
          </w:p>
        </w:tc>
        <w:tc>
          <w:tcPr>
            <w:tcW w:w="658" w:type="dxa"/>
          </w:tcPr>
          <w:p w14:paraId="4312FEA3" w14:textId="19627ECA" w:rsidR="00A908F6" w:rsidRPr="00D36C85" w:rsidRDefault="00742A7B" w:rsidP="00651E7B">
            <w:pPr>
              <w:jc w:val="center"/>
            </w:pPr>
            <w:r>
              <w:t>0.45</w:t>
            </w:r>
          </w:p>
        </w:tc>
        <w:tc>
          <w:tcPr>
            <w:tcW w:w="658" w:type="dxa"/>
          </w:tcPr>
          <w:p w14:paraId="4ABF973E" w14:textId="2E394F22" w:rsidR="00A908F6" w:rsidRPr="00D36C85" w:rsidRDefault="00742A7B" w:rsidP="00651E7B">
            <w:pPr>
              <w:jc w:val="center"/>
            </w:pPr>
            <w:r>
              <w:t>519.90</w:t>
            </w:r>
          </w:p>
        </w:tc>
        <w:tc>
          <w:tcPr>
            <w:tcW w:w="658" w:type="dxa"/>
          </w:tcPr>
          <w:p w14:paraId="331A122C" w14:textId="75916569" w:rsidR="00A908F6" w:rsidRPr="00D36C85" w:rsidRDefault="00742A7B" w:rsidP="00651E7B">
            <w:pPr>
              <w:jc w:val="center"/>
            </w:pPr>
            <w:r>
              <w:t>193.25</w:t>
            </w:r>
          </w:p>
        </w:tc>
      </w:tr>
      <w:tr w:rsidR="00A908F6" w14:paraId="56BFA3FE" w14:textId="36A98350" w:rsidTr="00A908F6">
        <w:tc>
          <w:tcPr>
            <w:tcW w:w="1218" w:type="dxa"/>
          </w:tcPr>
          <w:p w14:paraId="1089BDDA" w14:textId="77777777" w:rsidR="00A908F6" w:rsidRDefault="00A908F6" w:rsidP="00651E7B">
            <w:pPr>
              <w:jc w:val="center"/>
              <w:rPr>
                <w:rFonts w:eastAsia="Arial" w:cs="Arial"/>
              </w:rPr>
            </w:pPr>
            <w:r>
              <w:rPr>
                <w:rFonts w:eastAsia="Arial" w:cs="Arial"/>
              </w:rPr>
              <w:t>0.0005</w:t>
            </w:r>
          </w:p>
        </w:tc>
        <w:tc>
          <w:tcPr>
            <w:tcW w:w="930" w:type="dxa"/>
          </w:tcPr>
          <w:p w14:paraId="0F451529" w14:textId="3F9B2946" w:rsidR="00A908F6" w:rsidRDefault="000D1B22" w:rsidP="00651E7B">
            <w:pPr>
              <w:jc w:val="center"/>
              <w:rPr>
                <w:rFonts w:eastAsia="Arial" w:cs="Arial"/>
              </w:rPr>
            </w:pPr>
            <w:r>
              <w:rPr>
                <w:rFonts w:eastAsia="Arial" w:cs="Arial"/>
              </w:rPr>
              <w:t>2.07</w:t>
            </w:r>
          </w:p>
        </w:tc>
        <w:tc>
          <w:tcPr>
            <w:tcW w:w="930" w:type="dxa"/>
          </w:tcPr>
          <w:p w14:paraId="68498BE0" w14:textId="49811085" w:rsidR="00A908F6" w:rsidRDefault="00CE73C5" w:rsidP="00651E7B">
            <w:pPr>
              <w:jc w:val="center"/>
              <w:rPr>
                <w:rFonts w:eastAsia="Arial" w:cs="Arial"/>
              </w:rPr>
            </w:pPr>
            <w:r>
              <w:rPr>
                <w:rFonts w:eastAsia="Arial" w:cs="Arial"/>
              </w:rPr>
              <w:t>0.01</w:t>
            </w:r>
          </w:p>
        </w:tc>
        <w:tc>
          <w:tcPr>
            <w:tcW w:w="931" w:type="dxa"/>
          </w:tcPr>
          <w:p w14:paraId="6888033D" w14:textId="345F4AD5" w:rsidR="00A908F6" w:rsidRDefault="00CE73C5" w:rsidP="00651E7B">
            <w:pPr>
              <w:jc w:val="center"/>
              <w:rPr>
                <w:rFonts w:eastAsia="Arial" w:cs="Arial"/>
              </w:rPr>
            </w:pPr>
            <w:r>
              <w:rPr>
                <w:rFonts w:eastAsia="Arial" w:cs="Arial"/>
              </w:rPr>
              <w:t>0.71</w:t>
            </w:r>
          </w:p>
        </w:tc>
        <w:tc>
          <w:tcPr>
            <w:tcW w:w="931" w:type="dxa"/>
          </w:tcPr>
          <w:p w14:paraId="44F12675" w14:textId="44B82DE3" w:rsidR="00A908F6" w:rsidRDefault="00CE73C5" w:rsidP="00651E7B">
            <w:pPr>
              <w:jc w:val="center"/>
              <w:rPr>
                <w:rFonts w:eastAsia="Arial" w:cs="Arial"/>
              </w:rPr>
            </w:pPr>
            <w:r>
              <w:rPr>
                <w:rFonts w:eastAsia="Arial" w:cs="Arial"/>
              </w:rPr>
              <w:t>0.09</w:t>
            </w:r>
          </w:p>
        </w:tc>
        <w:tc>
          <w:tcPr>
            <w:tcW w:w="1060" w:type="dxa"/>
          </w:tcPr>
          <w:p w14:paraId="725D3489" w14:textId="7E2F8E2F" w:rsidR="00A908F6" w:rsidRDefault="00CE73C5" w:rsidP="00651E7B">
            <w:pPr>
              <w:jc w:val="center"/>
              <w:rPr>
                <w:rFonts w:eastAsia="Arial" w:cs="Arial"/>
              </w:rPr>
            </w:pPr>
            <w:r>
              <w:rPr>
                <w:rFonts w:eastAsia="Arial" w:cs="Arial"/>
              </w:rPr>
              <w:t>324.05</w:t>
            </w:r>
          </w:p>
        </w:tc>
        <w:tc>
          <w:tcPr>
            <w:tcW w:w="1089" w:type="dxa"/>
          </w:tcPr>
          <w:p w14:paraId="7CB56A65" w14:textId="0E4D3A07" w:rsidR="00A908F6" w:rsidRDefault="00CE73C5" w:rsidP="00651E7B">
            <w:pPr>
              <w:jc w:val="center"/>
              <w:rPr>
                <w:rFonts w:eastAsia="Arial" w:cs="Arial"/>
              </w:rPr>
            </w:pPr>
            <w:r>
              <w:rPr>
                <w:rFonts w:eastAsia="Arial" w:cs="Arial"/>
              </w:rPr>
              <w:t>50</w:t>
            </w:r>
          </w:p>
        </w:tc>
        <w:tc>
          <w:tcPr>
            <w:tcW w:w="658" w:type="dxa"/>
          </w:tcPr>
          <w:p w14:paraId="201F5E3E" w14:textId="2732BB35" w:rsidR="00A908F6" w:rsidRPr="00D36C85" w:rsidRDefault="00CE73C5" w:rsidP="00651E7B">
            <w:pPr>
              <w:jc w:val="center"/>
            </w:pPr>
            <w:r>
              <w:t>0.39</w:t>
            </w:r>
          </w:p>
        </w:tc>
        <w:tc>
          <w:tcPr>
            <w:tcW w:w="658" w:type="dxa"/>
          </w:tcPr>
          <w:p w14:paraId="6E6F439E" w14:textId="61DB9DAC" w:rsidR="00A908F6" w:rsidRPr="00D36C85" w:rsidRDefault="00CE73C5" w:rsidP="00651E7B">
            <w:pPr>
              <w:jc w:val="center"/>
            </w:pPr>
            <w:r>
              <w:t>517.44</w:t>
            </w:r>
          </w:p>
        </w:tc>
        <w:tc>
          <w:tcPr>
            <w:tcW w:w="658" w:type="dxa"/>
          </w:tcPr>
          <w:p w14:paraId="3D81EF19" w14:textId="5ABB03A9" w:rsidR="00A908F6" w:rsidRPr="00D36C85" w:rsidRDefault="00CE73C5" w:rsidP="00651E7B">
            <w:pPr>
              <w:jc w:val="center"/>
            </w:pPr>
            <w:r>
              <w:t>200</w:t>
            </w:r>
          </w:p>
        </w:tc>
      </w:tr>
      <w:tr w:rsidR="00A908F6" w14:paraId="650497CB" w14:textId="6DAFB869" w:rsidTr="00A908F6">
        <w:tc>
          <w:tcPr>
            <w:tcW w:w="1218" w:type="dxa"/>
          </w:tcPr>
          <w:p w14:paraId="1103387E" w14:textId="2CF68BBF" w:rsidR="00A908F6" w:rsidRDefault="00A908F6" w:rsidP="00651E7B">
            <w:pPr>
              <w:jc w:val="center"/>
              <w:rPr>
                <w:rFonts w:eastAsia="Arial" w:cs="Arial"/>
              </w:rPr>
            </w:pPr>
            <w:r>
              <w:rPr>
                <w:rFonts w:eastAsia="Arial" w:cs="Arial"/>
              </w:rPr>
              <w:t>0.002</w:t>
            </w:r>
          </w:p>
        </w:tc>
        <w:tc>
          <w:tcPr>
            <w:tcW w:w="930" w:type="dxa"/>
          </w:tcPr>
          <w:p w14:paraId="439AFEDC" w14:textId="38E50BC9" w:rsidR="00A908F6" w:rsidRDefault="00D63AE8" w:rsidP="00651E7B">
            <w:pPr>
              <w:jc w:val="center"/>
              <w:rPr>
                <w:rFonts w:eastAsia="Arial" w:cs="Arial"/>
              </w:rPr>
            </w:pPr>
            <w:r>
              <w:rPr>
                <w:rFonts w:eastAsia="Arial" w:cs="Arial"/>
              </w:rPr>
              <w:t>1.53</w:t>
            </w:r>
          </w:p>
        </w:tc>
        <w:tc>
          <w:tcPr>
            <w:tcW w:w="930" w:type="dxa"/>
          </w:tcPr>
          <w:p w14:paraId="2C300388" w14:textId="3BEBC98D" w:rsidR="00A908F6" w:rsidRDefault="00D63AE8" w:rsidP="00651E7B">
            <w:pPr>
              <w:jc w:val="center"/>
              <w:rPr>
                <w:rFonts w:eastAsia="Arial" w:cs="Arial"/>
              </w:rPr>
            </w:pPr>
            <w:r>
              <w:rPr>
                <w:rFonts w:eastAsia="Arial" w:cs="Arial"/>
              </w:rPr>
              <w:t>0.01</w:t>
            </w:r>
          </w:p>
        </w:tc>
        <w:tc>
          <w:tcPr>
            <w:tcW w:w="931" w:type="dxa"/>
          </w:tcPr>
          <w:p w14:paraId="4904486E" w14:textId="36EEF711" w:rsidR="00A908F6" w:rsidRDefault="00D63AE8" w:rsidP="00651E7B">
            <w:pPr>
              <w:jc w:val="center"/>
              <w:rPr>
                <w:rFonts w:eastAsia="Arial" w:cs="Arial"/>
              </w:rPr>
            </w:pPr>
            <w:r>
              <w:rPr>
                <w:rFonts w:eastAsia="Arial" w:cs="Arial"/>
              </w:rPr>
              <w:t>0.81</w:t>
            </w:r>
          </w:p>
        </w:tc>
        <w:tc>
          <w:tcPr>
            <w:tcW w:w="931" w:type="dxa"/>
          </w:tcPr>
          <w:p w14:paraId="445B7D80" w14:textId="4A73457D" w:rsidR="00A908F6" w:rsidRDefault="00D63AE8" w:rsidP="00651E7B">
            <w:pPr>
              <w:jc w:val="center"/>
              <w:rPr>
                <w:rFonts w:eastAsia="Arial" w:cs="Arial"/>
              </w:rPr>
            </w:pPr>
            <w:r>
              <w:rPr>
                <w:rFonts w:eastAsia="Arial" w:cs="Arial"/>
              </w:rPr>
              <w:t>0.05</w:t>
            </w:r>
          </w:p>
        </w:tc>
        <w:tc>
          <w:tcPr>
            <w:tcW w:w="1060" w:type="dxa"/>
          </w:tcPr>
          <w:p w14:paraId="04EA73AA" w14:textId="00F8B25F" w:rsidR="00A908F6" w:rsidRDefault="00D63AE8" w:rsidP="00651E7B">
            <w:pPr>
              <w:jc w:val="center"/>
              <w:rPr>
                <w:rFonts w:eastAsia="Arial" w:cs="Arial"/>
              </w:rPr>
            </w:pPr>
            <w:r>
              <w:rPr>
                <w:rFonts w:eastAsia="Arial" w:cs="Arial"/>
              </w:rPr>
              <w:t>298.20</w:t>
            </w:r>
          </w:p>
        </w:tc>
        <w:tc>
          <w:tcPr>
            <w:tcW w:w="1089" w:type="dxa"/>
          </w:tcPr>
          <w:p w14:paraId="31640445" w14:textId="5FDE8BF1" w:rsidR="00A908F6" w:rsidRDefault="00D63AE8" w:rsidP="00651E7B">
            <w:pPr>
              <w:jc w:val="center"/>
              <w:rPr>
                <w:rFonts w:eastAsia="Arial" w:cs="Arial"/>
              </w:rPr>
            </w:pPr>
            <w:r>
              <w:rPr>
                <w:rFonts w:eastAsia="Arial" w:cs="Arial"/>
              </w:rPr>
              <w:t>50.13</w:t>
            </w:r>
          </w:p>
        </w:tc>
        <w:tc>
          <w:tcPr>
            <w:tcW w:w="658" w:type="dxa"/>
          </w:tcPr>
          <w:p w14:paraId="0942939A" w14:textId="3464F8BE" w:rsidR="00A908F6" w:rsidRPr="00D36C85" w:rsidRDefault="00D63AE8" w:rsidP="00651E7B">
            <w:pPr>
              <w:jc w:val="center"/>
            </w:pPr>
            <w:r>
              <w:t>0.23</w:t>
            </w:r>
          </w:p>
        </w:tc>
        <w:tc>
          <w:tcPr>
            <w:tcW w:w="658" w:type="dxa"/>
          </w:tcPr>
          <w:p w14:paraId="5A252D5F" w14:textId="11406FBD" w:rsidR="00A908F6" w:rsidRPr="00D36C85" w:rsidRDefault="00D63AE8" w:rsidP="00651E7B">
            <w:pPr>
              <w:jc w:val="center"/>
            </w:pPr>
            <w:r>
              <w:t>506.20</w:t>
            </w:r>
          </w:p>
        </w:tc>
        <w:tc>
          <w:tcPr>
            <w:tcW w:w="658" w:type="dxa"/>
          </w:tcPr>
          <w:p w14:paraId="5F4A78B7" w14:textId="0EFA503C" w:rsidR="00A908F6" w:rsidRPr="00D36C85" w:rsidRDefault="00D63AE8" w:rsidP="00651E7B">
            <w:pPr>
              <w:jc w:val="center"/>
            </w:pPr>
            <w:r>
              <w:t>183.27</w:t>
            </w:r>
          </w:p>
        </w:tc>
      </w:tr>
      <w:tr w:rsidR="00A908F6" w14:paraId="3DA649EE" w14:textId="7510E1B3" w:rsidTr="00A908F6">
        <w:tc>
          <w:tcPr>
            <w:tcW w:w="1218" w:type="dxa"/>
          </w:tcPr>
          <w:p w14:paraId="7C402095" w14:textId="77777777" w:rsidR="00A908F6" w:rsidRDefault="00A908F6" w:rsidP="00651E7B">
            <w:pPr>
              <w:jc w:val="center"/>
              <w:rPr>
                <w:rFonts w:eastAsia="Arial" w:cs="Arial"/>
              </w:rPr>
            </w:pPr>
            <w:r>
              <w:rPr>
                <w:rFonts w:eastAsia="Arial" w:cs="Arial"/>
              </w:rPr>
              <w:t>0.004</w:t>
            </w:r>
          </w:p>
        </w:tc>
        <w:tc>
          <w:tcPr>
            <w:tcW w:w="930" w:type="dxa"/>
          </w:tcPr>
          <w:p w14:paraId="432EEC2A" w14:textId="0D999234" w:rsidR="00A908F6" w:rsidRDefault="00894361" w:rsidP="00651E7B">
            <w:pPr>
              <w:jc w:val="center"/>
              <w:rPr>
                <w:rFonts w:eastAsia="Arial" w:cs="Arial"/>
              </w:rPr>
            </w:pPr>
            <w:r>
              <w:rPr>
                <w:rFonts w:eastAsia="Arial" w:cs="Arial"/>
              </w:rPr>
              <w:t>1.25</w:t>
            </w:r>
          </w:p>
        </w:tc>
        <w:tc>
          <w:tcPr>
            <w:tcW w:w="930" w:type="dxa"/>
          </w:tcPr>
          <w:p w14:paraId="7A26E0CB" w14:textId="7249FB7F" w:rsidR="00A908F6" w:rsidRDefault="00894361" w:rsidP="00651E7B">
            <w:pPr>
              <w:jc w:val="center"/>
              <w:rPr>
                <w:rFonts w:eastAsia="Arial" w:cs="Arial"/>
              </w:rPr>
            </w:pPr>
            <w:r>
              <w:rPr>
                <w:rFonts w:eastAsia="Arial" w:cs="Arial"/>
              </w:rPr>
              <w:t>0.01</w:t>
            </w:r>
          </w:p>
        </w:tc>
        <w:tc>
          <w:tcPr>
            <w:tcW w:w="931" w:type="dxa"/>
          </w:tcPr>
          <w:p w14:paraId="408ACE45" w14:textId="0B4C9892" w:rsidR="00A908F6" w:rsidRDefault="0007231C" w:rsidP="00651E7B">
            <w:pPr>
              <w:jc w:val="center"/>
              <w:rPr>
                <w:rFonts w:eastAsia="Arial" w:cs="Arial"/>
              </w:rPr>
            </w:pPr>
            <w:r>
              <w:rPr>
                <w:rFonts w:eastAsia="Arial" w:cs="Arial"/>
              </w:rPr>
              <w:t>0.</w:t>
            </w:r>
            <w:r w:rsidR="00BF133E">
              <w:rPr>
                <w:rFonts w:eastAsia="Arial" w:cs="Arial"/>
              </w:rPr>
              <w:t>90</w:t>
            </w:r>
          </w:p>
        </w:tc>
        <w:tc>
          <w:tcPr>
            <w:tcW w:w="931" w:type="dxa"/>
          </w:tcPr>
          <w:p w14:paraId="28181717" w14:textId="70F3410D" w:rsidR="00A908F6" w:rsidRDefault="00BF133E" w:rsidP="00651E7B">
            <w:pPr>
              <w:jc w:val="center"/>
              <w:rPr>
                <w:rFonts w:eastAsia="Arial" w:cs="Arial"/>
              </w:rPr>
            </w:pPr>
            <w:r>
              <w:rPr>
                <w:rFonts w:eastAsia="Arial" w:cs="Arial"/>
              </w:rPr>
              <w:t>0.07</w:t>
            </w:r>
          </w:p>
        </w:tc>
        <w:tc>
          <w:tcPr>
            <w:tcW w:w="1060" w:type="dxa"/>
          </w:tcPr>
          <w:p w14:paraId="3F3AA805" w14:textId="616DBD62" w:rsidR="00A908F6" w:rsidRDefault="00BF133E" w:rsidP="00651E7B">
            <w:pPr>
              <w:jc w:val="center"/>
              <w:rPr>
                <w:rFonts w:eastAsia="Arial" w:cs="Arial"/>
              </w:rPr>
            </w:pPr>
            <w:r>
              <w:rPr>
                <w:rFonts w:eastAsia="Arial" w:cs="Arial"/>
              </w:rPr>
              <w:t>336.68</w:t>
            </w:r>
          </w:p>
        </w:tc>
        <w:tc>
          <w:tcPr>
            <w:tcW w:w="1089" w:type="dxa"/>
          </w:tcPr>
          <w:p w14:paraId="484C996A" w14:textId="436861A8" w:rsidR="00A908F6" w:rsidRDefault="00BF133E" w:rsidP="00651E7B">
            <w:pPr>
              <w:jc w:val="center"/>
              <w:rPr>
                <w:rFonts w:eastAsia="Arial" w:cs="Arial"/>
              </w:rPr>
            </w:pPr>
            <w:r>
              <w:rPr>
                <w:rFonts w:eastAsia="Arial" w:cs="Arial"/>
              </w:rPr>
              <w:t>51.95</w:t>
            </w:r>
          </w:p>
        </w:tc>
        <w:tc>
          <w:tcPr>
            <w:tcW w:w="658" w:type="dxa"/>
          </w:tcPr>
          <w:p w14:paraId="23AF964D" w14:textId="484C3543" w:rsidR="00A908F6" w:rsidRPr="00D36C85" w:rsidRDefault="00BF133E" w:rsidP="00651E7B">
            <w:pPr>
              <w:jc w:val="center"/>
            </w:pPr>
            <w:r>
              <w:t>0.16</w:t>
            </w:r>
          </w:p>
        </w:tc>
        <w:tc>
          <w:tcPr>
            <w:tcW w:w="658" w:type="dxa"/>
          </w:tcPr>
          <w:p w14:paraId="2225CEA2" w14:textId="5A52BD1C" w:rsidR="00A908F6" w:rsidRPr="00D36C85" w:rsidRDefault="00BF133E" w:rsidP="00651E7B">
            <w:pPr>
              <w:jc w:val="center"/>
            </w:pPr>
            <w:r>
              <w:t>516.43</w:t>
            </w:r>
          </w:p>
        </w:tc>
        <w:tc>
          <w:tcPr>
            <w:tcW w:w="658" w:type="dxa"/>
          </w:tcPr>
          <w:p w14:paraId="1F74DB58" w14:textId="39CE45FA" w:rsidR="00A908F6" w:rsidRPr="00D36C85" w:rsidRDefault="00BF133E" w:rsidP="00651E7B">
            <w:pPr>
              <w:jc w:val="center"/>
            </w:pPr>
            <w:r>
              <w:t>86.13</w:t>
            </w:r>
          </w:p>
        </w:tc>
      </w:tr>
      <w:tr w:rsidR="00A908F6" w14:paraId="1994712D" w14:textId="4044FB0C" w:rsidTr="00A908F6">
        <w:tc>
          <w:tcPr>
            <w:tcW w:w="1218" w:type="dxa"/>
          </w:tcPr>
          <w:p w14:paraId="2F6F01CF" w14:textId="77777777" w:rsidR="00A908F6" w:rsidRDefault="00A908F6" w:rsidP="00651E7B">
            <w:pPr>
              <w:jc w:val="center"/>
              <w:rPr>
                <w:rFonts w:eastAsia="Arial" w:cs="Arial"/>
              </w:rPr>
            </w:pPr>
            <w:r>
              <w:rPr>
                <w:rFonts w:eastAsia="Arial" w:cs="Arial"/>
              </w:rPr>
              <w:t>0.01</w:t>
            </w:r>
          </w:p>
        </w:tc>
        <w:tc>
          <w:tcPr>
            <w:tcW w:w="930" w:type="dxa"/>
          </w:tcPr>
          <w:p w14:paraId="50A52D94" w14:textId="20B95C01" w:rsidR="00A908F6" w:rsidRDefault="00072C19" w:rsidP="00651E7B">
            <w:pPr>
              <w:jc w:val="center"/>
              <w:rPr>
                <w:rFonts w:eastAsia="Arial" w:cs="Arial"/>
              </w:rPr>
            </w:pPr>
            <w:r>
              <w:rPr>
                <w:rFonts w:eastAsia="Arial" w:cs="Arial"/>
              </w:rPr>
              <w:t>1.</w:t>
            </w:r>
            <w:r w:rsidR="0006360E">
              <w:rPr>
                <w:rFonts w:eastAsia="Arial" w:cs="Arial"/>
              </w:rPr>
              <w:t>07</w:t>
            </w:r>
          </w:p>
        </w:tc>
        <w:tc>
          <w:tcPr>
            <w:tcW w:w="930" w:type="dxa"/>
          </w:tcPr>
          <w:p w14:paraId="6BD25643" w14:textId="70430B26" w:rsidR="00A908F6" w:rsidRDefault="0006360E" w:rsidP="00651E7B">
            <w:pPr>
              <w:jc w:val="center"/>
              <w:rPr>
                <w:rFonts w:eastAsia="Arial" w:cs="Arial"/>
              </w:rPr>
            </w:pPr>
            <w:r>
              <w:rPr>
                <w:rFonts w:eastAsia="Arial" w:cs="Arial"/>
              </w:rPr>
              <w:t>0.</w:t>
            </w:r>
            <w:r w:rsidR="00147E0F">
              <w:rPr>
                <w:rFonts w:eastAsia="Arial" w:cs="Arial"/>
              </w:rPr>
              <w:t>0</w:t>
            </w:r>
            <w:r w:rsidR="00662D8F">
              <w:rPr>
                <w:rFonts w:eastAsia="Arial" w:cs="Arial"/>
              </w:rPr>
              <w:t>9</w:t>
            </w:r>
          </w:p>
        </w:tc>
        <w:tc>
          <w:tcPr>
            <w:tcW w:w="931" w:type="dxa"/>
          </w:tcPr>
          <w:p w14:paraId="7F443DD3" w14:textId="5CE574AD" w:rsidR="00A908F6" w:rsidRDefault="00662D8F" w:rsidP="00651E7B">
            <w:pPr>
              <w:jc w:val="center"/>
              <w:rPr>
                <w:rFonts w:eastAsia="Arial" w:cs="Arial"/>
              </w:rPr>
            </w:pPr>
            <w:r>
              <w:rPr>
                <w:rFonts w:eastAsia="Arial" w:cs="Arial"/>
              </w:rPr>
              <w:t>0</w:t>
            </w:r>
            <w:r w:rsidR="00E92C01">
              <w:rPr>
                <w:rFonts w:eastAsia="Arial" w:cs="Arial"/>
              </w:rPr>
              <w:t>.</w:t>
            </w:r>
            <w:r w:rsidR="009B1E7F">
              <w:rPr>
                <w:rFonts w:eastAsia="Arial" w:cs="Arial"/>
              </w:rPr>
              <w:t>90</w:t>
            </w:r>
          </w:p>
        </w:tc>
        <w:tc>
          <w:tcPr>
            <w:tcW w:w="931" w:type="dxa"/>
          </w:tcPr>
          <w:p w14:paraId="7804C0A9" w14:textId="79548A9A" w:rsidR="00A908F6" w:rsidRDefault="009B1E7F" w:rsidP="00651E7B">
            <w:pPr>
              <w:jc w:val="center"/>
              <w:rPr>
                <w:rFonts w:eastAsia="Arial" w:cs="Arial"/>
              </w:rPr>
            </w:pPr>
            <w:r>
              <w:rPr>
                <w:rFonts w:eastAsia="Arial" w:cs="Arial"/>
              </w:rPr>
              <w:t>0.06</w:t>
            </w:r>
          </w:p>
        </w:tc>
        <w:tc>
          <w:tcPr>
            <w:tcW w:w="1060" w:type="dxa"/>
          </w:tcPr>
          <w:p w14:paraId="695FFAB8" w14:textId="00D84480" w:rsidR="00A908F6" w:rsidRDefault="009B1E7F" w:rsidP="00651E7B">
            <w:pPr>
              <w:jc w:val="center"/>
              <w:rPr>
                <w:rFonts w:eastAsia="Arial" w:cs="Arial"/>
              </w:rPr>
            </w:pPr>
            <w:r>
              <w:rPr>
                <w:rFonts w:eastAsia="Arial" w:cs="Arial"/>
              </w:rPr>
              <w:t>342.53</w:t>
            </w:r>
          </w:p>
        </w:tc>
        <w:tc>
          <w:tcPr>
            <w:tcW w:w="1089" w:type="dxa"/>
          </w:tcPr>
          <w:p w14:paraId="22225144" w14:textId="411833B1" w:rsidR="00A908F6" w:rsidRDefault="009B1E7F" w:rsidP="00651E7B">
            <w:pPr>
              <w:jc w:val="center"/>
              <w:rPr>
                <w:rFonts w:eastAsia="Arial" w:cs="Arial"/>
              </w:rPr>
            </w:pPr>
            <w:r>
              <w:rPr>
                <w:rFonts w:eastAsia="Arial" w:cs="Arial"/>
              </w:rPr>
              <w:t>55.23</w:t>
            </w:r>
          </w:p>
        </w:tc>
        <w:tc>
          <w:tcPr>
            <w:tcW w:w="658" w:type="dxa"/>
          </w:tcPr>
          <w:p w14:paraId="315FDA85" w14:textId="6CBEDEA0" w:rsidR="00A908F6" w:rsidRPr="00D36C85" w:rsidRDefault="009B1E7F" w:rsidP="00651E7B">
            <w:pPr>
              <w:jc w:val="center"/>
            </w:pPr>
            <w:r>
              <w:t>0.</w:t>
            </w:r>
            <w:r w:rsidR="00BE6BD9">
              <w:t>2</w:t>
            </w:r>
            <w:r w:rsidR="00CF05E4">
              <w:t>9</w:t>
            </w:r>
          </w:p>
        </w:tc>
        <w:tc>
          <w:tcPr>
            <w:tcW w:w="658" w:type="dxa"/>
          </w:tcPr>
          <w:p w14:paraId="454EEE04" w14:textId="1AF86DCA" w:rsidR="00A908F6" w:rsidRPr="00D36C85" w:rsidRDefault="00CF05E4" w:rsidP="00651E7B">
            <w:pPr>
              <w:jc w:val="center"/>
            </w:pPr>
            <w:r>
              <w:t>522.41</w:t>
            </w:r>
          </w:p>
        </w:tc>
        <w:tc>
          <w:tcPr>
            <w:tcW w:w="658" w:type="dxa"/>
          </w:tcPr>
          <w:p w14:paraId="000DF728" w14:textId="6AE44D80" w:rsidR="00A908F6" w:rsidRPr="00D36C85" w:rsidRDefault="002C196F" w:rsidP="00651E7B">
            <w:pPr>
              <w:jc w:val="center"/>
            </w:pPr>
            <w:r>
              <w:t>50.1</w:t>
            </w:r>
          </w:p>
        </w:tc>
      </w:tr>
      <w:tr w:rsidR="00A908F6" w14:paraId="16C1EE08" w14:textId="63AC6536" w:rsidTr="00A908F6">
        <w:tc>
          <w:tcPr>
            <w:tcW w:w="1218" w:type="dxa"/>
          </w:tcPr>
          <w:p w14:paraId="6EC68C28" w14:textId="77777777" w:rsidR="00A908F6" w:rsidRDefault="00A908F6" w:rsidP="00651E7B">
            <w:pPr>
              <w:jc w:val="center"/>
              <w:rPr>
                <w:rFonts w:eastAsia="Arial" w:cs="Arial"/>
              </w:rPr>
            </w:pPr>
            <w:r>
              <w:rPr>
                <w:rFonts w:eastAsia="Arial" w:cs="Arial"/>
              </w:rPr>
              <w:t>0.03</w:t>
            </w:r>
          </w:p>
        </w:tc>
        <w:tc>
          <w:tcPr>
            <w:tcW w:w="930" w:type="dxa"/>
          </w:tcPr>
          <w:p w14:paraId="51FBDF4E" w14:textId="73AB5C3B" w:rsidR="00A908F6" w:rsidRDefault="00095947" w:rsidP="00651E7B">
            <w:pPr>
              <w:jc w:val="center"/>
              <w:rPr>
                <w:rFonts w:eastAsia="Arial" w:cs="Arial"/>
              </w:rPr>
            </w:pPr>
            <w:r>
              <w:rPr>
                <w:rFonts w:eastAsia="Arial" w:cs="Arial"/>
              </w:rPr>
              <w:t>0.</w:t>
            </w:r>
            <w:r w:rsidR="004E276C">
              <w:rPr>
                <w:rFonts w:eastAsia="Arial" w:cs="Arial"/>
              </w:rPr>
              <w:t>95</w:t>
            </w:r>
          </w:p>
        </w:tc>
        <w:tc>
          <w:tcPr>
            <w:tcW w:w="930" w:type="dxa"/>
          </w:tcPr>
          <w:p w14:paraId="46B28814" w14:textId="0911709F" w:rsidR="00A908F6" w:rsidRDefault="004E276C" w:rsidP="00651E7B">
            <w:pPr>
              <w:jc w:val="center"/>
              <w:rPr>
                <w:rFonts w:eastAsia="Arial" w:cs="Arial"/>
              </w:rPr>
            </w:pPr>
            <w:r>
              <w:rPr>
                <w:rFonts w:eastAsia="Arial" w:cs="Arial"/>
              </w:rPr>
              <w:t>0.0</w:t>
            </w:r>
            <w:r w:rsidR="004C3536">
              <w:rPr>
                <w:rFonts w:eastAsia="Arial" w:cs="Arial"/>
              </w:rPr>
              <w:t>1</w:t>
            </w:r>
          </w:p>
        </w:tc>
        <w:tc>
          <w:tcPr>
            <w:tcW w:w="931" w:type="dxa"/>
          </w:tcPr>
          <w:p w14:paraId="4A1B51D0" w14:textId="1CDFFEE9" w:rsidR="00A908F6" w:rsidRDefault="004C3536" w:rsidP="00651E7B">
            <w:pPr>
              <w:jc w:val="center"/>
              <w:rPr>
                <w:rFonts w:eastAsia="Arial" w:cs="Arial"/>
              </w:rPr>
            </w:pPr>
            <w:r>
              <w:rPr>
                <w:rFonts w:eastAsia="Arial" w:cs="Arial"/>
              </w:rPr>
              <w:t>0.90</w:t>
            </w:r>
          </w:p>
        </w:tc>
        <w:tc>
          <w:tcPr>
            <w:tcW w:w="931" w:type="dxa"/>
          </w:tcPr>
          <w:p w14:paraId="151E7DA5" w14:textId="3D4436D3" w:rsidR="00A908F6" w:rsidRDefault="004C3536" w:rsidP="00651E7B">
            <w:pPr>
              <w:jc w:val="center"/>
              <w:rPr>
                <w:rFonts w:eastAsia="Arial" w:cs="Arial"/>
              </w:rPr>
            </w:pPr>
            <w:r>
              <w:rPr>
                <w:rFonts w:eastAsia="Arial" w:cs="Arial"/>
              </w:rPr>
              <w:t>0.04</w:t>
            </w:r>
          </w:p>
        </w:tc>
        <w:tc>
          <w:tcPr>
            <w:tcW w:w="1060" w:type="dxa"/>
          </w:tcPr>
          <w:p w14:paraId="4DC6D7B1" w14:textId="73C10BCD" w:rsidR="00A908F6" w:rsidRDefault="004C3536" w:rsidP="00651E7B">
            <w:pPr>
              <w:jc w:val="center"/>
              <w:rPr>
                <w:rFonts w:eastAsia="Arial" w:cs="Arial"/>
              </w:rPr>
            </w:pPr>
            <w:r>
              <w:rPr>
                <w:rFonts w:eastAsia="Arial" w:cs="Arial"/>
              </w:rPr>
              <w:t>351.05</w:t>
            </w:r>
          </w:p>
        </w:tc>
        <w:tc>
          <w:tcPr>
            <w:tcW w:w="1089" w:type="dxa"/>
          </w:tcPr>
          <w:p w14:paraId="604D7658" w14:textId="52A72372" w:rsidR="00A908F6" w:rsidRDefault="004C3536" w:rsidP="00651E7B">
            <w:pPr>
              <w:jc w:val="center"/>
              <w:rPr>
                <w:rFonts w:eastAsia="Arial" w:cs="Arial"/>
              </w:rPr>
            </w:pPr>
            <w:r>
              <w:rPr>
                <w:rFonts w:eastAsia="Arial" w:cs="Arial"/>
              </w:rPr>
              <w:t>51.3</w:t>
            </w:r>
            <w:r w:rsidR="00FD37DB">
              <w:rPr>
                <w:rFonts w:eastAsia="Arial" w:cs="Arial"/>
              </w:rPr>
              <w:t>2</w:t>
            </w:r>
          </w:p>
        </w:tc>
        <w:tc>
          <w:tcPr>
            <w:tcW w:w="658" w:type="dxa"/>
          </w:tcPr>
          <w:p w14:paraId="67B3BDA7" w14:textId="7599E7A9" w:rsidR="00A908F6" w:rsidRPr="00D36C85" w:rsidRDefault="00FD37DB" w:rsidP="00651E7B">
            <w:pPr>
              <w:jc w:val="center"/>
            </w:pPr>
            <w:r>
              <w:t>0.24</w:t>
            </w:r>
          </w:p>
        </w:tc>
        <w:tc>
          <w:tcPr>
            <w:tcW w:w="658" w:type="dxa"/>
          </w:tcPr>
          <w:p w14:paraId="757FA53A" w14:textId="06405042" w:rsidR="00A908F6" w:rsidRPr="00D36C85" w:rsidRDefault="00FD37DB" w:rsidP="00651E7B">
            <w:pPr>
              <w:jc w:val="center"/>
            </w:pPr>
            <w:r>
              <w:t>525.57</w:t>
            </w:r>
          </w:p>
        </w:tc>
        <w:tc>
          <w:tcPr>
            <w:tcW w:w="658" w:type="dxa"/>
          </w:tcPr>
          <w:p w14:paraId="3CF2A20C" w14:textId="52709BB7" w:rsidR="00A908F6" w:rsidRPr="00D36C85" w:rsidRDefault="00FD37DB" w:rsidP="00651E7B">
            <w:pPr>
              <w:jc w:val="center"/>
            </w:pPr>
            <w:r>
              <w:t>60.44</w:t>
            </w:r>
          </w:p>
        </w:tc>
      </w:tr>
      <w:tr w:rsidR="00A908F6" w14:paraId="67A9B6D3" w14:textId="137E265D" w:rsidTr="00A908F6">
        <w:tc>
          <w:tcPr>
            <w:tcW w:w="1218" w:type="dxa"/>
          </w:tcPr>
          <w:p w14:paraId="28D55724" w14:textId="77777777" w:rsidR="00A908F6" w:rsidRDefault="00A908F6" w:rsidP="00651E7B">
            <w:pPr>
              <w:jc w:val="center"/>
              <w:rPr>
                <w:rFonts w:eastAsia="Arial" w:cs="Arial"/>
              </w:rPr>
            </w:pPr>
            <w:r>
              <w:rPr>
                <w:rFonts w:eastAsia="Arial" w:cs="Arial"/>
              </w:rPr>
              <w:t>0.05</w:t>
            </w:r>
          </w:p>
        </w:tc>
        <w:tc>
          <w:tcPr>
            <w:tcW w:w="930" w:type="dxa"/>
          </w:tcPr>
          <w:p w14:paraId="1B7CB654" w14:textId="2750281C" w:rsidR="00A908F6" w:rsidRDefault="00B17D54" w:rsidP="00651E7B">
            <w:pPr>
              <w:jc w:val="center"/>
              <w:rPr>
                <w:rFonts w:eastAsia="Arial" w:cs="Arial"/>
              </w:rPr>
            </w:pPr>
            <w:r>
              <w:rPr>
                <w:rFonts w:eastAsia="Arial" w:cs="Arial"/>
              </w:rPr>
              <w:t>1.16</w:t>
            </w:r>
          </w:p>
        </w:tc>
        <w:tc>
          <w:tcPr>
            <w:tcW w:w="930" w:type="dxa"/>
          </w:tcPr>
          <w:p w14:paraId="1A6B7B7A" w14:textId="30A95344" w:rsidR="00A908F6" w:rsidRDefault="00B17D54" w:rsidP="00651E7B">
            <w:pPr>
              <w:jc w:val="center"/>
              <w:rPr>
                <w:rFonts w:eastAsia="Arial" w:cs="Arial"/>
              </w:rPr>
            </w:pPr>
            <w:r>
              <w:rPr>
                <w:rFonts w:eastAsia="Arial" w:cs="Arial"/>
              </w:rPr>
              <w:t>0.</w:t>
            </w:r>
            <w:r w:rsidR="0050055D">
              <w:rPr>
                <w:rFonts w:eastAsia="Arial" w:cs="Arial"/>
              </w:rPr>
              <w:t>0</w:t>
            </w:r>
            <w:r w:rsidR="004F5644">
              <w:rPr>
                <w:rFonts w:eastAsia="Arial" w:cs="Arial"/>
              </w:rPr>
              <w:t>0</w:t>
            </w:r>
          </w:p>
        </w:tc>
        <w:tc>
          <w:tcPr>
            <w:tcW w:w="931" w:type="dxa"/>
          </w:tcPr>
          <w:p w14:paraId="286CAB53" w14:textId="3FE44A3F" w:rsidR="00A908F6" w:rsidRDefault="004F5644" w:rsidP="00651E7B">
            <w:pPr>
              <w:jc w:val="center"/>
              <w:rPr>
                <w:rFonts w:eastAsia="Arial" w:cs="Arial"/>
              </w:rPr>
            </w:pPr>
            <w:r>
              <w:rPr>
                <w:rFonts w:eastAsia="Arial" w:cs="Arial"/>
              </w:rPr>
              <w:t>0.55</w:t>
            </w:r>
          </w:p>
        </w:tc>
        <w:tc>
          <w:tcPr>
            <w:tcW w:w="931" w:type="dxa"/>
          </w:tcPr>
          <w:p w14:paraId="6BF544E0" w14:textId="642C232D" w:rsidR="00A908F6" w:rsidRDefault="004F5644" w:rsidP="00651E7B">
            <w:pPr>
              <w:jc w:val="center"/>
              <w:rPr>
                <w:rFonts w:eastAsia="Arial" w:cs="Arial"/>
              </w:rPr>
            </w:pPr>
            <w:r>
              <w:rPr>
                <w:rFonts w:eastAsia="Arial" w:cs="Arial"/>
              </w:rPr>
              <w:t>0.03</w:t>
            </w:r>
          </w:p>
        </w:tc>
        <w:tc>
          <w:tcPr>
            <w:tcW w:w="1060" w:type="dxa"/>
          </w:tcPr>
          <w:p w14:paraId="3B602848" w14:textId="3EE1F527" w:rsidR="00A908F6" w:rsidRDefault="004F5644" w:rsidP="00651E7B">
            <w:pPr>
              <w:jc w:val="center"/>
              <w:rPr>
                <w:rFonts w:eastAsia="Arial" w:cs="Arial"/>
              </w:rPr>
            </w:pPr>
            <w:r>
              <w:rPr>
                <w:rFonts w:eastAsia="Arial" w:cs="Arial"/>
              </w:rPr>
              <w:t>332.53</w:t>
            </w:r>
          </w:p>
        </w:tc>
        <w:tc>
          <w:tcPr>
            <w:tcW w:w="1089" w:type="dxa"/>
          </w:tcPr>
          <w:p w14:paraId="72F62300" w14:textId="7CF6B366" w:rsidR="00A908F6" w:rsidRDefault="004F5644" w:rsidP="00651E7B">
            <w:pPr>
              <w:jc w:val="center"/>
              <w:rPr>
                <w:rFonts w:eastAsia="Arial" w:cs="Arial"/>
              </w:rPr>
            </w:pPr>
            <w:r>
              <w:rPr>
                <w:rFonts w:eastAsia="Arial" w:cs="Arial"/>
              </w:rPr>
              <w:t>60.27</w:t>
            </w:r>
          </w:p>
        </w:tc>
        <w:tc>
          <w:tcPr>
            <w:tcW w:w="658" w:type="dxa"/>
          </w:tcPr>
          <w:p w14:paraId="69926DD0" w14:textId="653B72D8" w:rsidR="00A908F6" w:rsidRPr="00D36C85" w:rsidRDefault="004F5644" w:rsidP="00651E7B">
            <w:pPr>
              <w:jc w:val="center"/>
            </w:pPr>
            <w:r>
              <w:t>0.37</w:t>
            </w:r>
          </w:p>
        </w:tc>
        <w:tc>
          <w:tcPr>
            <w:tcW w:w="658" w:type="dxa"/>
          </w:tcPr>
          <w:p w14:paraId="318BAEF6" w14:textId="779AF8C4" w:rsidR="00A908F6" w:rsidRPr="00D36C85" w:rsidRDefault="004F5644" w:rsidP="00651E7B">
            <w:pPr>
              <w:jc w:val="center"/>
            </w:pPr>
            <w:r>
              <w:t>562.36</w:t>
            </w:r>
          </w:p>
        </w:tc>
        <w:tc>
          <w:tcPr>
            <w:tcW w:w="658" w:type="dxa"/>
          </w:tcPr>
          <w:p w14:paraId="56C3EA82" w14:textId="5179A691" w:rsidR="00A908F6" w:rsidRPr="00D36C85" w:rsidRDefault="004F5644" w:rsidP="00651E7B">
            <w:pPr>
              <w:jc w:val="center"/>
            </w:pPr>
            <w:r>
              <w:t>188.43</w:t>
            </w:r>
          </w:p>
        </w:tc>
      </w:tr>
      <w:tr w:rsidR="00A908F6" w14:paraId="7C8A3EDE" w14:textId="2145FE57" w:rsidTr="00A908F6">
        <w:tc>
          <w:tcPr>
            <w:tcW w:w="1218" w:type="dxa"/>
          </w:tcPr>
          <w:p w14:paraId="74D7B85B" w14:textId="77777777" w:rsidR="00A908F6" w:rsidRDefault="00A908F6" w:rsidP="00651E7B">
            <w:pPr>
              <w:jc w:val="center"/>
              <w:rPr>
                <w:rFonts w:eastAsia="Arial" w:cs="Arial"/>
              </w:rPr>
            </w:pPr>
            <w:r>
              <w:rPr>
                <w:rFonts w:eastAsia="Arial" w:cs="Arial"/>
              </w:rPr>
              <w:t>0.3</w:t>
            </w:r>
          </w:p>
        </w:tc>
        <w:tc>
          <w:tcPr>
            <w:tcW w:w="930" w:type="dxa"/>
          </w:tcPr>
          <w:p w14:paraId="12C876FE" w14:textId="15904CDA" w:rsidR="00A908F6" w:rsidRDefault="00FA1526" w:rsidP="00651E7B">
            <w:pPr>
              <w:jc w:val="center"/>
              <w:rPr>
                <w:rFonts w:eastAsia="Arial" w:cs="Arial"/>
              </w:rPr>
            </w:pPr>
            <w:r>
              <w:rPr>
                <w:rFonts w:eastAsia="Arial" w:cs="Arial"/>
              </w:rPr>
              <w:t>1.79</w:t>
            </w:r>
          </w:p>
        </w:tc>
        <w:tc>
          <w:tcPr>
            <w:tcW w:w="930" w:type="dxa"/>
          </w:tcPr>
          <w:p w14:paraId="2F89B289" w14:textId="1BB1A97A" w:rsidR="00A908F6" w:rsidRDefault="00FA1526" w:rsidP="00651E7B">
            <w:pPr>
              <w:jc w:val="center"/>
              <w:rPr>
                <w:rFonts w:eastAsia="Arial" w:cs="Arial"/>
              </w:rPr>
            </w:pPr>
            <w:r>
              <w:rPr>
                <w:rFonts w:eastAsia="Arial" w:cs="Arial"/>
              </w:rPr>
              <w:t>0.01</w:t>
            </w:r>
          </w:p>
        </w:tc>
        <w:tc>
          <w:tcPr>
            <w:tcW w:w="931" w:type="dxa"/>
          </w:tcPr>
          <w:p w14:paraId="5092F774" w14:textId="5C24A429" w:rsidR="00A908F6" w:rsidRDefault="00FA1526" w:rsidP="00651E7B">
            <w:pPr>
              <w:jc w:val="center"/>
              <w:rPr>
                <w:rFonts w:eastAsia="Arial" w:cs="Arial"/>
              </w:rPr>
            </w:pPr>
            <w:r>
              <w:rPr>
                <w:rFonts w:eastAsia="Arial" w:cs="Arial"/>
              </w:rPr>
              <w:t>0</w:t>
            </w:r>
            <w:r w:rsidR="00D06CAC">
              <w:rPr>
                <w:rFonts w:eastAsia="Arial" w:cs="Arial"/>
              </w:rPr>
              <w:t>.</w:t>
            </w:r>
            <w:r>
              <w:rPr>
                <w:rFonts w:eastAsia="Arial" w:cs="Arial"/>
              </w:rPr>
              <w:t>57</w:t>
            </w:r>
          </w:p>
        </w:tc>
        <w:tc>
          <w:tcPr>
            <w:tcW w:w="931" w:type="dxa"/>
          </w:tcPr>
          <w:p w14:paraId="312BF422" w14:textId="15757637" w:rsidR="00A908F6" w:rsidRDefault="00FA1526" w:rsidP="00651E7B">
            <w:pPr>
              <w:jc w:val="center"/>
              <w:rPr>
                <w:rFonts w:eastAsia="Arial" w:cs="Arial"/>
              </w:rPr>
            </w:pPr>
            <w:r>
              <w:rPr>
                <w:rFonts w:eastAsia="Arial" w:cs="Arial"/>
              </w:rPr>
              <w:t>0.</w:t>
            </w:r>
            <w:r w:rsidR="00003CAB">
              <w:rPr>
                <w:rFonts w:eastAsia="Arial" w:cs="Arial"/>
              </w:rPr>
              <w:t>31</w:t>
            </w:r>
          </w:p>
        </w:tc>
        <w:tc>
          <w:tcPr>
            <w:tcW w:w="1060" w:type="dxa"/>
          </w:tcPr>
          <w:p w14:paraId="7E4191C4" w14:textId="6D6F55A3" w:rsidR="00A908F6" w:rsidRDefault="00003CAB" w:rsidP="00651E7B">
            <w:pPr>
              <w:jc w:val="center"/>
              <w:rPr>
                <w:rFonts w:eastAsia="Arial" w:cs="Arial"/>
              </w:rPr>
            </w:pPr>
            <w:r>
              <w:rPr>
                <w:rFonts w:eastAsia="Arial" w:cs="Arial"/>
              </w:rPr>
              <w:t>368.17</w:t>
            </w:r>
          </w:p>
        </w:tc>
        <w:tc>
          <w:tcPr>
            <w:tcW w:w="1089" w:type="dxa"/>
          </w:tcPr>
          <w:p w14:paraId="34820F1B" w14:textId="400B25F6" w:rsidR="00A908F6" w:rsidRDefault="00003CAB" w:rsidP="00651E7B">
            <w:pPr>
              <w:jc w:val="center"/>
              <w:rPr>
                <w:rFonts w:eastAsia="Arial" w:cs="Arial"/>
              </w:rPr>
            </w:pPr>
            <w:r>
              <w:rPr>
                <w:rFonts w:eastAsia="Arial" w:cs="Arial"/>
              </w:rPr>
              <w:t>196.29</w:t>
            </w:r>
          </w:p>
        </w:tc>
        <w:tc>
          <w:tcPr>
            <w:tcW w:w="658" w:type="dxa"/>
          </w:tcPr>
          <w:p w14:paraId="153B00B0" w14:textId="4ED8876B" w:rsidR="00A908F6" w:rsidRPr="00D36C85" w:rsidRDefault="00003CAB" w:rsidP="00651E7B">
            <w:pPr>
              <w:jc w:val="center"/>
            </w:pPr>
            <w:r>
              <w:t>0.42</w:t>
            </w:r>
          </w:p>
        </w:tc>
        <w:tc>
          <w:tcPr>
            <w:tcW w:w="658" w:type="dxa"/>
          </w:tcPr>
          <w:p w14:paraId="13961271" w14:textId="4E1BCC0C" w:rsidR="00A908F6" w:rsidRPr="00D36C85" w:rsidRDefault="00F425D6" w:rsidP="00651E7B">
            <w:pPr>
              <w:jc w:val="center"/>
            </w:pPr>
            <w:r>
              <w:t>592.58</w:t>
            </w:r>
          </w:p>
        </w:tc>
        <w:tc>
          <w:tcPr>
            <w:tcW w:w="658" w:type="dxa"/>
          </w:tcPr>
          <w:p w14:paraId="7F4E3CDB" w14:textId="1A036BC9" w:rsidR="00A908F6" w:rsidRPr="00D36C85" w:rsidRDefault="00F425D6" w:rsidP="00651E7B">
            <w:pPr>
              <w:jc w:val="center"/>
            </w:pPr>
            <w:r>
              <w:t>151.86</w:t>
            </w:r>
          </w:p>
        </w:tc>
      </w:tr>
      <w:tr w:rsidR="00A908F6" w14:paraId="2E24F96B" w14:textId="3BBEDE84" w:rsidTr="00A908F6">
        <w:tc>
          <w:tcPr>
            <w:tcW w:w="1218" w:type="dxa"/>
          </w:tcPr>
          <w:p w14:paraId="5E9AD677" w14:textId="77777777" w:rsidR="00A908F6" w:rsidRDefault="00A908F6" w:rsidP="00651E7B">
            <w:pPr>
              <w:jc w:val="center"/>
              <w:rPr>
                <w:rFonts w:eastAsia="Arial" w:cs="Arial"/>
              </w:rPr>
            </w:pPr>
            <w:r>
              <w:rPr>
                <w:rFonts w:eastAsia="Arial" w:cs="Arial"/>
              </w:rPr>
              <w:t>0.5</w:t>
            </w:r>
          </w:p>
        </w:tc>
        <w:tc>
          <w:tcPr>
            <w:tcW w:w="930" w:type="dxa"/>
          </w:tcPr>
          <w:p w14:paraId="75226AF8" w14:textId="1EF00FD6" w:rsidR="00A908F6" w:rsidRDefault="006B3304" w:rsidP="00651E7B">
            <w:pPr>
              <w:jc w:val="center"/>
              <w:rPr>
                <w:rFonts w:eastAsia="Arial" w:cs="Arial"/>
              </w:rPr>
            </w:pPr>
            <w:r>
              <w:rPr>
                <w:rFonts w:eastAsia="Arial" w:cs="Arial"/>
              </w:rPr>
              <w:t>2.03</w:t>
            </w:r>
          </w:p>
        </w:tc>
        <w:tc>
          <w:tcPr>
            <w:tcW w:w="930" w:type="dxa"/>
          </w:tcPr>
          <w:p w14:paraId="446EA0D5" w14:textId="77A8C7C3" w:rsidR="00A908F6" w:rsidRDefault="006B3304" w:rsidP="00651E7B">
            <w:pPr>
              <w:jc w:val="center"/>
              <w:rPr>
                <w:rFonts w:eastAsia="Arial" w:cs="Arial"/>
              </w:rPr>
            </w:pPr>
            <w:r>
              <w:rPr>
                <w:rFonts w:eastAsia="Arial" w:cs="Arial"/>
              </w:rPr>
              <w:t>0.0</w:t>
            </w:r>
            <w:r w:rsidR="005C4B11">
              <w:rPr>
                <w:rFonts w:eastAsia="Arial" w:cs="Arial"/>
              </w:rPr>
              <w:t>1</w:t>
            </w:r>
          </w:p>
        </w:tc>
        <w:tc>
          <w:tcPr>
            <w:tcW w:w="931" w:type="dxa"/>
          </w:tcPr>
          <w:p w14:paraId="631CE537" w14:textId="58BBE6B6" w:rsidR="00A908F6" w:rsidRDefault="00D06CAC" w:rsidP="00651E7B">
            <w:pPr>
              <w:jc w:val="center"/>
              <w:rPr>
                <w:rFonts w:eastAsia="Arial" w:cs="Arial"/>
              </w:rPr>
            </w:pPr>
            <w:r>
              <w:rPr>
                <w:rFonts w:eastAsia="Arial" w:cs="Arial"/>
              </w:rPr>
              <w:t>0.53</w:t>
            </w:r>
          </w:p>
        </w:tc>
        <w:tc>
          <w:tcPr>
            <w:tcW w:w="931" w:type="dxa"/>
          </w:tcPr>
          <w:p w14:paraId="66926703" w14:textId="256036BC" w:rsidR="00A908F6" w:rsidRDefault="00D06CAC" w:rsidP="00651E7B">
            <w:pPr>
              <w:jc w:val="center"/>
              <w:rPr>
                <w:rFonts w:eastAsia="Arial" w:cs="Arial"/>
              </w:rPr>
            </w:pPr>
            <w:r>
              <w:rPr>
                <w:rFonts w:eastAsia="Arial" w:cs="Arial"/>
              </w:rPr>
              <w:t>0.34</w:t>
            </w:r>
          </w:p>
        </w:tc>
        <w:tc>
          <w:tcPr>
            <w:tcW w:w="1060" w:type="dxa"/>
          </w:tcPr>
          <w:p w14:paraId="1986DDD8" w14:textId="1BF4E1FA" w:rsidR="00A908F6" w:rsidRDefault="00D06CAC" w:rsidP="00651E7B">
            <w:pPr>
              <w:jc w:val="center"/>
              <w:rPr>
                <w:rFonts w:eastAsia="Arial" w:cs="Arial"/>
              </w:rPr>
            </w:pPr>
            <w:r>
              <w:rPr>
                <w:rFonts w:eastAsia="Arial" w:cs="Arial"/>
              </w:rPr>
              <w:t>359.88</w:t>
            </w:r>
          </w:p>
        </w:tc>
        <w:tc>
          <w:tcPr>
            <w:tcW w:w="1089" w:type="dxa"/>
          </w:tcPr>
          <w:p w14:paraId="65F975B1" w14:textId="45139F61" w:rsidR="00A908F6" w:rsidRDefault="00D06CAC" w:rsidP="00651E7B">
            <w:pPr>
              <w:jc w:val="center"/>
              <w:rPr>
                <w:rFonts w:eastAsia="Arial" w:cs="Arial"/>
              </w:rPr>
            </w:pPr>
            <w:r>
              <w:rPr>
                <w:rFonts w:eastAsia="Arial" w:cs="Arial"/>
              </w:rPr>
              <w:t>169.35</w:t>
            </w:r>
          </w:p>
        </w:tc>
        <w:tc>
          <w:tcPr>
            <w:tcW w:w="658" w:type="dxa"/>
          </w:tcPr>
          <w:p w14:paraId="246B403A" w14:textId="2CBFB3F2" w:rsidR="00A908F6" w:rsidRPr="00D36C85" w:rsidRDefault="00D06CAC" w:rsidP="00651E7B">
            <w:pPr>
              <w:jc w:val="center"/>
            </w:pPr>
            <w:r>
              <w:t>0.51</w:t>
            </w:r>
          </w:p>
        </w:tc>
        <w:tc>
          <w:tcPr>
            <w:tcW w:w="658" w:type="dxa"/>
          </w:tcPr>
          <w:p w14:paraId="418BB57B" w14:textId="6B53732F" w:rsidR="00A908F6" w:rsidRPr="00D36C85" w:rsidRDefault="00D06CAC" w:rsidP="00651E7B">
            <w:pPr>
              <w:jc w:val="center"/>
            </w:pPr>
            <w:r>
              <w:t>589.75</w:t>
            </w:r>
          </w:p>
        </w:tc>
        <w:tc>
          <w:tcPr>
            <w:tcW w:w="658" w:type="dxa"/>
          </w:tcPr>
          <w:p w14:paraId="27BE034E" w14:textId="52003BF2" w:rsidR="00A908F6" w:rsidRPr="00D36C85" w:rsidRDefault="00D06CAC" w:rsidP="00651E7B">
            <w:pPr>
              <w:jc w:val="center"/>
            </w:pPr>
            <w:r>
              <w:t>159.35</w:t>
            </w:r>
          </w:p>
        </w:tc>
      </w:tr>
      <w:tr w:rsidR="00A908F6" w14:paraId="0B9BA282" w14:textId="24081A64" w:rsidTr="00A908F6">
        <w:tc>
          <w:tcPr>
            <w:tcW w:w="1218" w:type="dxa"/>
          </w:tcPr>
          <w:p w14:paraId="5B8149D9" w14:textId="77777777" w:rsidR="00A908F6" w:rsidRDefault="00A908F6" w:rsidP="00651E7B">
            <w:pPr>
              <w:jc w:val="center"/>
              <w:rPr>
                <w:rFonts w:eastAsia="Arial" w:cs="Arial"/>
              </w:rPr>
            </w:pPr>
            <w:r>
              <w:rPr>
                <w:rFonts w:eastAsia="Arial" w:cs="Arial"/>
              </w:rPr>
              <w:t>0.6</w:t>
            </w:r>
          </w:p>
        </w:tc>
        <w:tc>
          <w:tcPr>
            <w:tcW w:w="930" w:type="dxa"/>
          </w:tcPr>
          <w:p w14:paraId="09FAEAB8" w14:textId="0892DD6C" w:rsidR="00A908F6" w:rsidRDefault="00BB6F25" w:rsidP="00651E7B">
            <w:pPr>
              <w:jc w:val="center"/>
              <w:rPr>
                <w:rFonts w:eastAsia="Arial" w:cs="Arial"/>
              </w:rPr>
            </w:pPr>
            <w:r>
              <w:rPr>
                <w:rFonts w:eastAsia="Arial" w:cs="Arial"/>
              </w:rPr>
              <w:t>1.78</w:t>
            </w:r>
          </w:p>
        </w:tc>
        <w:tc>
          <w:tcPr>
            <w:tcW w:w="930" w:type="dxa"/>
          </w:tcPr>
          <w:p w14:paraId="7A0B42FF" w14:textId="55B5B37B" w:rsidR="00A908F6" w:rsidRDefault="00BB6F25" w:rsidP="00651E7B">
            <w:pPr>
              <w:jc w:val="center"/>
              <w:rPr>
                <w:rFonts w:eastAsia="Arial" w:cs="Arial"/>
              </w:rPr>
            </w:pPr>
            <w:r>
              <w:rPr>
                <w:rFonts w:eastAsia="Arial" w:cs="Arial"/>
              </w:rPr>
              <w:t>0.01</w:t>
            </w:r>
          </w:p>
        </w:tc>
        <w:tc>
          <w:tcPr>
            <w:tcW w:w="931" w:type="dxa"/>
          </w:tcPr>
          <w:p w14:paraId="1D162CA5" w14:textId="5CFFE8E5" w:rsidR="00A908F6" w:rsidRDefault="00BB6F25" w:rsidP="00651E7B">
            <w:pPr>
              <w:jc w:val="center"/>
              <w:rPr>
                <w:rFonts w:eastAsia="Arial" w:cs="Arial"/>
              </w:rPr>
            </w:pPr>
            <w:r>
              <w:rPr>
                <w:rFonts w:eastAsia="Arial" w:cs="Arial"/>
              </w:rPr>
              <w:t>0.7</w:t>
            </w:r>
            <w:r w:rsidR="00180DF7">
              <w:rPr>
                <w:rFonts w:eastAsia="Arial" w:cs="Arial"/>
              </w:rPr>
              <w:t>3</w:t>
            </w:r>
          </w:p>
        </w:tc>
        <w:tc>
          <w:tcPr>
            <w:tcW w:w="931" w:type="dxa"/>
          </w:tcPr>
          <w:p w14:paraId="76BB8117" w14:textId="208764BC" w:rsidR="00A908F6" w:rsidRDefault="00180DF7" w:rsidP="00651E7B">
            <w:pPr>
              <w:jc w:val="center"/>
              <w:rPr>
                <w:rFonts w:eastAsia="Arial" w:cs="Arial"/>
              </w:rPr>
            </w:pPr>
            <w:r>
              <w:rPr>
                <w:rFonts w:eastAsia="Arial" w:cs="Arial"/>
              </w:rPr>
              <w:t>0.15</w:t>
            </w:r>
          </w:p>
        </w:tc>
        <w:tc>
          <w:tcPr>
            <w:tcW w:w="1060" w:type="dxa"/>
          </w:tcPr>
          <w:p w14:paraId="125456AE" w14:textId="0768ED60" w:rsidR="00A908F6" w:rsidRDefault="00180DF7" w:rsidP="00651E7B">
            <w:pPr>
              <w:jc w:val="center"/>
              <w:rPr>
                <w:rFonts w:eastAsia="Arial" w:cs="Arial"/>
              </w:rPr>
            </w:pPr>
            <w:r>
              <w:rPr>
                <w:rFonts w:eastAsia="Arial" w:cs="Arial"/>
              </w:rPr>
              <w:t>343.59</w:t>
            </w:r>
          </w:p>
        </w:tc>
        <w:tc>
          <w:tcPr>
            <w:tcW w:w="1089" w:type="dxa"/>
          </w:tcPr>
          <w:p w14:paraId="488E067C" w14:textId="138E69C1" w:rsidR="00A908F6" w:rsidRDefault="00180DF7" w:rsidP="00651E7B">
            <w:pPr>
              <w:jc w:val="center"/>
              <w:rPr>
                <w:rFonts w:eastAsia="Arial" w:cs="Arial"/>
              </w:rPr>
            </w:pPr>
            <w:r>
              <w:rPr>
                <w:rFonts w:eastAsia="Arial" w:cs="Arial"/>
              </w:rPr>
              <w:t>93.36</w:t>
            </w:r>
          </w:p>
        </w:tc>
        <w:tc>
          <w:tcPr>
            <w:tcW w:w="658" w:type="dxa"/>
          </w:tcPr>
          <w:p w14:paraId="65E92B78" w14:textId="7622FD2B" w:rsidR="00A908F6" w:rsidRPr="00D36C85" w:rsidRDefault="00180DF7" w:rsidP="00651E7B">
            <w:pPr>
              <w:jc w:val="center"/>
            </w:pPr>
            <w:r>
              <w:t>0.4</w:t>
            </w:r>
          </w:p>
        </w:tc>
        <w:tc>
          <w:tcPr>
            <w:tcW w:w="658" w:type="dxa"/>
          </w:tcPr>
          <w:p w14:paraId="3D357CD3" w14:textId="18411BF0" w:rsidR="00A908F6" w:rsidRPr="00D36C85" w:rsidRDefault="00180DF7" w:rsidP="00651E7B">
            <w:pPr>
              <w:jc w:val="center"/>
            </w:pPr>
            <w:r>
              <w:t>552.11</w:t>
            </w:r>
          </w:p>
        </w:tc>
        <w:tc>
          <w:tcPr>
            <w:tcW w:w="658" w:type="dxa"/>
          </w:tcPr>
          <w:p w14:paraId="48028983" w14:textId="41867DA1" w:rsidR="00A908F6" w:rsidRPr="00D36C85" w:rsidRDefault="00180DF7" w:rsidP="00651E7B">
            <w:pPr>
              <w:jc w:val="center"/>
            </w:pPr>
            <w:r>
              <w:t>149.48</w:t>
            </w:r>
          </w:p>
        </w:tc>
      </w:tr>
    </w:tbl>
    <w:p w14:paraId="744007A4" w14:textId="77777777" w:rsidR="00DC08BD" w:rsidRPr="00E716F2" w:rsidRDefault="00DC08BD" w:rsidP="00651E7B">
      <w:pPr>
        <w:pStyle w:val="Standard1"/>
        <w:spacing w:line="360" w:lineRule="auto"/>
      </w:pPr>
    </w:p>
    <w:p w14:paraId="6A84F01B" w14:textId="77777777" w:rsidR="008A5047" w:rsidRDefault="008A5047" w:rsidP="00651E7B">
      <w:pPr>
        <w:pStyle w:val="Caption"/>
        <w:spacing w:after="0" w:line="360" w:lineRule="auto"/>
        <w:jc w:val="both"/>
      </w:pPr>
    </w:p>
    <w:p w14:paraId="693095EE" w14:textId="77777777" w:rsidR="008A5047" w:rsidRDefault="008A5047" w:rsidP="00651E7B">
      <w:pPr>
        <w:pStyle w:val="Caption"/>
        <w:spacing w:after="0" w:line="360" w:lineRule="auto"/>
        <w:jc w:val="both"/>
      </w:pPr>
    </w:p>
    <w:p w14:paraId="3124A5C0" w14:textId="52739CA7" w:rsidR="00DC08BD" w:rsidRDefault="00DC08BD" w:rsidP="00651E7B">
      <w:pPr>
        <w:pStyle w:val="Caption"/>
        <w:spacing w:after="0" w:line="360" w:lineRule="auto"/>
        <w:jc w:val="both"/>
        <w:rPr>
          <w:rFonts w:eastAsia="Arial" w:cs="Arial"/>
        </w:rPr>
      </w:pPr>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532ED6">
        <w:rPr>
          <w:noProof/>
        </w:rPr>
        <w:t>5</w:t>
      </w:r>
      <w:r w:rsidR="007332E7">
        <w:fldChar w:fldCharType="end"/>
      </w:r>
    </w:p>
    <w:p w14:paraId="65F795D5" w14:textId="45A62841" w:rsidR="00180DF7" w:rsidRDefault="00180DF7" w:rsidP="00651E7B">
      <w:pPr>
        <w:pStyle w:val="Standard1"/>
        <w:spacing w:line="360" w:lineRule="auto"/>
        <w:jc w:val="both"/>
      </w:pPr>
      <w:r>
        <w:t xml:space="preserve">Calibrated parameters in the </w:t>
      </w:r>
      <w:r w:rsidR="001B106F">
        <w:t xml:space="preserve">thermal parameter equation for </w:t>
      </w:r>
      <w:r w:rsidR="00DA2C83">
        <w:t>the six</w:t>
      </w:r>
      <w:r>
        <w:t xml:space="preserve">-parameter function at </w:t>
      </w:r>
      <w:r w:rsidR="002F243D">
        <w:t>strain-rate</w:t>
      </w:r>
      <w:r>
        <w:t xml:space="preserve"> 0.0001</w:t>
      </w:r>
    </w:p>
    <w:tbl>
      <w:tblPr>
        <w:tblStyle w:val="TableGrid"/>
        <w:tblW w:w="0" w:type="auto"/>
        <w:tblLook w:val="04A0" w:firstRow="1" w:lastRow="0" w:firstColumn="1" w:lastColumn="0" w:noHBand="0" w:noVBand="1"/>
      </w:tblPr>
      <w:tblGrid>
        <w:gridCol w:w="1458"/>
        <w:gridCol w:w="1284"/>
        <w:gridCol w:w="1277"/>
        <w:gridCol w:w="1278"/>
        <w:gridCol w:w="1278"/>
        <w:gridCol w:w="1210"/>
        <w:gridCol w:w="1278"/>
      </w:tblGrid>
      <w:tr w:rsidR="006606D3" w14:paraId="33FD1567" w14:textId="77777777" w:rsidTr="00AD7861">
        <w:tc>
          <w:tcPr>
            <w:tcW w:w="1458" w:type="dxa"/>
          </w:tcPr>
          <w:p w14:paraId="6A794C3B" w14:textId="71EF7053" w:rsidR="00DA2C83" w:rsidRDefault="00DA2C83" w:rsidP="00651E7B">
            <w:pPr>
              <w:jc w:val="center"/>
              <w:rPr>
                <w:rFonts w:eastAsia="Arial" w:cs="Arial"/>
              </w:rPr>
            </w:pPr>
            <w:r>
              <w:rPr>
                <w:rFonts w:eastAsia="Arial" w:cs="Arial"/>
              </w:rPr>
              <w:t>Parameters</w:t>
            </w:r>
          </w:p>
        </w:tc>
        <w:tc>
          <w:tcPr>
            <w:tcW w:w="1284" w:type="dxa"/>
          </w:tcPr>
          <w:p w14:paraId="4A6E72E3" w14:textId="77777777" w:rsidR="00DA2C83" w:rsidRDefault="00DA2C83" w:rsidP="00651E7B">
            <w:pPr>
              <w:jc w:val="center"/>
              <w:rPr>
                <w:rFonts w:eastAsia="Arial" w:cs="Arial"/>
              </w:rPr>
            </w:pPr>
            <w:r>
              <w:rPr>
                <w:rFonts w:eastAsia="Arial" w:cs="Arial"/>
              </w:rPr>
              <w:t>C1</w:t>
            </w:r>
          </w:p>
        </w:tc>
        <w:tc>
          <w:tcPr>
            <w:tcW w:w="1277" w:type="dxa"/>
          </w:tcPr>
          <w:p w14:paraId="0A3A472F" w14:textId="77777777" w:rsidR="00DA2C83" w:rsidRDefault="00DA2C83" w:rsidP="00651E7B">
            <w:pPr>
              <w:jc w:val="center"/>
              <w:rPr>
                <w:rFonts w:eastAsia="Arial" w:cs="Arial"/>
              </w:rPr>
            </w:pPr>
            <w:r>
              <w:rPr>
                <w:rFonts w:eastAsia="Arial" w:cs="Arial"/>
              </w:rPr>
              <w:t>C2</w:t>
            </w:r>
          </w:p>
        </w:tc>
        <w:tc>
          <w:tcPr>
            <w:tcW w:w="1278" w:type="dxa"/>
          </w:tcPr>
          <w:p w14:paraId="78C98BF2" w14:textId="77777777" w:rsidR="00DA2C83" w:rsidRDefault="00DA2C83" w:rsidP="00651E7B">
            <w:pPr>
              <w:jc w:val="center"/>
              <w:rPr>
                <w:rFonts w:eastAsia="Arial" w:cs="Arial"/>
              </w:rPr>
            </w:pPr>
            <w:r>
              <w:rPr>
                <w:rFonts w:eastAsia="Arial" w:cs="Arial"/>
              </w:rPr>
              <w:t>C3</w:t>
            </w:r>
          </w:p>
        </w:tc>
        <w:tc>
          <w:tcPr>
            <w:tcW w:w="1278" w:type="dxa"/>
          </w:tcPr>
          <w:p w14:paraId="670AB3C1" w14:textId="77777777" w:rsidR="00DA2C83" w:rsidRDefault="00DA2C83" w:rsidP="00651E7B">
            <w:pPr>
              <w:jc w:val="center"/>
              <w:rPr>
                <w:rFonts w:eastAsia="Arial" w:cs="Arial"/>
              </w:rPr>
            </w:pPr>
            <w:r>
              <w:rPr>
                <w:rFonts w:eastAsia="Arial" w:cs="Arial"/>
              </w:rPr>
              <w:t>C4</w:t>
            </w:r>
          </w:p>
        </w:tc>
        <w:tc>
          <w:tcPr>
            <w:tcW w:w="1210" w:type="dxa"/>
          </w:tcPr>
          <w:p w14:paraId="209EE23C" w14:textId="77777777" w:rsidR="00DA2C83" w:rsidRDefault="00DA2C83" w:rsidP="00651E7B">
            <w:pPr>
              <w:jc w:val="center"/>
              <w:rPr>
                <w:rFonts w:eastAsia="Arial" w:cs="Arial"/>
              </w:rPr>
            </w:pPr>
            <w:r>
              <w:rPr>
                <w:rFonts w:eastAsia="Arial" w:cs="Arial"/>
              </w:rPr>
              <w:t>C5</w:t>
            </w:r>
          </w:p>
        </w:tc>
        <w:tc>
          <w:tcPr>
            <w:tcW w:w="1278" w:type="dxa"/>
          </w:tcPr>
          <w:p w14:paraId="0A59D996" w14:textId="77777777" w:rsidR="00DA2C83" w:rsidRDefault="00DA2C83" w:rsidP="00651E7B">
            <w:pPr>
              <w:jc w:val="center"/>
              <w:rPr>
                <w:rFonts w:eastAsia="Arial" w:cs="Arial"/>
              </w:rPr>
            </w:pPr>
            <w:r>
              <w:rPr>
                <w:rFonts w:eastAsia="Arial" w:cs="Arial"/>
              </w:rPr>
              <w:t>C6</w:t>
            </w:r>
          </w:p>
        </w:tc>
      </w:tr>
      <w:tr w:rsidR="00D26917" w14:paraId="21696366" w14:textId="77777777" w:rsidTr="00AD7861">
        <w:tc>
          <w:tcPr>
            <w:tcW w:w="1458" w:type="dxa"/>
          </w:tcPr>
          <w:p w14:paraId="0F2AD5F4" w14:textId="12211841"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1</m:t>
                    </m:r>
                  </m:sub>
                </m:sSub>
              </m:oMath>
            </m:oMathPara>
          </w:p>
        </w:tc>
        <w:tc>
          <w:tcPr>
            <w:tcW w:w="1284" w:type="dxa"/>
          </w:tcPr>
          <w:p w14:paraId="795EBAB1" w14:textId="43803800" w:rsidR="00D26917" w:rsidRDefault="00D26917" w:rsidP="00651E7B">
            <w:pPr>
              <w:jc w:val="center"/>
              <w:rPr>
                <w:rFonts w:eastAsia="Arial" w:cs="Arial"/>
              </w:rPr>
            </w:pPr>
            <w:r w:rsidRPr="006D7087">
              <w:rPr>
                <w:rFonts w:eastAsia="Arial" w:cs="Arial"/>
              </w:rPr>
              <w:t>-11.311</w:t>
            </w:r>
          </w:p>
        </w:tc>
        <w:tc>
          <w:tcPr>
            <w:tcW w:w="1277" w:type="dxa"/>
          </w:tcPr>
          <w:p w14:paraId="422D1C53" w14:textId="42AAE55B" w:rsidR="00D26917" w:rsidRDefault="00D26917" w:rsidP="00651E7B">
            <w:pPr>
              <w:jc w:val="center"/>
              <w:rPr>
                <w:rFonts w:eastAsia="Arial" w:cs="Arial"/>
              </w:rPr>
            </w:pPr>
            <w:r w:rsidRPr="00162DC7">
              <w:rPr>
                <w:rFonts w:eastAsia="Arial" w:cs="Arial"/>
              </w:rPr>
              <w:t>0.000</w:t>
            </w:r>
          </w:p>
        </w:tc>
        <w:tc>
          <w:tcPr>
            <w:tcW w:w="1278" w:type="dxa"/>
          </w:tcPr>
          <w:p w14:paraId="57A47817" w14:textId="5A1F0708" w:rsidR="00D26917" w:rsidRDefault="00D26917" w:rsidP="00651E7B">
            <w:pPr>
              <w:jc w:val="center"/>
              <w:rPr>
                <w:rFonts w:eastAsia="Arial" w:cs="Arial"/>
              </w:rPr>
            </w:pPr>
            <w:r w:rsidRPr="00C913FA">
              <w:rPr>
                <w:rFonts w:eastAsia="Arial" w:cs="Arial"/>
              </w:rPr>
              <w:t>0.500</w:t>
            </w:r>
          </w:p>
        </w:tc>
        <w:tc>
          <w:tcPr>
            <w:tcW w:w="1278" w:type="dxa"/>
          </w:tcPr>
          <w:p w14:paraId="5B9FDF53" w14:textId="3BCBA087" w:rsidR="00D26917" w:rsidRDefault="00D26917" w:rsidP="00651E7B">
            <w:pPr>
              <w:jc w:val="center"/>
              <w:rPr>
                <w:rFonts w:eastAsia="Arial" w:cs="Arial"/>
              </w:rPr>
            </w:pPr>
            <w:r w:rsidRPr="006606D3">
              <w:rPr>
                <w:rFonts w:eastAsia="Arial" w:cs="Arial"/>
              </w:rPr>
              <w:t>0.225</w:t>
            </w:r>
          </w:p>
        </w:tc>
        <w:tc>
          <w:tcPr>
            <w:tcW w:w="1210" w:type="dxa"/>
          </w:tcPr>
          <w:p w14:paraId="1F474C3F" w14:textId="003B5F1D" w:rsidR="00D26917" w:rsidRDefault="00D26917" w:rsidP="00651E7B">
            <w:pPr>
              <w:jc w:val="center"/>
              <w:rPr>
                <w:rFonts w:eastAsia="Arial" w:cs="Arial"/>
              </w:rPr>
            </w:pPr>
            <w:r w:rsidRPr="00D26917">
              <w:rPr>
                <w:rFonts w:eastAsia="Arial" w:cs="Arial"/>
              </w:rPr>
              <w:t>-94.874</w:t>
            </w:r>
          </w:p>
        </w:tc>
        <w:tc>
          <w:tcPr>
            <w:tcW w:w="1278" w:type="dxa"/>
          </w:tcPr>
          <w:p w14:paraId="0D44BF3E" w14:textId="45210DEF" w:rsidR="00D26917" w:rsidRDefault="00D26917" w:rsidP="00651E7B">
            <w:pPr>
              <w:jc w:val="center"/>
              <w:rPr>
                <w:rFonts w:eastAsia="Arial" w:cs="Arial"/>
              </w:rPr>
            </w:pPr>
            <w:r w:rsidRPr="009D7D4E">
              <w:t>81.628</w:t>
            </w:r>
          </w:p>
        </w:tc>
      </w:tr>
      <w:tr w:rsidR="00D26917" w14:paraId="1FC57EF5" w14:textId="77777777" w:rsidTr="00AD7861">
        <w:tc>
          <w:tcPr>
            <w:tcW w:w="1458" w:type="dxa"/>
          </w:tcPr>
          <w:p w14:paraId="63170A88" w14:textId="4C144BD8"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2</m:t>
                    </m:r>
                  </m:sub>
                </m:sSub>
              </m:oMath>
            </m:oMathPara>
          </w:p>
        </w:tc>
        <w:tc>
          <w:tcPr>
            <w:tcW w:w="1284" w:type="dxa"/>
          </w:tcPr>
          <w:p w14:paraId="05FBF261" w14:textId="4F127DD5" w:rsidR="00D26917" w:rsidRDefault="00D26917" w:rsidP="00651E7B">
            <w:pPr>
              <w:jc w:val="center"/>
              <w:rPr>
                <w:rFonts w:eastAsia="Arial" w:cs="Arial"/>
              </w:rPr>
            </w:pPr>
            <w:r w:rsidRPr="006D7087">
              <w:rPr>
                <w:rFonts w:eastAsia="Arial" w:cs="Arial"/>
              </w:rPr>
              <w:t>0.009</w:t>
            </w:r>
          </w:p>
        </w:tc>
        <w:tc>
          <w:tcPr>
            <w:tcW w:w="1277" w:type="dxa"/>
          </w:tcPr>
          <w:p w14:paraId="2D8E2717" w14:textId="111B401E" w:rsidR="00D26917" w:rsidRDefault="00D26917" w:rsidP="00651E7B">
            <w:pPr>
              <w:jc w:val="center"/>
              <w:rPr>
                <w:rFonts w:eastAsia="Arial" w:cs="Arial"/>
              </w:rPr>
            </w:pPr>
            <w:r w:rsidRPr="00162DC7">
              <w:rPr>
                <w:rFonts w:eastAsia="Arial" w:cs="Arial"/>
              </w:rPr>
              <w:t>0.019</w:t>
            </w:r>
          </w:p>
        </w:tc>
        <w:tc>
          <w:tcPr>
            <w:tcW w:w="1278" w:type="dxa"/>
          </w:tcPr>
          <w:p w14:paraId="417E6B82" w14:textId="6010D4E9" w:rsidR="00D26917" w:rsidRDefault="00D26917" w:rsidP="00651E7B">
            <w:pPr>
              <w:jc w:val="center"/>
              <w:rPr>
                <w:rFonts w:eastAsia="Arial" w:cs="Arial"/>
              </w:rPr>
            </w:pPr>
            <w:r w:rsidRPr="00C913FA">
              <w:rPr>
                <w:rFonts w:eastAsia="Arial" w:cs="Arial"/>
              </w:rPr>
              <w:t>0.004</w:t>
            </w:r>
          </w:p>
        </w:tc>
        <w:tc>
          <w:tcPr>
            <w:tcW w:w="1278" w:type="dxa"/>
          </w:tcPr>
          <w:p w14:paraId="29EF1F03" w14:textId="40897875" w:rsidR="00D26917" w:rsidRDefault="002138C8" w:rsidP="00651E7B">
            <w:pPr>
              <w:jc w:val="center"/>
              <w:rPr>
                <w:rFonts w:eastAsia="Arial" w:cs="Arial"/>
              </w:rPr>
            </w:pPr>
            <w:r>
              <w:rPr>
                <w:rFonts w:eastAsia="Arial" w:cs="Arial"/>
              </w:rPr>
              <w:t>-</w:t>
            </w:r>
            <w:r w:rsidR="00D26917" w:rsidRPr="006606D3">
              <w:rPr>
                <w:rFonts w:eastAsia="Arial" w:cs="Arial"/>
              </w:rPr>
              <w:t>0.012</w:t>
            </w:r>
          </w:p>
        </w:tc>
        <w:tc>
          <w:tcPr>
            <w:tcW w:w="1210" w:type="dxa"/>
          </w:tcPr>
          <w:p w14:paraId="55858630" w14:textId="00BC9B87" w:rsidR="00D26917" w:rsidRDefault="00D26917" w:rsidP="00651E7B">
            <w:pPr>
              <w:jc w:val="center"/>
              <w:rPr>
                <w:rFonts w:eastAsia="Arial" w:cs="Arial"/>
              </w:rPr>
            </w:pPr>
            <w:r w:rsidRPr="00D26917">
              <w:rPr>
                <w:rFonts w:eastAsia="Arial" w:cs="Arial"/>
              </w:rPr>
              <w:t>-0.001</w:t>
            </w:r>
          </w:p>
        </w:tc>
        <w:tc>
          <w:tcPr>
            <w:tcW w:w="1278" w:type="dxa"/>
          </w:tcPr>
          <w:p w14:paraId="7E79BFF1" w14:textId="20205C3F" w:rsidR="00D26917" w:rsidRDefault="00D26917" w:rsidP="00651E7B">
            <w:pPr>
              <w:jc w:val="center"/>
              <w:rPr>
                <w:rFonts w:eastAsia="Arial" w:cs="Arial"/>
              </w:rPr>
            </w:pPr>
            <w:r w:rsidRPr="008B1654">
              <w:t>0.003</w:t>
            </w:r>
          </w:p>
        </w:tc>
      </w:tr>
      <w:tr w:rsidR="00D26917" w14:paraId="316C8727" w14:textId="77777777" w:rsidTr="00AD7861">
        <w:tc>
          <w:tcPr>
            <w:tcW w:w="1458" w:type="dxa"/>
          </w:tcPr>
          <w:p w14:paraId="76A440F6" w14:textId="234A44C0"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3</m:t>
                    </m:r>
                  </m:sub>
                </m:sSub>
              </m:oMath>
            </m:oMathPara>
          </w:p>
        </w:tc>
        <w:tc>
          <w:tcPr>
            <w:tcW w:w="1284" w:type="dxa"/>
          </w:tcPr>
          <w:p w14:paraId="165D13E8" w14:textId="0A176A98" w:rsidR="00D26917" w:rsidRDefault="00D26917" w:rsidP="00651E7B">
            <w:pPr>
              <w:jc w:val="center"/>
              <w:rPr>
                <w:rFonts w:eastAsia="Arial" w:cs="Arial"/>
              </w:rPr>
            </w:pPr>
            <w:r w:rsidRPr="006D7087">
              <w:rPr>
                <w:rFonts w:eastAsia="Arial" w:cs="Arial"/>
              </w:rPr>
              <w:t>0.009</w:t>
            </w:r>
          </w:p>
        </w:tc>
        <w:tc>
          <w:tcPr>
            <w:tcW w:w="1277" w:type="dxa"/>
          </w:tcPr>
          <w:p w14:paraId="0BD16C8C" w14:textId="20B7C483" w:rsidR="00D26917" w:rsidRDefault="00D26917" w:rsidP="00651E7B">
            <w:pPr>
              <w:jc w:val="center"/>
              <w:rPr>
                <w:rFonts w:eastAsia="Arial" w:cs="Arial"/>
              </w:rPr>
            </w:pPr>
            <w:r w:rsidRPr="00162DC7">
              <w:rPr>
                <w:rFonts w:eastAsia="Arial" w:cs="Arial"/>
              </w:rPr>
              <w:t>0.004</w:t>
            </w:r>
          </w:p>
        </w:tc>
        <w:tc>
          <w:tcPr>
            <w:tcW w:w="1278" w:type="dxa"/>
          </w:tcPr>
          <w:p w14:paraId="7C3DF259" w14:textId="3B486446" w:rsidR="00D26917" w:rsidRDefault="00D26917" w:rsidP="00651E7B">
            <w:pPr>
              <w:jc w:val="center"/>
              <w:rPr>
                <w:rFonts w:eastAsia="Arial" w:cs="Arial"/>
              </w:rPr>
            </w:pPr>
            <w:r w:rsidRPr="00C913FA">
              <w:rPr>
                <w:rFonts w:eastAsia="Arial" w:cs="Arial"/>
              </w:rPr>
              <w:t>-0.003</w:t>
            </w:r>
          </w:p>
        </w:tc>
        <w:tc>
          <w:tcPr>
            <w:tcW w:w="1278" w:type="dxa"/>
          </w:tcPr>
          <w:p w14:paraId="6F874913" w14:textId="59EDF239" w:rsidR="00D26917" w:rsidRDefault="00D26917" w:rsidP="00651E7B">
            <w:pPr>
              <w:jc w:val="center"/>
              <w:rPr>
                <w:rFonts w:eastAsia="Arial" w:cs="Arial"/>
              </w:rPr>
            </w:pPr>
            <w:r w:rsidRPr="006606D3">
              <w:rPr>
                <w:rFonts w:eastAsia="Arial" w:cs="Arial"/>
              </w:rPr>
              <w:t>0.029</w:t>
            </w:r>
          </w:p>
        </w:tc>
        <w:tc>
          <w:tcPr>
            <w:tcW w:w="1210" w:type="dxa"/>
          </w:tcPr>
          <w:p w14:paraId="340B4AC6" w14:textId="5EA7422A" w:rsidR="00D26917" w:rsidRDefault="00D26917" w:rsidP="00651E7B">
            <w:pPr>
              <w:jc w:val="center"/>
              <w:rPr>
                <w:rFonts w:eastAsia="Arial" w:cs="Arial"/>
              </w:rPr>
            </w:pPr>
            <w:r w:rsidRPr="00D26917">
              <w:rPr>
                <w:rFonts w:eastAsia="Arial" w:cs="Arial"/>
              </w:rPr>
              <w:t>-0.005</w:t>
            </w:r>
          </w:p>
        </w:tc>
        <w:tc>
          <w:tcPr>
            <w:tcW w:w="1278" w:type="dxa"/>
          </w:tcPr>
          <w:p w14:paraId="304064EC" w14:textId="147FAF3C" w:rsidR="00D26917" w:rsidRDefault="00D26917" w:rsidP="00651E7B">
            <w:pPr>
              <w:jc w:val="center"/>
              <w:rPr>
                <w:rFonts w:eastAsia="Arial" w:cs="Arial"/>
              </w:rPr>
            </w:pPr>
            <w:r w:rsidRPr="008B1654">
              <w:t>0.018</w:t>
            </w:r>
          </w:p>
        </w:tc>
      </w:tr>
      <w:tr w:rsidR="00D26917" w14:paraId="4EC49DE0" w14:textId="77777777" w:rsidTr="00AD7861">
        <w:tc>
          <w:tcPr>
            <w:tcW w:w="1458" w:type="dxa"/>
          </w:tcPr>
          <w:p w14:paraId="2B89BFB5" w14:textId="7AC1CA9E"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1</m:t>
                    </m:r>
                  </m:sub>
                </m:sSub>
              </m:oMath>
            </m:oMathPara>
          </w:p>
        </w:tc>
        <w:tc>
          <w:tcPr>
            <w:tcW w:w="1284" w:type="dxa"/>
          </w:tcPr>
          <w:p w14:paraId="5E8C42BE" w14:textId="7C603300" w:rsidR="00D26917" w:rsidRDefault="00D26917" w:rsidP="00651E7B">
            <w:pPr>
              <w:jc w:val="center"/>
              <w:rPr>
                <w:rFonts w:eastAsia="Arial" w:cs="Arial"/>
              </w:rPr>
            </w:pPr>
            <w:r w:rsidRPr="006D7087">
              <w:rPr>
                <w:rFonts w:eastAsia="Arial" w:cs="Arial"/>
              </w:rPr>
              <w:t>8.059</w:t>
            </w:r>
          </w:p>
        </w:tc>
        <w:tc>
          <w:tcPr>
            <w:tcW w:w="1277" w:type="dxa"/>
          </w:tcPr>
          <w:p w14:paraId="45E95182" w14:textId="32768123" w:rsidR="00D26917" w:rsidRDefault="00D26917" w:rsidP="00651E7B">
            <w:pPr>
              <w:jc w:val="center"/>
              <w:rPr>
                <w:rFonts w:eastAsia="Arial" w:cs="Arial"/>
              </w:rPr>
            </w:pPr>
            <w:r w:rsidRPr="00162DC7">
              <w:rPr>
                <w:rFonts w:eastAsia="Arial" w:cs="Arial"/>
              </w:rPr>
              <w:t>0.008</w:t>
            </w:r>
          </w:p>
        </w:tc>
        <w:tc>
          <w:tcPr>
            <w:tcW w:w="1278" w:type="dxa"/>
          </w:tcPr>
          <w:p w14:paraId="22E8C3F1" w14:textId="391F3891" w:rsidR="00D26917" w:rsidRDefault="00D26917" w:rsidP="00651E7B">
            <w:pPr>
              <w:jc w:val="center"/>
              <w:rPr>
                <w:rFonts w:eastAsia="Arial" w:cs="Arial"/>
              </w:rPr>
            </w:pPr>
            <w:r w:rsidRPr="00C913FA">
              <w:rPr>
                <w:rFonts w:eastAsia="Arial" w:cs="Arial"/>
              </w:rPr>
              <w:t>1.429</w:t>
            </w:r>
          </w:p>
        </w:tc>
        <w:tc>
          <w:tcPr>
            <w:tcW w:w="1278" w:type="dxa"/>
          </w:tcPr>
          <w:p w14:paraId="56B1B49D" w14:textId="1DFEFAF3" w:rsidR="00D26917" w:rsidRDefault="00D26917" w:rsidP="00651E7B">
            <w:pPr>
              <w:jc w:val="center"/>
              <w:rPr>
                <w:rFonts w:eastAsia="Arial" w:cs="Arial"/>
              </w:rPr>
            </w:pPr>
            <w:r w:rsidRPr="006606D3">
              <w:rPr>
                <w:rFonts w:eastAsia="Arial" w:cs="Arial"/>
              </w:rPr>
              <w:t>-0.436</w:t>
            </w:r>
          </w:p>
        </w:tc>
        <w:tc>
          <w:tcPr>
            <w:tcW w:w="1210" w:type="dxa"/>
          </w:tcPr>
          <w:p w14:paraId="7A6AD07C" w14:textId="51A22F58" w:rsidR="00D26917" w:rsidRDefault="00D26917" w:rsidP="00651E7B">
            <w:pPr>
              <w:jc w:val="center"/>
              <w:rPr>
                <w:rFonts w:eastAsia="Arial" w:cs="Arial"/>
              </w:rPr>
            </w:pPr>
            <w:r w:rsidRPr="00D26917">
              <w:rPr>
                <w:rFonts w:eastAsia="Arial" w:cs="Arial"/>
              </w:rPr>
              <w:t>195.922</w:t>
            </w:r>
          </w:p>
        </w:tc>
        <w:tc>
          <w:tcPr>
            <w:tcW w:w="1278" w:type="dxa"/>
          </w:tcPr>
          <w:p w14:paraId="6ECD2300" w14:textId="01725C2E" w:rsidR="00D26917" w:rsidRDefault="00D26917" w:rsidP="00651E7B">
            <w:pPr>
              <w:jc w:val="center"/>
              <w:rPr>
                <w:rFonts w:eastAsia="Arial" w:cs="Arial"/>
              </w:rPr>
            </w:pPr>
            <w:r w:rsidRPr="000C3DA6">
              <w:t>-184.885</w:t>
            </w:r>
          </w:p>
        </w:tc>
      </w:tr>
      <w:tr w:rsidR="00D26917" w14:paraId="0FD22163" w14:textId="77777777" w:rsidTr="00AD7861">
        <w:tc>
          <w:tcPr>
            <w:tcW w:w="1458" w:type="dxa"/>
          </w:tcPr>
          <w:p w14:paraId="67E98359" w14:textId="4CE45592"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2</m:t>
                    </m:r>
                  </m:sub>
                </m:sSub>
              </m:oMath>
            </m:oMathPara>
          </w:p>
        </w:tc>
        <w:tc>
          <w:tcPr>
            <w:tcW w:w="1284" w:type="dxa"/>
          </w:tcPr>
          <w:p w14:paraId="0460D988" w14:textId="346F2AAC" w:rsidR="00D26917" w:rsidRDefault="00D26917" w:rsidP="00651E7B">
            <w:pPr>
              <w:jc w:val="center"/>
              <w:rPr>
                <w:rFonts w:eastAsia="Arial" w:cs="Arial"/>
              </w:rPr>
            </w:pPr>
            <w:r w:rsidRPr="006D7087">
              <w:rPr>
                <w:rFonts w:eastAsia="Arial" w:cs="Arial"/>
              </w:rPr>
              <w:t>202.742</w:t>
            </w:r>
          </w:p>
        </w:tc>
        <w:tc>
          <w:tcPr>
            <w:tcW w:w="1277" w:type="dxa"/>
          </w:tcPr>
          <w:p w14:paraId="1285F4F9" w14:textId="62A5A800" w:rsidR="00D26917" w:rsidRDefault="00D26917" w:rsidP="00651E7B">
            <w:pPr>
              <w:jc w:val="center"/>
              <w:rPr>
                <w:rFonts w:eastAsia="Arial" w:cs="Arial"/>
              </w:rPr>
            </w:pPr>
            <w:r w:rsidRPr="00162DC7">
              <w:rPr>
                <w:rFonts w:eastAsia="Arial" w:cs="Arial"/>
              </w:rPr>
              <w:t>190.618</w:t>
            </w:r>
          </w:p>
        </w:tc>
        <w:tc>
          <w:tcPr>
            <w:tcW w:w="1278" w:type="dxa"/>
          </w:tcPr>
          <w:p w14:paraId="3813C1A2" w14:textId="0E68B031" w:rsidR="00D26917" w:rsidRDefault="00D26917" w:rsidP="00651E7B">
            <w:pPr>
              <w:jc w:val="center"/>
              <w:rPr>
                <w:rFonts w:eastAsia="Arial" w:cs="Arial"/>
              </w:rPr>
            </w:pPr>
            <w:r w:rsidRPr="00C913FA">
              <w:rPr>
                <w:rFonts w:eastAsia="Arial" w:cs="Arial"/>
              </w:rPr>
              <w:t>8967.808</w:t>
            </w:r>
          </w:p>
        </w:tc>
        <w:tc>
          <w:tcPr>
            <w:tcW w:w="1278" w:type="dxa"/>
          </w:tcPr>
          <w:p w14:paraId="68F84123" w14:textId="12677585" w:rsidR="00D26917" w:rsidRDefault="00D26917" w:rsidP="00651E7B">
            <w:pPr>
              <w:jc w:val="center"/>
              <w:rPr>
                <w:rFonts w:eastAsia="Arial" w:cs="Arial"/>
              </w:rPr>
            </w:pPr>
            <w:r w:rsidRPr="006606D3">
              <w:rPr>
                <w:rFonts w:eastAsia="Arial" w:cs="Arial"/>
              </w:rPr>
              <w:t>5.034</w:t>
            </w:r>
          </w:p>
        </w:tc>
        <w:tc>
          <w:tcPr>
            <w:tcW w:w="1210" w:type="dxa"/>
          </w:tcPr>
          <w:p w14:paraId="16E7BB07" w14:textId="55FF1936" w:rsidR="00D26917" w:rsidRDefault="00D26917" w:rsidP="00651E7B">
            <w:pPr>
              <w:jc w:val="center"/>
              <w:rPr>
                <w:rFonts w:eastAsia="Arial" w:cs="Arial"/>
              </w:rPr>
            </w:pPr>
            <w:r w:rsidRPr="00D26917">
              <w:rPr>
                <w:rFonts w:eastAsia="Arial" w:cs="Arial"/>
              </w:rPr>
              <w:t>5.442</w:t>
            </w:r>
          </w:p>
        </w:tc>
        <w:tc>
          <w:tcPr>
            <w:tcW w:w="1278" w:type="dxa"/>
          </w:tcPr>
          <w:p w14:paraId="52FEB0D1" w14:textId="1B46F9D9" w:rsidR="00D26917" w:rsidRDefault="00D26917" w:rsidP="00651E7B">
            <w:pPr>
              <w:jc w:val="center"/>
              <w:rPr>
                <w:rFonts w:eastAsia="Arial" w:cs="Arial"/>
              </w:rPr>
            </w:pPr>
            <w:r w:rsidRPr="00174767">
              <w:t>1.760</w:t>
            </w:r>
          </w:p>
        </w:tc>
      </w:tr>
      <w:tr w:rsidR="00D26917" w14:paraId="2EF6ED87" w14:textId="77777777" w:rsidTr="00AD7861">
        <w:tc>
          <w:tcPr>
            <w:tcW w:w="1458" w:type="dxa"/>
          </w:tcPr>
          <w:p w14:paraId="0B57962E" w14:textId="38BA1723"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1</m:t>
                    </m:r>
                  </m:sub>
                </m:sSub>
              </m:oMath>
            </m:oMathPara>
          </w:p>
        </w:tc>
        <w:tc>
          <w:tcPr>
            <w:tcW w:w="1284" w:type="dxa"/>
          </w:tcPr>
          <w:p w14:paraId="3A291391" w14:textId="1F2C6C83" w:rsidR="00D26917" w:rsidRDefault="00D26917" w:rsidP="00651E7B">
            <w:pPr>
              <w:jc w:val="center"/>
              <w:rPr>
                <w:rFonts w:eastAsia="Arial" w:cs="Arial"/>
              </w:rPr>
            </w:pPr>
            <w:r w:rsidRPr="006D7087">
              <w:rPr>
                <w:rFonts w:eastAsia="Arial" w:cs="Arial"/>
              </w:rPr>
              <w:t>0.245</w:t>
            </w:r>
          </w:p>
        </w:tc>
        <w:tc>
          <w:tcPr>
            <w:tcW w:w="1277" w:type="dxa"/>
          </w:tcPr>
          <w:p w14:paraId="54E065A3" w14:textId="29ABEB6B" w:rsidR="00D26917" w:rsidRDefault="00D26917" w:rsidP="00651E7B">
            <w:pPr>
              <w:jc w:val="center"/>
              <w:rPr>
                <w:rFonts w:eastAsia="Arial" w:cs="Arial"/>
              </w:rPr>
            </w:pPr>
            <w:r w:rsidRPr="00162DC7">
              <w:rPr>
                <w:rFonts w:eastAsia="Arial" w:cs="Arial"/>
              </w:rPr>
              <w:t>0.001</w:t>
            </w:r>
          </w:p>
        </w:tc>
        <w:tc>
          <w:tcPr>
            <w:tcW w:w="1278" w:type="dxa"/>
          </w:tcPr>
          <w:p w14:paraId="3FA7EE63" w14:textId="7563E826" w:rsidR="00D26917" w:rsidRDefault="00D26917" w:rsidP="00651E7B">
            <w:pPr>
              <w:jc w:val="center"/>
              <w:rPr>
                <w:rFonts w:eastAsia="Arial" w:cs="Arial"/>
              </w:rPr>
            </w:pPr>
            <w:r w:rsidRPr="00C913FA">
              <w:rPr>
                <w:rFonts w:eastAsia="Arial" w:cs="Arial"/>
              </w:rPr>
              <w:t>-0.073</w:t>
            </w:r>
          </w:p>
        </w:tc>
        <w:tc>
          <w:tcPr>
            <w:tcW w:w="1278" w:type="dxa"/>
          </w:tcPr>
          <w:p w14:paraId="28713371" w14:textId="50A6E122" w:rsidR="00D26917" w:rsidRDefault="00D26917" w:rsidP="00651E7B">
            <w:pPr>
              <w:jc w:val="center"/>
              <w:rPr>
                <w:rFonts w:eastAsia="Arial" w:cs="Arial"/>
              </w:rPr>
            </w:pPr>
            <w:r w:rsidRPr="006606D3">
              <w:rPr>
                <w:rFonts w:eastAsia="Arial" w:cs="Arial"/>
              </w:rPr>
              <w:t>0.682</w:t>
            </w:r>
          </w:p>
        </w:tc>
        <w:tc>
          <w:tcPr>
            <w:tcW w:w="1210" w:type="dxa"/>
          </w:tcPr>
          <w:p w14:paraId="19CF49F9" w14:textId="36770914" w:rsidR="00D26917" w:rsidRDefault="00D26917" w:rsidP="00651E7B">
            <w:pPr>
              <w:jc w:val="center"/>
              <w:rPr>
                <w:rFonts w:eastAsia="Arial" w:cs="Arial"/>
              </w:rPr>
            </w:pPr>
            <w:r w:rsidRPr="00D26917">
              <w:rPr>
                <w:rFonts w:eastAsia="Arial" w:cs="Arial"/>
              </w:rPr>
              <w:t>35.530</w:t>
            </w:r>
          </w:p>
        </w:tc>
        <w:tc>
          <w:tcPr>
            <w:tcW w:w="1278" w:type="dxa"/>
          </w:tcPr>
          <w:p w14:paraId="405599B8" w14:textId="0CEBC8F6" w:rsidR="00D26917" w:rsidRDefault="00D26917" w:rsidP="00651E7B">
            <w:pPr>
              <w:jc w:val="center"/>
              <w:rPr>
                <w:rFonts w:eastAsia="Arial" w:cs="Arial"/>
              </w:rPr>
            </w:pPr>
            <w:r w:rsidRPr="00E4369D">
              <w:rPr>
                <w:rFonts w:eastAsia="Arial" w:cs="Arial"/>
              </w:rPr>
              <w:t>28.696</w:t>
            </w:r>
          </w:p>
        </w:tc>
      </w:tr>
      <w:tr w:rsidR="00D26917" w14:paraId="0E0803F2" w14:textId="77777777" w:rsidTr="00AD7861">
        <w:tc>
          <w:tcPr>
            <w:tcW w:w="1458" w:type="dxa"/>
          </w:tcPr>
          <w:p w14:paraId="52032B09" w14:textId="58C292C8"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2</m:t>
                    </m:r>
                  </m:sub>
                </m:sSub>
              </m:oMath>
            </m:oMathPara>
          </w:p>
        </w:tc>
        <w:tc>
          <w:tcPr>
            <w:tcW w:w="1284" w:type="dxa"/>
          </w:tcPr>
          <w:p w14:paraId="5E96CDB0" w14:textId="5C491F83" w:rsidR="00D26917" w:rsidRDefault="00D26917" w:rsidP="00651E7B">
            <w:pPr>
              <w:jc w:val="center"/>
              <w:rPr>
                <w:rFonts w:eastAsia="Arial" w:cs="Arial"/>
              </w:rPr>
            </w:pPr>
            <w:r w:rsidRPr="006D7087">
              <w:rPr>
                <w:rFonts w:eastAsia="Arial" w:cs="Arial"/>
              </w:rPr>
              <w:t>0.097</w:t>
            </w:r>
          </w:p>
        </w:tc>
        <w:tc>
          <w:tcPr>
            <w:tcW w:w="1277" w:type="dxa"/>
          </w:tcPr>
          <w:p w14:paraId="5A5DB579" w14:textId="61E50C6E" w:rsidR="00D26917" w:rsidRDefault="00D26917" w:rsidP="00651E7B">
            <w:pPr>
              <w:jc w:val="center"/>
              <w:rPr>
                <w:rFonts w:eastAsia="Arial" w:cs="Arial"/>
              </w:rPr>
            </w:pPr>
            <w:r w:rsidRPr="00162DC7">
              <w:rPr>
                <w:rFonts w:eastAsia="Arial" w:cs="Arial"/>
              </w:rPr>
              <w:t>0.741</w:t>
            </w:r>
          </w:p>
        </w:tc>
        <w:tc>
          <w:tcPr>
            <w:tcW w:w="1278" w:type="dxa"/>
          </w:tcPr>
          <w:p w14:paraId="5807C94F" w14:textId="0AD74CF4" w:rsidR="00D26917" w:rsidRDefault="00D26917" w:rsidP="00651E7B">
            <w:pPr>
              <w:jc w:val="center"/>
              <w:rPr>
                <w:rFonts w:eastAsia="Arial" w:cs="Arial"/>
              </w:rPr>
            </w:pPr>
            <w:r w:rsidRPr="00C913FA">
              <w:rPr>
                <w:rFonts w:eastAsia="Arial" w:cs="Arial"/>
              </w:rPr>
              <w:t>1.907</w:t>
            </w:r>
          </w:p>
        </w:tc>
        <w:tc>
          <w:tcPr>
            <w:tcW w:w="1278" w:type="dxa"/>
          </w:tcPr>
          <w:p w14:paraId="3DC2BA2F" w14:textId="57D07D66" w:rsidR="00D26917" w:rsidRDefault="00D26917" w:rsidP="00651E7B">
            <w:pPr>
              <w:jc w:val="center"/>
              <w:rPr>
                <w:rFonts w:eastAsia="Arial" w:cs="Arial"/>
              </w:rPr>
            </w:pPr>
            <w:r w:rsidRPr="006606D3">
              <w:rPr>
                <w:rFonts w:eastAsia="Arial" w:cs="Arial"/>
              </w:rPr>
              <w:t>1.947</w:t>
            </w:r>
          </w:p>
        </w:tc>
        <w:tc>
          <w:tcPr>
            <w:tcW w:w="1210" w:type="dxa"/>
          </w:tcPr>
          <w:p w14:paraId="726D78C9" w14:textId="0FA423A7" w:rsidR="00D26917" w:rsidRDefault="00D26917" w:rsidP="00651E7B">
            <w:pPr>
              <w:jc w:val="center"/>
              <w:rPr>
                <w:rFonts w:eastAsia="Arial" w:cs="Arial"/>
              </w:rPr>
            </w:pPr>
            <w:r w:rsidRPr="00D26917">
              <w:rPr>
                <w:rFonts w:eastAsia="Arial" w:cs="Arial"/>
              </w:rPr>
              <w:t>-0.113</w:t>
            </w:r>
          </w:p>
        </w:tc>
        <w:tc>
          <w:tcPr>
            <w:tcW w:w="1278" w:type="dxa"/>
          </w:tcPr>
          <w:p w14:paraId="6CBF9D72" w14:textId="4C893D27" w:rsidR="00D26917" w:rsidRDefault="00D26917" w:rsidP="00651E7B">
            <w:pPr>
              <w:jc w:val="center"/>
              <w:rPr>
                <w:rFonts w:eastAsia="Arial" w:cs="Arial"/>
              </w:rPr>
            </w:pPr>
            <w:r w:rsidRPr="00E4369D">
              <w:rPr>
                <w:rFonts w:eastAsia="Arial" w:cs="Arial"/>
              </w:rPr>
              <w:t>1.605</w:t>
            </w:r>
          </w:p>
        </w:tc>
      </w:tr>
      <w:tr w:rsidR="00D26917" w14:paraId="55B69A42" w14:textId="77777777" w:rsidTr="00AD7861">
        <w:tc>
          <w:tcPr>
            <w:tcW w:w="1458" w:type="dxa"/>
          </w:tcPr>
          <w:p w14:paraId="648C132F" w14:textId="17F46993"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3</m:t>
                    </m:r>
                  </m:sub>
                </m:sSub>
              </m:oMath>
            </m:oMathPara>
          </w:p>
        </w:tc>
        <w:tc>
          <w:tcPr>
            <w:tcW w:w="1284" w:type="dxa"/>
          </w:tcPr>
          <w:p w14:paraId="6CC8DBB8" w14:textId="248FA0D7" w:rsidR="00D26917" w:rsidRDefault="00D26917" w:rsidP="00651E7B">
            <w:pPr>
              <w:jc w:val="center"/>
              <w:rPr>
                <w:rFonts w:eastAsia="Arial" w:cs="Arial"/>
              </w:rPr>
            </w:pPr>
            <w:r w:rsidRPr="006D7087">
              <w:rPr>
                <w:rFonts w:eastAsia="Arial" w:cs="Arial"/>
              </w:rPr>
              <w:t>0.271</w:t>
            </w:r>
          </w:p>
        </w:tc>
        <w:tc>
          <w:tcPr>
            <w:tcW w:w="1277" w:type="dxa"/>
          </w:tcPr>
          <w:p w14:paraId="70A22664" w14:textId="2681B356" w:rsidR="00D26917" w:rsidRDefault="00D26917" w:rsidP="00651E7B">
            <w:pPr>
              <w:jc w:val="center"/>
              <w:rPr>
                <w:rFonts w:eastAsia="Arial" w:cs="Arial"/>
              </w:rPr>
            </w:pPr>
            <w:r w:rsidRPr="00162DC7">
              <w:rPr>
                <w:rFonts w:eastAsia="Arial" w:cs="Arial"/>
              </w:rPr>
              <w:t>-0.316</w:t>
            </w:r>
          </w:p>
        </w:tc>
        <w:tc>
          <w:tcPr>
            <w:tcW w:w="1278" w:type="dxa"/>
          </w:tcPr>
          <w:p w14:paraId="17A7B09C" w14:textId="5A353F69" w:rsidR="00D26917" w:rsidRDefault="00D26917" w:rsidP="00651E7B">
            <w:pPr>
              <w:jc w:val="center"/>
              <w:rPr>
                <w:rFonts w:eastAsia="Arial" w:cs="Arial"/>
              </w:rPr>
            </w:pPr>
            <w:r w:rsidRPr="00C913FA">
              <w:rPr>
                <w:rFonts w:eastAsia="Arial" w:cs="Arial"/>
              </w:rPr>
              <w:t>0.498</w:t>
            </w:r>
          </w:p>
        </w:tc>
        <w:tc>
          <w:tcPr>
            <w:tcW w:w="1278" w:type="dxa"/>
          </w:tcPr>
          <w:p w14:paraId="172F01E7" w14:textId="3B2190D8" w:rsidR="00D26917" w:rsidRDefault="00D26917" w:rsidP="00651E7B">
            <w:pPr>
              <w:jc w:val="center"/>
              <w:rPr>
                <w:rFonts w:eastAsia="Arial" w:cs="Arial"/>
              </w:rPr>
            </w:pPr>
            <w:r w:rsidRPr="006606D3">
              <w:rPr>
                <w:rFonts w:eastAsia="Arial" w:cs="Arial"/>
              </w:rPr>
              <w:t>2.280</w:t>
            </w:r>
          </w:p>
        </w:tc>
        <w:tc>
          <w:tcPr>
            <w:tcW w:w="1210" w:type="dxa"/>
          </w:tcPr>
          <w:p w14:paraId="0168BB5C" w14:textId="26F879EA" w:rsidR="00D26917" w:rsidRDefault="00D26917" w:rsidP="00651E7B">
            <w:pPr>
              <w:jc w:val="center"/>
              <w:rPr>
                <w:rFonts w:eastAsia="Arial" w:cs="Arial"/>
              </w:rPr>
            </w:pPr>
            <w:r w:rsidRPr="00D26917">
              <w:rPr>
                <w:rFonts w:eastAsia="Arial" w:cs="Arial"/>
              </w:rPr>
              <w:t>1.087</w:t>
            </w:r>
          </w:p>
        </w:tc>
        <w:tc>
          <w:tcPr>
            <w:tcW w:w="1278" w:type="dxa"/>
          </w:tcPr>
          <w:p w14:paraId="29E873FE" w14:textId="47FBD0B4" w:rsidR="00D26917" w:rsidRDefault="00D26917" w:rsidP="00651E7B">
            <w:pPr>
              <w:jc w:val="center"/>
              <w:rPr>
                <w:rFonts w:eastAsia="Arial" w:cs="Arial"/>
              </w:rPr>
            </w:pPr>
            <w:r w:rsidRPr="00E4369D">
              <w:rPr>
                <w:rFonts w:eastAsia="Arial" w:cs="Arial"/>
              </w:rPr>
              <w:t>0.403</w:t>
            </w:r>
          </w:p>
        </w:tc>
      </w:tr>
      <w:tr w:rsidR="00D26917" w14:paraId="0A38671A" w14:textId="77777777" w:rsidTr="00AD7861">
        <w:tc>
          <w:tcPr>
            <w:tcW w:w="1458" w:type="dxa"/>
          </w:tcPr>
          <w:p w14:paraId="5948CA27" w14:textId="6FC2459B"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1</m:t>
                    </m:r>
                  </m:sub>
                </m:sSub>
              </m:oMath>
            </m:oMathPara>
          </w:p>
        </w:tc>
        <w:tc>
          <w:tcPr>
            <w:tcW w:w="1284" w:type="dxa"/>
          </w:tcPr>
          <w:p w14:paraId="5880192D" w14:textId="1BDD057A" w:rsidR="00D26917" w:rsidRDefault="00D26917" w:rsidP="00651E7B">
            <w:pPr>
              <w:jc w:val="center"/>
              <w:rPr>
                <w:rFonts w:eastAsia="Arial" w:cs="Arial"/>
              </w:rPr>
            </w:pPr>
            <w:r w:rsidRPr="006D7087">
              <w:rPr>
                <w:rFonts w:eastAsia="Arial" w:cs="Arial"/>
              </w:rPr>
              <w:t>3.033</w:t>
            </w:r>
          </w:p>
        </w:tc>
        <w:tc>
          <w:tcPr>
            <w:tcW w:w="1277" w:type="dxa"/>
          </w:tcPr>
          <w:p w14:paraId="4552B97A" w14:textId="5C310A89" w:rsidR="00D26917" w:rsidRDefault="00D26917" w:rsidP="00651E7B">
            <w:pPr>
              <w:jc w:val="center"/>
              <w:rPr>
                <w:rFonts w:eastAsia="Arial" w:cs="Arial"/>
              </w:rPr>
            </w:pPr>
            <w:r w:rsidRPr="00162DC7">
              <w:rPr>
                <w:rFonts w:eastAsia="Arial" w:cs="Arial"/>
              </w:rPr>
              <w:t>0.010</w:t>
            </w:r>
          </w:p>
        </w:tc>
        <w:tc>
          <w:tcPr>
            <w:tcW w:w="1278" w:type="dxa"/>
          </w:tcPr>
          <w:p w14:paraId="11A246E7" w14:textId="02C5AED9" w:rsidR="00D26917" w:rsidRDefault="00D26917" w:rsidP="00651E7B">
            <w:pPr>
              <w:jc w:val="center"/>
              <w:rPr>
                <w:rFonts w:eastAsia="Arial" w:cs="Arial"/>
              </w:rPr>
            </w:pPr>
            <w:r w:rsidRPr="00C913FA">
              <w:rPr>
                <w:rFonts w:eastAsia="Arial" w:cs="Arial"/>
              </w:rPr>
              <w:t>0.544</w:t>
            </w:r>
          </w:p>
        </w:tc>
        <w:tc>
          <w:tcPr>
            <w:tcW w:w="1278" w:type="dxa"/>
          </w:tcPr>
          <w:p w14:paraId="1986CDA2" w14:textId="0D671D1C" w:rsidR="00D26917" w:rsidRDefault="00D26917" w:rsidP="00651E7B">
            <w:pPr>
              <w:jc w:val="center"/>
              <w:rPr>
                <w:rFonts w:eastAsia="Arial" w:cs="Arial"/>
              </w:rPr>
            </w:pPr>
            <w:r w:rsidRPr="006606D3">
              <w:rPr>
                <w:rFonts w:eastAsia="Arial" w:cs="Arial"/>
              </w:rPr>
              <w:t>0.453</w:t>
            </w:r>
          </w:p>
        </w:tc>
        <w:tc>
          <w:tcPr>
            <w:tcW w:w="1210" w:type="dxa"/>
          </w:tcPr>
          <w:p w14:paraId="638B7ECA" w14:textId="2569BAFC" w:rsidR="00D26917" w:rsidRDefault="00D26917" w:rsidP="00651E7B">
            <w:pPr>
              <w:jc w:val="center"/>
              <w:rPr>
                <w:rFonts w:eastAsia="Arial" w:cs="Arial"/>
              </w:rPr>
            </w:pPr>
            <w:r w:rsidRPr="00D26917">
              <w:rPr>
                <w:rFonts w:eastAsia="Arial" w:cs="Arial"/>
              </w:rPr>
              <w:t>525.528</w:t>
            </w:r>
          </w:p>
        </w:tc>
        <w:tc>
          <w:tcPr>
            <w:tcW w:w="1278" w:type="dxa"/>
          </w:tcPr>
          <w:p w14:paraId="798BFB66" w14:textId="22826F25" w:rsidR="00D26917" w:rsidRDefault="00D26917" w:rsidP="00651E7B">
            <w:pPr>
              <w:jc w:val="center"/>
              <w:rPr>
                <w:rFonts w:eastAsia="Arial" w:cs="Arial"/>
              </w:rPr>
            </w:pPr>
            <w:r w:rsidRPr="00E4369D">
              <w:rPr>
                <w:rFonts w:eastAsia="Arial" w:cs="Arial"/>
              </w:rPr>
              <w:t>664.257</w:t>
            </w:r>
          </w:p>
        </w:tc>
      </w:tr>
      <w:tr w:rsidR="00D26917" w14:paraId="1F9EB772" w14:textId="77777777" w:rsidTr="00AD7861">
        <w:tc>
          <w:tcPr>
            <w:tcW w:w="1458" w:type="dxa"/>
          </w:tcPr>
          <w:p w14:paraId="30D80B6A" w14:textId="7AB8A7E0"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2</m:t>
                    </m:r>
                  </m:sub>
                </m:sSub>
              </m:oMath>
            </m:oMathPara>
          </w:p>
        </w:tc>
        <w:tc>
          <w:tcPr>
            <w:tcW w:w="1284" w:type="dxa"/>
          </w:tcPr>
          <w:p w14:paraId="6B3AB979" w14:textId="0FCA3FE1" w:rsidR="00D26917" w:rsidRDefault="00D26917" w:rsidP="00651E7B">
            <w:pPr>
              <w:jc w:val="center"/>
              <w:rPr>
                <w:rFonts w:eastAsia="Arial" w:cs="Arial"/>
              </w:rPr>
            </w:pPr>
            <w:r w:rsidRPr="006D7087">
              <w:rPr>
                <w:rFonts w:eastAsia="Arial" w:cs="Arial"/>
              </w:rPr>
              <w:t>2.158</w:t>
            </w:r>
          </w:p>
        </w:tc>
        <w:tc>
          <w:tcPr>
            <w:tcW w:w="1277" w:type="dxa"/>
          </w:tcPr>
          <w:p w14:paraId="46EA3A3D" w14:textId="22455894" w:rsidR="00D26917" w:rsidRDefault="00D26917" w:rsidP="00651E7B">
            <w:pPr>
              <w:jc w:val="center"/>
              <w:rPr>
                <w:rFonts w:eastAsia="Arial" w:cs="Arial"/>
              </w:rPr>
            </w:pPr>
            <w:r w:rsidRPr="00162DC7">
              <w:rPr>
                <w:rFonts w:eastAsia="Arial" w:cs="Arial"/>
              </w:rPr>
              <w:t>1.682</w:t>
            </w:r>
          </w:p>
        </w:tc>
        <w:tc>
          <w:tcPr>
            <w:tcW w:w="1278" w:type="dxa"/>
          </w:tcPr>
          <w:p w14:paraId="22C90390" w14:textId="21E00047" w:rsidR="00D26917" w:rsidRDefault="00D26917" w:rsidP="00651E7B">
            <w:pPr>
              <w:jc w:val="center"/>
              <w:rPr>
                <w:rFonts w:eastAsia="Arial" w:cs="Arial"/>
              </w:rPr>
            </w:pPr>
            <w:r w:rsidRPr="00C913FA">
              <w:rPr>
                <w:rFonts w:eastAsia="Arial" w:cs="Arial"/>
              </w:rPr>
              <w:t>4.217</w:t>
            </w:r>
          </w:p>
        </w:tc>
        <w:tc>
          <w:tcPr>
            <w:tcW w:w="1278" w:type="dxa"/>
          </w:tcPr>
          <w:p w14:paraId="149A7725" w14:textId="4502520D" w:rsidR="00D26917" w:rsidRDefault="00D26917" w:rsidP="00651E7B">
            <w:pPr>
              <w:jc w:val="center"/>
              <w:rPr>
                <w:rFonts w:eastAsia="Arial" w:cs="Arial"/>
              </w:rPr>
            </w:pPr>
            <w:r w:rsidRPr="006606D3">
              <w:rPr>
                <w:rFonts w:eastAsia="Arial" w:cs="Arial"/>
              </w:rPr>
              <w:t>-4.965</w:t>
            </w:r>
          </w:p>
        </w:tc>
        <w:tc>
          <w:tcPr>
            <w:tcW w:w="1210" w:type="dxa"/>
          </w:tcPr>
          <w:p w14:paraId="04D97307" w14:textId="64371921" w:rsidR="00D26917" w:rsidRDefault="00D26917" w:rsidP="00651E7B">
            <w:pPr>
              <w:jc w:val="center"/>
              <w:rPr>
                <w:rFonts w:eastAsia="Arial" w:cs="Arial"/>
              </w:rPr>
            </w:pPr>
            <w:r w:rsidRPr="00D26917">
              <w:rPr>
                <w:rFonts w:eastAsia="Arial" w:cs="Arial"/>
              </w:rPr>
              <w:t>7.793</w:t>
            </w:r>
          </w:p>
        </w:tc>
        <w:tc>
          <w:tcPr>
            <w:tcW w:w="1278" w:type="dxa"/>
          </w:tcPr>
          <w:p w14:paraId="251E89F1" w14:textId="00EEAB8C" w:rsidR="00D26917" w:rsidRDefault="00D26917" w:rsidP="00651E7B">
            <w:pPr>
              <w:jc w:val="center"/>
              <w:rPr>
                <w:rFonts w:eastAsia="Arial" w:cs="Arial"/>
              </w:rPr>
            </w:pPr>
            <w:r w:rsidRPr="00E4369D">
              <w:rPr>
                <w:rFonts w:eastAsia="Arial" w:cs="Arial"/>
              </w:rPr>
              <w:t>0.348</w:t>
            </w:r>
          </w:p>
        </w:tc>
      </w:tr>
    </w:tbl>
    <w:p w14:paraId="0E7CA953" w14:textId="77777777" w:rsidR="00C604D6" w:rsidRDefault="00C604D6" w:rsidP="00A24775">
      <w:pPr>
        <w:pStyle w:val="ListBullet"/>
        <w:numPr>
          <w:ilvl w:val="0"/>
          <w:numId w:val="0"/>
        </w:numPr>
      </w:pPr>
    </w:p>
    <w:p w14:paraId="6D5D866D" w14:textId="77777777" w:rsidR="00A24775" w:rsidRDefault="00A24775" w:rsidP="00A24775">
      <w:pPr>
        <w:pStyle w:val="ListBullet"/>
        <w:numPr>
          <w:ilvl w:val="0"/>
          <w:numId w:val="0"/>
        </w:numPr>
      </w:pPr>
    </w:p>
    <w:p w14:paraId="2FA98160" w14:textId="11807825" w:rsidR="00C604D6" w:rsidRDefault="00E85AA5" w:rsidP="00651E7B">
      <w:pPr>
        <w:pStyle w:val="ListBullet"/>
        <w:numPr>
          <w:ilvl w:val="0"/>
          <w:numId w:val="29"/>
        </w:numPr>
        <w:ind w:left="284"/>
        <w:rPr>
          <w:i/>
          <w:iCs/>
        </w:rPr>
      </w:pPr>
      <w:r w:rsidRPr="00E85AA5">
        <w:rPr>
          <w:i/>
          <w:iCs/>
        </w:rPr>
        <w:t>Strain-rate dependent parameter calibration</w:t>
      </w:r>
    </w:p>
    <w:p w14:paraId="547347F3" w14:textId="77777777" w:rsidR="00A24775" w:rsidRDefault="00A24775" w:rsidP="00651E7B">
      <w:pPr>
        <w:pStyle w:val="Caption"/>
        <w:spacing w:after="0" w:line="360" w:lineRule="auto"/>
        <w:jc w:val="both"/>
      </w:pPr>
    </w:p>
    <w:p w14:paraId="42212263" w14:textId="0AC05B36" w:rsidR="00B41841" w:rsidRDefault="00B41841"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532ED6">
        <w:rPr>
          <w:noProof/>
        </w:rPr>
        <w:t>6</w:t>
      </w:r>
      <w:r>
        <w:fldChar w:fldCharType="end"/>
      </w:r>
    </w:p>
    <w:p w14:paraId="0A2A8FF5" w14:textId="1C43ED82" w:rsidR="00F617C0" w:rsidRPr="00F617C0" w:rsidRDefault="00B41841" w:rsidP="00651E7B">
      <w:pPr>
        <w:pStyle w:val="Standard1"/>
        <w:spacing w:line="360" w:lineRule="auto"/>
        <w:jc w:val="both"/>
      </w:pPr>
      <w:r>
        <w:t xml:space="preserve">Calibrated </w:t>
      </w:r>
      <w:r w:rsidR="00FC5ADA">
        <w:t>strain-rate</w:t>
      </w:r>
      <w:r>
        <w:t xml:space="preserve"> parameters of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oMath>
      <w:r>
        <w:t xml:space="preserve">function at different </w:t>
      </w:r>
      <w:r w:rsidR="00FC5ADA">
        <w:t>temperatures</w:t>
      </w:r>
      <w:r w:rsidR="00B55DD9">
        <w:t>.</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3D2A32" w14:paraId="3ED7D9B1" w14:textId="77777777" w:rsidTr="00C51BD6">
        <w:tc>
          <w:tcPr>
            <w:tcW w:w="1134" w:type="dxa"/>
            <w:vAlign w:val="center"/>
          </w:tcPr>
          <w:p w14:paraId="26D98445" w14:textId="7B3EE613" w:rsidR="00F617C0" w:rsidRDefault="00F617C0" w:rsidP="00651E7B">
            <w:pPr>
              <w:pStyle w:val="ListBullet"/>
              <w:numPr>
                <w:ilvl w:val="0"/>
                <w:numId w:val="0"/>
              </w:numPr>
              <w:ind w:left="-103"/>
              <w:jc w:val="center"/>
            </w:pPr>
          </w:p>
        </w:tc>
        <w:tc>
          <w:tcPr>
            <w:tcW w:w="1587" w:type="dxa"/>
            <w:vAlign w:val="center"/>
          </w:tcPr>
          <w:p w14:paraId="01B41A1F" w14:textId="4CF23606" w:rsidR="00F617C0" w:rsidRPr="007B74BB" w:rsidRDefault="00F617C0" w:rsidP="00651E7B">
            <w:pPr>
              <w:pStyle w:val="ListBullet"/>
              <w:numPr>
                <w:ilvl w:val="0"/>
                <w:numId w:val="0"/>
              </w:numPr>
              <w:jc w:val="center"/>
              <w:rPr>
                <w:b/>
                <w:bCs/>
              </w:rPr>
            </w:pPr>
            <w:r w:rsidRPr="007B74BB">
              <w:rPr>
                <w:b/>
                <w:bCs/>
              </w:rPr>
              <w:t>298.15K</w:t>
            </w:r>
          </w:p>
        </w:tc>
        <w:tc>
          <w:tcPr>
            <w:tcW w:w="1588" w:type="dxa"/>
            <w:vAlign w:val="center"/>
          </w:tcPr>
          <w:p w14:paraId="755ABC93" w14:textId="66246C4A" w:rsidR="00F617C0" w:rsidRPr="007B74BB" w:rsidRDefault="00F617C0" w:rsidP="00651E7B">
            <w:pPr>
              <w:pStyle w:val="ListBullet"/>
              <w:numPr>
                <w:ilvl w:val="0"/>
                <w:numId w:val="0"/>
              </w:numPr>
              <w:jc w:val="center"/>
              <w:rPr>
                <w:b/>
                <w:bCs/>
              </w:rPr>
            </w:pPr>
            <w:r w:rsidRPr="007B74BB">
              <w:rPr>
                <w:b/>
                <w:bCs/>
              </w:rPr>
              <w:t>373.15K</w:t>
            </w:r>
          </w:p>
        </w:tc>
        <w:tc>
          <w:tcPr>
            <w:tcW w:w="1587" w:type="dxa"/>
            <w:vAlign w:val="center"/>
          </w:tcPr>
          <w:p w14:paraId="35013EC7" w14:textId="1E5B3E68" w:rsidR="00F617C0" w:rsidRPr="007B74BB" w:rsidRDefault="00F617C0" w:rsidP="00651E7B">
            <w:pPr>
              <w:pStyle w:val="ListBullet"/>
              <w:numPr>
                <w:ilvl w:val="0"/>
                <w:numId w:val="0"/>
              </w:numPr>
              <w:jc w:val="center"/>
              <w:rPr>
                <w:b/>
                <w:bCs/>
              </w:rPr>
            </w:pPr>
            <w:r w:rsidRPr="007B74BB">
              <w:rPr>
                <w:b/>
                <w:bCs/>
              </w:rPr>
              <w:t>473.15K</w:t>
            </w:r>
          </w:p>
        </w:tc>
        <w:tc>
          <w:tcPr>
            <w:tcW w:w="1588" w:type="dxa"/>
            <w:vAlign w:val="center"/>
          </w:tcPr>
          <w:p w14:paraId="0BD22DF1" w14:textId="2D75E85C" w:rsidR="00F617C0" w:rsidRPr="007B74BB" w:rsidRDefault="00F617C0" w:rsidP="00651E7B">
            <w:pPr>
              <w:pStyle w:val="ListBullet"/>
              <w:numPr>
                <w:ilvl w:val="0"/>
                <w:numId w:val="0"/>
              </w:numPr>
              <w:jc w:val="center"/>
              <w:rPr>
                <w:b/>
                <w:bCs/>
              </w:rPr>
            </w:pPr>
            <w:r w:rsidRPr="007B74BB">
              <w:rPr>
                <w:b/>
                <w:bCs/>
              </w:rPr>
              <w:t>573.15K</w:t>
            </w:r>
          </w:p>
        </w:tc>
        <w:tc>
          <w:tcPr>
            <w:tcW w:w="1588" w:type="dxa"/>
            <w:vAlign w:val="center"/>
          </w:tcPr>
          <w:p w14:paraId="19391B45" w14:textId="1F5FDD54" w:rsidR="00F617C0" w:rsidRPr="007B74BB" w:rsidRDefault="00F617C0" w:rsidP="00651E7B">
            <w:pPr>
              <w:pStyle w:val="ListBullet"/>
              <w:numPr>
                <w:ilvl w:val="0"/>
                <w:numId w:val="0"/>
              </w:numPr>
              <w:jc w:val="center"/>
              <w:rPr>
                <w:b/>
                <w:bCs/>
              </w:rPr>
            </w:pPr>
            <w:r w:rsidRPr="007B74BB">
              <w:rPr>
                <w:b/>
                <w:bCs/>
              </w:rPr>
              <w:t>673.15K</w:t>
            </w:r>
          </w:p>
        </w:tc>
      </w:tr>
      <w:tr w:rsidR="00861044" w14:paraId="46536C3A" w14:textId="77777777" w:rsidTr="00C51BD6">
        <w:tc>
          <w:tcPr>
            <w:tcW w:w="1134" w:type="dxa"/>
            <w:vAlign w:val="center"/>
          </w:tcPr>
          <w:p w14:paraId="79C73AE8" w14:textId="5A7DB7A3" w:rsidR="00861044"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vAlign w:val="center"/>
          </w:tcPr>
          <w:p w14:paraId="6B2BCDCA" w14:textId="24596EBE" w:rsidR="00861044" w:rsidRDefault="00861044" w:rsidP="00651E7B">
            <w:pPr>
              <w:pStyle w:val="ListBullet"/>
              <w:numPr>
                <w:ilvl w:val="0"/>
                <w:numId w:val="0"/>
              </w:numPr>
              <w:jc w:val="center"/>
            </w:pPr>
            <w:r w:rsidRPr="006B298D">
              <w:t>-0.330</w:t>
            </w:r>
          </w:p>
        </w:tc>
        <w:tc>
          <w:tcPr>
            <w:tcW w:w="1588" w:type="dxa"/>
            <w:vAlign w:val="center"/>
          </w:tcPr>
          <w:p w14:paraId="0A82B3CD" w14:textId="4A6524D1" w:rsidR="00861044" w:rsidRDefault="00861044" w:rsidP="00651E7B">
            <w:pPr>
              <w:pStyle w:val="ListBullet"/>
              <w:numPr>
                <w:ilvl w:val="0"/>
                <w:numId w:val="0"/>
              </w:numPr>
              <w:jc w:val="center"/>
            </w:pPr>
            <w:r w:rsidRPr="006E272D">
              <w:t>-2.962</w:t>
            </w:r>
          </w:p>
        </w:tc>
        <w:tc>
          <w:tcPr>
            <w:tcW w:w="1587" w:type="dxa"/>
            <w:vAlign w:val="center"/>
          </w:tcPr>
          <w:p w14:paraId="533864DC" w14:textId="6161F24E" w:rsidR="00861044" w:rsidRDefault="00861044" w:rsidP="00651E7B">
            <w:pPr>
              <w:pStyle w:val="ListBullet"/>
              <w:numPr>
                <w:ilvl w:val="0"/>
                <w:numId w:val="0"/>
              </w:numPr>
              <w:jc w:val="center"/>
            </w:pPr>
            <w:r w:rsidRPr="000245E6">
              <w:t>-0.824</w:t>
            </w:r>
          </w:p>
        </w:tc>
        <w:tc>
          <w:tcPr>
            <w:tcW w:w="1588" w:type="dxa"/>
            <w:vAlign w:val="center"/>
          </w:tcPr>
          <w:p w14:paraId="35823E43" w14:textId="10C9C914" w:rsidR="00861044" w:rsidRDefault="00861044" w:rsidP="00651E7B">
            <w:pPr>
              <w:pStyle w:val="ListBullet"/>
              <w:numPr>
                <w:ilvl w:val="0"/>
                <w:numId w:val="0"/>
              </w:numPr>
              <w:jc w:val="center"/>
            </w:pPr>
            <w:r w:rsidRPr="00927483">
              <w:t>-1.183</w:t>
            </w:r>
          </w:p>
        </w:tc>
        <w:tc>
          <w:tcPr>
            <w:tcW w:w="1588" w:type="dxa"/>
            <w:vAlign w:val="center"/>
          </w:tcPr>
          <w:p w14:paraId="609B7138" w14:textId="705E367A" w:rsidR="00861044" w:rsidRDefault="00861044" w:rsidP="00651E7B">
            <w:pPr>
              <w:pStyle w:val="ListBullet"/>
              <w:numPr>
                <w:ilvl w:val="0"/>
                <w:numId w:val="0"/>
              </w:numPr>
              <w:jc w:val="center"/>
            </w:pPr>
            <w:r w:rsidRPr="009421B7">
              <w:t>-0.185</w:t>
            </w:r>
          </w:p>
        </w:tc>
      </w:tr>
      <w:tr w:rsidR="00861044" w14:paraId="3F79BC5A" w14:textId="77777777" w:rsidTr="00C51BD6">
        <w:tc>
          <w:tcPr>
            <w:tcW w:w="1134" w:type="dxa"/>
            <w:vAlign w:val="center"/>
          </w:tcPr>
          <w:p w14:paraId="096BC2B8" w14:textId="59AD14B9"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vAlign w:val="center"/>
          </w:tcPr>
          <w:p w14:paraId="0619B190" w14:textId="3846B775" w:rsidR="00861044" w:rsidRDefault="00861044" w:rsidP="00651E7B">
            <w:pPr>
              <w:pStyle w:val="ListBullet"/>
              <w:numPr>
                <w:ilvl w:val="0"/>
                <w:numId w:val="0"/>
              </w:numPr>
              <w:jc w:val="center"/>
            </w:pPr>
            <w:r w:rsidRPr="006B298D">
              <w:t>-9515.448</w:t>
            </w:r>
          </w:p>
        </w:tc>
        <w:tc>
          <w:tcPr>
            <w:tcW w:w="1588" w:type="dxa"/>
            <w:vAlign w:val="center"/>
          </w:tcPr>
          <w:p w14:paraId="22BD94F1" w14:textId="25424BAE" w:rsidR="00861044" w:rsidRDefault="00861044" w:rsidP="00651E7B">
            <w:pPr>
              <w:pStyle w:val="ListBullet"/>
              <w:numPr>
                <w:ilvl w:val="0"/>
                <w:numId w:val="0"/>
              </w:numPr>
              <w:jc w:val="center"/>
            </w:pPr>
            <w:r w:rsidRPr="006E272D">
              <w:t>-4339.483</w:t>
            </w:r>
          </w:p>
        </w:tc>
        <w:tc>
          <w:tcPr>
            <w:tcW w:w="1587" w:type="dxa"/>
            <w:vAlign w:val="center"/>
          </w:tcPr>
          <w:p w14:paraId="5E079ACB" w14:textId="059984D0" w:rsidR="00861044" w:rsidRDefault="00861044" w:rsidP="00651E7B">
            <w:pPr>
              <w:pStyle w:val="ListBullet"/>
              <w:numPr>
                <w:ilvl w:val="0"/>
                <w:numId w:val="0"/>
              </w:numPr>
              <w:jc w:val="center"/>
            </w:pPr>
            <w:r w:rsidRPr="000245E6">
              <w:t>-32112.415</w:t>
            </w:r>
          </w:p>
        </w:tc>
        <w:tc>
          <w:tcPr>
            <w:tcW w:w="1588" w:type="dxa"/>
            <w:vAlign w:val="center"/>
          </w:tcPr>
          <w:p w14:paraId="64CA5541" w14:textId="2833BABE" w:rsidR="00861044" w:rsidRDefault="00861044" w:rsidP="00651E7B">
            <w:pPr>
              <w:pStyle w:val="ListBullet"/>
              <w:numPr>
                <w:ilvl w:val="0"/>
                <w:numId w:val="0"/>
              </w:numPr>
              <w:jc w:val="center"/>
            </w:pPr>
            <w:r w:rsidRPr="00927483">
              <w:t>-11147.807</w:t>
            </w:r>
          </w:p>
        </w:tc>
        <w:tc>
          <w:tcPr>
            <w:tcW w:w="1588" w:type="dxa"/>
            <w:vAlign w:val="center"/>
          </w:tcPr>
          <w:p w14:paraId="413593F4" w14:textId="695CC879" w:rsidR="00861044" w:rsidRDefault="00861044" w:rsidP="00651E7B">
            <w:pPr>
              <w:pStyle w:val="ListBullet"/>
              <w:numPr>
                <w:ilvl w:val="0"/>
                <w:numId w:val="0"/>
              </w:numPr>
              <w:jc w:val="center"/>
            </w:pPr>
            <w:r w:rsidRPr="009421B7">
              <w:t>-5495.783</w:t>
            </w:r>
          </w:p>
        </w:tc>
      </w:tr>
      <w:tr w:rsidR="00861044" w14:paraId="67CED541" w14:textId="77777777" w:rsidTr="00C51BD6">
        <w:tc>
          <w:tcPr>
            <w:tcW w:w="1134" w:type="dxa"/>
            <w:vAlign w:val="center"/>
          </w:tcPr>
          <w:p w14:paraId="3C3B91D3" w14:textId="27610370"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vAlign w:val="center"/>
          </w:tcPr>
          <w:p w14:paraId="54563048" w14:textId="63C67C5B" w:rsidR="00861044" w:rsidRDefault="00861044" w:rsidP="00651E7B">
            <w:pPr>
              <w:pStyle w:val="ListBullet"/>
              <w:numPr>
                <w:ilvl w:val="0"/>
                <w:numId w:val="0"/>
              </w:numPr>
              <w:jc w:val="center"/>
            </w:pPr>
            <w:r w:rsidRPr="006B298D">
              <w:t>0.001</w:t>
            </w:r>
          </w:p>
        </w:tc>
        <w:tc>
          <w:tcPr>
            <w:tcW w:w="1588" w:type="dxa"/>
            <w:vAlign w:val="center"/>
          </w:tcPr>
          <w:p w14:paraId="098711D3" w14:textId="7B5E1F4F" w:rsidR="00861044" w:rsidRDefault="00861044" w:rsidP="00651E7B">
            <w:pPr>
              <w:pStyle w:val="ListBullet"/>
              <w:numPr>
                <w:ilvl w:val="0"/>
                <w:numId w:val="0"/>
              </w:numPr>
              <w:jc w:val="center"/>
            </w:pPr>
            <w:r w:rsidRPr="006E272D">
              <w:t>1.820</w:t>
            </w:r>
          </w:p>
        </w:tc>
        <w:tc>
          <w:tcPr>
            <w:tcW w:w="1587" w:type="dxa"/>
            <w:vAlign w:val="center"/>
          </w:tcPr>
          <w:p w14:paraId="1DC39310" w14:textId="6D88D74F" w:rsidR="00861044" w:rsidRDefault="00861044" w:rsidP="00651E7B">
            <w:pPr>
              <w:pStyle w:val="ListBullet"/>
              <w:numPr>
                <w:ilvl w:val="0"/>
                <w:numId w:val="0"/>
              </w:numPr>
              <w:jc w:val="center"/>
            </w:pPr>
            <w:r w:rsidRPr="000245E6">
              <w:t>0.350</w:t>
            </w:r>
          </w:p>
        </w:tc>
        <w:tc>
          <w:tcPr>
            <w:tcW w:w="1588" w:type="dxa"/>
            <w:vAlign w:val="center"/>
          </w:tcPr>
          <w:p w14:paraId="72ED8442" w14:textId="638FC085" w:rsidR="00861044" w:rsidRDefault="00861044" w:rsidP="00651E7B">
            <w:pPr>
              <w:pStyle w:val="ListBullet"/>
              <w:numPr>
                <w:ilvl w:val="0"/>
                <w:numId w:val="0"/>
              </w:numPr>
              <w:jc w:val="center"/>
            </w:pPr>
            <w:r w:rsidRPr="00927483">
              <w:t>-0.221</w:t>
            </w:r>
          </w:p>
        </w:tc>
        <w:tc>
          <w:tcPr>
            <w:tcW w:w="1588" w:type="dxa"/>
            <w:vAlign w:val="center"/>
          </w:tcPr>
          <w:p w14:paraId="1CF7C1B4" w14:textId="2783C837" w:rsidR="00861044" w:rsidRDefault="00861044" w:rsidP="00651E7B">
            <w:pPr>
              <w:pStyle w:val="ListBullet"/>
              <w:numPr>
                <w:ilvl w:val="0"/>
                <w:numId w:val="0"/>
              </w:numPr>
              <w:jc w:val="center"/>
            </w:pPr>
            <w:r w:rsidRPr="009421B7">
              <w:t>-0.194</w:t>
            </w:r>
          </w:p>
        </w:tc>
      </w:tr>
      <w:tr w:rsidR="00861044" w14:paraId="268782EB" w14:textId="77777777" w:rsidTr="00C51BD6">
        <w:tc>
          <w:tcPr>
            <w:tcW w:w="1134" w:type="dxa"/>
            <w:vAlign w:val="center"/>
          </w:tcPr>
          <w:p w14:paraId="3EADBE88" w14:textId="1831C5DE"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vAlign w:val="center"/>
          </w:tcPr>
          <w:p w14:paraId="2A734A63" w14:textId="4AA7628A" w:rsidR="00861044" w:rsidRDefault="00861044" w:rsidP="00651E7B">
            <w:pPr>
              <w:pStyle w:val="ListBullet"/>
              <w:numPr>
                <w:ilvl w:val="0"/>
                <w:numId w:val="0"/>
              </w:numPr>
              <w:jc w:val="center"/>
            </w:pPr>
            <w:r w:rsidRPr="006B298D">
              <w:t>194297.601</w:t>
            </w:r>
          </w:p>
        </w:tc>
        <w:tc>
          <w:tcPr>
            <w:tcW w:w="1588" w:type="dxa"/>
            <w:vAlign w:val="center"/>
          </w:tcPr>
          <w:p w14:paraId="23F98FC8" w14:textId="4EABD6CB" w:rsidR="00861044" w:rsidRDefault="00861044" w:rsidP="00651E7B">
            <w:pPr>
              <w:pStyle w:val="ListBullet"/>
              <w:numPr>
                <w:ilvl w:val="0"/>
                <w:numId w:val="0"/>
              </w:numPr>
              <w:jc w:val="center"/>
            </w:pPr>
            <w:r w:rsidRPr="006E272D">
              <w:t>1663251.15</w:t>
            </w:r>
          </w:p>
        </w:tc>
        <w:tc>
          <w:tcPr>
            <w:tcW w:w="1587" w:type="dxa"/>
            <w:vAlign w:val="center"/>
          </w:tcPr>
          <w:p w14:paraId="380DC100" w14:textId="4F8F7C99" w:rsidR="00861044" w:rsidRDefault="00861044" w:rsidP="00651E7B">
            <w:pPr>
              <w:pStyle w:val="ListBullet"/>
              <w:numPr>
                <w:ilvl w:val="0"/>
                <w:numId w:val="0"/>
              </w:numPr>
              <w:jc w:val="center"/>
            </w:pPr>
            <w:r w:rsidRPr="000245E6">
              <w:t>1125580.08</w:t>
            </w:r>
          </w:p>
        </w:tc>
        <w:tc>
          <w:tcPr>
            <w:tcW w:w="1588" w:type="dxa"/>
            <w:vAlign w:val="center"/>
          </w:tcPr>
          <w:p w14:paraId="02B1F292" w14:textId="1CD9A2AF" w:rsidR="00861044" w:rsidRDefault="00861044" w:rsidP="00651E7B">
            <w:pPr>
              <w:pStyle w:val="ListBullet"/>
              <w:numPr>
                <w:ilvl w:val="0"/>
                <w:numId w:val="0"/>
              </w:numPr>
              <w:jc w:val="center"/>
            </w:pPr>
            <w:r w:rsidRPr="00927483">
              <w:t>-200775.390</w:t>
            </w:r>
          </w:p>
        </w:tc>
        <w:tc>
          <w:tcPr>
            <w:tcW w:w="1588" w:type="dxa"/>
            <w:vAlign w:val="center"/>
          </w:tcPr>
          <w:p w14:paraId="7FB38F25" w14:textId="05A49BEF" w:rsidR="00861044" w:rsidRDefault="00861044" w:rsidP="00651E7B">
            <w:pPr>
              <w:pStyle w:val="ListBullet"/>
              <w:numPr>
                <w:ilvl w:val="0"/>
                <w:numId w:val="0"/>
              </w:numPr>
              <w:jc w:val="center"/>
            </w:pPr>
            <w:r w:rsidRPr="009421B7">
              <w:t>111897.531</w:t>
            </w:r>
          </w:p>
        </w:tc>
      </w:tr>
      <w:tr w:rsidR="00861044" w14:paraId="3FFACC0F" w14:textId="77777777" w:rsidTr="00C51BD6">
        <w:tc>
          <w:tcPr>
            <w:tcW w:w="1134" w:type="dxa"/>
            <w:vAlign w:val="center"/>
          </w:tcPr>
          <w:p w14:paraId="67EDABD2" w14:textId="18B2C692"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1</m:t>
                    </m:r>
                  </m:sub>
                </m:sSub>
              </m:oMath>
            </m:oMathPara>
          </w:p>
        </w:tc>
        <w:tc>
          <w:tcPr>
            <w:tcW w:w="1587" w:type="dxa"/>
            <w:vAlign w:val="center"/>
          </w:tcPr>
          <w:p w14:paraId="23E57F24" w14:textId="4063B14B" w:rsidR="00861044" w:rsidRDefault="00861044" w:rsidP="00651E7B">
            <w:pPr>
              <w:pStyle w:val="ListBullet"/>
              <w:numPr>
                <w:ilvl w:val="0"/>
                <w:numId w:val="0"/>
              </w:numPr>
              <w:jc w:val="center"/>
            </w:pPr>
            <w:r w:rsidRPr="006B298D">
              <w:t>-275.853</w:t>
            </w:r>
          </w:p>
        </w:tc>
        <w:tc>
          <w:tcPr>
            <w:tcW w:w="1588" w:type="dxa"/>
            <w:vAlign w:val="center"/>
          </w:tcPr>
          <w:p w14:paraId="364B587A" w14:textId="1D3B6AAC" w:rsidR="00861044" w:rsidRDefault="00861044" w:rsidP="00651E7B">
            <w:pPr>
              <w:pStyle w:val="ListBullet"/>
              <w:numPr>
                <w:ilvl w:val="0"/>
                <w:numId w:val="0"/>
              </w:numPr>
              <w:jc w:val="center"/>
            </w:pPr>
            <w:r w:rsidRPr="006E272D">
              <w:t>-3643.534</w:t>
            </w:r>
          </w:p>
        </w:tc>
        <w:tc>
          <w:tcPr>
            <w:tcW w:w="1587" w:type="dxa"/>
            <w:vAlign w:val="center"/>
          </w:tcPr>
          <w:p w14:paraId="038E1658" w14:textId="0E343592" w:rsidR="00861044" w:rsidRDefault="00861044" w:rsidP="00651E7B">
            <w:pPr>
              <w:pStyle w:val="ListBullet"/>
              <w:numPr>
                <w:ilvl w:val="0"/>
                <w:numId w:val="0"/>
              </w:numPr>
              <w:jc w:val="center"/>
            </w:pPr>
            <w:r w:rsidRPr="000245E6">
              <w:t>-1618.484</w:t>
            </w:r>
          </w:p>
        </w:tc>
        <w:tc>
          <w:tcPr>
            <w:tcW w:w="1588" w:type="dxa"/>
            <w:vAlign w:val="center"/>
          </w:tcPr>
          <w:p w14:paraId="7CFBCF29" w14:textId="6442CA6B" w:rsidR="00861044" w:rsidRDefault="00861044" w:rsidP="00651E7B">
            <w:pPr>
              <w:pStyle w:val="ListBullet"/>
              <w:numPr>
                <w:ilvl w:val="0"/>
                <w:numId w:val="0"/>
              </w:numPr>
              <w:jc w:val="center"/>
            </w:pPr>
            <w:r w:rsidRPr="00927483">
              <w:t>455.096</w:t>
            </w:r>
          </w:p>
        </w:tc>
        <w:tc>
          <w:tcPr>
            <w:tcW w:w="1588" w:type="dxa"/>
            <w:vAlign w:val="center"/>
          </w:tcPr>
          <w:p w14:paraId="634743A4" w14:textId="16FECAE9" w:rsidR="00861044" w:rsidRDefault="00861044" w:rsidP="00651E7B">
            <w:pPr>
              <w:pStyle w:val="ListBullet"/>
              <w:numPr>
                <w:ilvl w:val="0"/>
                <w:numId w:val="0"/>
              </w:numPr>
              <w:jc w:val="center"/>
            </w:pPr>
            <w:r w:rsidRPr="009421B7">
              <w:t>-57.451</w:t>
            </w:r>
          </w:p>
        </w:tc>
      </w:tr>
      <w:tr w:rsidR="00861044" w14:paraId="6F69B63A" w14:textId="77777777" w:rsidTr="00C51BD6">
        <w:tc>
          <w:tcPr>
            <w:tcW w:w="1134" w:type="dxa"/>
            <w:vAlign w:val="center"/>
          </w:tcPr>
          <w:p w14:paraId="3CDE3557" w14:textId="7FBF8238"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vAlign w:val="center"/>
          </w:tcPr>
          <w:p w14:paraId="33B12319" w14:textId="3A44F329" w:rsidR="00861044" w:rsidRDefault="00861044" w:rsidP="00651E7B">
            <w:pPr>
              <w:pStyle w:val="ListBullet"/>
              <w:numPr>
                <w:ilvl w:val="0"/>
                <w:numId w:val="0"/>
              </w:numPr>
              <w:jc w:val="center"/>
            </w:pPr>
            <w:r w:rsidRPr="006B298D">
              <w:t>-77.442</w:t>
            </w:r>
          </w:p>
        </w:tc>
        <w:tc>
          <w:tcPr>
            <w:tcW w:w="1588" w:type="dxa"/>
            <w:vAlign w:val="center"/>
          </w:tcPr>
          <w:p w14:paraId="2D9C3D6A" w14:textId="0B77FD63" w:rsidR="00861044" w:rsidRDefault="00861044" w:rsidP="00651E7B">
            <w:pPr>
              <w:pStyle w:val="ListBullet"/>
              <w:numPr>
                <w:ilvl w:val="0"/>
                <w:numId w:val="0"/>
              </w:numPr>
              <w:jc w:val="center"/>
            </w:pPr>
            <w:r w:rsidRPr="006E272D">
              <w:t>5.705</w:t>
            </w:r>
          </w:p>
        </w:tc>
        <w:tc>
          <w:tcPr>
            <w:tcW w:w="1587" w:type="dxa"/>
            <w:vAlign w:val="center"/>
          </w:tcPr>
          <w:p w14:paraId="5DECE259" w14:textId="03F7E63A" w:rsidR="00861044" w:rsidRDefault="00861044" w:rsidP="00651E7B">
            <w:pPr>
              <w:pStyle w:val="ListBullet"/>
              <w:numPr>
                <w:ilvl w:val="0"/>
                <w:numId w:val="0"/>
              </w:numPr>
              <w:jc w:val="center"/>
            </w:pPr>
            <w:r w:rsidRPr="000245E6">
              <w:t>0.702</w:t>
            </w:r>
          </w:p>
        </w:tc>
        <w:tc>
          <w:tcPr>
            <w:tcW w:w="1588" w:type="dxa"/>
            <w:vAlign w:val="center"/>
          </w:tcPr>
          <w:p w14:paraId="63B45E2D" w14:textId="715C6992" w:rsidR="00861044" w:rsidRDefault="00861044" w:rsidP="00651E7B">
            <w:pPr>
              <w:pStyle w:val="ListBullet"/>
              <w:numPr>
                <w:ilvl w:val="0"/>
                <w:numId w:val="0"/>
              </w:numPr>
              <w:jc w:val="center"/>
            </w:pPr>
            <w:r w:rsidRPr="00927483">
              <w:t>0.112</w:t>
            </w:r>
          </w:p>
        </w:tc>
        <w:tc>
          <w:tcPr>
            <w:tcW w:w="1588" w:type="dxa"/>
            <w:vAlign w:val="center"/>
          </w:tcPr>
          <w:p w14:paraId="198DC921" w14:textId="47BB1121" w:rsidR="00861044" w:rsidRDefault="00861044" w:rsidP="00651E7B">
            <w:pPr>
              <w:pStyle w:val="ListBullet"/>
              <w:numPr>
                <w:ilvl w:val="0"/>
                <w:numId w:val="0"/>
              </w:numPr>
              <w:jc w:val="center"/>
            </w:pPr>
            <w:r w:rsidRPr="009421B7">
              <w:t>29.563</w:t>
            </w:r>
          </w:p>
        </w:tc>
      </w:tr>
      <w:tr w:rsidR="00861044" w14:paraId="4730B244" w14:textId="77777777" w:rsidTr="00C51BD6">
        <w:tc>
          <w:tcPr>
            <w:tcW w:w="1134" w:type="dxa"/>
            <w:vAlign w:val="center"/>
          </w:tcPr>
          <w:p w14:paraId="34B93201" w14:textId="462BE7FA"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vAlign w:val="center"/>
          </w:tcPr>
          <w:p w14:paraId="3FC00FAE" w14:textId="36363B84" w:rsidR="00861044" w:rsidRDefault="00861044" w:rsidP="00651E7B">
            <w:pPr>
              <w:pStyle w:val="ListBullet"/>
              <w:numPr>
                <w:ilvl w:val="0"/>
                <w:numId w:val="0"/>
              </w:numPr>
              <w:jc w:val="center"/>
            </w:pPr>
            <w:r w:rsidRPr="006B298D">
              <w:t>-180.287</w:t>
            </w:r>
          </w:p>
        </w:tc>
        <w:tc>
          <w:tcPr>
            <w:tcW w:w="1588" w:type="dxa"/>
            <w:vAlign w:val="center"/>
          </w:tcPr>
          <w:p w14:paraId="46264C58" w14:textId="15407B96" w:rsidR="00861044" w:rsidRDefault="00861044" w:rsidP="00651E7B">
            <w:pPr>
              <w:pStyle w:val="ListBullet"/>
              <w:numPr>
                <w:ilvl w:val="0"/>
                <w:numId w:val="0"/>
              </w:numPr>
              <w:jc w:val="center"/>
            </w:pPr>
            <w:r w:rsidRPr="006E272D">
              <w:t>-161.595</w:t>
            </w:r>
          </w:p>
        </w:tc>
        <w:tc>
          <w:tcPr>
            <w:tcW w:w="1587" w:type="dxa"/>
            <w:vAlign w:val="center"/>
          </w:tcPr>
          <w:p w14:paraId="464BA668" w14:textId="5847FDC9" w:rsidR="00861044" w:rsidRDefault="00861044" w:rsidP="00651E7B">
            <w:pPr>
              <w:pStyle w:val="ListBullet"/>
              <w:numPr>
                <w:ilvl w:val="0"/>
                <w:numId w:val="0"/>
              </w:numPr>
              <w:jc w:val="center"/>
            </w:pPr>
            <w:r w:rsidRPr="000245E6">
              <w:t>-0.201</w:t>
            </w:r>
          </w:p>
        </w:tc>
        <w:tc>
          <w:tcPr>
            <w:tcW w:w="1588" w:type="dxa"/>
            <w:vAlign w:val="center"/>
          </w:tcPr>
          <w:p w14:paraId="5F3BC6D6" w14:textId="014B0C2A" w:rsidR="00861044" w:rsidRDefault="00861044" w:rsidP="00651E7B">
            <w:pPr>
              <w:pStyle w:val="ListBullet"/>
              <w:numPr>
                <w:ilvl w:val="0"/>
                <w:numId w:val="0"/>
              </w:numPr>
              <w:jc w:val="center"/>
            </w:pPr>
            <w:r w:rsidRPr="00927483">
              <w:t>-17.986</w:t>
            </w:r>
          </w:p>
        </w:tc>
        <w:tc>
          <w:tcPr>
            <w:tcW w:w="1588" w:type="dxa"/>
            <w:vAlign w:val="center"/>
          </w:tcPr>
          <w:p w14:paraId="1347DE88" w14:textId="6E8CF993" w:rsidR="00861044" w:rsidRDefault="00861044" w:rsidP="00651E7B">
            <w:pPr>
              <w:pStyle w:val="ListBullet"/>
              <w:numPr>
                <w:ilvl w:val="0"/>
                <w:numId w:val="0"/>
              </w:numPr>
              <w:jc w:val="center"/>
            </w:pPr>
            <w:r w:rsidRPr="009421B7">
              <w:t>0.007</w:t>
            </w:r>
          </w:p>
        </w:tc>
      </w:tr>
      <w:tr w:rsidR="00861044" w14:paraId="075B8DC8" w14:textId="77777777" w:rsidTr="00C51BD6">
        <w:tc>
          <w:tcPr>
            <w:tcW w:w="1134" w:type="dxa"/>
            <w:vAlign w:val="center"/>
          </w:tcPr>
          <w:p w14:paraId="259091CA" w14:textId="51EE55EF"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vAlign w:val="center"/>
          </w:tcPr>
          <w:p w14:paraId="3635C1CF" w14:textId="69A82B9B" w:rsidR="00861044" w:rsidRDefault="00861044" w:rsidP="00651E7B">
            <w:pPr>
              <w:pStyle w:val="ListBullet"/>
              <w:numPr>
                <w:ilvl w:val="0"/>
                <w:numId w:val="0"/>
              </w:numPr>
              <w:jc w:val="center"/>
            </w:pPr>
            <w:r w:rsidRPr="006B298D">
              <w:t>0.071</w:t>
            </w:r>
          </w:p>
        </w:tc>
        <w:tc>
          <w:tcPr>
            <w:tcW w:w="1588" w:type="dxa"/>
            <w:vAlign w:val="center"/>
          </w:tcPr>
          <w:p w14:paraId="4758EA5B" w14:textId="65D1DAF1" w:rsidR="00861044" w:rsidRDefault="00861044" w:rsidP="00651E7B">
            <w:pPr>
              <w:pStyle w:val="ListBullet"/>
              <w:numPr>
                <w:ilvl w:val="0"/>
                <w:numId w:val="0"/>
              </w:numPr>
              <w:jc w:val="center"/>
            </w:pPr>
            <w:r w:rsidRPr="006E272D">
              <w:t>-0.176</w:t>
            </w:r>
          </w:p>
        </w:tc>
        <w:tc>
          <w:tcPr>
            <w:tcW w:w="1587" w:type="dxa"/>
            <w:vAlign w:val="center"/>
          </w:tcPr>
          <w:p w14:paraId="39237BD4" w14:textId="5CDFE322" w:rsidR="00861044" w:rsidRDefault="00861044" w:rsidP="00651E7B">
            <w:pPr>
              <w:pStyle w:val="ListBullet"/>
              <w:numPr>
                <w:ilvl w:val="0"/>
                <w:numId w:val="0"/>
              </w:numPr>
              <w:jc w:val="center"/>
            </w:pPr>
            <w:r w:rsidRPr="000245E6">
              <w:t>-0.905</w:t>
            </w:r>
          </w:p>
        </w:tc>
        <w:tc>
          <w:tcPr>
            <w:tcW w:w="1588" w:type="dxa"/>
            <w:vAlign w:val="center"/>
          </w:tcPr>
          <w:p w14:paraId="21523488" w14:textId="371E5FFB" w:rsidR="00861044" w:rsidRDefault="00861044" w:rsidP="00651E7B">
            <w:pPr>
              <w:pStyle w:val="ListBullet"/>
              <w:numPr>
                <w:ilvl w:val="0"/>
                <w:numId w:val="0"/>
              </w:numPr>
              <w:jc w:val="center"/>
            </w:pPr>
            <w:r w:rsidRPr="00927483">
              <w:t>-0.207</w:t>
            </w:r>
          </w:p>
        </w:tc>
        <w:tc>
          <w:tcPr>
            <w:tcW w:w="1588" w:type="dxa"/>
            <w:vAlign w:val="center"/>
          </w:tcPr>
          <w:p w14:paraId="69B607F1" w14:textId="314F6D65" w:rsidR="00861044" w:rsidRDefault="00861044" w:rsidP="00651E7B">
            <w:pPr>
              <w:pStyle w:val="ListBullet"/>
              <w:numPr>
                <w:ilvl w:val="0"/>
                <w:numId w:val="0"/>
              </w:numPr>
              <w:jc w:val="center"/>
            </w:pPr>
            <w:r w:rsidRPr="009421B7">
              <w:t>-29.504</w:t>
            </w:r>
          </w:p>
        </w:tc>
      </w:tr>
      <w:tr w:rsidR="00861044" w14:paraId="08E2514F" w14:textId="77777777" w:rsidTr="00C51BD6">
        <w:tc>
          <w:tcPr>
            <w:tcW w:w="1134" w:type="dxa"/>
            <w:vAlign w:val="center"/>
          </w:tcPr>
          <w:p w14:paraId="78FD67EB" w14:textId="1864B0F8"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vAlign w:val="center"/>
          </w:tcPr>
          <w:p w14:paraId="2C889696" w14:textId="05A93690" w:rsidR="00861044" w:rsidRDefault="00861044" w:rsidP="00651E7B">
            <w:pPr>
              <w:pStyle w:val="ListBullet"/>
              <w:numPr>
                <w:ilvl w:val="0"/>
                <w:numId w:val="0"/>
              </w:numPr>
              <w:jc w:val="center"/>
            </w:pPr>
            <w:r w:rsidRPr="006B298D">
              <w:t>-0.109</w:t>
            </w:r>
          </w:p>
        </w:tc>
        <w:tc>
          <w:tcPr>
            <w:tcW w:w="1588" w:type="dxa"/>
            <w:vAlign w:val="center"/>
          </w:tcPr>
          <w:p w14:paraId="0F05C7D8" w14:textId="3EC94B42" w:rsidR="00861044" w:rsidRDefault="00861044" w:rsidP="00651E7B">
            <w:pPr>
              <w:pStyle w:val="ListBullet"/>
              <w:numPr>
                <w:ilvl w:val="0"/>
                <w:numId w:val="0"/>
              </w:numPr>
              <w:jc w:val="center"/>
            </w:pPr>
            <w:r w:rsidRPr="006E272D">
              <w:t>0.306</w:t>
            </w:r>
          </w:p>
        </w:tc>
        <w:tc>
          <w:tcPr>
            <w:tcW w:w="1587" w:type="dxa"/>
            <w:vAlign w:val="center"/>
          </w:tcPr>
          <w:p w14:paraId="6BD06AA7" w14:textId="14196466" w:rsidR="00861044" w:rsidRDefault="00861044" w:rsidP="00651E7B">
            <w:pPr>
              <w:pStyle w:val="ListBullet"/>
              <w:numPr>
                <w:ilvl w:val="0"/>
                <w:numId w:val="0"/>
              </w:numPr>
              <w:jc w:val="center"/>
            </w:pPr>
            <w:r w:rsidRPr="000245E6">
              <w:t>0.123</w:t>
            </w:r>
          </w:p>
        </w:tc>
        <w:tc>
          <w:tcPr>
            <w:tcW w:w="1588" w:type="dxa"/>
            <w:vAlign w:val="center"/>
          </w:tcPr>
          <w:p w14:paraId="359889EC" w14:textId="2354E6EB" w:rsidR="00861044" w:rsidRDefault="00861044" w:rsidP="00651E7B">
            <w:pPr>
              <w:pStyle w:val="ListBullet"/>
              <w:numPr>
                <w:ilvl w:val="0"/>
                <w:numId w:val="0"/>
              </w:numPr>
              <w:jc w:val="center"/>
            </w:pPr>
            <w:r w:rsidRPr="00927483">
              <w:t>-0.404</w:t>
            </w:r>
          </w:p>
        </w:tc>
        <w:tc>
          <w:tcPr>
            <w:tcW w:w="1588" w:type="dxa"/>
            <w:vAlign w:val="center"/>
          </w:tcPr>
          <w:p w14:paraId="37EFE2F3" w14:textId="4F24923C" w:rsidR="00861044" w:rsidRDefault="00861044" w:rsidP="00651E7B">
            <w:pPr>
              <w:pStyle w:val="ListBullet"/>
              <w:numPr>
                <w:ilvl w:val="0"/>
                <w:numId w:val="0"/>
              </w:numPr>
              <w:jc w:val="center"/>
            </w:pPr>
            <w:r w:rsidRPr="009421B7">
              <w:t>0.000</w:t>
            </w:r>
          </w:p>
        </w:tc>
      </w:tr>
      <w:tr w:rsidR="00861044" w14:paraId="377CF95B" w14:textId="77777777" w:rsidTr="00C51BD6">
        <w:tc>
          <w:tcPr>
            <w:tcW w:w="1134" w:type="dxa"/>
            <w:vAlign w:val="center"/>
          </w:tcPr>
          <w:p w14:paraId="383EF3CA" w14:textId="324B11D9" w:rsidR="00861044"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vAlign w:val="center"/>
          </w:tcPr>
          <w:p w14:paraId="621B6CF7" w14:textId="3871AA92" w:rsidR="00861044" w:rsidRDefault="00861044" w:rsidP="00651E7B">
            <w:pPr>
              <w:pStyle w:val="ListBullet"/>
              <w:numPr>
                <w:ilvl w:val="0"/>
                <w:numId w:val="0"/>
              </w:numPr>
              <w:jc w:val="center"/>
            </w:pPr>
            <w:r w:rsidRPr="006B298D">
              <w:t>358.695</w:t>
            </w:r>
          </w:p>
        </w:tc>
        <w:tc>
          <w:tcPr>
            <w:tcW w:w="1588" w:type="dxa"/>
            <w:vAlign w:val="center"/>
          </w:tcPr>
          <w:p w14:paraId="51301EBD" w14:textId="4B58F88B" w:rsidR="00861044" w:rsidRDefault="00861044" w:rsidP="00651E7B">
            <w:pPr>
              <w:pStyle w:val="ListBullet"/>
              <w:numPr>
                <w:ilvl w:val="0"/>
                <w:numId w:val="0"/>
              </w:numPr>
              <w:jc w:val="center"/>
            </w:pPr>
            <w:r w:rsidRPr="006E272D">
              <w:t>-252.347</w:t>
            </w:r>
          </w:p>
        </w:tc>
        <w:tc>
          <w:tcPr>
            <w:tcW w:w="1587" w:type="dxa"/>
            <w:vAlign w:val="center"/>
          </w:tcPr>
          <w:p w14:paraId="3E181ECA" w14:textId="2D2D56C0" w:rsidR="00861044" w:rsidRDefault="00861044" w:rsidP="00651E7B">
            <w:pPr>
              <w:pStyle w:val="ListBullet"/>
              <w:numPr>
                <w:ilvl w:val="0"/>
                <w:numId w:val="0"/>
              </w:numPr>
              <w:jc w:val="center"/>
            </w:pPr>
            <w:r w:rsidRPr="000245E6">
              <w:t>-26.685</w:t>
            </w:r>
          </w:p>
        </w:tc>
        <w:tc>
          <w:tcPr>
            <w:tcW w:w="1588" w:type="dxa"/>
            <w:vAlign w:val="center"/>
          </w:tcPr>
          <w:p w14:paraId="3E61F4F6" w14:textId="0B2B964C" w:rsidR="00861044" w:rsidRDefault="00861044" w:rsidP="00651E7B">
            <w:pPr>
              <w:pStyle w:val="ListBullet"/>
              <w:numPr>
                <w:ilvl w:val="0"/>
                <w:numId w:val="0"/>
              </w:numPr>
              <w:jc w:val="center"/>
            </w:pPr>
            <w:r w:rsidRPr="00927483">
              <w:t>302.675</w:t>
            </w:r>
          </w:p>
        </w:tc>
        <w:tc>
          <w:tcPr>
            <w:tcW w:w="1588" w:type="dxa"/>
            <w:vAlign w:val="center"/>
          </w:tcPr>
          <w:p w14:paraId="4EFF6971" w14:textId="490AD9C5" w:rsidR="00861044" w:rsidRDefault="00861044" w:rsidP="00651E7B">
            <w:pPr>
              <w:pStyle w:val="ListBullet"/>
              <w:numPr>
                <w:ilvl w:val="0"/>
                <w:numId w:val="0"/>
              </w:numPr>
              <w:jc w:val="center"/>
            </w:pPr>
            <w:r w:rsidRPr="009421B7">
              <w:t>-507.012</w:t>
            </w:r>
          </w:p>
        </w:tc>
      </w:tr>
      <w:tr w:rsidR="00861044" w14:paraId="52EEA49F" w14:textId="77777777" w:rsidTr="00C51BD6">
        <w:tc>
          <w:tcPr>
            <w:tcW w:w="1134" w:type="dxa"/>
            <w:vAlign w:val="center"/>
          </w:tcPr>
          <w:p w14:paraId="22BEEF41" w14:textId="4B38F801"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vAlign w:val="center"/>
          </w:tcPr>
          <w:p w14:paraId="11ED54A7" w14:textId="2D42F6C7" w:rsidR="00861044" w:rsidRDefault="00861044" w:rsidP="00651E7B">
            <w:pPr>
              <w:pStyle w:val="ListBullet"/>
              <w:numPr>
                <w:ilvl w:val="0"/>
                <w:numId w:val="0"/>
              </w:numPr>
              <w:jc w:val="center"/>
            </w:pPr>
            <w:r w:rsidRPr="006B298D">
              <w:t>-5.143</w:t>
            </w:r>
          </w:p>
        </w:tc>
        <w:tc>
          <w:tcPr>
            <w:tcW w:w="1588" w:type="dxa"/>
            <w:vAlign w:val="center"/>
          </w:tcPr>
          <w:p w14:paraId="58D53B72" w14:textId="2F43D6F8" w:rsidR="00861044" w:rsidRDefault="00861044" w:rsidP="00651E7B">
            <w:pPr>
              <w:pStyle w:val="ListBullet"/>
              <w:numPr>
                <w:ilvl w:val="0"/>
                <w:numId w:val="0"/>
              </w:numPr>
              <w:jc w:val="center"/>
            </w:pPr>
            <w:r w:rsidRPr="006E272D">
              <w:t>-0.739</w:t>
            </w:r>
          </w:p>
        </w:tc>
        <w:tc>
          <w:tcPr>
            <w:tcW w:w="1587" w:type="dxa"/>
            <w:vAlign w:val="center"/>
          </w:tcPr>
          <w:p w14:paraId="075667C6" w14:textId="3F65D858" w:rsidR="00861044" w:rsidRDefault="00861044" w:rsidP="00651E7B">
            <w:pPr>
              <w:pStyle w:val="ListBullet"/>
              <w:numPr>
                <w:ilvl w:val="0"/>
                <w:numId w:val="0"/>
              </w:numPr>
              <w:jc w:val="center"/>
            </w:pPr>
            <w:r w:rsidRPr="000245E6">
              <w:t>-1.183</w:t>
            </w:r>
          </w:p>
        </w:tc>
        <w:tc>
          <w:tcPr>
            <w:tcW w:w="1588" w:type="dxa"/>
            <w:vAlign w:val="center"/>
          </w:tcPr>
          <w:p w14:paraId="18D7C4DD" w14:textId="22319BAE" w:rsidR="00861044" w:rsidRDefault="00861044" w:rsidP="00651E7B">
            <w:pPr>
              <w:pStyle w:val="ListBullet"/>
              <w:numPr>
                <w:ilvl w:val="0"/>
                <w:numId w:val="0"/>
              </w:numPr>
              <w:jc w:val="center"/>
            </w:pPr>
            <w:r w:rsidRPr="00927483">
              <w:t>-3.262</w:t>
            </w:r>
          </w:p>
        </w:tc>
        <w:tc>
          <w:tcPr>
            <w:tcW w:w="1588" w:type="dxa"/>
            <w:vAlign w:val="center"/>
          </w:tcPr>
          <w:p w14:paraId="28A81306" w14:textId="40512977" w:rsidR="00861044" w:rsidRDefault="00861044" w:rsidP="00651E7B">
            <w:pPr>
              <w:pStyle w:val="ListBullet"/>
              <w:numPr>
                <w:ilvl w:val="0"/>
                <w:numId w:val="0"/>
              </w:numPr>
              <w:jc w:val="center"/>
            </w:pPr>
            <w:r w:rsidRPr="009421B7">
              <w:t>13.150</w:t>
            </w:r>
          </w:p>
        </w:tc>
      </w:tr>
      <w:tr w:rsidR="00861044" w14:paraId="5AB0819D" w14:textId="77777777" w:rsidTr="00C51BD6">
        <w:tc>
          <w:tcPr>
            <w:tcW w:w="1134" w:type="dxa"/>
            <w:vAlign w:val="center"/>
          </w:tcPr>
          <w:p w14:paraId="22013C36" w14:textId="67101094"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vAlign w:val="center"/>
          </w:tcPr>
          <w:p w14:paraId="246F9DFD" w14:textId="50969FAE" w:rsidR="00861044" w:rsidRDefault="00861044" w:rsidP="00651E7B">
            <w:pPr>
              <w:pStyle w:val="ListBullet"/>
              <w:numPr>
                <w:ilvl w:val="0"/>
                <w:numId w:val="0"/>
              </w:numPr>
              <w:jc w:val="center"/>
            </w:pPr>
            <w:r w:rsidRPr="006B298D">
              <w:t>68.007</w:t>
            </w:r>
          </w:p>
        </w:tc>
        <w:tc>
          <w:tcPr>
            <w:tcW w:w="1588" w:type="dxa"/>
            <w:vAlign w:val="center"/>
          </w:tcPr>
          <w:p w14:paraId="690CB97E" w14:textId="589AC634" w:rsidR="00861044" w:rsidRDefault="00861044" w:rsidP="00651E7B">
            <w:pPr>
              <w:pStyle w:val="ListBullet"/>
              <w:numPr>
                <w:ilvl w:val="0"/>
                <w:numId w:val="0"/>
              </w:numPr>
              <w:jc w:val="center"/>
            </w:pPr>
            <w:r w:rsidRPr="006E272D">
              <w:t>72.296</w:t>
            </w:r>
          </w:p>
        </w:tc>
        <w:tc>
          <w:tcPr>
            <w:tcW w:w="1587" w:type="dxa"/>
            <w:vAlign w:val="center"/>
          </w:tcPr>
          <w:p w14:paraId="2834F4A9" w14:textId="41298495" w:rsidR="00861044" w:rsidRDefault="00861044" w:rsidP="00651E7B">
            <w:pPr>
              <w:pStyle w:val="ListBullet"/>
              <w:numPr>
                <w:ilvl w:val="0"/>
                <w:numId w:val="0"/>
              </w:numPr>
              <w:jc w:val="center"/>
            </w:pPr>
            <w:r w:rsidRPr="000245E6">
              <w:t>-59.208</w:t>
            </w:r>
          </w:p>
        </w:tc>
        <w:tc>
          <w:tcPr>
            <w:tcW w:w="1588" w:type="dxa"/>
            <w:vAlign w:val="center"/>
          </w:tcPr>
          <w:p w14:paraId="129AC1BA" w14:textId="642E3348" w:rsidR="00861044" w:rsidRDefault="00861044" w:rsidP="00651E7B">
            <w:pPr>
              <w:pStyle w:val="ListBullet"/>
              <w:numPr>
                <w:ilvl w:val="0"/>
                <w:numId w:val="0"/>
              </w:numPr>
              <w:jc w:val="center"/>
            </w:pPr>
            <w:r w:rsidRPr="00927483">
              <w:t>245.186</w:t>
            </w:r>
          </w:p>
        </w:tc>
        <w:tc>
          <w:tcPr>
            <w:tcW w:w="1588" w:type="dxa"/>
            <w:vAlign w:val="center"/>
          </w:tcPr>
          <w:p w14:paraId="5606B73D" w14:textId="04B09E57" w:rsidR="00861044" w:rsidRDefault="00861044" w:rsidP="00651E7B">
            <w:pPr>
              <w:pStyle w:val="ListBullet"/>
              <w:numPr>
                <w:ilvl w:val="0"/>
                <w:numId w:val="0"/>
              </w:numPr>
              <w:jc w:val="center"/>
            </w:pPr>
            <w:r w:rsidRPr="009421B7">
              <w:t>-189.742</w:t>
            </w:r>
          </w:p>
        </w:tc>
      </w:tr>
      <w:tr w:rsidR="00861044" w14:paraId="5AD22995" w14:textId="77777777" w:rsidTr="00C51BD6">
        <w:tc>
          <w:tcPr>
            <w:tcW w:w="1134" w:type="dxa"/>
            <w:vAlign w:val="center"/>
          </w:tcPr>
          <w:p w14:paraId="77CBC88F" w14:textId="65A3F551"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3</m:t>
                    </m:r>
                  </m:sub>
                </m:sSub>
              </m:oMath>
            </m:oMathPara>
          </w:p>
        </w:tc>
        <w:tc>
          <w:tcPr>
            <w:tcW w:w="1587" w:type="dxa"/>
            <w:vAlign w:val="center"/>
          </w:tcPr>
          <w:p w14:paraId="5FDA182C" w14:textId="5BD85F71" w:rsidR="00861044" w:rsidRDefault="00861044" w:rsidP="00651E7B">
            <w:pPr>
              <w:pStyle w:val="ListBullet"/>
              <w:numPr>
                <w:ilvl w:val="0"/>
                <w:numId w:val="0"/>
              </w:numPr>
              <w:jc w:val="center"/>
            </w:pPr>
            <w:r w:rsidRPr="006B298D">
              <w:t>465.432</w:t>
            </w:r>
          </w:p>
        </w:tc>
        <w:tc>
          <w:tcPr>
            <w:tcW w:w="1588" w:type="dxa"/>
            <w:vAlign w:val="center"/>
          </w:tcPr>
          <w:p w14:paraId="4CDE4459" w14:textId="44B29820" w:rsidR="00861044" w:rsidRDefault="00861044" w:rsidP="00651E7B">
            <w:pPr>
              <w:pStyle w:val="ListBullet"/>
              <w:numPr>
                <w:ilvl w:val="0"/>
                <w:numId w:val="0"/>
              </w:numPr>
              <w:jc w:val="center"/>
            </w:pPr>
            <w:r w:rsidRPr="006E272D">
              <w:t>-68.556</w:t>
            </w:r>
          </w:p>
        </w:tc>
        <w:tc>
          <w:tcPr>
            <w:tcW w:w="1587" w:type="dxa"/>
            <w:vAlign w:val="center"/>
          </w:tcPr>
          <w:p w14:paraId="05F0E78C" w14:textId="70D00F15" w:rsidR="00861044" w:rsidRDefault="00861044" w:rsidP="00651E7B">
            <w:pPr>
              <w:pStyle w:val="ListBullet"/>
              <w:numPr>
                <w:ilvl w:val="0"/>
                <w:numId w:val="0"/>
              </w:numPr>
              <w:jc w:val="center"/>
            </w:pPr>
            <w:r w:rsidRPr="000245E6">
              <w:t>447.497</w:t>
            </w:r>
          </w:p>
        </w:tc>
        <w:tc>
          <w:tcPr>
            <w:tcW w:w="1588" w:type="dxa"/>
            <w:vAlign w:val="center"/>
          </w:tcPr>
          <w:p w14:paraId="05EF97D7" w14:textId="5B723F86" w:rsidR="00861044" w:rsidRDefault="00861044" w:rsidP="00651E7B">
            <w:pPr>
              <w:pStyle w:val="ListBullet"/>
              <w:numPr>
                <w:ilvl w:val="0"/>
                <w:numId w:val="0"/>
              </w:numPr>
              <w:jc w:val="center"/>
            </w:pPr>
            <w:r w:rsidRPr="00927483">
              <w:t>80.244</w:t>
            </w:r>
          </w:p>
        </w:tc>
        <w:tc>
          <w:tcPr>
            <w:tcW w:w="1588" w:type="dxa"/>
            <w:vAlign w:val="center"/>
          </w:tcPr>
          <w:p w14:paraId="53A0CC80" w14:textId="06B7167F" w:rsidR="00861044" w:rsidRDefault="00861044" w:rsidP="00651E7B">
            <w:pPr>
              <w:pStyle w:val="ListBullet"/>
              <w:numPr>
                <w:ilvl w:val="0"/>
                <w:numId w:val="0"/>
              </w:numPr>
              <w:jc w:val="center"/>
            </w:pPr>
            <w:r w:rsidRPr="009421B7">
              <w:t>267.064</w:t>
            </w:r>
          </w:p>
        </w:tc>
      </w:tr>
      <w:tr w:rsidR="00861044" w14:paraId="5DC5D95C" w14:textId="77777777" w:rsidTr="00C51BD6">
        <w:tc>
          <w:tcPr>
            <w:tcW w:w="1134" w:type="dxa"/>
            <w:vAlign w:val="center"/>
          </w:tcPr>
          <w:p w14:paraId="472D55A0" w14:textId="0F10D746"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g</m:t>
                    </m:r>
                  </m:e>
                  <m:sub>
                    <m:r>
                      <w:rPr>
                        <w:rFonts w:ascii="Cambria Math" w:hAnsi="Cambria Math"/>
                      </w:rPr>
                      <m:t>3</m:t>
                    </m:r>
                  </m:sub>
                </m:sSub>
              </m:oMath>
            </m:oMathPara>
          </w:p>
        </w:tc>
        <w:tc>
          <w:tcPr>
            <w:tcW w:w="1587" w:type="dxa"/>
            <w:vAlign w:val="center"/>
          </w:tcPr>
          <w:p w14:paraId="313AA934" w14:textId="201494B4" w:rsidR="00861044" w:rsidRDefault="00861044" w:rsidP="00651E7B">
            <w:pPr>
              <w:pStyle w:val="ListBullet"/>
              <w:numPr>
                <w:ilvl w:val="0"/>
                <w:numId w:val="0"/>
              </w:numPr>
              <w:jc w:val="center"/>
            </w:pPr>
            <w:r w:rsidRPr="006B298D">
              <w:t>-24.224</w:t>
            </w:r>
          </w:p>
        </w:tc>
        <w:tc>
          <w:tcPr>
            <w:tcW w:w="1588" w:type="dxa"/>
            <w:vAlign w:val="center"/>
          </w:tcPr>
          <w:p w14:paraId="3279EDB5" w14:textId="1282D84C" w:rsidR="00861044" w:rsidRDefault="00861044" w:rsidP="00651E7B">
            <w:pPr>
              <w:pStyle w:val="ListBullet"/>
              <w:numPr>
                <w:ilvl w:val="0"/>
                <w:numId w:val="0"/>
              </w:numPr>
              <w:jc w:val="center"/>
            </w:pPr>
            <w:r w:rsidRPr="006E272D">
              <w:t>-3.438</w:t>
            </w:r>
          </w:p>
        </w:tc>
        <w:tc>
          <w:tcPr>
            <w:tcW w:w="1587" w:type="dxa"/>
            <w:vAlign w:val="center"/>
          </w:tcPr>
          <w:p w14:paraId="0AA10CFA" w14:textId="78DF995A" w:rsidR="00861044" w:rsidRDefault="00861044" w:rsidP="00651E7B">
            <w:pPr>
              <w:pStyle w:val="ListBullet"/>
              <w:numPr>
                <w:ilvl w:val="0"/>
                <w:numId w:val="0"/>
              </w:numPr>
              <w:jc w:val="center"/>
            </w:pPr>
            <w:r w:rsidRPr="000245E6">
              <w:t>4.484</w:t>
            </w:r>
          </w:p>
        </w:tc>
        <w:tc>
          <w:tcPr>
            <w:tcW w:w="1588" w:type="dxa"/>
            <w:vAlign w:val="center"/>
          </w:tcPr>
          <w:p w14:paraId="5F7B8C97" w14:textId="48FBE6E0" w:rsidR="00861044" w:rsidRDefault="00861044" w:rsidP="00651E7B">
            <w:pPr>
              <w:pStyle w:val="ListBullet"/>
              <w:numPr>
                <w:ilvl w:val="0"/>
                <w:numId w:val="0"/>
              </w:numPr>
              <w:jc w:val="center"/>
            </w:pPr>
            <w:r w:rsidRPr="00927483">
              <w:t>-6.123</w:t>
            </w:r>
          </w:p>
        </w:tc>
        <w:tc>
          <w:tcPr>
            <w:tcW w:w="1588" w:type="dxa"/>
            <w:vAlign w:val="center"/>
          </w:tcPr>
          <w:p w14:paraId="21CD586C" w14:textId="38E6C407" w:rsidR="00861044" w:rsidRDefault="00861044" w:rsidP="00651E7B">
            <w:pPr>
              <w:pStyle w:val="ListBullet"/>
              <w:numPr>
                <w:ilvl w:val="0"/>
                <w:numId w:val="0"/>
              </w:numPr>
              <w:jc w:val="center"/>
            </w:pPr>
            <w:r w:rsidRPr="009421B7">
              <w:t>-7.542</w:t>
            </w:r>
          </w:p>
        </w:tc>
      </w:tr>
    </w:tbl>
    <w:p w14:paraId="64FDFC7E" w14:textId="77777777" w:rsidR="00E85AA5" w:rsidRDefault="00E85AA5" w:rsidP="00651E7B">
      <w:pPr>
        <w:pStyle w:val="ListBullet"/>
        <w:numPr>
          <w:ilvl w:val="0"/>
          <w:numId w:val="0"/>
        </w:numPr>
        <w:ind w:left="360" w:hanging="360"/>
      </w:pPr>
    </w:p>
    <w:p w14:paraId="7EAC21B7" w14:textId="6E7A4975" w:rsidR="00B55DD9" w:rsidRDefault="00B55DD9"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532ED6">
        <w:rPr>
          <w:noProof/>
        </w:rPr>
        <w:t>7</w:t>
      </w:r>
      <w:r>
        <w:fldChar w:fldCharType="end"/>
      </w:r>
    </w:p>
    <w:p w14:paraId="2C96668A" w14:textId="3C37A6F8" w:rsidR="00B55DD9" w:rsidRPr="00F617C0" w:rsidRDefault="00B55DD9"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2B5168" w14:paraId="75E91B03" w14:textId="77777777" w:rsidTr="000850D6">
        <w:tc>
          <w:tcPr>
            <w:tcW w:w="1134" w:type="dxa"/>
            <w:vAlign w:val="center"/>
          </w:tcPr>
          <w:p w14:paraId="20E875C1" w14:textId="77777777" w:rsidR="00B55DD9" w:rsidRDefault="00B55DD9" w:rsidP="00651E7B">
            <w:pPr>
              <w:pStyle w:val="ListBullet"/>
              <w:numPr>
                <w:ilvl w:val="0"/>
                <w:numId w:val="0"/>
              </w:numPr>
              <w:ind w:left="-103"/>
              <w:jc w:val="center"/>
            </w:pPr>
          </w:p>
        </w:tc>
        <w:tc>
          <w:tcPr>
            <w:tcW w:w="1587" w:type="dxa"/>
            <w:vAlign w:val="center"/>
          </w:tcPr>
          <w:p w14:paraId="10FA3ABE" w14:textId="77777777" w:rsidR="00B55DD9" w:rsidRPr="007B74BB" w:rsidRDefault="00B55DD9" w:rsidP="00651E7B">
            <w:pPr>
              <w:pStyle w:val="ListBullet"/>
              <w:numPr>
                <w:ilvl w:val="0"/>
                <w:numId w:val="0"/>
              </w:numPr>
              <w:jc w:val="center"/>
              <w:rPr>
                <w:b/>
                <w:bCs/>
              </w:rPr>
            </w:pPr>
            <w:r w:rsidRPr="007B74BB">
              <w:rPr>
                <w:b/>
                <w:bCs/>
              </w:rPr>
              <w:t>298.15K</w:t>
            </w:r>
          </w:p>
        </w:tc>
        <w:tc>
          <w:tcPr>
            <w:tcW w:w="1588" w:type="dxa"/>
            <w:vAlign w:val="center"/>
          </w:tcPr>
          <w:p w14:paraId="6AAC4564" w14:textId="77777777" w:rsidR="00B55DD9" w:rsidRPr="007B74BB" w:rsidRDefault="00B55DD9" w:rsidP="00651E7B">
            <w:pPr>
              <w:pStyle w:val="ListBullet"/>
              <w:numPr>
                <w:ilvl w:val="0"/>
                <w:numId w:val="0"/>
              </w:numPr>
              <w:jc w:val="center"/>
              <w:rPr>
                <w:b/>
                <w:bCs/>
              </w:rPr>
            </w:pPr>
            <w:r w:rsidRPr="007B74BB">
              <w:rPr>
                <w:b/>
                <w:bCs/>
              </w:rPr>
              <w:t>373.15K</w:t>
            </w:r>
          </w:p>
        </w:tc>
        <w:tc>
          <w:tcPr>
            <w:tcW w:w="1587" w:type="dxa"/>
            <w:vAlign w:val="center"/>
          </w:tcPr>
          <w:p w14:paraId="6DEEFA45" w14:textId="77777777" w:rsidR="00B55DD9" w:rsidRPr="007B74BB" w:rsidRDefault="00B55DD9" w:rsidP="00651E7B">
            <w:pPr>
              <w:pStyle w:val="ListBullet"/>
              <w:numPr>
                <w:ilvl w:val="0"/>
                <w:numId w:val="0"/>
              </w:numPr>
              <w:jc w:val="center"/>
              <w:rPr>
                <w:b/>
                <w:bCs/>
              </w:rPr>
            </w:pPr>
            <w:r w:rsidRPr="007B74BB">
              <w:rPr>
                <w:b/>
                <w:bCs/>
              </w:rPr>
              <w:t>473.15K</w:t>
            </w:r>
          </w:p>
        </w:tc>
        <w:tc>
          <w:tcPr>
            <w:tcW w:w="1588" w:type="dxa"/>
            <w:vAlign w:val="center"/>
          </w:tcPr>
          <w:p w14:paraId="04042D52" w14:textId="77777777" w:rsidR="00B55DD9" w:rsidRPr="007B74BB" w:rsidRDefault="00B55DD9" w:rsidP="00651E7B">
            <w:pPr>
              <w:pStyle w:val="ListBullet"/>
              <w:numPr>
                <w:ilvl w:val="0"/>
                <w:numId w:val="0"/>
              </w:numPr>
              <w:jc w:val="center"/>
              <w:rPr>
                <w:b/>
                <w:bCs/>
              </w:rPr>
            </w:pPr>
            <w:r w:rsidRPr="007B74BB">
              <w:rPr>
                <w:b/>
                <w:bCs/>
              </w:rPr>
              <w:t>573.15K</w:t>
            </w:r>
          </w:p>
        </w:tc>
        <w:tc>
          <w:tcPr>
            <w:tcW w:w="1588" w:type="dxa"/>
            <w:vAlign w:val="center"/>
          </w:tcPr>
          <w:p w14:paraId="2F4B46D5" w14:textId="77777777" w:rsidR="00B55DD9" w:rsidRPr="007B74BB" w:rsidRDefault="00B55DD9" w:rsidP="00651E7B">
            <w:pPr>
              <w:pStyle w:val="ListBullet"/>
              <w:numPr>
                <w:ilvl w:val="0"/>
                <w:numId w:val="0"/>
              </w:numPr>
              <w:jc w:val="center"/>
              <w:rPr>
                <w:b/>
                <w:bCs/>
              </w:rPr>
            </w:pPr>
            <w:r w:rsidRPr="007B74BB">
              <w:rPr>
                <w:b/>
                <w:bCs/>
              </w:rPr>
              <w:t>673.15K</w:t>
            </w:r>
          </w:p>
        </w:tc>
      </w:tr>
      <w:tr w:rsidR="002B5168" w14:paraId="2637F9DB" w14:textId="77777777" w:rsidTr="00BC0D65">
        <w:tc>
          <w:tcPr>
            <w:tcW w:w="1134" w:type="dxa"/>
            <w:vAlign w:val="center"/>
          </w:tcPr>
          <w:p w14:paraId="0ABE46CB" w14:textId="77777777" w:rsidR="002B5168"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40AE813C" w14:textId="51F84C81" w:rsidR="002B5168" w:rsidRDefault="002B5168" w:rsidP="00651E7B">
            <w:pPr>
              <w:pStyle w:val="ListBullet"/>
              <w:numPr>
                <w:ilvl w:val="0"/>
                <w:numId w:val="0"/>
              </w:numPr>
              <w:jc w:val="center"/>
            </w:pPr>
            <w:r w:rsidRPr="009A487B">
              <w:t>-0.290</w:t>
            </w:r>
          </w:p>
        </w:tc>
        <w:tc>
          <w:tcPr>
            <w:tcW w:w="1588" w:type="dxa"/>
          </w:tcPr>
          <w:p w14:paraId="01A0AA13" w14:textId="7B5453C2" w:rsidR="002B5168" w:rsidRDefault="002B5168" w:rsidP="00651E7B">
            <w:pPr>
              <w:pStyle w:val="ListBullet"/>
              <w:numPr>
                <w:ilvl w:val="0"/>
                <w:numId w:val="0"/>
              </w:numPr>
              <w:jc w:val="center"/>
            </w:pPr>
            <w:r w:rsidRPr="0019479E">
              <w:t>-0.525</w:t>
            </w:r>
          </w:p>
        </w:tc>
        <w:tc>
          <w:tcPr>
            <w:tcW w:w="1587" w:type="dxa"/>
          </w:tcPr>
          <w:p w14:paraId="0BA95520" w14:textId="556A5607" w:rsidR="002B5168" w:rsidRDefault="002B5168" w:rsidP="00651E7B">
            <w:pPr>
              <w:pStyle w:val="ListBullet"/>
              <w:numPr>
                <w:ilvl w:val="0"/>
                <w:numId w:val="0"/>
              </w:numPr>
              <w:jc w:val="center"/>
            </w:pPr>
            <w:r w:rsidRPr="002D70F8">
              <w:t>0.015</w:t>
            </w:r>
          </w:p>
        </w:tc>
        <w:tc>
          <w:tcPr>
            <w:tcW w:w="1588" w:type="dxa"/>
          </w:tcPr>
          <w:p w14:paraId="7A336545" w14:textId="39704D32" w:rsidR="002B5168" w:rsidRDefault="002B5168" w:rsidP="00651E7B">
            <w:pPr>
              <w:pStyle w:val="ListBullet"/>
              <w:numPr>
                <w:ilvl w:val="0"/>
                <w:numId w:val="0"/>
              </w:numPr>
              <w:jc w:val="center"/>
            </w:pPr>
            <w:r w:rsidRPr="00F4678D">
              <w:t>-0.179</w:t>
            </w:r>
          </w:p>
        </w:tc>
        <w:tc>
          <w:tcPr>
            <w:tcW w:w="1588" w:type="dxa"/>
          </w:tcPr>
          <w:p w14:paraId="20C0F9B3" w14:textId="7FDF31EF" w:rsidR="002B5168" w:rsidRDefault="002B5168" w:rsidP="00651E7B">
            <w:pPr>
              <w:pStyle w:val="ListBullet"/>
              <w:numPr>
                <w:ilvl w:val="0"/>
                <w:numId w:val="0"/>
              </w:numPr>
              <w:jc w:val="center"/>
            </w:pPr>
            <w:r w:rsidRPr="003808CB">
              <w:t>-1675088.55</w:t>
            </w:r>
          </w:p>
        </w:tc>
      </w:tr>
      <w:tr w:rsidR="002B5168" w14:paraId="394BC1AE" w14:textId="77777777" w:rsidTr="00BC0D65">
        <w:tc>
          <w:tcPr>
            <w:tcW w:w="1134" w:type="dxa"/>
            <w:vAlign w:val="center"/>
          </w:tcPr>
          <w:p w14:paraId="4C79186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5CA92890" w14:textId="1E7C98E4" w:rsidR="002B5168" w:rsidRDefault="002B5168" w:rsidP="00651E7B">
            <w:pPr>
              <w:pStyle w:val="ListBullet"/>
              <w:numPr>
                <w:ilvl w:val="0"/>
                <w:numId w:val="0"/>
              </w:numPr>
              <w:jc w:val="center"/>
            </w:pPr>
            <w:r w:rsidRPr="009A487B">
              <w:t>616.643</w:t>
            </w:r>
          </w:p>
        </w:tc>
        <w:tc>
          <w:tcPr>
            <w:tcW w:w="1588" w:type="dxa"/>
          </w:tcPr>
          <w:p w14:paraId="608608A8" w14:textId="39DA0DEE" w:rsidR="002B5168" w:rsidRDefault="002B5168" w:rsidP="00651E7B">
            <w:pPr>
              <w:pStyle w:val="ListBullet"/>
              <w:numPr>
                <w:ilvl w:val="0"/>
                <w:numId w:val="0"/>
              </w:numPr>
              <w:jc w:val="center"/>
            </w:pPr>
            <w:r w:rsidRPr="0019479E">
              <w:t>19.329</w:t>
            </w:r>
          </w:p>
        </w:tc>
        <w:tc>
          <w:tcPr>
            <w:tcW w:w="1587" w:type="dxa"/>
          </w:tcPr>
          <w:p w14:paraId="110707E6" w14:textId="3B3C15CB" w:rsidR="002B5168" w:rsidRDefault="002B5168" w:rsidP="00651E7B">
            <w:pPr>
              <w:pStyle w:val="ListBullet"/>
              <w:numPr>
                <w:ilvl w:val="0"/>
                <w:numId w:val="0"/>
              </w:numPr>
              <w:jc w:val="center"/>
            </w:pPr>
            <w:r w:rsidRPr="002D70F8">
              <w:t>-4.869</w:t>
            </w:r>
          </w:p>
        </w:tc>
        <w:tc>
          <w:tcPr>
            <w:tcW w:w="1588" w:type="dxa"/>
          </w:tcPr>
          <w:p w14:paraId="55C6C77D" w14:textId="6B91E484" w:rsidR="002B5168" w:rsidRDefault="002B5168" w:rsidP="00651E7B">
            <w:pPr>
              <w:pStyle w:val="ListBullet"/>
              <w:numPr>
                <w:ilvl w:val="0"/>
                <w:numId w:val="0"/>
              </w:numPr>
              <w:jc w:val="center"/>
            </w:pPr>
            <w:r w:rsidRPr="00F4678D">
              <w:t>7.902</w:t>
            </w:r>
          </w:p>
        </w:tc>
        <w:tc>
          <w:tcPr>
            <w:tcW w:w="1588" w:type="dxa"/>
          </w:tcPr>
          <w:p w14:paraId="45DFE472" w14:textId="18D635A3" w:rsidR="002B5168" w:rsidRDefault="002B5168" w:rsidP="00651E7B">
            <w:pPr>
              <w:pStyle w:val="ListBullet"/>
              <w:numPr>
                <w:ilvl w:val="0"/>
                <w:numId w:val="0"/>
              </w:numPr>
              <w:jc w:val="center"/>
            </w:pPr>
            <w:r w:rsidRPr="003808CB">
              <w:t>-872.069</w:t>
            </w:r>
          </w:p>
        </w:tc>
      </w:tr>
      <w:tr w:rsidR="002B5168" w14:paraId="4FA1F139" w14:textId="77777777" w:rsidTr="00BC0D65">
        <w:tc>
          <w:tcPr>
            <w:tcW w:w="1134" w:type="dxa"/>
            <w:vAlign w:val="center"/>
          </w:tcPr>
          <w:p w14:paraId="2A52090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28302835" w14:textId="4571B0BF" w:rsidR="002B5168" w:rsidRDefault="002B5168" w:rsidP="00651E7B">
            <w:pPr>
              <w:pStyle w:val="ListBullet"/>
              <w:numPr>
                <w:ilvl w:val="0"/>
                <w:numId w:val="0"/>
              </w:numPr>
              <w:jc w:val="center"/>
            </w:pPr>
            <w:r w:rsidRPr="009A487B">
              <w:t>1.220</w:t>
            </w:r>
          </w:p>
        </w:tc>
        <w:tc>
          <w:tcPr>
            <w:tcW w:w="1588" w:type="dxa"/>
          </w:tcPr>
          <w:p w14:paraId="5A833F9C" w14:textId="480C9C71" w:rsidR="002B5168" w:rsidRDefault="002B5168" w:rsidP="00651E7B">
            <w:pPr>
              <w:pStyle w:val="ListBullet"/>
              <w:numPr>
                <w:ilvl w:val="0"/>
                <w:numId w:val="0"/>
              </w:numPr>
              <w:jc w:val="center"/>
            </w:pPr>
            <w:r w:rsidRPr="0019479E">
              <w:t>0.081</w:t>
            </w:r>
          </w:p>
        </w:tc>
        <w:tc>
          <w:tcPr>
            <w:tcW w:w="1587" w:type="dxa"/>
          </w:tcPr>
          <w:p w14:paraId="782C3303" w14:textId="6B6E40B3" w:rsidR="002B5168" w:rsidRDefault="002B5168" w:rsidP="00651E7B">
            <w:pPr>
              <w:pStyle w:val="ListBullet"/>
              <w:numPr>
                <w:ilvl w:val="0"/>
                <w:numId w:val="0"/>
              </w:numPr>
              <w:jc w:val="center"/>
            </w:pPr>
            <w:r w:rsidRPr="002D70F8">
              <w:t>0.555</w:t>
            </w:r>
          </w:p>
        </w:tc>
        <w:tc>
          <w:tcPr>
            <w:tcW w:w="1588" w:type="dxa"/>
          </w:tcPr>
          <w:p w14:paraId="52ADF725" w14:textId="1801D982" w:rsidR="002B5168" w:rsidRDefault="002B5168" w:rsidP="00651E7B">
            <w:pPr>
              <w:pStyle w:val="ListBullet"/>
              <w:numPr>
                <w:ilvl w:val="0"/>
                <w:numId w:val="0"/>
              </w:numPr>
              <w:jc w:val="center"/>
            </w:pPr>
            <w:r w:rsidRPr="00F4678D">
              <w:t>0.079</w:t>
            </w:r>
          </w:p>
        </w:tc>
        <w:tc>
          <w:tcPr>
            <w:tcW w:w="1588" w:type="dxa"/>
          </w:tcPr>
          <w:p w14:paraId="76EF266C" w14:textId="2EC80607" w:rsidR="002B5168" w:rsidRDefault="002B5168" w:rsidP="00651E7B">
            <w:pPr>
              <w:pStyle w:val="ListBullet"/>
              <w:numPr>
                <w:ilvl w:val="0"/>
                <w:numId w:val="0"/>
              </w:numPr>
              <w:jc w:val="center"/>
            </w:pPr>
            <w:r w:rsidRPr="003808CB">
              <w:t>138.118</w:t>
            </w:r>
          </w:p>
        </w:tc>
      </w:tr>
      <w:tr w:rsidR="002B5168" w14:paraId="3C774D00" w14:textId="77777777" w:rsidTr="00BC0D65">
        <w:tc>
          <w:tcPr>
            <w:tcW w:w="1134" w:type="dxa"/>
            <w:vAlign w:val="center"/>
          </w:tcPr>
          <w:p w14:paraId="12AFF87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03DACDA3" w14:textId="681B930C" w:rsidR="002B5168" w:rsidRDefault="002B5168" w:rsidP="00651E7B">
            <w:pPr>
              <w:pStyle w:val="ListBullet"/>
              <w:numPr>
                <w:ilvl w:val="0"/>
                <w:numId w:val="0"/>
              </w:numPr>
              <w:jc w:val="center"/>
            </w:pPr>
            <w:r w:rsidRPr="009A487B">
              <w:t>-0.985</w:t>
            </w:r>
          </w:p>
        </w:tc>
        <w:tc>
          <w:tcPr>
            <w:tcW w:w="1588" w:type="dxa"/>
          </w:tcPr>
          <w:p w14:paraId="7C0F9DBC" w14:textId="2458F0CC" w:rsidR="002B5168" w:rsidRDefault="002B5168" w:rsidP="00651E7B">
            <w:pPr>
              <w:pStyle w:val="ListBullet"/>
              <w:numPr>
                <w:ilvl w:val="0"/>
                <w:numId w:val="0"/>
              </w:numPr>
              <w:jc w:val="center"/>
            </w:pPr>
            <w:r w:rsidRPr="0019479E">
              <w:t>-13.397</w:t>
            </w:r>
          </w:p>
        </w:tc>
        <w:tc>
          <w:tcPr>
            <w:tcW w:w="1587" w:type="dxa"/>
          </w:tcPr>
          <w:p w14:paraId="7E2325FC" w14:textId="60AF902E" w:rsidR="002B5168" w:rsidRDefault="002B5168" w:rsidP="00651E7B">
            <w:pPr>
              <w:pStyle w:val="ListBullet"/>
              <w:numPr>
                <w:ilvl w:val="0"/>
                <w:numId w:val="0"/>
              </w:numPr>
              <w:jc w:val="center"/>
            </w:pPr>
            <w:r w:rsidRPr="002D70F8">
              <w:t>1.562</w:t>
            </w:r>
          </w:p>
        </w:tc>
        <w:tc>
          <w:tcPr>
            <w:tcW w:w="1588" w:type="dxa"/>
          </w:tcPr>
          <w:p w14:paraId="25753BF2" w14:textId="5CE72472" w:rsidR="002B5168" w:rsidRDefault="002B5168" w:rsidP="00651E7B">
            <w:pPr>
              <w:pStyle w:val="ListBullet"/>
              <w:numPr>
                <w:ilvl w:val="0"/>
                <w:numId w:val="0"/>
              </w:numPr>
              <w:jc w:val="center"/>
            </w:pPr>
            <w:r w:rsidRPr="00F4678D">
              <w:t>-4.929</w:t>
            </w:r>
          </w:p>
        </w:tc>
        <w:tc>
          <w:tcPr>
            <w:tcW w:w="1588" w:type="dxa"/>
          </w:tcPr>
          <w:p w14:paraId="1D896F15" w14:textId="382BB583" w:rsidR="002B5168" w:rsidRDefault="002B5168" w:rsidP="00651E7B">
            <w:pPr>
              <w:pStyle w:val="ListBullet"/>
              <w:numPr>
                <w:ilvl w:val="0"/>
                <w:numId w:val="0"/>
              </w:numPr>
              <w:jc w:val="center"/>
            </w:pPr>
            <w:r w:rsidRPr="003808CB">
              <w:t>-12505132</w:t>
            </w:r>
          </w:p>
        </w:tc>
      </w:tr>
      <w:tr w:rsidR="002B5168" w14:paraId="2EB4A9DD" w14:textId="77777777" w:rsidTr="00BC0D65">
        <w:tc>
          <w:tcPr>
            <w:tcW w:w="1134" w:type="dxa"/>
            <w:vAlign w:val="center"/>
          </w:tcPr>
          <w:p w14:paraId="47D1C0B5" w14:textId="60197026"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54DAB313" w14:textId="66D2BA2C" w:rsidR="002B5168" w:rsidRDefault="002B5168" w:rsidP="00651E7B">
            <w:pPr>
              <w:pStyle w:val="ListBullet"/>
              <w:numPr>
                <w:ilvl w:val="0"/>
                <w:numId w:val="0"/>
              </w:numPr>
              <w:jc w:val="center"/>
            </w:pPr>
            <w:r w:rsidRPr="009A487B">
              <w:t>-0.032</w:t>
            </w:r>
          </w:p>
        </w:tc>
        <w:tc>
          <w:tcPr>
            <w:tcW w:w="1588" w:type="dxa"/>
          </w:tcPr>
          <w:p w14:paraId="6514B924" w14:textId="2C202A82" w:rsidR="002B5168" w:rsidRDefault="002B5168" w:rsidP="00651E7B">
            <w:pPr>
              <w:pStyle w:val="ListBullet"/>
              <w:numPr>
                <w:ilvl w:val="0"/>
                <w:numId w:val="0"/>
              </w:numPr>
              <w:jc w:val="center"/>
            </w:pPr>
            <w:r w:rsidRPr="0019479E">
              <w:t>-0.996</w:t>
            </w:r>
          </w:p>
        </w:tc>
        <w:tc>
          <w:tcPr>
            <w:tcW w:w="1587" w:type="dxa"/>
          </w:tcPr>
          <w:p w14:paraId="670F80BA" w14:textId="57A6FD83" w:rsidR="002B5168" w:rsidRDefault="002B5168" w:rsidP="00651E7B">
            <w:pPr>
              <w:pStyle w:val="ListBullet"/>
              <w:numPr>
                <w:ilvl w:val="0"/>
                <w:numId w:val="0"/>
              </w:numPr>
              <w:jc w:val="center"/>
            </w:pPr>
            <w:r w:rsidRPr="002D70F8">
              <w:t>-0.032</w:t>
            </w:r>
          </w:p>
        </w:tc>
        <w:tc>
          <w:tcPr>
            <w:tcW w:w="1588" w:type="dxa"/>
          </w:tcPr>
          <w:p w14:paraId="58CA59ED" w14:textId="5BBBAC8C" w:rsidR="002B5168" w:rsidRDefault="002B5168" w:rsidP="00651E7B">
            <w:pPr>
              <w:pStyle w:val="ListBullet"/>
              <w:numPr>
                <w:ilvl w:val="0"/>
                <w:numId w:val="0"/>
              </w:numPr>
              <w:jc w:val="center"/>
            </w:pPr>
            <w:r w:rsidRPr="00F4678D">
              <w:t>0.035</w:t>
            </w:r>
          </w:p>
        </w:tc>
        <w:tc>
          <w:tcPr>
            <w:tcW w:w="1588" w:type="dxa"/>
          </w:tcPr>
          <w:p w14:paraId="65E8CAB0" w14:textId="1953911D" w:rsidR="002B5168" w:rsidRDefault="002B5168" w:rsidP="00651E7B">
            <w:pPr>
              <w:pStyle w:val="ListBullet"/>
              <w:numPr>
                <w:ilvl w:val="0"/>
                <w:numId w:val="0"/>
              </w:numPr>
              <w:jc w:val="center"/>
            </w:pPr>
            <w:r w:rsidRPr="003808CB">
              <w:t>0.591</w:t>
            </w:r>
          </w:p>
        </w:tc>
      </w:tr>
      <w:tr w:rsidR="002B5168" w14:paraId="3B1CC52A" w14:textId="77777777" w:rsidTr="00BC0D65">
        <w:tc>
          <w:tcPr>
            <w:tcW w:w="1134" w:type="dxa"/>
            <w:vAlign w:val="center"/>
          </w:tcPr>
          <w:p w14:paraId="63E55AA6" w14:textId="5D5C4F7D"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70D38A90" w14:textId="6E37C8BA" w:rsidR="002B5168" w:rsidRDefault="002B5168" w:rsidP="00651E7B">
            <w:pPr>
              <w:pStyle w:val="ListBullet"/>
              <w:numPr>
                <w:ilvl w:val="0"/>
                <w:numId w:val="0"/>
              </w:numPr>
              <w:jc w:val="center"/>
            </w:pPr>
            <w:r w:rsidRPr="009A487B">
              <w:t>0.294</w:t>
            </w:r>
          </w:p>
        </w:tc>
        <w:tc>
          <w:tcPr>
            <w:tcW w:w="1588" w:type="dxa"/>
          </w:tcPr>
          <w:p w14:paraId="7E77A49A" w14:textId="7814C4DF" w:rsidR="002B5168" w:rsidRDefault="002B5168" w:rsidP="00651E7B">
            <w:pPr>
              <w:pStyle w:val="ListBullet"/>
              <w:numPr>
                <w:ilvl w:val="0"/>
                <w:numId w:val="0"/>
              </w:numPr>
              <w:jc w:val="center"/>
            </w:pPr>
            <w:r w:rsidRPr="0019479E">
              <w:t>10.102</w:t>
            </w:r>
          </w:p>
        </w:tc>
        <w:tc>
          <w:tcPr>
            <w:tcW w:w="1587" w:type="dxa"/>
          </w:tcPr>
          <w:p w14:paraId="4EF2B689" w14:textId="29253E33" w:rsidR="002B5168" w:rsidRDefault="002B5168" w:rsidP="00651E7B">
            <w:pPr>
              <w:pStyle w:val="ListBullet"/>
              <w:numPr>
                <w:ilvl w:val="0"/>
                <w:numId w:val="0"/>
              </w:numPr>
              <w:jc w:val="center"/>
            </w:pPr>
            <w:r w:rsidRPr="002D70F8">
              <w:t>13884.337</w:t>
            </w:r>
          </w:p>
        </w:tc>
        <w:tc>
          <w:tcPr>
            <w:tcW w:w="1588" w:type="dxa"/>
          </w:tcPr>
          <w:p w14:paraId="505172B8" w14:textId="67C36C38" w:rsidR="002B5168" w:rsidRDefault="002B5168" w:rsidP="00651E7B">
            <w:pPr>
              <w:pStyle w:val="ListBullet"/>
              <w:numPr>
                <w:ilvl w:val="0"/>
                <w:numId w:val="0"/>
              </w:numPr>
              <w:jc w:val="center"/>
            </w:pPr>
            <w:r w:rsidRPr="00F4678D">
              <w:t>128.282</w:t>
            </w:r>
          </w:p>
        </w:tc>
        <w:tc>
          <w:tcPr>
            <w:tcW w:w="1588" w:type="dxa"/>
          </w:tcPr>
          <w:p w14:paraId="5FAAEB96" w14:textId="3AA245EB" w:rsidR="002B5168" w:rsidRDefault="002B5168" w:rsidP="00651E7B">
            <w:pPr>
              <w:pStyle w:val="ListBullet"/>
              <w:numPr>
                <w:ilvl w:val="0"/>
                <w:numId w:val="0"/>
              </w:numPr>
              <w:jc w:val="center"/>
            </w:pPr>
            <w:r w:rsidRPr="003808CB">
              <w:t>-1.149</w:t>
            </w:r>
          </w:p>
        </w:tc>
      </w:tr>
      <w:tr w:rsidR="002B5168" w14:paraId="1EB4E228" w14:textId="77777777" w:rsidTr="00BC0D65">
        <w:tc>
          <w:tcPr>
            <w:tcW w:w="1134" w:type="dxa"/>
            <w:vAlign w:val="center"/>
          </w:tcPr>
          <w:p w14:paraId="59C4B6C5" w14:textId="0C40BC7E"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AA48D96" w14:textId="7A8BC8EF" w:rsidR="002B5168" w:rsidRDefault="002B5168" w:rsidP="00651E7B">
            <w:pPr>
              <w:pStyle w:val="ListBullet"/>
              <w:numPr>
                <w:ilvl w:val="0"/>
                <w:numId w:val="0"/>
              </w:numPr>
              <w:jc w:val="center"/>
            </w:pPr>
            <w:r w:rsidRPr="009A487B">
              <w:t>0.275</w:t>
            </w:r>
          </w:p>
        </w:tc>
        <w:tc>
          <w:tcPr>
            <w:tcW w:w="1588" w:type="dxa"/>
          </w:tcPr>
          <w:p w14:paraId="45D8B485" w14:textId="36A8003B" w:rsidR="002B5168" w:rsidRDefault="002B5168" w:rsidP="00651E7B">
            <w:pPr>
              <w:pStyle w:val="ListBullet"/>
              <w:numPr>
                <w:ilvl w:val="0"/>
                <w:numId w:val="0"/>
              </w:numPr>
              <w:jc w:val="center"/>
            </w:pPr>
            <w:r w:rsidRPr="0019479E">
              <w:t>0.289</w:t>
            </w:r>
          </w:p>
        </w:tc>
        <w:tc>
          <w:tcPr>
            <w:tcW w:w="1587" w:type="dxa"/>
          </w:tcPr>
          <w:p w14:paraId="259223EA" w14:textId="08B4F94F" w:rsidR="002B5168" w:rsidRDefault="002B5168" w:rsidP="00651E7B">
            <w:pPr>
              <w:pStyle w:val="ListBullet"/>
              <w:numPr>
                <w:ilvl w:val="0"/>
                <w:numId w:val="0"/>
              </w:numPr>
              <w:jc w:val="center"/>
            </w:pPr>
            <w:r w:rsidRPr="002D70F8">
              <w:t>4.014</w:t>
            </w:r>
          </w:p>
        </w:tc>
        <w:tc>
          <w:tcPr>
            <w:tcW w:w="1588" w:type="dxa"/>
          </w:tcPr>
          <w:p w14:paraId="72789A6D" w14:textId="6E44B68F" w:rsidR="002B5168" w:rsidRDefault="002B5168" w:rsidP="00651E7B">
            <w:pPr>
              <w:pStyle w:val="ListBullet"/>
              <w:numPr>
                <w:ilvl w:val="0"/>
                <w:numId w:val="0"/>
              </w:numPr>
              <w:jc w:val="center"/>
            </w:pPr>
            <w:r w:rsidRPr="00F4678D">
              <w:t>2.781</w:t>
            </w:r>
          </w:p>
        </w:tc>
        <w:tc>
          <w:tcPr>
            <w:tcW w:w="1588" w:type="dxa"/>
          </w:tcPr>
          <w:p w14:paraId="17C9404F" w14:textId="6FE8BD99" w:rsidR="002B5168" w:rsidRDefault="002B5168" w:rsidP="00651E7B">
            <w:pPr>
              <w:pStyle w:val="ListBullet"/>
              <w:numPr>
                <w:ilvl w:val="0"/>
                <w:numId w:val="0"/>
              </w:numPr>
              <w:jc w:val="center"/>
            </w:pPr>
            <w:r w:rsidRPr="003808CB">
              <w:t>4.693</w:t>
            </w:r>
          </w:p>
        </w:tc>
      </w:tr>
      <w:tr w:rsidR="002B5168" w14:paraId="4840CD7D" w14:textId="77777777" w:rsidTr="00BC0D65">
        <w:tc>
          <w:tcPr>
            <w:tcW w:w="1134" w:type="dxa"/>
            <w:vAlign w:val="center"/>
          </w:tcPr>
          <w:p w14:paraId="1C54C8A3" w14:textId="185EC4B4"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2</m:t>
                    </m:r>
                  </m:sub>
                </m:sSub>
              </m:oMath>
            </m:oMathPara>
          </w:p>
        </w:tc>
        <w:tc>
          <w:tcPr>
            <w:tcW w:w="1587" w:type="dxa"/>
          </w:tcPr>
          <w:p w14:paraId="7BA1E037" w14:textId="59B13BE6" w:rsidR="002B5168" w:rsidRDefault="002B5168" w:rsidP="00651E7B">
            <w:pPr>
              <w:pStyle w:val="ListBullet"/>
              <w:numPr>
                <w:ilvl w:val="0"/>
                <w:numId w:val="0"/>
              </w:numPr>
              <w:jc w:val="center"/>
            </w:pPr>
            <w:r w:rsidRPr="009A487B">
              <w:t>0.843</w:t>
            </w:r>
          </w:p>
        </w:tc>
        <w:tc>
          <w:tcPr>
            <w:tcW w:w="1588" w:type="dxa"/>
          </w:tcPr>
          <w:p w14:paraId="0C23975E" w14:textId="1DB06A63" w:rsidR="002B5168" w:rsidRDefault="002B5168" w:rsidP="00651E7B">
            <w:pPr>
              <w:pStyle w:val="ListBullet"/>
              <w:numPr>
                <w:ilvl w:val="0"/>
                <w:numId w:val="0"/>
              </w:numPr>
              <w:jc w:val="center"/>
            </w:pPr>
            <w:r w:rsidRPr="0019479E">
              <w:t>-6.317</w:t>
            </w:r>
          </w:p>
        </w:tc>
        <w:tc>
          <w:tcPr>
            <w:tcW w:w="1587" w:type="dxa"/>
          </w:tcPr>
          <w:p w14:paraId="4C72AE84" w14:textId="53295334" w:rsidR="002B5168" w:rsidRDefault="002B5168" w:rsidP="00651E7B">
            <w:pPr>
              <w:pStyle w:val="ListBullet"/>
              <w:numPr>
                <w:ilvl w:val="0"/>
                <w:numId w:val="0"/>
              </w:numPr>
              <w:jc w:val="center"/>
            </w:pPr>
            <w:r w:rsidRPr="002D70F8">
              <w:t>1.164</w:t>
            </w:r>
          </w:p>
        </w:tc>
        <w:tc>
          <w:tcPr>
            <w:tcW w:w="1588" w:type="dxa"/>
          </w:tcPr>
          <w:p w14:paraId="669DCEB9" w14:textId="2AA6EC70" w:rsidR="002B5168" w:rsidRDefault="002B5168" w:rsidP="00651E7B">
            <w:pPr>
              <w:pStyle w:val="ListBullet"/>
              <w:numPr>
                <w:ilvl w:val="0"/>
                <w:numId w:val="0"/>
              </w:numPr>
              <w:jc w:val="center"/>
            </w:pPr>
            <w:r w:rsidRPr="00F4678D">
              <w:t>1.198</w:t>
            </w:r>
          </w:p>
        </w:tc>
        <w:tc>
          <w:tcPr>
            <w:tcW w:w="1588" w:type="dxa"/>
          </w:tcPr>
          <w:p w14:paraId="4F108811" w14:textId="7C6CDFA6" w:rsidR="002B5168" w:rsidRDefault="002B5168" w:rsidP="00651E7B">
            <w:pPr>
              <w:pStyle w:val="ListBullet"/>
              <w:numPr>
                <w:ilvl w:val="0"/>
                <w:numId w:val="0"/>
              </w:numPr>
              <w:jc w:val="center"/>
            </w:pPr>
            <w:r w:rsidRPr="003808CB">
              <w:t>6.457</w:t>
            </w:r>
          </w:p>
        </w:tc>
      </w:tr>
      <w:tr w:rsidR="002B5168" w14:paraId="5F669545" w14:textId="77777777" w:rsidTr="00BC0D65">
        <w:tc>
          <w:tcPr>
            <w:tcW w:w="1134" w:type="dxa"/>
            <w:vAlign w:val="center"/>
          </w:tcPr>
          <w:p w14:paraId="79182207"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2DDE5CC8" w14:textId="4A761AF5" w:rsidR="002B5168" w:rsidRDefault="002B5168" w:rsidP="00651E7B">
            <w:pPr>
              <w:pStyle w:val="ListBullet"/>
              <w:numPr>
                <w:ilvl w:val="0"/>
                <w:numId w:val="0"/>
              </w:numPr>
              <w:jc w:val="center"/>
            </w:pPr>
            <w:r w:rsidRPr="009A487B">
              <w:t>-0.095</w:t>
            </w:r>
          </w:p>
        </w:tc>
        <w:tc>
          <w:tcPr>
            <w:tcW w:w="1588" w:type="dxa"/>
          </w:tcPr>
          <w:p w14:paraId="469A3042" w14:textId="2FC94DBF" w:rsidR="002B5168" w:rsidRDefault="002B5168" w:rsidP="00651E7B">
            <w:pPr>
              <w:pStyle w:val="ListBullet"/>
              <w:numPr>
                <w:ilvl w:val="0"/>
                <w:numId w:val="0"/>
              </w:numPr>
              <w:jc w:val="center"/>
            </w:pPr>
            <w:r w:rsidRPr="0019479E">
              <w:t>0.400</w:t>
            </w:r>
          </w:p>
        </w:tc>
        <w:tc>
          <w:tcPr>
            <w:tcW w:w="1587" w:type="dxa"/>
          </w:tcPr>
          <w:p w14:paraId="243A3862" w14:textId="3FF5715C" w:rsidR="002B5168" w:rsidRDefault="002B5168" w:rsidP="00651E7B">
            <w:pPr>
              <w:pStyle w:val="ListBullet"/>
              <w:numPr>
                <w:ilvl w:val="0"/>
                <w:numId w:val="0"/>
              </w:numPr>
              <w:jc w:val="center"/>
            </w:pPr>
            <w:r w:rsidRPr="002D70F8">
              <w:t>-0.319</w:t>
            </w:r>
          </w:p>
        </w:tc>
        <w:tc>
          <w:tcPr>
            <w:tcW w:w="1588" w:type="dxa"/>
          </w:tcPr>
          <w:p w14:paraId="6891CA5C" w14:textId="252B7606" w:rsidR="002B5168" w:rsidRDefault="002B5168" w:rsidP="00651E7B">
            <w:pPr>
              <w:pStyle w:val="ListBullet"/>
              <w:numPr>
                <w:ilvl w:val="0"/>
                <w:numId w:val="0"/>
              </w:numPr>
              <w:jc w:val="center"/>
            </w:pPr>
            <w:r w:rsidRPr="00F4678D">
              <w:t>-0.133</w:t>
            </w:r>
          </w:p>
        </w:tc>
        <w:tc>
          <w:tcPr>
            <w:tcW w:w="1588" w:type="dxa"/>
          </w:tcPr>
          <w:p w14:paraId="3C0D258E" w14:textId="08F632C6" w:rsidR="002B5168" w:rsidRDefault="002B5168" w:rsidP="00651E7B">
            <w:pPr>
              <w:pStyle w:val="ListBullet"/>
              <w:numPr>
                <w:ilvl w:val="0"/>
                <w:numId w:val="0"/>
              </w:numPr>
              <w:jc w:val="center"/>
            </w:pPr>
            <w:r w:rsidRPr="003808CB">
              <w:t>-0.523</w:t>
            </w:r>
          </w:p>
        </w:tc>
      </w:tr>
      <w:tr w:rsidR="002B5168" w14:paraId="2B0135AB" w14:textId="77777777" w:rsidTr="00BC0D65">
        <w:tc>
          <w:tcPr>
            <w:tcW w:w="1134" w:type="dxa"/>
            <w:vAlign w:val="center"/>
          </w:tcPr>
          <w:p w14:paraId="7D796C5A" w14:textId="77777777" w:rsidR="002B5168"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363EB54D" w14:textId="682CCB1A" w:rsidR="002B5168" w:rsidRDefault="002B5168" w:rsidP="00651E7B">
            <w:pPr>
              <w:pStyle w:val="ListBullet"/>
              <w:numPr>
                <w:ilvl w:val="0"/>
                <w:numId w:val="0"/>
              </w:numPr>
              <w:jc w:val="center"/>
            </w:pPr>
            <w:r w:rsidRPr="009A487B">
              <w:t>0.815</w:t>
            </w:r>
          </w:p>
        </w:tc>
        <w:tc>
          <w:tcPr>
            <w:tcW w:w="1588" w:type="dxa"/>
          </w:tcPr>
          <w:p w14:paraId="1EBE2783" w14:textId="375648FE" w:rsidR="002B5168" w:rsidRDefault="002B5168" w:rsidP="00651E7B">
            <w:pPr>
              <w:pStyle w:val="ListBullet"/>
              <w:numPr>
                <w:ilvl w:val="0"/>
                <w:numId w:val="0"/>
              </w:numPr>
              <w:jc w:val="center"/>
            </w:pPr>
            <w:r w:rsidRPr="0019479E">
              <w:t>-1.000</w:t>
            </w:r>
          </w:p>
        </w:tc>
        <w:tc>
          <w:tcPr>
            <w:tcW w:w="1587" w:type="dxa"/>
          </w:tcPr>
          <w:p w14:paraId="7FFE8C93" w14:textId="236388A7" w:rsidR="002B5168" w:rsidRDefault="002B5168" w:rsidP="00651E7B">
            <w:pPr>
              <w:pStyle w:val="ListBullet"/>
              <w:numPr>
                <w:ilvl w:val="0"/>
                <w:numId w:val="0"/>
              </w:numPr>
              <w:jc w:val="center"/>
            </w:pPr>
            <w:r w:rsidRPr="002D70F8">
              <w:t>3.166</w:t>
            </w:r>
          </w:p>
        </w:tc>
        <w:tc>
          <w:tcPr>
            <w:tcW w:w="1588" w:type="dxa"/>
          </w:tcPr>
          <w:p w14:paraId="6363E840" w14:textId="44D904E2" w:rsidR="002B5168" w:rsidRDefault="002B5168" w:rsidP="00651E7B">
            <w:pPr>
              <w:pStyle w:val="ListBullet"/>
              <w:numPr>
                <w:ilvl w:val="0"/>
                <w:numId w:val="0"/>
              </w:numPr>
              <w:jc w:val="center"/>
            </w:pPr>
            <w:r w:rsidRPr="00F4678D">
              <w:t>1.603</w:t>
            </w:r>
          </w:p>
        </w:tc>
        <w:tc>
          <w:tcPr>
            <w:tcW w:w="1588" w:type="dxa"/>
          </w:tcPr>
          <w:p w14:paraId="0AD1BB0A" w14:textId="5FCC15B1" w:rsidR="002B5168" w:rsidRDefault="002B5168" w:rsidP="00651E7B">
            <w:pPr>
              <w:pStyle w:val="ListBullet"/>
              <w:numPr>
                <w:ilvl w:val="0"/>
                <w:numId w:val="0"/>
              </w:numPr>
              <w:jc w:val="center"/>
            </w:pPr>
            <w:r w:rsidRPr="003808CB">
              <w:t>1.640</w:t>
            </w:r>
          </w:p>
        </w:tc>
      </w:tr>
      <w:tr w:rsidR="002B5168" w14:paraId="4B89EAA2" w14:textId="77777777" w:rsidTr="00BC0D65">
        <w:tc>
          <w:tcPr>
            <w:tcW w:w="1134" w:type="dxa"/>
            <w:vAlign w:val="center"/>
          </w:tcPr>
          <w:p w14:paraId="68749C16"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5C94F652" w14:textId="3FC23A7C" w:rsidR="002B5168" w:rsidRDefault="002B5168" w:rsidP="00651E7B">
            <w:pPr>
              <w:pStyle w:val="ListBullet"/>
              <w:numPr>
                <w:ilvl w:val="0"/>
                <w:numId w:val="0"/>
              </w:numPr>
              <w:jc w:val="center"/>
            </w:pPr>
            <w:r w:rsidRPr="009A487B">
              <w:t>0.409</w:t>
            </w:r>
          </w:p>
        </w:tc>
        <w:tc>
          <w:tcPr>
            <w:tcW w:w="1588" w:type="dxa"/>
          </w:tcPr>
          <w:p w14:paraId="59BA8B11" w14:textId="6877DC9C" w:rsidR="002B5168" w:rsidRDefault="002B5168" w:rsidP="00651E7B">
            <w:pPr>
              <w:pStyle w:val="ListBullet"/>
              <w:numPr>
                <w:ilvl w:val="0"/>
                <w:numId w:val="0"/>
              </w:numPr>
              <w:jc w:val="center"/>
            </w:pPr>
            <w:r w:rsidRPr="0019479E">
              <w:t>0.423</w:t>
            </w:r>
          </w:p>
        </w:tc>
        <w:tc>
          <w:tcPr>
            <w:tcW w:w="1587" w:type="dxa"/>
          </w:tcPr>
          <w:p w14:paraId="6475FEDD" w14:textId="4F102A2E" w:rsidR="002B5168" w:rsidRDefault="002B5168" w:rsidP="00651E7B">
            <w:pPr>
              <w:pStyle w:val="ListBullet"/>
              <w:numPr>
                <w:ilvl w:val="0"/>
                <w:numId w:val="0"/>
              </w:numPr>
              <w:jc w:val="center"/>
            </w:pPr>
            <w:r w:rsidRPr="002D70F8">
              <w:t>0.371</w:t>
            </w:r>
          </w:p>
        </w:tc>
        <w:tc>
          <w:tcPr>
            <w:tcW w:w="1588" w:type="dxa"/>
          </w:tcPr>
          <w:p w14:paraId="1DBF4F83" w14:textId="2AE84287" w:rsidR="002B5168" w:rsidRDefault="002B5168" w:rsidP="00651E7B">
            <w:pPr>
              <w:pStyle w:val="ListBullet"/>
              <w:numPr>
                <w:ilvl w:val="0"/>
                <w:numId w:val="0"/>
              </w:numPr>
              <w:jc w:val="center"/>
            </w:pPr>
            <w:r w:rsidRPr="00F4678D">
              <w:t>0.396</w:t>
            </w:r>
          </w:p>
        </w:tc>
        <w:tc>
          <w:tcPr>
            <w:tcW w:w="1588" w:type="dxa"/>
          </w:tcPr>
          <w:p w14:paraId="4F5A054B" w14:textId="5ED64E51" w:rsidR="002B5168" w:rsidRDefault="002B5168" w:rsidP="00651E7B">
            <w:pPr>
              <w:pStyle w:val="ListBullet"/>
              <w:numPr>
                <w:ilvl w:val="0"/>
                <w:numId w:val="0"/>
              </w:numPr>
              <w:jc w:val="center"/>
            </w:pPr>
            <w:r w:rsidRPr="003808CB">
              <w:t>-0.231</w:t>
            </w:r>
          </w:p>
        </w:tc>
      </w:tr>
      <w:tr w:rsidR="002B5168" w14:paraId="23F3F899" w14:textId="77777777" w:rsidTr="00BC0D65">
        <w:tc>
          <w:tcPr>
            <w:tcW w:w="1134" w:type="dxa"/>
            <w:vAlign w:val="center"/>
          </w:tcPr>
          <w:p w14:paraId="04FB2145"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tcPr>
          <w:p w14:paraId="3138146E" w14:textId="57F4F085" w:rsidR="002B5168" w:rsidRDefault="002B5168" w:rsidP="00651E7B">
            <w:pPr>
              <w:pStyle w:val="ListBullet"/>
              <w:numPr>
                <w:ilvl w:val="0"/>
                <w:numId w:val="0"/>
              </w:numPr>
              <w:jc w:val="center"/>
            </w:pPr>
            <w:r w:rsidRPr="009A487B">
              <w:t>0.530</w:t>
            </w:r>
          </w:p>
        </w:tc>
        <w:tc>
          <w:tcPr>
            <w:tcW w:w="1588" w:type="dxa"/>
          </w:tcPr>
          <w:p w14:paraId="4F749AEC" w14:textId="0501E0FE" w:rsidR="002B5168" w:rsidRDefault="002B5168" w:rsidP="00651E7B">
            <w:pPr>
              <w:pStyle w:val="ListBullet"/>
              <w:numPr>
                <w:ilvl w:val="0"/>
                <w:numId w:val="0"/>
              </w:numPr>
              <w:jc w:val="center"/>
            </w:pPr>
            <w:r w:rsidRPr="0019479E">
              <w:t>2.752</w:t>
            </w:r>
          </w:p>
        </w:tc>
        <w:tc>
          <w:tcPr>
            <w:tcW w:w="1587" w:type="dxa"/>
          </w:tcPr>
          <w:p w14:paraId="47683D34" w14:textId="399F229A" w:rsidR="002B5168" w:rsidRDefault="002B5168" w:rsidP="00651E7B">
            <w:pPr>
              <w:pStyle w:val="ListBullet"/>
              <w:numPr>
                <w:ilvl w:val="0"/>
                <w:numId w:val="0"/>
              </w:numPr>
              <w:jc w:val="center"/>
            </w:pPr>
            <w:r w:rsidRPr="002D70F8">
              <w:t>-0.760</w:t>
            </w:r>
          </w:p>
        </w:tc>
        <w:tc>
          <w:tcPr>
            <w:tcW w:w="1588" w:type="dxa"/>
          </w:tcPr>
          <w:p w14:paraId="0500DC32" w14:textId="45692F79" w:rsidR="002B5168" w:rsidRDefault="002B5168" w:rsidP="00651E7B">
            <w:pPr>
              <w:pStyle w:val="ListBullet"/>
              <w:numPr>
                <w:ilvl w:val="0"/>
                <w:numId w:val="0"/>
              </w:numPr>
              <w:jc w:val="center"/>
            </w:pPr>
            <w:r w:rsidRPr="00F4678D">
              <w:t>0.189</w:t>
            </w:r>
          </w:p>
        </w:tc>
        <w:tc>
          <w:tcPr>
            <w:tcW w:w="1588" w:type="dxa"/>
          </w:tcPr>
          <w:p w14:paraId="0D0C17A6" w14:textId="0B4F89D3" w:rsidR="002B5168" w:rsidRDefault="002B5168" w:rsidP="00651E7B">
            <w:pPr>
              <w:pStyle w:val="ListBullet"/>
              <w:numPr>
                <w:ilvl w:val="0"/>
                <w:numId w:val="0"/>
              </w:numPr>
              <w:jc w:val="center"/>
            </w:pPr>
            <w:r w:rsidRPr="003808CB">
              <w:t>-3.170</w:t>
            </w:r>
          </w:p>
        </w:tc>
      </w:tr>
    </w:tbl>
    <w:p w14:paraId="4B6E5B39" w14:textId="77777777" w:rsidR="00E85AA5" w:rsidRDefault="00E85AA5" w:rsidP="00651E7B">
      <w:pPr>
        <w:pStyle w:val="ListBullet"/>
        <w:numPr>
          <w:ilvl w:val="0"/>
          <w:numId w:val="0"/>
        </w:numPr>
        <w:ind w:left="360" w:hanging="360"/>
      </w:pPr>
    </w:p>
    <w:p w14:paraId="73024C92" w14:textId="417370CF" w:rsidR="004D4634" w:rsidRDefault="004D4634"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532ED6">
        <w:rPr>
          <w:noProof/>
        </w:rPr>
        <w:t>8</w:t>
      </w:r>
      <w:r>
        <w:fldChar w:fldCharType="end"/>
      </w:r>
    </w:p>
    <w:p w14:paraId="3A40808A" w14:textId="3226E83B" w:rsidR="004D4634" w:rsidRPr="00F617C0" w:rsidRDefault="004D4634"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040"/>
        <w:gridCol w:w="1572"/>
        <w:gridCol w:w="1564"/>
        <w:gridCol w:w="1572"/>
        <w:gridCol w:w="1573"/>
        <w:gridCol w:w="1751"/>
      </w:tblGrid>
      <w:tr w:rsidR="002B5168" w14:paraId="76A70E42" w14:textId="77777777" w:rsidTr="000850D6">
        <w:tc>
          <w:tcPr>
            <w:tcW w:w="1134" w:type="dxa"/>
            <w:vAlign w:val="center"/>
          </w:tcPr>
          <w:p w14:paraId="578FFF94" w14:textId="77777777" w:rsidR="004D4634" w:rsidRDefault="004D4634" w:rsidP="00651E7B">
            <w:pPr>
              <w:pStyle w:val="ListBullet"/>
              <w:numPr>
                <w:ilvl w:val="0"/>
                <w:numId w:val="0"/>
              </w:numPr>
              <w:ind w:left="-103"/>
              <w:jc w:val="center"/>
            </w:pPr>
          </w:p>
        </w:tc>
        <w:tc>
          <w:tcPr>
            <w:tcW w:w="1587" w:type="dxa"/>
            <w:vAlign w:val="center"/>
          </w:tcPr>
          <w:p w14:paraId="4A4CBB9D" w14:textId="77777777" w:rsidR="004D4634" w:rsidRPr="007B74BB" w:rsidRDefault="004D4634" w:rsidP="00651E7B">
            <w:pPr>
              <w:pStyle w:val="ListBullet"/>
              <w:numPr>
                <w:ilvl w:val="0"/>
                <w:numId w:val="0"/>
              </w:numPr>
              <w:jc w:val="center"/>
              <w:rPr>
                <w:b/>
                <w:bCs/>
              </w:rPr>
            </w:pPr>
            <w:r w:rsidRPr="007B74BB">
              <w:rPr>
                <w:b/>
                <w:bCs/>
              </w:rPr>
              <w:t>298.15K</w:t>
            </w:r>
          </w:p>
        </w:tc>
        <w:tc>
          <w:tcPr>
            <w:tcW w:w="1588" w:type="dxa"/>
            <w:vAlign w:val="center"/>
          </w:tcPr>
          <w:p w14:paraId="7CC6509F" w14:textId="77777777" w:rsidR="004D4634" w:rsidRPr="007B74BB" w:rsidRDefault="004D4634" w:rsidP="00651E7B">
            <w:pPr>
              <w:pStyle w:val="ListBullet"/>
              <w:numPr>
                <w:ilvl w:val="0"/>
                <w:numId w:val="0"/>
              </w:numPr>
              <w:jc w:val="center"/>
              <w:rPr>
                <w:b/>
                <w:bCs/>
              </w:rPr>
            </w:pPr>
            <w:r w:rsidRPr="007B74BB">
              <w:rPr>
                <w:b/>
                <w:bCs/>
              </w:rPr>
              <w:t>373.15K</w:t>
            </w:r>
          </w:p>
        </w:tc>
        <w:tc>
          <w:tcPr>
            <w:tcW w:w="1587" w:type="dxa"/>
            <w:vAlign w:val="center"/>
          </w:tcPr>
          <w:p w14:paraId="5F0FD4C1" w14:textId="77777777" w:rsidR="004D4634" w:rsidRPr="007B74BB" w:rsidRDefault="004D4634" w:rsidP="00651E7B">
            <w:pPr>
              <w:pStyle w:val="ListBullet"/>
              <w:numPr>
                <w:ilvl w:val="0"/>
                <w:numId w:val="0"/>
              </w:numPr>
              <w:jc w:val="center"/>
              <w:rPr>
                <w:b/>
                <w:bCs/>
              </w:rPr>
            </w:pPr>
            <w:r w:rsidRPr="007B74BB">
              <w:rPr>
                <w:b/>
                <w:bCs/>
              </w:rPr>
              <w:t>473.15K</w:t>
            </w:r>
          </w:p>
        </w:tc>
        <w:tc>
          <w:tcPr>
            <w:tcW w:w="1588" w:type="dxa"/>
            <w:vAlign w:val="center"/>
          </w:tcPr>
          <w:p w14:paraId="7D61C6A7" w14:textId="77777777" w:rsidR="004D4634" w:rsidRPr="007B74BB" w:rsidRDefault="004D4634" w:rsidP="00651E7B">
            <w:pPr>
              <w:pStyle w:val="ListBullet"/>
              <w:numPr>
                <w:ilvl w:val="0"/>
                <w:numId w:val="0"/>
              </w:numPr>
              <w:jc w:val="center"/>
              <w:rPr>
                <w:b/>
                <w:bCs/>
              </w:rPr>
            </w:pPr>
            <w:r w:rsidRPr="007B74BB">
              <w:rPr>
                <w:b/>
                <w:bCs/>
              </w:rPr>
              <w:t>573.15K</w:t>
            </w:r>
          </w:p>
        </w:tc>
        <w:tc>
          <w:tcPr>
            <w:tcW w:w="1588" w:type="dxa"/>
            <w:vAlign w:val="center"/>
          </w:tcPr>
          <w:p w14:paraId="2B0EED01" w14:textId="77777777" w:rsidR="004D4634" w:rsidRPr="007B74BB" w:rsidRDefault="004D4634" w:rsidP="00651E7B">
            <w:pPr>
              <w:pStyle w:val="ListBullet"/>
              <w:numPr>
                <w:ilvl w:val="0"/>
                <w:numId w:val="0"/>
              </w:numPr>
              <w:jc w:val="center"/>
              <w:rPr>
                <w:b/>
                <w:bCs/>
              </w:rPr>
            </w:pPr>
            <w:r w:rsidRPr="007B74BB">
              <w:rPr>
                <w:b/>
                <w:bCs/>
              </w:rPr>
              <w:t>673.15K</w:t>
            </w:r>
          </w:p>
        </w:tc>
      </w:tr>
      <w:tr w:rsidR="002B5168" w14:paraId="39FFDA26" w14:textId="77777777" w:rsidTr="003A2B1E">
        <w:tc>
          <w:tcPr>
            <w:tcW w:w="1134" w:type="dxa"/>
            <w:vAlign w:val="center"/>
          </w:tcPr>
          <w:p w14:paraId="01DB0473" w14:textId="77777777" w:rsidR="002B5168"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4A4656AA" w14:textId="22A06EFB" w:rsidR="002B5168" w:rsidRDefault="002B5168" w:rsidP="00651E7B">
            <w:pPr>
              <w:pStyle w:val="ListBullet"/>
              <w:numPr>
                <w:ilvl w:val="0"/>
                <w:numId w:val="0"/>
              </w:numPr>
              <w:jc w:val="center"/>
            </w:pPr>
            <w:r w:rsidRPr="004C541B">
              <w:t>-608701307</w:t>
            </w:r>
          </w:p>
        </w:tc>
        <w:tc>
          <w:tcPr>
            <w:tcW w:w="1588" w:type="dxa"/>
          </w:tcPr>
          <w:p w14:paraId="07779C05" w14:textId="15FF9A5D" w:rsidR="002B5168" w:rsidRDefault="002B5168" w:rsidP="00651E7B">
            <w:pPr>
              <w:pStyle w:val="ListBullet"/>
              <w:numPr>
                <w:ilvl w:val="0"/>
                <w:numId w:val="0"/>
              </w:numPr>
              <w:jc w:val="center"/>
            </w:pPr>
            <w:r w:rsidRPr="005C2DB0">
              <w:t>-302750547</w:t>
            </w:r>
          </w:p>
        </w:tc>
        <w:tc>
          <w:tcPr>
            <w:tcW w:w="1587" w:type="dxa"/>
          </w:tcPr>
          <w:p w14:paraId="12A91149" w14:textId="5196780D" w:rsidR="002B5168" w:rsidRDefault="002B5168" w:rsidP="00651E7B">
            <w:pPr>
              <w:pStyle w:val="ListBullet"/>
              <w:numPr>
                <w:ilvl w:val="0"/>
                <w:numId w:val="0"/>
              </w:numPr>
              <w:jc w:val="center"/>
            </w:pPr>
            <w:r w:rsidRPr="00D402A4">
              <w:t>633581498</w:t>
            </w:r>
          </w:p>
        </w:tc>
        <w:tc>
          <w:tcPr>
            <w:tcW w:w="1588" w:type="dxa"/>
          </w:tcPr>
          <w:p w14:paraId="7B08CA19" w14:textId="6210B843" w:rsidR="002B5168" w:rsidRDefault="002B5168" w:rsidP="00651E7B">
            <w:pPr>
              <w:pStyle w:val="ListBullet"/>
              <w:numPr>
                <w:ilvl w:val="0"/>
                <w:numId w:val="0"/>
              </w:numPr>
              <w:jc w:val="center"/>
            </w:pPr>
            <w:r w:rsidRPr="008613F1">
              <w:t>229294240</w:t>
            </w:r>
          </w:p>
        </w:tc>
        <w:tc>
          <w:tcPr>
            <w:tcW w:w="1588" w:type="dxa"/>
          </w:tcPr>
          <w:p w14:paraId="1B3E2436" w14:textId="5A8CA258" w:rsidR="002B5168" w:rsidRDefault="002B5168" w:rsidP="00651E7B">
            <w:pPr>
              <w:pStyle w:val="ListBullet"/>
              <w:numPr>
                <w:ilvl w:val="0"/>
                <w:numId w:val="0"/>
              </w:numPr>
              <w:jc w:val="center"/>
            </w:pPr>
            <w:r w:rsidRPr="00BB626B">
              <w:t>-7659953480</w:t>
            </w:r>
          </w:p>
        </w:tc>
      </w:tr>
      <w:tr w:rsidR="002B5168" w14:paraId="1BBB4D74" w14:textId="77777777" w:rsidTr="003A2B1E">
        <w:tc>
          <w:tcPr>
            <w:tcW w:w="1134" w:type="dxa"/>
            <w:vAlign w:val="center"/>
          </w:tcPr>
          <w:p w14:paraId="2760B5EE"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443021EF" w14:textId="7FCE5AE3" w:rsidR="002B5168" w:rsidRDefault="002B5168" w:rsidP="00651E7B">
            <w:pPr>
              <w:pStyle w:val="ListBullet"/>
              <w:numPr>
                <w:ilvl w:val="0"/>
                <w:numId w:val="0"/>
              </w:numPr>
              <w:jc w:val="center"/>
            </w:pPr>
            <w:r w:rsidRPr="004C541B">
              <w:t>1935615.05</w:t>
            </w:r>
          </w:p>
        </w:tc>
        <w:tc>
          <w:tcPr>
            <w:tcW w:w="1588" w:type="dxa"/>
          </w:tcPr>
          <w:p w14:paraId="0592A9B1" w14:textId="200FB6E5" w:rsidR="002B5168" w:rsidRDefault="002B5168" w:rsidP="00651E7B">
            <w:pPr>
              <w:pStyle w:val="ListBullet"/>
              <w:numPr>
                <w:ilvl w:val="0"/>
                <w:numId w:val="0"/>
              </w:numPr>
              <w:jc w:val="center"/>
            </w:pPr>
            <w:r w:rsidRPr="005C2DB0">
              <w:t>573678.86</w:t>
            </w:r>
          </w:p>
        </w:tc>
        <w:tc>
          <w:tcPr>
            <w:tcW w:w="1587" w:type="dxa"/>
          </w:tcPr>
          <w:p w14:paraId="668492F0" w14:textId="1488591A" w:rsidR="002B5168" w:rsidRDefault="002B5168" w:rsidP="00651E7B">
            <w:pPr>
              <w:pStyle w:val="ListBullet"/>
              <w:numPr>
                <w:ilvl w:val="0"/>
                <w:numId w:val="0"/>
              </w:numPr>
              <w:jc w:val="center"/>
            </w:pPr>
            <w:r w:rsidRPr="00D402A4">
              <w:t>-2170117.34</w:t>
            </w:r>
          </w:p>
        </w:tc>
        <w:tc>
          <w:tcPr>
            <w:tcW w:w="1588" w:type="dxa"/>
          </w:tcPr>
          <w:p w14:paraId="0705DE67" w14:textId="0CF78096" w:rsidR="002B5168" w:rsidRDefault="002B5168" w:rsidP="00651E7B">
            <w:pPr>
              <w:pStyle w:val="ListBullet"/>
              <w:numPr>
                <w:ilvl w:val="0"/>
                <w:numId w:val="0"/>
              </w:numPr>
              <w:jc w:val="center"/>
            </w:pPr>
            <w:r w:rsidRPr="008613F1">
              <w:t>-772858.029</w:t>
            </w:r>
          </w:p>
        </w:tc>
        <w:tc>
          <w:tcPr>
            <w:tcW w:w="1588" w:type="dxa"/>
          </w:tcPr>
          <w:p w14:paraId="0731C766" w14:textId="33F0ECDB" w:rsidR="002B5168" w:rsidRDefault="002B5168" w:rsidP="00651E7B">
            <w:pPr>
              <w:pStyle w:val="ListBullet"/>
              <w:numPr>
                <w:ilvl w:val="0"/>
                <w:numId w:val="0"/>
              </w:numPr>
              <w:jc w:val="center"/>
            </w:pPr>
            <w:r w:rsidRPr="00BB626B">
              <w:t>24613178.200</w:t>
            </w:r>
          </w:p>
        </w:tc>
      </w:tr>
      <w:tr w:rsidR="002B5168" w14:paraId="2482B0B1" w14:textId="77777777" w:rsidTr="003A2B1E">
        <w:tc>
          <w:tcPr>
            <w:tcW w:w="1134" w:type="dxa"/>
            <w:vAlign w:val="center"/>
          </w:tcPr>
          <w:p w14:paraId="7B9713DC"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6DE1CC04" w14:textId="558B5B1A" w:rsidR="002B5168" w:rsidRDefault="002B5168" w:rsidP="00651E7B">
            <w:pPr>
              <w:pStyle w:val="ListBullet"/>
              <w:numPr>
                <w:ilvl w:val="0"/>
                <w:numId w:val="0"/>
              </w:numPr>
              <w:jc w:val="center"/>
            </w:pPr>
            <w:r w:rsidRPr="004C541B">
              <w:t>-1769.869</w:t>
            </w:r>
          </w:p>
        </w:tc>
        <w:tc>
          <w:tcPr>
            <w:tcW w:w="1588" w:type="dxa"/>
          </w:tcPr>
          <w:p w14:paraId="0A5CA147" w14:textId="2C6F97AC" w:rsidR="002B5168" w:rsidRDefault="002B5168" w:rsidP="00651E7B">
            <w:pPr>
              <w:pStyle w:val="ListBullet"/>
              <w:numPr>
                <w:ilvl w:val="0"/>
                <w:numId w:val="0"/>
              </w:numPr>
              <w:jc w:val="center"/>
            </w:pPr>
            <w:r w:rsidRPr="005C2DB0">
              <w:t>467.217</w:t>
            </w:r>
          </w:p>
        </w:tc>
        <w:tc>
          <w:tcPr>
            <w:tcW w:w="1587" w:type="dxa"/>
          </w:tcPr>
          <w:p w14:paraId="1EA3E2F5" w14:textId="6C07E6DE" w:rsidR="002B5168" w:rsidRDefault="002B5168" w:rsidP="00651E7B">
            <w:pPr>
              <w:pStyle w:val="ListBullet"/>
              <w:numPr>
                <w:ilvl w:val="0"/>
                <w:numId w:val="0"/>
              </w:numPr>
              <w:jc w:val="center"/>
            </w:pPr>
            <w:r w:rsidRPr="00D402A4">
              <w:t>2134.776</w:t>
            </w:r>
          </w:p>
        </w:tc>
        <w:tc>
          <w:tcPr>
            <w:tcW w:w="1588" w:type="dxa"/>
          </w:tcPr>
          <w:p w14:paraId="10469365" w14:textId="16EB1B3C" w:rsidR="002B5168" w:rsidRDefault="002B5168" w:rsidP="00651E7B">
            <w:pPr>
              <w:pStyle w:val="ListBullet"/>
              <w:numPr>
                <w:ilvl w:val="0"/>
                <w:numId w:val="0"/>
              </w:numPr>
              <w:jc w:val="center"/>
            </w:pPr>
            <w:r w:rsidRPr="008613F1">
              <w:t>768.384</w:t>
            </w:r>
          </w:p>
        </w:tc>
        <w:tc>
          <w:tcPr>
            <w:tcW w:w="1588" w:type="dxa"/>
          </w:tcPr>
          <w:p w14:paraId="7E913A9E" w14:textId="79332B7D" w:rsidR="002B5168" w:rsidRDefault="002B5168" w:rsidP="00651E7B">
            <w:pPr>
              <w:pStyle w:val="ListBullet"/>
              <w:numPr>
                <w:ilvl w:val="0"/>
                <w:numId w:val="0"/>
              </w:numPr>
              <w:jc w:val="center"/>
            </w:pPr>
            <w:r w:rsidRPr="00BB626B">
              <w:t>-21172.796</w:t>
            </w:r>
          </w:p>
        </w:tc>
      </w:tr>
      <w:tr w:rsidR="002B5168" w14:paraId="4F9AFF57" w14:textId="77777777" w:rsidTr="003A2B1E">
        <w:tc>
          <w:tcPr>
            <w:tcW w:w="1134" w:type="dxa"/>
            <w:vAlign w:val="center"/>
          </w:tcPr>
          <w:p w14:paraId="44C1425A"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451B5E8C" w14:textId="5E5735BC" w:rsidR="002B5168" w:rsidRDefault="002B5168" w:rsidP="00651E7B">
            <w:pPr>
              <w:pStyle w:val="ListBullet"/>
              <w:numPr>
                <w:ilvl w:val="0"/>
                <w:numId w:val="0"/>
              </w:numPr>
              <w:jc w:val="center"/>
            </w:pPr>
            <w:r w:rsidRPr="004C541B">
              <w:t>0.602</w:t>
            </w:r>
          </w:p>
        </w:tc>
        <w:tc>
          <w:tcPr>
            <w:tcW w:w="1588" w:type="dxa"/>
          </w:tcPr>
          <w:p w14:paraId="4606F142" w14:textId="22B7D3CD" w:rsidR="002B5168" w:rsidRDefault="002B5168" w:rsidP="00651E7B">
            <w:pPr>
              <w:pStyle w:val="ListBullet"/>
              <w:numPr>
                <w:ilvl w:val="0"/>
                <w:numId w:val="0"/>
              </w:numPr>
              <w:jc w:val="center"/>
            </w:pPr>
            <w:r w:rsidRPr="005C2DB0">
              <w:t>-0.395</w:t>
            </w:r>
          </w:p>
        </w:tc>
        <w:tc>
          <w:tcPr>
            <w:tcW w:w="1587" w:type="dxa"/>
          </w:tcPr>
          <w:p w14:paraId="136246FF" w14:textId="18D3D56E" w:rsidR="002B5168" w:rsidRDefault="002B5168" w:rsidP="00651E7B">
            <w:pPr>
              <w:pStyle w:val="ListBullet"/>
              <w:numPr>
                <w:ilvl w:val="0"/>
                <w:numId w:val="0"/>
              </w:numPr>
              <w:jc w:val="center"/>
            </w:pPr>
            <w:r w:rsidRPr="00D402A4">
              <w:t>-0.338</w:t>
            </w:r>
          </w:p>
        </w:tc>
        <w:tc>
          <w:tcPr>
            <w:tcW w:w="1588" w:type="dxa"/>
          </w:tcPr>
          <w:p w14:paraId="3C4A6C32" w14:textId="62D6B74E" w:rsidR="002B5168" w:rsidRDefault="002B5168" w:rsidP="00651E7B">
            <w:pPr>
              <w:pStyle w:val="ListBullet"/>
              <w:numPr>
                <w:ilvl w:val="0"/>
                <w:numId w:val="0"/>
              </w:numPr>
              <w:jc w:val="center"/>
            </w:pPr>
            <w:r w:rsidRPr="008613F1">
              <w:t>-0.408</w:t>
            </w:r>
          </w:p>
        </w:tc>
        <w:tc>
          <w:tcPr>
            <w:tcW w:w="1588" w:type="dxa"/>
          </w:tcPr>
          <w:p w14:paraId="0E257F8D" w14:textId="2CA47576" w:rsidR="002B5168" w:rsidRDefault="002B5168" w:rsidP="00651E7B">
            <w:pPr>
              <w:pStyle w:val="ListBullet"/>
              <w:numPr>
                <w:ilvl w:val="0"/>
                <w:numId w:val="0"/>
              </w:numPr>
              <w:jc w:val="center"/>
            </w:pPr>
            <w:r w:rsidRPr="00BB626B">
              <w:t>5.182</w:t>
            </w:r>
          </w:p>
        </w:tc>
      </w:tr>
      <w:tr w:rsidR="002B5168" w14:paraId="20D5A240" w14:textId="77777777" w:rsidTr="003A2B1E">
        <w:tc>
          <w:tcPr>
            <w:tcW w:w="1134" w:type="dxa"/>
            <w:vAlign w:val="center"/>
          </w:tcPr>
          <w:p w14:paraId="08429283"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7CFB6043" w14:textId="0F293EE2" w:rsidR="002B5168" w:rsidRDefault="002B5168" w:rsidP="00651E7B">
            <w:pPr>
              <w:pStyle w:val="ListBullet"/>
              <w:numPr>
                <w:ilvl w:val="0"/>
                <w:numId w:val="0"/>
              </w:numPr>
              <w:jc w:val="center"/>
            </w:pPr>
            <w:r w:rsidRPr="004C541B">
              <w:t>-5795.189</w:t>
            </w:r>
          </w:p>
        </w:tc>
        <w:tc>
          <w:tcPr>
            <w:tcW w:w="1588" w:type="dxa"/>
          </w:tcPr>
          <w:p w14:paraId="52A8DEC7" w14:textId="5498478F" w:rsidR="002B5168" w:rsidRDefault="002B5168" w:rsidP="00651E7B">
            <w:pPr>
              <w:pStyle w:val="ListBullet"/>
              <w:numPr>
                <w:ilvl w:val="0"/>
                <w:numId w:val="0"/>
              </w:numPr>
              <w:jc w:val="center"/>
            </w:pPr>
            <w:r w:rsidRPr="005C2DB0">
              <w:t>-81719.094</w:t>
            </w:r>
          </w:p>
        </w:tc>
        <w:tc>
          <w:tcPr>
            <w:tcW w:w="1587" w:type="dxa"/>
          </w:tcPr>
          <w:p w14:paraId="33775C79" w14:textId="186CFD0B" w:rsidR="002B5168" w:rsidRDefault="002B5168" w:rsidP="00651E7B">
            <w:pPr>
              <w:pStyle w:val="ListBullet"/>
              <w:numPr>
                <w:ilvl w:val="0"/>
                <w:numId w:val="0"/>
              </w:numPr>
              <w:jc w:val="center"/>
            </w:pPr>
            <w:r w:rsidRPr="00D402A4">
              <w:t>4550.946</w:t>
            </w:r>
          </w:p>
        </w:tc>
        <w:tc>
          <w:tcPr>
            <w:tcW w:w="1588" w:type="dxa"/>
          </w:tcPr>
          <w:p w14:paraId="0523622E" w14:textId="41721247" w:rsidR="002B5168" w:rsidRDefault="002B5168" w:rsidP="00651E7B">
            <w:pPr>
              <w:pStyle w:val="ListBullet"/>
              <w:numPr>
                <w:ilvl w:val="0"/>
                <w:numId w:val="0"/>
              </w:numPr>
              <w:jc w:val="center"/>
            </w:pPr>
            <w:r w:rsidRPr="008613F1">
              <w:t>19251.733</w:t>
            </w:r>
          </w:p>
        </w:tc>
        <w:tc>
          <w:tcPr>
            <w:tcW w:w="1588" w:type="dxa"/>
          </w:tcPr>
          <w:p w14:paraId="397A387B" w14:textId="3DBFAFA5" w:rsidR="002B5168" w:rsidRDefault="002B5168" w:rsidP="00651E7B">
            <w:pPr>
              <w:pStyle w:val="ListBullet"/>
              <w:numPr>
                <w:ilvl w:val="0"/>
                <w:numId w:val="0"/>
              </w:numPr>
              <w:jc w:val="center"/>
            </w:pPr>
            <w:r w:rsidRPr="00BB626B">
              <w:t>3368.637</w:t>
            </w:r>
          </w:p>
        </w:tc>
      </w:tr>
      <w:tr w:rsidR="002B5168" w14:paraId="6F683BA0" w14:textId="77777777" w:rsidTr="003A2B1E">
        <w:tc>
          <w:tcPr>
            <w:tcW w:w="1134" w:type="dxa"/>
            <w:vAlign w:val="center"/>
          </w:tcPr>
          <w:p w14:paraId="3EBE236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1F600793" w14:textId="001781D0" w:rsidR="002B5168" w:rsidRDefault="002B5168" w:rsidP="00651E7B">
            <w:pPr>
              <w:pStyle w:val="ListBullet"/>
              <w:numPr>
                <w:ilvl w:val="0"/>
                <w:numId w:val="0"/>
              </w:numPr>
              <w:jc w:val="center"/>
            </w:pPr>
            <w:r w:rsidRPr="004C541B">
              <w:t>-29.626</w:t>
            </w:r>
          </w:p>
        </w:tc>
        <w:tc>
          <w:tcPr>
            <w:tcW w:w="1588" w:type="dxa"/>
          </w:tcPr>
          <w:p w14:paraId="420F42E2" w14:textId="5CAB1D75" w:rsidR="002B5168" w:rsidRDefault="002B5168" w:rsidP="00651E7B">
            <w:pPr>
              <w:pStyle w:val="ListBullet"/>
              <w:numPr>
                <w:ilvl w:val="0"/>
                <w:numId w:val="0"/>
              </w:numPr>
              <w:jc w:val="center"/>
            </w:pPr>
            <w:r w:rsidRPr="005C2DB0">
              <w:t>6048.726</w:t>
            </w:r>
          </w:p>
        </w:tc>
        <w:tc>
          <w:tcPr>
            <w:tcW w:w="1587" w:type="dxa"/>
          </w:tcPr>
          <w:p w14:paraId="5E859F95" w14:textId="7776D2AB" w:rsidR="002B5168" w:rsidRDefault="002B5168" w:rsidP="00651E7B">
            <w:pPr>
              <w:pStyle w:val="ListBullet"/>
              <w:numPr>
                <w:ilvl w:val="0"/>
                <w:numId w:val="0"/>
              </w:numPr>
              <w:jc w:val="center"/>
            </w:pPr>
            <w:r w:rsidRPr="00D402A4">
              <w:t>-309.265</w:t>
            </w:r>
          </w:p>
        </w:tc>
        <w:tc>
          <w:tcPr>
            <w:tcW w:w="1588" w:type="dxa"/>
          </w:tcPr>
          <w:p w14:paraId="4747FBE8" w14:textId="759A3497" w:rsidR="002B5168" w:rsidRDefault="002B5168" w:rsidP="00651E7B">
            <w:pPr>
              <w:pStyle w:val="ListBullet"/>
              <w:numPr>
                <w:ilvl w:val="0"/>
                <w:numId w:val="0"/>
              </w:numPr>
              <w:jc w:val="center"/>
            </w:pPr>
            <w:r w:rsidRPr="008613F1">
              <w:t>-1577.479</w:t>
            </w:r>
          </w:p>
        </w:tc>
        <w:tc>
          <w:tcPr>
            <w:tcW w:w="1588" w:type="dxa"/>
          </w:tcPr>
          <w:p w14:paraId="2F97D8E3" w14:textId="1BF7BC99" w:rsidR="002B5168" w:rsidRDefault="002B5168" w:rsidP="00651E7B">
            <w:pPr>
              <w:pStyle w:val="ListBullet"/>
              <w:numPr>
                <w:ilvl w:val="0"/>
                <w:numId w:val="0"/>
              </w:numPr>
              <w:jc w:val="center"/>
            </w:pPr>
            <w:r w:rsidRPr="00BB626B">
              <w:t>-560.190</w:t>
            </w:r>
          </w:p>
        </w:tc>
      </w:tr>
      <w:tr w:rsidR="002B5168" w14:paraId="7354DB2D" w14:textId="77777777" w:rsidTr="003A2B1E">
        <w:tc>
          <w:tcPr>
            <w:tcW w:w="1134" w:type="dxa"/>
            <w:vAlign w:val="center"/>
          </w:tcPr>
          <w:p w14:paraId="0CC46E0D"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6BEA50A" w14:textId="296D75F0" w:rsidR="002B5168" w:rsidRDefault="002B5168" w:rsidP="00651E7B">
            <w:pPr>
              <w:pStyle w:val="ListBullet"/>
              <w:numPr>
                <w:ilvl w:val="0"/>
                <w:numId w:val="0"/>
              </w:numPr>
              <w:jc w:val="center"/>
            </w:pPr>
            <w:r w:rsidRPr="004C541B">
              <w:t>13.990</w:t>
            </w:r>
          </w:p>
        </w:tc>
        <w:tc>
          <w:tcPr>
            <w:tcW w:w="1588" w:type="dxa"/>
          </w:tcPr>
          <w:p w14:paraId="3ACE52F0" w14:textId="3657A841" w:rsidR="002B5168" w:rsidRDefault="002B5168" w:rsidP="00651E7B">
            <w:pPr>
              <w:pStyle w:val="ListBullet"/>
              <w:numPr>
                <w:ilvl w:val="0"/>
                <w:numId w:val="0"/>
              </w:numPr>
              <w:jc w:val="center"/>
            </w:pPr>
            <w:r w:rsidRPr="005C2DB0">
              <w:t>-124.687</w:t>
            </w:r>
          </w:p>
        </w:tc>
        <w:tc>
          <w:tcPr>
            <w:tcW w:w="1587" w:type="dxa"/>
          </w:tcPr>
          <w:p w14:paraId="1850A705" w14:textId="683BD80E" w:rsidR="002B5168" w:rsidRDefault="002B5168" w:rsidP="00651E7B">
            <w:pPr>
              <w:pStyle w:val="ListBullet"/>
              <w:numPr>
                <w:ilvl w:val="0"/>
                <w:numId w:val="0"/>
              </w:numPr>
              <w:jc w:val="center"/>
            </w:pPr>
            <w:r w:rsidRPr="00D402A4">
              <w:t>5.379</w:t>
            </w:r>
          </w:p>
        </w:tc>
        <w:tc>
          <w:tcPr>
            <w:tcW w:w="1588" w:type="dxa"/>
          </w:tcPr>
          <w:p w14:paraId="69241885" w14:textId="3C549713" w:rsidR="002B5168" w:rsidRDefault="002B5168" w:rsidP="00651E7B">
            <w:pPr>
              <w:pStyle w:val="ListBullet"/>
              <w:numPr>
                <w:ilvl w:val="0"/>
                <w:numId w:val="0"/>
              </w:numPr>
              <w:jc w:val="center"/>
            </w:pPr>
            <w:r w:rsidRPr="008613F1">
              <w:t>42.933</w:t>
            </w:r>
          </w:p>
        </w:tc>
        <w:tc>
          <w:tcPr>
            <w:tcW w:w="1588" w:type="dxa"/>
          </w:tcPr>
          <w:p w14:paraId="28CD9EE1" w14:textId="6348C6AF" w:rsidR="002B5168" w:rsidRDefault="002B5168" w:rsidP="00651E7B">
            <w:pPr>
              <w:pStyle w:val="ListBullet"/>
              <w:numPr>
                <w:ilvl w:val="0"/>
                <w:numId w:val="0"/>
              </w:numPr>
              <w:jc w:val="center"/>
            </w:pPr>
            <w:r w:rsidRPr="00BB626B">
              <w:t>13.171</w:t>
            </w:r>
          </w:p>
        </w:tc>
      </w:tr>
      <w:tr w:rsidR="002B5168" w14:paraId="2E806999" w14:textId="77777777" w:rsidTr="003A2B1E">
        <w:tc>
          <w:tcPr>
            <w:tcW w:w="1134" w:type="dxa"/>
            <w:vAlign w:val="center"/>
          </w:tcPr>
          <w:p w14:paraId="19694B74"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2</m:t>
                    </m:r>
                  </m:sub>
                </m:sSub>
              </m:oMath>
            </m:oMathPara>
          </w:p>
        </w:tc>
        <w:tc>
          <w:tcPr>
            <w:tcW w:w="1587" w:type="dxa"/>
          </w:tcPr>
          <w:p w14:paraId="77806F96" w14:textId="57A6BBD1" w:rsidR="002B5168" w:rsidRDefault="002B5168" w:rsidP="00651E7B">
            <w:pPr>
              <w:pStyle w:val="ListBullet"/>
              <w:numPr>
                <w:ilvl w:val="0"/>
                <w:numId w:val="0"/>
              </w:numPr>
              <w:jc w:val="center"/>
            </w:pPr>
            <w:r w:rsidRPr="004C541B">
              <w:t>-0.154</w:t>
            </w:r>
          </w:p>
        </w:tc>
        <w:tc>
          <w:tcPr>
            <w:tcW w:w="1588" w:type="dxa"/>
          </w:tcPr>
          <w:p w14:paraId="1545D484" w14:textId="07782CBB" w:rsidR="002B5168" w:rsidRDefault="002B5168" w:rsidP="00651E7B">
            <w:pPr>
              <w:pStyle w:val="ListBullet"/>
              <w:numPr>
                <w:ilvl w:val="0"/>
                <w:numId w:val="0"/>
              </w:numPr>
              <w:jc w:val="center"/>
            </w:pPr>
            <w:r w:rsidRPr="005C2DB0">
              <w:t>0.711</w:t>
            </w:r>
          </w:p>
        </w:tc>
        <w:tc>
          <w:tcPr>
            <w:tcW w:w="1587" w:type="dxa"/>
          </w:tcPr>
          <w:p w14:paraId="32F68B92" w14:textId="563829AC" w:rsidR="002B5168" w:rsidRDefault="002B5168" w:rsidP="00651E7B">
            <w:pPr>
              <w:pStyle w:val="ListBullet"/>
              <w:numPr>
                <w:ilvl w:val="0"/>
                <w:numId w:val="0"/>
              </w:numPr>
              <w:jc w:val="center"/>
            </w:pPr>
            <w:r w:rsidRPr="00D402A4">
              <w:t>0.344</w:t>
            </w:r>
          </w:p>
        </w:tc>
        <w:tc>
          <w:tcPr>
            <w:tcW w:w="1588" w:type="dxa"/>
          </w:tcPr>
          <w:p w14:paraId="37551BAF" w14:textId="3EC9E839" w:rsidR="002B5168" w:rsidRDefault="002B5168" w:rsidP="00651E7B">
            <w:pPr>
              <w:pStyle w:val="ListBullet"/>
              <w:numPr>
                <w:ilvl w:val="0"/>
                <w:numId w:val="0"/>
              </w:numPr>
              <w:jc w:val="center"/>
            </w:pPr>
            <w:r w:rsidRPr="008613F1">
              <w:t>-0.230</w:t>
            </w:r>
          </w:p>
        </w:tc>
        <w:tc>
          <w:tcPr>
            <w:tcW w:w="1588" w:type="dxa"/>
          </w:tcPr>
          <w:p w14:paraId="5713D287" w14:textId="30A26C74" w:rsidR="002B5168" w:rsidRDefault="002B5168" w:rsidP="00651E7B">
            <w:pPr>
              <w:pStyle w:val="ListBullet"/>
              <w:numPr>
                <w:ilvl w:val="0"/>
                <w:numId w:val="0"/>
              </w:numPr>
              <w:jc w:val="center"/>
            </w:pPr>
            <w:r w:rsidRPr="00BB626B">
              <w:t>0.068</w:t>
            </w:r>
          </w:p>
        </w:tc>
      </w:tr>
      <w:tr w:rsidR="002B5168" w14:paraId="5BCD9C27" w14:textId="77777777" w:rsidTr="003A2B1E">
        <w:tc>
          <w:tcPr>
            <w:tcW w:w="1134" w:type="dxa"/>
            <w:vAlign w:val="center"/>
          </w:tcPr>
          <w:p w14:paraId="0F5FE348"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6C9F0CAE" w14:textId="76B24CD4" w:rsidR="002B5168" w:rsidRDefault="002B5168" w:rsidP="00651E7B">
            <w:pPr>
              <w:pStyle w:val="ListBullet"/>
              <w:numPr>
                <w:ilvl w:val="0"/>
                <w:numId w:val="0"/>
              </w:numPr>
              <w:jc w:val="center"/>
            </w:pPr>
            <w:r w:rsidRPr="004C541B">
              <w:t>30.378</w:t>
            </w:r>
          </w:p>
        </w:tc>
        <w:tc>
          <w:tcPr>
            <w:tcW w:w="1588" w:type="dxa"/>
          </w:tcPr>
          <w:p w14:paraId="2CB67303" w14:textId="6BF568AE" w:rsidR="002B5168" w:rsidRDefault="002B5168" w:rsidP="00651E7B">
            <w:pPr>
              <w:pStyle w:val="ListBullet"/>
              <w:numPr>
                <w:ilvl w:val="0"/>
                <w:numId w:val="0"/>
              </w:numPr>
              <w:jc w:val="center"/>
            </w:pPr>
            <w:r w:rsidRPr="005C2DB0">
              <w:t>-34.917</w:t>
            </w:r>
          </w:p>
        </w:tc>
        <w:tc>
          <w:tcPr>
            <w:tcW w:w="1587" w:type="dxa"/>
          </w:tcPr>
          <w:p w14:paraId="6E67010B" w14:textId="74D9A054" w:rsidR="002B5168" w:rsidRDefault="002B5168" w:rsidP="00651E7B">
            <w:pPr>
              <w:pStyle w:val="ListBullet"/>
              <w:numPr>
                <w:ilvl w:val="0"/>
                <w:numId w:val="0"/>
              </w:numPr>
              <w:jc w:val="center"/>
            </w:pPr>
            <w:r w:rsidRPr="00D402A4">
              <w:t>2.995</w:t>
            </w:r>
          </w:p>
        </w:tc>
        <w:tc>
          <w:tcPr>
            <w:tcW w:w="1588" w:type="dxa"/>
          </w:tcPr>
          <w:p w14:paraId="00A003BA" w14:textId="121B7938" w:rsidR="002B5168" w:rsidRDefault="002B5168" w:rsidP="00651E7B">
            <w:pPr>
              <w:pStyle w:val="ListBullet"/>
              <w:numPr>
                <w:ilvl w:val="0"/>
                <w:numId w:val="0"/>
              </w:numPr>
              <w:jc w:val="center"/>
            </w:pPr>
            <w:r w:rsidRPr="008613F1">
              <w:t>-7.505</w:t>
            </w:r>
          </w:p>
        </w:tc>
        <w:tc>
          <w:tcPr>
            <w:tcW w:w="1588" w:type="dxa"/>
          </w:tcPr>
          <w:p w14:paraId="15BBAC4C" w14:textId="1C360C42" w:rsidR="002B5168" w:rsidRDefault="002B5168" w:rsidP="00651E7B">
            <w:pPr>
              <w:pStyle w:val="ListBullet"/>
              <w:numPr>
                <w:ilvl w:val="0"/>
                <w:numId w:val="0"/>
              </w:numPr>
              <w:jc w:val="center"/>
            </w:pPr>
            <w:r w:rsidRPr="00BB626B">
              <w:t>17.546</w:t>
            </w:r>
          </w:p>
        </w:tc>
      </w:tr>
      <w:tr w:rsidR="002B5168" w14:paraId="520A6D45" w14:textId="77777777" w:rsidTr="003A2B1E">
        <w:tc>
          <w:tcPr>
            <w:tcW w:w="1134" w:type="dxa"/>
            <w:vAlign w:val="center"/>
          </w:tcPr>
          <w:p w14:paraId="79EC6084" w14:textId="77777777" w:rsidR="002B5168"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7C3F901A" w14:textId="292EC1D1" w:rsidR="002B5168" w:rsidRDefault="002B5168" w:rsidP="00651E7B">
            <w:pPr>
              <w:pStyle w:val="ListBullet"/>
              <w:numPr>
                <w:ilvl w:val="0"/>
                <w:numId w:val="0"/>
              </w:numPr>
              <w:jc w:val="center"/>
            </w:pPr>
            <w:r w:rsidRPr="004C541B">
              <w:t>-4.742</w:t>
            </w:r>
          </w:p>
        </w:tc>
        <w:tc>
          <w:tcPr>
            <w:tcW w:w="1588" w:type="dxa"/>
          </w:tcPr>
          <w:p w14:paraId="2D8821B8" w14:textId="4B8F262C" w:rsidR="002B5168" w:rsidRDefault="002B5168" w:rsidP="00651E7B">
            <w:pPr>
              <w:pStyle w:val="ListBullet"/>
              <w:numPr>
                <w:ilvl w:val="0"/>
                <w:numId w:val="0"/>
              </w:numPr>
              <w:jc w:val="center"/>
            </w:pPr>
            <w:r w:rsidRPr="005C2DB0">
              <w:t>5.123</w:t>
            </w:r>
          </w:p>
        </w:tc>
        <w:tc>
          <w:tcPr>
            <w:tcW w:w="1587" w:type="dxa"/>
          </w:tcPr>
          <w:p w14:paraId="5A825573" w14:textId="07917B38" w:rsidR="002B5168" w:rsidRDefault="002B5168" w:rsidP="00651E7B">
            <w:pPr>
              <w:pStyle w:val="ListBullet"/>
              <w:numPr>
                <w:ilvl w:val="0"/>
                <w:numId w:val="0"/>
              </w:numPr>
              <w:jc w:val="center"/>
            </w:pPr>
            <w:r w:rsidRPr="00D402A4">
              <w:t>0.388</w:t>
            </w:r>
          </w:p>
        </w:tc>
        <w:tc>
          <w:tcPr>
            <w:tcW w:w="1588" w:type="dxa"/>
          </w:tcPr>
          <w:p w14:paraId="5515132A" w14:textId="5943902D" w:rsidR="002B5168" w:rsidRDefault="002B5168" w:rsidP="00651E7B">
            <w:pPr>
              <w:pStyle w:val="ListBullet"/>
              <w:numPr>
                <w:ilvl w:val="0"/>
                <w:numId w:val="0"/>
              </w:numPr>
              <w:jc w:val="center"/>
            </w:pPr>
            <w:r w:rsidRPr="008613F1">
              <w:t>2.150</w:t>
            </w:r>
          </w:p>
        </w:tc>
        <w:tc>
          <w:tcPr>
            <w:tcW w:w="1588" w:type="dxa"/>
          </w:tcPr>
          <w:p w14:paraId="248D0BCD" w14:textId="51445591" w:rsidR="002B5168" w:rsidRDefault="002B5168" w:rsidP="00651E7B">
            <w:pPr>
              <w:pStyle w:val="ListBullet"/>
              <w:numPr>
                <w:ilvl w:val="0"/>
                <w:numId w:val="0"/>
              </w:numPr>
              <w:jc w:val="center"/>
            </w:pPr>
            <w:r w:rsidRPr="00BB626B">
              <w:t>-2.920</w:t>
            </w:r>
          </w:p>
        </w:tc>
      </w:tr>
      <w:tr w:rsidR="002B5168" w14:paraId="4731E0F5" w14:textId="77777777" w:rsidTr="003A2B1E">
        <w:tc>
          <w:tcPr>
            <w:tcW w:w="1134" w:type="dxa"/>
            <w:vAlign w:val="center"/>
          </w:tcPr>
          <w:p w14:paraId="750ED9F0"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55CBBF47" w14:textId="60128CA9" w:rsidR="002B5168" w:rsidRDefault="002B5168" w:rsidP="00651E7B">
            <w:pPr>
              <w:pStyle w:val="ListBullet"/>
              <w:numPr>
                <w:ilvl w:val="0"/>
                <w:numId w:val="0"/>
              </w:numPr>
              <w:jc w:val="center"/>
            </w:pPr>
            <w:r w:rsidRPr="004C541B">
              <w:t>0.104</w:t>
            </w:r>
          </w:p>
        </w:tc>
        <w:tc>
          <w:tcPr>
            <w:tcW w:w="1588" w:type="dxa"/>
          </w:tcPr>
          <w:p w14:paraId="0475E0A3" w14:textId="239DD7A7" w:rsidR="002B5168" w:rsidRDefault="002B5168" w:rsidP="00651E7B">
            <w:pPr>
              <w:pStyle w:val="ListBullet"/>
              <w:numPr>
                <w:ilvl w:val="0"/>
                <w:numId w:val="0"/>
              </w:numPr>
              <w:jc w:val="center"/>
            </w:pPr>
            <w:r w:rsidRPr="005C2DB0">
              <w:t>0.09</w:t>
            </w:r>
          </w:p>
        </w:tc>
        <w:tc>
          <w:tcPr>
            <w:tcW w:w="1587" w:type="dxa"/>
          </w:tcPr>
          <w:p w14:paraId="39377886" w14:textId="3430B677" w:rsidR="002B5168" w:rsidRDefault="002B5168" w:rsidP="00651E7B">
            <w:pPr>
              <w:pStyle w:val="ListBullet"/>
              <w:numPr>
                <w:ilvl w:val="0"/>
                <w:numId w:val="0"/>
              </w:numPr>
              <w:jc w:val="center"/>
            </w:pPr>
            <w:r w:rsidRPr="00D402A4">
              <w:t>0.331</w:t>
            </w:r>
          </w:p>
        </w:tc>
        <w:tc>
          <w:tcPr>
            <w:tcW w:w="1588" w:type="dxa"/>
          </w:tcPr>
          <w:p w14:paraId="20178612" w14:textId="43D8CBAF" w:rsidR="002B5168" w:rsidRDefault="002B5168" w:rsidP="00651E7B">
            <w:pPr>
              <w:pStyle w:val="ListBullet"/>
              <w:numPr>
                <w:ilvl w:val="0"/>
                <w:numId w:val="0"/>
              </w:numPr>
              <w:jc w:val="center"/>
            </w:pPr>
            <w:r w:rsidRPr="008613F1">
              <w:t>0.107</w:t>
            </w:r>
          </w:p>
        </w:tc>
        <w:tc>
          <w:tcPr>
            <w:tcW w:w="1588" w:type="dxa"/>
          </w:tcPr>
          <w:p w14:paraId="417F2EC4" w14:textId="455AD743" w:rsidR="002B5168" w:rsidRDefault="002B5168" w:rsidP="00651E7B">
            <w:pPr>
              <w:pStyle w:val="ListBullet"/>
              <w:numPr>
                <w:ilvl w:val="0"/>
                <w:numId w:val="0"/>
              </w:numPr>
              <w:jc w:val="center"/>
            </w:pPr>
            <w:r w:rsidRPr="00BB626B">
              <w:t>0.022</w:t>
            </w:r>
          </w:p>
        </w:tc>
      </w:tr>
    </w:tbl>
    <w:p w14:paraId="6B201794" w14:textId="77777777" w:rsidR="004D4634" w:rsidRDefault="004D4634" w:rsidP="00651E7B">
      <w:pPr>
        <w:pStyle w:val="ListBullet"/>
        <w:numPr>
          <w:ilvl w:val="0"/>
          <w:numId w:val="0"/>
        </w:numPr>
        <w:ind w:left="360" w:hanging="360"/>
      </w:pPr>
    </w:p>
    <w:p w14:paraId="03828D35" w14:textId="1CA42B13" w:rsidR="00993D3F" w:rsidRDefault="00993D3F"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532ED6">
        <w:rPr>
          <w:noProof/>
        </w:rPr>
        <w:t>9</w:t>
      </w:r>
      <w:r>
        <w:fldChar w:fldCharType="end"/>
      </w:r>
    </w:p>
    <w:p w14:paraId="426FDBC8" w14:textId="57E72757" w:rsidR="00993D3F" w:rsidRPr="00F617C0" w:rsidRDefault="00993D3F"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651E7B" w14:paraId="037282C0" w14:textId="77777777" w:rsidTr="000850D6">
        <w:tc>
          <w:tcPr>
            <w:tcW w:w="1134" w:type="dxa"/>
            <w:vAlign w:val="center"/>
          </w:tcPr>
          <w:p w14:paraId="584F63F7" w14:textId="77777777" w:rsidR="00993D3F" w:rsidRDefault="00993D3F" w:rsidP="00651E7B">
            <w:pPr>
              <w:pStyle w:val="ListBullet"/>
              <w:numPr>
                <w:ilvl w:val="0"/>
                <w:numId w:val="0"/>
              </w:numPr>
              <w:ind w:left="-103"/>
              <w:jc w:val="center"/>
            </w:pPr>
          </w:p>
        </w:tc>
        <w:tc>
          <w:tcPr>
            <w:tcW w:w="1587" w:type="dxa"/>
            <w:vAlign w:val="center"/>
          </w:tcPr>
          <w:p w14:paraId="78BAF28A" w14:textId="77777777" w:rsidR="00993D3F" w:rsidRPr="007B74BB" w:rsidRDefault="00993D3F" w:rsidP="00651E7B">
            <w:pPr>
              <w:pStyle w:val="ListBullet"/>
              <w:numPr>
                <w:ilvl w:val="0"/>
                <w:numId w:val="0"/>
              </w:numPr>
              <w:jc w:val="center"/>
              <w:rPr>
                <w:b/>
                <w:bCs/>
              </w:rPr>
            </w:pPr>
            <w:r w:rsidRPr="007B74BB">
              <w:rPr>
                <w:b/>
                <w:bCs/>
              </w:rPr>
              <w:t>298.15K</w:t>
            </w:r>
          </w:p>
        </w:tc>
        <w:tc>
          <w:tcPr>
            <w:tcW w:w="1588" w:type="dxa"/>
            <w:vAlign w:val="center"/>
          </w:tcPr>
          <w:p w14:paraId="36F782FB" w14:textId="77777777" w:rsidR="00993D3F" w:rsidRPr="007B74BB" w:rsidRDefault="00993D3F" w:rsidP="00651E7B">
            <w:pPr>
              <w:pStyle w:val="ListBullet"/>
              <w:numPr>
                <w:ilvl w:val="0"/>
                <w:numId w:val="0"/>
              </w:numPr>
              <w:jc w:val="center"/>
              <w:rPr>
                <w:b/>
                <w:bCs/>
              </w:rPr>
            </w:pPr>
            <w:r w:rsidRPr="007B74BB">
              <w:rPr>
                <w:b/>
                <w:bCs/>
              </w:rPr>
              <w:t>373.15K</w:t>
            </w:r>
          </w:p>
        </w:tc>
        <w:tc>
          <w:tcPr>
            <w:tcW w:w="1587" w:type="dxa"/>
            <w:vAlign w:val="center"/>
          </w:tcPr>
          <w:p w14:paraId="5068B1C5" w14:textId="77777777" w:rsidR="00993D3F" w:rsidRPr="007B74BB" w:rsidRDefault="00993D3F" w:rsidP="00651E7B">
            <w:pPr>
              <w:pStyle w:val="ListBullet"/>
              <w:numPr>
                <w:ilvl w:val="0"/>
                <w:numId w:val="0"/>
              </w:numPr>
              <w:jc w:val="center"/>
              <w:rPr>
                <w:b/>
                <w:bCs/>
              </w:rPr>
            </w:pPr>
            <w:r w:rsidRPr="007B74BB">
              <w:rPr>
                <w:b/>
                <w:bCs/>
              </w:rPr>
              <w:t>473.15K</w:t>
            </w:r>
          </w:p>
        </w:tc>
        <w:tc>
          <w:tcPr>
            <w:tcW w:w="1588" w:type="dxa"/>
            <w:vAlign w:val="center"/>
          </w:tcPr>
          <w:p w14:paraId="5B78C38F" w14:textId="77777777" w:rsidR="00993D3F" w:rsidRPr="007B74BB" w:rsidRDefault="00993D3F" w:rsidP="00651E7B">
            <w:pPr>
              <w:pStyle w:val="ListBullet"/>
              <w:numPr>
                <w:ilvl w:val="0"/>
                <w:numId w:val="0"/>
              </w:numPr>
              <w:jc w:val="center"/>
              <w:rPr>
                <w:b/>
                <w:bCs/>
              </w:rPr>
            </w:pPr>
            <w:r w:rsidRPr="007B74BB">
              <w:rPr>
                <w:b/>
                <w:bCs/>
              </w:rPr>
              <w:t>573.15K</w:t>
            </w:r>
          </w:p>
        </w:tc>
        <w:tc>
          <w:tcPr>
            <w:tcW w:w="1588" w:type="dxa"/>
            <w:vAlign w:val="center"/>
          </w:tcPr>
          <w:p w14:paraId="42F31B7E" w14:textId="77777777" w:rsidR="00993D3F" w:rsidRPr="007B74BB" w:rsidRDefault="00993D3F" w:rsidP="00651E7B">
            <w:pPr>
              <w:pStyle w:val="ListBullet"/>
              <w:numPr>
                <w:ilvl w:val="0"/>
                <w:numId w:val="0"/>
              </w:numPr>
              <w:jc w:val="center"/>
              <w:rPr>
                <w:b/>
                <w:bCs/>
              </w:rPr>
            </w:pPr>
            <w:r w:rsidRPr="007B74BB">
              <w:rPr>
                <w:b/>
                <w:bCs/>
              </w:rPr>
              <w:t>673.15K</w:t>
            </w:r>
          </w:p>
        </w:tc>
      </w:tr>
      <w:tr w:rsidR="007B74BB" w14:paraId="252E125C" w14:textId="77777777" w:rsidTr="005261E7">
        <w:tc>
          <w:tcPr>
            <w:tcW w:w="1134" w:type="dxa"/>
            <w:vAlign w:val="center"/>
          </w:tcPr>
          <w:p w14:paraId="5B0EA849" w14:textId="77777777" w:rsidR="007B74BB"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5C5ADC9F" w14:textId="4F9E6D2F" w:rsidR="007B74BB" w:rsidRDefault="007B74BB" w:rsidP="00651E7B">
            <w:pPr>
              <w:pStyle w:val="ListBullet"/>
              <w:numPr>
                <w:ilvl w:val="0"/>
                <w:numId w:val="0"/>
              </w:numPr>
              <w:jc w:val="center"/>
            </w:pPr>
            <w:r w:rsidRPr="00892DE1">
              <w:t>-0.021</w:t>
            </w:r>
          </w:p>
        </w:tc>
        <w:tc>
          <w:tcPr>
            <w:tcW w:w="1588" w:type="dxa"/>
          </w:tcPr>
          <w:p w14:paraId="24CEB361" w14:textId="00087B6A" w:rsidR="007B74BB" w:rsidRDefault="007B74BB" w:rsidP="00651E7B">
            <w:pPr>
              <w:pStyle w:val="ListBullet"/>
              <w:numPr>
                <w:ilvl w:val="0"/>
                <w:numId w:val="0"/>
              </w:numPr>
              <w:jc w:val="center"/>
            </w:pPr>
            <w:r w:rsidRPr="00D2702E">
              <w:t>-0.198</w:t>
            </w:r>
          </w:p>
        </w:tc>
        <w:tc>
          <w:tcPr>
            <w:tcW w:w="1587" w:type="dxa"/>
          </w:tcPr>
          <w:p w14:paraId="28C44E21" w14:textId="5A2A5851" w:rsidR="007B74BB" w:rsidRDefault="007B74BB" w:rsidP="00651E7B">
            <w:pPr>
              <w:pStyle w:val="ListBullet"/>
              <w:numPr>
                <w:ilvl w:val="0"/>
                <w:numId w:val="0"/>
              </w:numPr>
              <w:jc w:val="center"/>
            </w:pPr>
            <w:r w:rsidRPr="00974F8C">
              <w:t>-0.231</w:t>
            </w:r>
          </w:p>
        </w:tc>
        <w:tc>
          <w:tcPr>
            <w:tcW w:w="1588" w:type="dxa"/>
          </w:tcPr>
          <w:p w14:paraId="0DF6232E" w14:textId="5831568A" w:rsidR="007B74BB" w:rsidRDefault="007B74BB" w:rsidP="00651E7B">
            <w:pPr>
              <w:pStyle w:val="ListBullet"/>
              <w:numPr>
                <w:ilvl w:val="0"/>
                <w:numId w:val="0"/>
              </w:numPr>
              <w:jc w:val="center"/>
            </w:pPr>
            <w:r w:rsidRPr="0046094A">
              <w:t>-0.227</w:t>
            </w:r>
          </w:p>
        </w:tc>
        <w:tc>
          <w:tcPr>
            <w:tcW w:w="1588" w:type="dxa"/>
          </w:tcPr>
          <w:p w14:paraId="36B0515C" w14:textId="4E1C1860" w:rsidR="007B74BB" w:rsidRDefault="007B74BB" w:rsidP="00651E7B">
            <w:pPr>
              <w:pStyle w:val="ListBullet"/>
              <w:numPr>
                <w:ilvl w:val="0"/>
                <w:numId w:val="0"/>
              </w:numPr>
              <w:jc w:val="center"/>
            </w:pPr>
            <w:r w:rsidRPr="000F0522">
              <w:t>-0.022</w:t>
            </w:r>
          </w:p>
        </w:tc>
      </w:tr>
      <w:tr w:rsidR="007B74BB" w14:paraId="3693F11E" w14:textId="77777777" w:rsidTr="005261E7">
        <w:tc>
          <w:tcPr>
            <w:tcW w:w="1134" w:type="dxa"/>
            <w:vAlign w:val="center"/>
          </w:tcPr>
          <w:p w14:paraId="73832863"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09B15D6C" w14:textId="333ADEE1" w:rsidR="007B74BB" w:rsidRDefault="007B74BB" w:rsidP="00651E7B">
            <w:pPr>
              <w:pStyle w:val="ListBullet"/>
              <w:numPr>
                <w:ilvl w:val="0"/>
                <w:numId w:val="0"/>
              </w:numPr>
              <w:jc w:val="center"/>
            </w:pPr>
            <w:r w:rsidRPr="00892DE1">
              <w:t>-9097.829</w:t>
            </w:r>
          </w:p>
        </w:tc>
        <w:tc>
          <w:tcPr>
            <w:tcW w:w="1588" w:type="dxa"/>
          </w:tcPr>
          <w:p w14:paraId="7459AAA9" w14:textId="3E028D90" w:rsidR="007B74BB" w:rsidRDefault="007B74BB" w:rsidP="00651E7B">
            <w:pPr>
              <w:pStyle w:val="ListBullet"/>
              <w:numPr>
                <w:ilvl w:val="0"/>
                <w:numId w:val="0"/>
              </w:numPr>
              <w:jc w:val="center"/>
            </w:pPr>
            <w:r w:rsidRPr="00D2702E">
              <w:t>-5694.633</w:t>
            </w:r>
          </w:p>
        </w:tc>
        <w:tc>
          <w:tcPr>
            <w:tcW w:w="1587" w:type="dxa"/>
          </w:tcPr>
          <w:p w14:paraId="2EF4F89A" w14:textId="5E210CAF" w:rsidR="007B74BB" w:rsidRDefault="007B74BB" w:rsidP="00651E7B">
            <w:pPr>
              <w:pStyle w:val="ListBullet"/>
              <w:numPr>
                <w:ilvl w:val="0"/>
                <w:numId w:val="0"/>
              </w:numPr>
              <w:jc w:val="center"/>
            </w:pPr>
            <w:r w:rsidRPr="00974F8C">
              <w:t>-10496.779</w:t>
            </w:r>
          </w:p>
        </w:tc>
        <w:tc>
          <w:tcPr>
            <w:tcW w:w="1588" w:type="dxa"/>
          </w:tcPr>
          <w:p w14:paraId="06F1F24F" w14:textId="4728C1AB" w:rsidR="007B74BB" w:rsidRDefault="007B74BB" w:rsidP="00651E7B">
            <w:pPr>
              <w:pStyle w:val="ListBullet"/>
              <w:numPr>
                <w:ilvl w:val="0"/>
                <w:numId w:val="0"/>
              </w:numPr>
              <w:jc w:val="center"/>
            </w:pPr>
            <w:r w:rsidRPr="0046094A">
              <w:t>-6485.096</w:t>
            </w:r>
          </w:p>
        </w:tc>
        <w:tc>
          <w:tcPr>
            <w:tcW w:w="1588" w:type="dxa"/>
          </w:tcPr>
          <w:p w14:paraId="0AE96352" w14:textId="795CDAE8" w:rsidR="007B74BB" w:rsidRDefault="007B74BB" w:rsidP="00651E7B">
            <w:pPr>
              <w:pStyle w:val="ListBullet"/>
              <w:numPr>
                <w:ilvl w:val="0"/>
                <w:numId w:val="0"/>
              </w:numPr>
              <w:jc w:val="center"/>
            </w:pPr>
            <w:r w:rsidRPr="000F0522">
              <w:t>-1067.343</w:t>
            </w:r>
          </w:p>
        </w:tc>
      </w:tr>
      <w:tr w:rsidR="007B74BB" w14:paraId="20283E1B" w14:textId="77777777" w:rsidTr="005261E7">
        <w:tc>
          <w:tcPr>
            <w:tcW w:w="1134" w:type="dxa"/>
            <w:vAlign w:val="center"/>
          </w:tcPr>
          <w:p w14:paraId="6495EBCE"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66842ADB" w14:textId="31FA853F" w:rsidR="007B74BB" w:rsidRDefault="007B74BB" w:rsidP="00651E7B">
            <w:pPr>
              <w:pStyle w:val="ListBullet"/>
              <w:numPr>
                <w:ilvl w:val="0"/>
                <w:numId w:val="0"/>
              </w:numPr>
              <w:jc w:val="center"/>
            </w:pPr>
            <w:r w:rsidRPr="00892DE1">
              <w:t>-11324.407</w:t>
            </w:r>
          </w:p>
        </w:tc>
        <w:tc>
          <w:tcPr>
            <w:tcW w:w="1588" w:type="dxa"/>
          </w:tcPr>
          <w:p w14:paraId="776CF869" w14:textId="554D9402" w:rsidR="007B74BB" w:rsidRDefault="007B74BB" w:rsidP="00651E7B">
            <w:pPr>
              <w:pStyle w:val="ListBullet"/>
              <w:numPr>
                <w:ilvl w:val="0"/>
                <w:numId w:val="0"/>
              </w:numPr>
              <w:jc w:val="center"/>
            </w:pPr>
            <w:r w:rsidRPr="00D2702E">
              <w:t>2014.001</w:t>
            </w:r>
          </w:p>
        </w:tc>
        <w:tc>
          <w:tcPr>
            <w:tcW w:w="1587" w:type="dxa"/>
          </w:tcPr>
          <w:p w14:paraId="2A82C0B8" w14:textId="0B169755" w:rsidR="007B74BB" w:rsidRDefault="007B74BB" w:rsidP="00651E7B">
            <w:pPr>
              <w:pStyle w:val="ListBullet"/>
              <w:numPr>
                <w:ilvl w:val="0"/>
                <w:numId w:val="0"/>
              </w:numPr>
              <w:jc w:val="center"/>
            </w:pPr>
            <w:r w:rsidRPr="00974F8C">
              <w:t>-7734.323</w:t>
            </w:r>
          </w:p>
        </w:tc>
        <w:tc>
          <w:tcPr>
            <w:tcW w:w="1588" w:type="dxa"/>
          </w:tcPr>
          <w:p w14:paraId="75280DF6" w14:textId="256CCCB6" w:rsidR="007B74BB" w:rsidRDefault="007B74BB" w:rsidP="00651E7B">
            <w:pPr>
              <w:pStyle w:val="ListBullet"/>
              <w:numPr>
                <w:ilvl w:val="0"/>
                <w:numId w:val="0"/>
              </w:numPr>
              <w:jc w:val="center"/>
            </w:pPr>
            <w:r w:rsidRPr="0046094A">
              <w:t>-0.050</w:t>
            </w:r>
          </w:p>
        </w:tc>
        <w:tc>
          <w:tcPr>
            <w:tcW w:w="1588" w:type="dxa"/>
          </w:tcPr>
          <w:p w14:paraId="1CAC7C46" w14:textId="0F42869C" w:rsidR="007B74BB" w:rsidRDefault="007B74BB" w:rsidP="00651E7B">
            <w:pPr>
              <w:pStyle w:val="ListBullet"/>
              <w:numPr>
                <w:ilvl w:val="0"/>
                <w:numId w:val="0"/>
              </w:numPr>
              <w:jc w:val="center"/>
            </w:pPr>
            <w:r w:rsidRPr="000F0522">
              <w:t>0.014</w:t>
            </w:r>
          </w:p>
        </w:tc>
      </w:tr>
      <w:tr w:rsidR="007B74BB" w14:paraId="35039335" w14:textId="77777777" w:rsidTr="005261E7">
        <w:tc>
          <w:tcPr>
            <w:tcW w:w="1134" w:type="dxa"/>
            <w:vAlign w:val="center"/>
          </w:tcPr>
          <w:p w14:paraId="42E35FE2"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27E24548" w14:textId="2B861E3F" w:rsidR="007B74BB" w:rsidRDefault="007B74BB" w:rsidP="00651E7B">
            <w:pPr>
              <w:pStyle w:val="ListBullet"/>
              <w:numPr>
                <w:ilvl w:val="0"/>
                <w:numId w:val="0"/>
              </w:numPr>
              <w:jc w:val="center"/>
            </w:pPr>
            <w:r w:rsidRPr="00892DE1">
              <w:t>-0.002</w:t>
            </w:r>
          </w:p>
        </w:tc>
        <w:tc>
          <w:tcPr>
            <w:tcW w:w="1588" w:type="dxa"/>
          </w:tcPr>
          <w:p w14:paraId="2E88AF61" w14:textId="0E058D80" w:rsidR="007B74BB" w:rsidRDefault="007B74BB" w:rsidP="00651E7B">
            <w:pPr>
              <w:pStyle w:val="ListBullet"/>
              <w:numPr>
                <w:ilvl w:val="0"/>
                <w:numId w:val="0"/>
              </w:numPr>
              <w:jc w:val="center"/>
            </w:pPr>
            <w:r w:rsidRPr="00D2702E">
              <w:t>-0.007</w:t>
            </w:r>
          </w:p>
        </w:tc>
        <w:tc>
          <w:tcPr>
            <w:tcW w:w="1587" w:type="dxa"/>
          </w:tcPr>
          <w:p w14:paraId="4CBCD602" w14:textId="469423B2" w:rsidR="007B74BB" w:rsidRDefault="007B74BB" w:rsidP="00651E7B">
            <w:pPr>
              <w:pStyle w:val="ListBullet"/>
              <w:numPr>
                <w:ilvl w:val="0"/>
                <w:numId w:val="0"/>
              </w:numPr>
              <w:jc w:val="center"/>
            </w:pPr>
            <w:r w:rsidRPr="00974F8C">
              <w:t>-0.009</w:t>
            </w:r>
          </w:p>
        </w:tc>
        <w:tc>
          <w:tcPr>
            <w:tcW w:w="1588" w:type="dxa"/>
          </w:tcPr>
          <w:p w14:paraId="036AE64B" w14:textId="516ABC99" w:rsidR="007B74BB" w:rsidRDefault="007B74BB" w:rsidP="00651E7B">
            <w:pPr>
              <w:pStyle w:val="ListBullet"/>
              <w:numPr>
                <w:ilvl w:val="0"/>
                <w:numId w:val="0"/>
              </w:numPr>
              <w:jc w:val="center"/>
            </w:pPr>
            <w:r w:rsidRPr="0046094A">
              <w:t>-0.036</w:t>
            </w:r>
          </w:p>
        </w:tc>
        <w:tc>
          <w:tcPr>
            <w:tcW w:w="1588" w:type="dxa"/>
          </w:tcPr>
          <w:p w14:paraId="37117D60" w14:textId="6271D2F1" w:rsidR="007B74BB" w:rsidRDefault="007B74BB" w:rsidP="00651E7B">
            <w:pPr>
              <w:pStyle w:val="ListBullet"/>
              <w:numPr>
                <w:ilvl w:val="0"/>
                <w:numId w:val="0"/>
              </w:numPr>
              <w:jc w:val="center"/>
            </w:pPr>
            <w:r w:rsidRPr="000F0522">
              <w:t>0.001</w:t>
            </w:r>
          </w:p>
        </w:tc>
      </w:tr>
      <w:tr w:rsidR="007B74BB" w14:paraId="150CB69E" w14:textId="77777777" w:rsidTr="005261E7">
        <w:tc>
          <w:tcPr>
            <w:tcW w:w="1134" w:type="dxa"/>
            <w:vAlign w:val="center"/>
          </w:tcPr>
          <w:p w14:paraId="65332F18"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77A29990" w14:textId="532CE731" w:rsidR="007B74BB" w:rsidRDefault="007B74BB" w:rsidP="00651E7B">
            <w:pPr>
              <w:pStyle w:val="ListBullet"/>
              <w:numPr>
                <w:ilvl w:val="0"/>
                <w:numId w:val="0"/>
              </w:numPr>
              <w:jc w:val="center"/>
            </w:pPr>
            <w:r w:rsidRPr="00892DE1">
              <w:t>0.023</w:t>
            </w:r>
          </w:p>
        </w:tc>
        <w:tc>
          <w:tcPr>
            <w:tcW w:w="1588" w:type="dxa"/>
          </w:tcPr>
          <w:p w14:paraId="33EA0E18" w14:textId="029E5818" w:rsidR="007B74BB" w:rsidRDefault="007B74BB" w:rsidP="00651E7B">
            <w:pPr>
              <w:pStyle w:val="ListBullet"/>
              <w:numPr>
                <w:ilvl w:val="0"/>
                <w:numId w:val="0"/>
              </w:numPr>
              <w:jc w:val="center"/>
            </w:pPr>
            <w:r w:rsidRPr="00D2702E">
              <w:t>-1.248</w:t>
            </w:r>
          </w:p>
        </w:tc>
        <w:tc>
          <w:tcPr>
            <w:tcW w:w="1587" w:type="dxa"/>
          </w:tcPr>
          <w:p w14:paraId="352B6E09" w14:textId="399DA585" w:rsidR="007B74BB" w:rsidRDefault="007B74BB" w:rsidP="00651E7B">
            <w:pPr>
              <w:pStyle w:val="ListBullet"/>
              <w:numPr>
                <w:ilvl w:val="0"/>
                <w:numId w:val="0"/>
              </w:numPr>
              <w:jc w:val="center"/>
            </w:pPr>
            <w:r w:rsidRPr="00974F8C">
              <w:t>-0.000</w:t>
            </w:r>
          </w:p>
        </w:tc>
        <w:tc>
          <w:tcPr>
            <w:tcW w:w="1588" w:type="dxa"/>
          </w:tcPr>
          <w:p w14:paraId="5E291567" w14:textId="44A1A382" w:rsidR="007B74BB" w:rsidRDefault="007B74BB" w:rsidP="00651E7B">
            <w:pPr>
              <w:pStyle w:val="ListBullet"/>
              <w:numPr>
                <w:ilvl w:val="0"/>
                <w:numId w:val="0"/>
              </w:numPr>
              <w:jc w:val="center"/>
            </w:pPr>
            <w:r w:rsidRPr="0046094A">
              <w:t>-0.419</w:t>
            </w:r>
          </w:p>
        </w:tc>
        <w:tc>
          <w:tcPr>
            <w:tcW w:w="1588" w:type="dxa"/>
          </w:tcPr>
          <w:p w14:paraId="6926EADB" w14:textId="46AEB4AF" w:rsidR="007B74BB" w:rsidRDefault="007B74BB" w:rsidP="00651E7B">
            <w:pPr>
              <w:pStyle w:val="ListBullet"/>
              <w:numPr>
                <w:ilvl w:val="0"/>
                <w:numId w:val="0"/>
              </w:numPr>
              <w:jc w:val="center"/>
            </w:pPr>
            <w:r w:rsidRPr="000F0522">
              <w:t>-1.022</w:t>
            </w:r>
          </w:p>
        </w:tc>
      </w:tr>
      <w:tr w:rsidR="007B74BB" w14:paraId="1704F651" w14:textId="77777777" w:rsidTr="005261E7">
        <w:tc>
          <w:tcPr>
            <w:tcW w:w="1134" w:type="dxa"/>
            <w:vAlign w:val="center"/>
          </w:tcPr>
          <w:p w14:paraId="23C683D2"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11BBE084" w14:textId="3E2615E8" w:rsidR="007B74BB" w:rsidRDefault="007B74BB" w:rsidP="00651E7B">
            <w:pPr>
              <w:pStyle w:val="ListBullet"/>
              <w:numPr>
                <w:ilvl w:val="0"/>
                <w:numId w:val="0"/>
              </w:numPr>
              <w:jc w:val="center"/>
            </w:pPr>
            <w:r w:rsidRPr="00892DE1">
              <w:t>-31.091</w:t>
            </w:r>
          </w:p>
        </w:tc>
        <w:tc>
          <w:tcPr>
            <w:tcW w:w="1588" w:type="dxa"/>
          </w:tcPr>
          <w:p w14:paraId="6FA0D788" w14:textId="7AF4686B" w:rsidR="007B74BB" w:rsidRDefault="007B74BB" w:rsidP="00651E7B">
            <w:pPr>
              <w:pStyle w:val="ListBullet"/>
              <w:numPr>
                <w:ilvl w:val="0"/>
                <w:numId w:val="0"/>
              </w:numPr>
              <w:jc w:val="center"/>
            </w:pPr>
            <w:r w:rsidRPr="00D2702E">
              <w:t>0.003</w:t>
            </w:r>
          </w:p>
        </w:tc>
        <w:tc>
          <w:tcPr>
            <w:tcW w:w="1587" w:type="dxa"/>
          </w:tcPr>
          <w:p w14:paraId="0879635D" w14:textId="0FB2F4A7" w:rsidR="007B74BB" w:rsidRDefault="007B74BB" w:rsidP="00651E7B">
            <w:pPr>
              <w:pStyle w:val="ListBullet"/>
              <w:numPr>
                <w:ilvl w:val="0"/>
                <w:numId w:val="0"/>
              </w:numPr>
              <w:jc w:val="center"/>
            </w:pPr>
            <w:r w:rsidRPr="00974F8C">
              <w:t>11.859</w:t>
            </w:r>
          </w:p>
        </w:tc>
        <w:tc>
          <w:tcPr>
            <w:tcW w:w="1588" w:type="dxa"/>
          </w:tcPr>
          <w:p w14:paraId="33E589ED" w14:textId="199AA39B" w:rsidR="007B74BB" w:rsidRDefault="007B74BB" w:rsidP="00651E7B">
            <w:pPr>
              <w:pStyle w:val="ListBullet"/>
              <w:numPr>
                <w:ilvl w:val="0"/>
                <w:numId w:val="0"/>
              </w:numPr>
              <w:jc w:val="center"/>
            </w:pPr>
            <w:r w:rsidRPr="0046094A">
              <w:t>0.117</w:t>
            </w:r>
          </w:p>
        </w:tc>
        <w:tc>
          <w:tcPr>
            <w:tcW w:w="1588" w:type="dxa"/>
          </w:tcPr>
          <w:p w14:paraId="07E92A35" w14:textId="0A7237B8" w:rsidR="007B74BB" w:rsidRDefault="007B74BB" w:rsidP="00651E7B">
            <w:pPr>
              <w:pStyle w:val="ListBullet"/>
              <w:numPr>
                <w:ilvl w:val="0"/>
                <w:numId w:val="0"/>
              </w:numPr>
              <w:jc w:val="center"/>
            </w:pPr>
            <w:r w:rsidRPr="000F0522">
              <w:t>0.136</w:t>
            </w:r>
          </w:p>
        </w:tc>
      </w:tr>
      <w:tr w:rsidR="007B74BB" w14:paraId="0DC74FC1" w14:textId="77777777" w:rsidTr="005261E7">
        <w:tc>
          <w:tcPr>
            <w:tcW w:w="1134" w:type="dxa"/>
            <w:vAlign w:val="center"/>
          </w:tcPr>
          <w:p w14:paraId="346A4AB5"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CC0CDF4" w14:textId="2064A382" w:rsidR="007B74BB" w:rsidRDefault="007B74BB" w:rsidP="00651E7B">
            <w:pPr>
              <w:pStyle w:val="ListBullet"/>
              <w:numPr>
                <w:ilvl w:val="0"/>
                <w:numId w:val="0"/>
              </w:numPr>
              <w:jc w:val="center"/>
            </w:pPr>
            <w:r w:rsidRPr="00892DE1">
              <w:t>-0.008</w:t>
            </w:r>
          </w:p>
        </w:tc>
        <w:tc>
          <w:tcPr>
            <w:tcW w:w="1588" w:type="dxa"/>
          </w:tcPr>
          <w:p w14:paraId="3BA9FF6E" w14:textId="6BA13C94" w:rsidR="007B74BB" w:rsidRDefault="007B74BB" w:rsidP="00651E7B">
            <w:pPr>
              <w:pStyle w:val="ListBullet"/>
              <w:numPr>
                <w:ilvl w:val="0"/>
                <w:numId w:val="0"/>
              </w:numPr>
              <w:jc w:val="center"/>
            </w:pPr>
            <w:r w:rsidRPr="00D2702E">
              <w:t>1.24</w:t>
            </w:r>
          </w:p>
        </w:tc>
        <w:tc>
          <w:tcPr>
            <w:tcW w:w="1587" w:type="dxa"/>
          </w:tcPr>
          <w:p w14:paraId="03B8E71F" w14:textId="10673357" w:rsidR="007B74BB" w:rsidRDefault="007B74BB" w:rsidP="00651E7B">
            <w:pPr>
              <w:pStyle w:val="ListBullet"/>
              <w:numPr>
                <w:ilvl w:val="0"/>
                <w:numId w:val="0"/>
              </w:numPr>
              <w:jc w:val="center"/>
            </w:pPr>
            <w:r w:rsidRPr="00974F8C">
              <w:t>-0.010</w:t>
            </w:r>
          </w:p>
        </w:tc>
        <w:tc>
          <w:tcPr>
            <w:tcW w:w="1588" w:type="dxa"/>
          </w:tcPr>
          <w:p w14:paraId="678740AA" w14:textId="311822CF" w:rsidR="007B74BB" w:rsidRDefault="007B74BB" w:rsidP="00651E7B">
            <w:pPr>
              <w:pStyle w:val="ListBullet"/>
              <w:numPr>
                <w:ilvl w:val="0"/>
                <w:numId w:val="0"/>
              </w:numPr>
              <w:jc w:val="center"/>
            </w:pPr>
            <w:r w:rsidRPr="0046094A">
              <w:t>0.415</w:t>
            </w:r>
          </w:p>
        </w:tc>
        <w:tc>
          <w:tcPr>
            <w:tcW w:w="1588" w:type="dxa"/>
          </w:tcPr>
          <w:p w14:paraId="4AC8A0A2" w14:textId="02D9B34B" w:rsidR="007B74BB" w:rsidRDefault="007B74BB" w:rsidP="00651E7B">
            <w:pPr>
              <w:pStyle w:val="ListBullet"/>
              <w:numPr>
                <w:ilvl w:val="0"/>
                <w:numId w:val="0"/>
              </w:numPr>
              <w:jc w:val="center"/>
            </w:pPr>
            <w:r w:rsidRPr="000F0522">
              <w:t>1.024</w:t>
            </w:r>
          </w:p>
        </w:tc>
      </w:tr>
      <w:tr w:rsidR="007B74BB" w14:paraId="190DE079" w14:textId="77777777" w:rsidTr="005261E7">
        <w:tc>
          <w:tcPr>
            <w:tcW w:w="1134" w:type="dxa"/>
            <w:vAlign w:val="center"/>
          </w:tcPr>
          <w:p w14:paraId="324B5DFB" w14:textId="0FEFB875"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106128DF" w14:textId="14AB8034" w:rsidR="007B74BB" w:rsidRDefault="007B74BB" w:rsidP="00651E7B">
            <w:pPr>
              <w:pStyle w:val="ListBullet"/>
              <w:numPr>
                <w:ilvl w:val="0"/>
                <w:numId w:val="0"/>
              </w:numPr>
              <w:jc w:val="center"/>
            </w:pPr>
            <w:r w:rsidRPr="00892DE1">
              <w:t>-0.008</w:t>
            </w:r>
          </w:p>
        </w:tc>
        <w:tc>
          <w:tcPr>
            <w:tcW w:w="1588" w:type="dxa"/>
          </w:tcPr>
          <w:p w14:paraId="7A69BFCF" w14:textId="698D65B5" w:rsidR="007B74BB" w:rsidRDefault="007B74BB" w:rsidP="00651E7B">
            <w:pPr>
              <w:pStyle w:val="ListBullet"/>
              <w:numPr>
                <w:ilvl w:val="0"/>
                <w:numId w:val="0"/>
              </w:numPr>
              <w:jc w:val="center"/>
            </w:pPr>
            <w:r w:rsidRPr="00D2702E">
              <w:t>0.006</w:t>
            </w:r>
          </w:p>
        </w:tc>
        <w:tc>
          <w:tcPr>
            <w:tcW w:w="1587" w:type="dxa"/>
          </w:tcPr>
          <w:p w14:paraId="45F06F5F" w14:textId="6379330F" w:rsidR="007B74BB" w:rsidRDefault="007B74BB" w:rsidP="00651E7B">
            <w:pPr>
              <w:pStyle w:val="ListBullet"/>
              <w:numPr>
                <w:ilvl w:val="0"/>
                <w:numId w:val="0"/>
              </w:numPr>
              <w:jc w:val="center"/>
            </w:pPr>
            <w:r w:rsidRPr="00974F8C">
              <w:t>1.198</w:t>
            </w:r>
          </w:p>
        </w:tc>
        <w:tc>
          <w:tcPr>
            <w:tcW w:w="1588" w:type="dxa"/>
          </w:tcPr>
          <w:p w14:paraId="33ED5D10" w14:textId="373F10A7" w:rsidR="007B74BB" w:rsidRDefault="007B74BB" w:rsidP="00651E7B">
            <w:pPr>
              <w:pStyle w:val="ListBullet"/>
              <w:numPr>
                <w:ilvl w:val="0"/>
                <w:numId w:val="0"/>
              </w:numPr>
              <w:jc w:val="center"/>
            </w:pPr>
            <w:r w:rsidRPr="0046094A">
              <w:t>0.025</w:t>
            </w:r>
          </w:p>
        </w:tc>
        <w:tc>
          <w:tcPr>
            <w:tcW w:w="1588" w:type="dxa"/>
          </w:tcPr>
          <w:p w14:paraId="34180894" w14:textId="01C91A52" w:rsidR="007B74BB" w:rsidRDefault="007B74BB" w:rsidP="00651E7B">
            <w:pPr>
              <w:pStyle w:val="ListBullet"/>
              <w:numPr>
                <w:ilvl w:val="0"/>
                <w:numId w:val="0"/>
              </w:numPr>
              <w:jc w:val="center"/>
            </w:pPr>
            <w:r w:rsidRPr="000F0522">
              <w:t>0.016</w:t>
            </w:r>
          </w:p>
        </w:tc>
      </w:tr>
      <w:tr w:rsidR="007B74BB" w14:paraId="1B2737A8" w14:textId="77777777" w:rsidTr="005261E7">
        <w:tc>
          <w:tcPr>
            <w:tcW w:w="1134" w:type="dxa"/>
            <w:vAlign w:val="center"/>
          </w:tcPr>
          <w:p w14:paraId="4469391B" w14:textId="3799C4F1"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13C08EAA" w14:textId="56DAD1A0" w:rsidR="007B74BB" w:rsidRDefault="007B74BB" w:rsidP="00651E7B">
            <w:pPr>
              <w:pStyle w:val="ListBullet"/>
              <w:numPr>
                <w:ilvl w:val="0"/>
                <w:numId w:val="0"/>
              </w:numPr>
              <w:jc w:val="center"/>
            </w:pPr>
            <w:r w:rsidRPr="00892DE1">
              <w:t>-373.047</w:t>
            </w:r>
          </w:p>
        </w:tc>
        <w:tc>
          <w:tcPr>
            <w:tcW w:w="1588" w:type="dxa"/>
          </w:tcPr>
          <w:p w14:paraId="5D2DB8AB" w14:textId="2A11100B" w:rsidR="007B74BB" w:rsidRDefault="007B74BB" w:rsidP="00651E7B">
            <w:pPr>
              <w:pStyle w:val="ListBullet"/>
              <w:numPr>
                <w:ilvl w:val="0"/>
                <w:numId w:val="0"/>
              </w:numPr>
              <w:jc w:val="center"/>
            </w:pPr>
            <w:r w:rsidRPr="00D2702E">
              <w:t>515.5</w:t>
            </w:r>
          </w:p>
        </w:tc>
        <w:tc>
          <w:tcPr>
            <w:tcW w:w="1587" w:type="dxa"/>
          </w:tcPr>
          <w:p w14:paraId="3E1258B4" w14:textId="51982BD8" w:rsidR="007B74BB" w:rsidRDefault="007B74BB" w:rsidP="00651E7B">
            <w:pPr>
              <w:pStyle w:val="ListBullet"/>
              <w:numPr>
                <w:ilvl w:val="0"/>
                <w:numId w:val="0"/>
              </w:numPr>
              <w:jc w:val="center"/>
            </w:pPr>
            <w:r w:rsidRPr="00974F8C">
              <w:t>-18.377</w:t>
            </w:r>
          </w:p>
        </w:tc>
        <w:tc>
          <w:tcPr>
            <w:tcW w:w="1588" w:type="dxa"/>
          </w:tcPr>
          <w:p w14:paraId="60E1D066" w14:textId="740F1892" w:rsidR="007B74BB" w:rsidRDefault="007B74BB" w:rsidP="00651E7B">
            <w:pPr>
              <w:pStyle w:val="ListBullet"/>
              <w:numPr>
                <w:ilvl w:val="0"/>
                <w:numId w:val="0"/>
              </w:numPr>
              <w:jc w:val="center"/>
            </w:pPr>
            <w:r w:rsidRPr="0046094A">
              <w:t>-321.400</w:t>
            </w:r>
          </w:p>
        </w:tc>
        <w:tc>
          <w:tcPr>
            <w:tcW w:w="1588" w:type="dxa"/>
          </w:tcPr>
          <w:p w14:paraId="5204BF2E" w14:textId="6B46B29A" w:rsidR="007B74BB" w:rsidRDefault="007B74BB" w:rsidP="00651E7B">
            <w:pPr>
              <w:pStyle w:val="ListBullet"/>
              <w:numPr>
                <w:ilvl w:val="0"/>
                <w:numId w:val="0"/>
              </w:numPr>
              <w:jc w:val="center"/>
            </w:pPr>
            <w:r w:rsidRPr="000F0522">
              <w:t>-0.021</w:t>
            </w:r>
          </w:p>
        </w:tc>
      </w:tr>
      <w:tr w:rsidR="007B74BB" w14:paraId="04389C76" w14:textId="77777777" w:rsidTr="005261E7">
        <w:tc>
          <w:tcPr>
            <w:tcW w:w="1134" w:type="dxa"/>
            <w:vAlign w:val="center"/>
          </w:tcPr>
          <w:p w14:paraId="4A8EE9BE" w14:textId="294F14E4" w:rsidR="007B74BB"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67AA0353" w14:textId="1F46EFA4" w:rsidR="007B74BB" w:rsidRDefault="007B74BB" w:rsidP="00651E7B">
            <w:pPr>
              <w:pStyle w:val="ListBullet"/>
              <w:numPr>
                <w:ilvl w:val="0"/>
                <w:numId w:val="0"/>
              </w:numPr>
              <w:jc w:val="center"/>
            </w:pPr>
            <w:r w:rsidRPr="00892DE1">
              <w:t>3.931</w:t>
            </w:r>
          </w:p>
        </w:tc>
        <w:tc>
          <w:tcPr>
            <w:tcW w:w="1588" w:type="dxa"/>
          </w:tcPr>
          <w:p w14:paraId="004E772D" w14:textId="7645E523" w:rsidR="007B74BB" w:rsidRDefault="007B74BB" w:rsidP="00651E7B">
            <w:pPr>
              <w:pStyle w:val="ListBullet"/>
              <w:numPr>
                <w:ilvl w:val="0"/>
                <w:numId w:val="0"/>
              </w:numPr>
              <w:jc w:val="center"/>
            </w:pPr>
            <w:r w:rsidRPr="00D2702E">
              <w:t>-9.200</w:t>
            </w:r>
          </w:p>
        </w:tc>
        <w:tc>
          <w:tcPr>
            <w:tcW w:w="1587" w:type="dxa"/>
          </w:tcPr>
          <w:p w14:paraId="5D3E9BAA" w14:textId="2EDDBA10" w:rsidR="007B74BB" w:rsidRDefault="007B74BB" w:rsidP="00651E7B">
            <w:pPr>
              <w:pStyle w:val="ListBullet"/>
              <w:numPr>
                <w:ilvl w:val="0"/>
                <w:numId w:val="0"/>
              </w:numPr>
              <w:jc w:val="center"/>
            </w:pPr>
            <w:r w:rsidRPr="00974F8C">
              <w:t>1.311</w:t>
            </w:r>
          </w:p>
        </w:tc>
        <w:tc>
          <w:tcPr>
            <w:tcW w:w="1588" w:type="dxa"/>
          </w:tcPr>
          <w:p w14:paraId="45E6A9F1" w14:textId="509732D2" w:rsidR="007B74BB" w:rsidRDefault="007B74BB" w:rsidP="00651E7B">
            <w:pPr>
              <w:pStyle w:val="ListBullet"/>
              <w:numPr>
                <w:ilvl w:val="0"/>
                <w:numId w:val="0"/>
              </w:numPr>
              <w:jc w:val="center"/>
            </w:pPr>
            <w:r w:rsidRPr="0046094A">
              <w:t>5.363</w:t>
            </w:r>
          </w:p>
        </w:tc>
        <w:tc>
          <w:tcPr>
            <w:tcW w:w="1588" w:type="dxa"/>
          </w:tcPr>
          <w:p w14:paraId="3D125AF7" w14:textId="0B4B3267" w:rsidR="007B74BB" w:rsidRDefault="007B74BB" w:rsidP="00651E7B">
            <w:pPr>
              <w:pStyle w:val="ListBullet"/>
              <w:numPr>
                <w:ilvl w:val="0"/>
                <w:numId w:val="0"/>
              </w:numPr>
              <w:jc w:val="center"/>
            </w:pPr>
            <w:r w:rsidRPr="000F0522">
              <w:t>-6.439</w:t>
            </w:r>
          </w:p>
        </w:tc>
      </w:tr>
      <w:tr w:rsidR="007B74BB" w14:paraId="4275599E" w14:textId="77777777" w:rsidTr="005261E7">
        <w:tc>
          <w:tcPr>
            <w:tcW w:w="1134" w:type="dxa"/>
            <w:vAlign w:val="center"/>
          </w:tcPr>
          <w:p w14:paraId="0AD70F78" w14:textId="0BAD9C2E"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tcPr>
          <w:p w14:paraId="777935B3" w14:textId="41DA73A2" w:rsidR="007B74BB" w:rsidRDefault="007B74BB" w:rsidP="00651E7B">
            <w:pPr>
              <w:pStyle w:val="ListBullet"/>
              <w:numPr>
                <w:ilvl w:val="0"/>
                <w:numId w:val="0"/>
              </w:numPr>
              <w:jc w:val="center"/>
            </w:pPr>
            <w:r w:rsidRPr="00892DE1">
              <w:t>135.505</w:t>
            </w:r>
          </w:p>
        </w:tc>
        <w:tc>
          <w:tcPr>
            <w:tcW w:w="1588" w:type="dxa"/>
          </w:tcPr>
          <w:p w14:paraId="000DFC55" w14:textId="77722210" w:rsidR="007B74BB" w:rsidRDefault="007B74BB" w:rsidP="00651E7B">
            <w:pPr>
              <w:pStyle w:val="ListBullet"/>
              <w:numPr>
                <w:ilvl w:val="0"/>
                <w:numId w:val="0"/>
              </w:numPr>
              <w:jc w:val="center"/>
            </w:pPr>
            <w:r w:rsidRPr="00D2702E">
              <w:t>78.279</w:t>
            </w:r>
          </w:p>
        </w:tc>
        <w:tc>
          <w:tcPr>
            <w:tcW w:w="1587" w:type="dxa"/>
          </w:tcPr>
          <w:p w14:paraId="3395F65D" w14:textId="7328B6BD" w:rsidR="007B74BB" w:rsidRDefault="007B74BB" w:rsidP="00651E7B">
            <w:pPr>
              <w:pStyle w:val="ListBullet"/>
              <w:numPr>
                <w:ilvl w:val="0"/>
                <w:numId w:val="0"/>
              </w:numPr>
              <w:jc w:val="center"/>
            </w:pPr>
            <w:r w:rsidRPr="00974F8C">
              <w:t>-4.585</w:t>
            </w:r>
          </w:p>
        </w:tc>
        <w:tc>
          <w:tcPr>
            <w:tcW w:w="1588" w:type="dxa"/>
          </w:tcPr>
          <w:p w14:paraId="1B190B15" w14:textId="459B6846" w:rsidR="007B74BB" w:rsidRDefault="007B74BB" w:rsidP="00651E7B">
            <w:pPr>
              <w:pStyle w:val="ListBullet"/>
              <w:numPr>
                <w:ilvl w:val="0"/>
                <w:numId w:val="0"/>
              </w:numPr>
              <w:jc w:val="center"/>
            </w:pPr>
            <w:r w:rsidRPr="0046094A">
              <w:t>333.831</w:t>
            </w:r>
          </w:p>
        </w:tc>
        <w:tc>
          <w:tcPr>
            <w:tcW w:w="1588" w:type="dxa"/>
          </w:tcPr>
          <w:p w14:paraId="2ACAD5B5" w14:textId="53B5045A" w:rsidR="007B74BB" w:rsidRDefault="007B74BB" w:rsidP="00651E7B">
            <w:pPr>
              <w:pStyle w:val="ListBullet"/>
              <w:numPr>
                <w:ilvl w:val="0"/>
                <w:numId w:val="0"/>
              </w:numPr>
              <w:jc w:val="center"/>
            </w:pPr>
            <w:r w:rsidRPr="000F0522">
              <w:t>-70.807</w:t>
            </w:r>
          </w:p>
        </w:tc>
      </w:tr>
      <w:tr w:rsidR="007B74BB" w14:paraId="603B0AA6" w14:textId="77777777" w:rsidTr="005261E7">
        <w:tc>
          <w:tcPr>
            <w:tcW w:w="1134" w:type="dxa"/>
            <w:vAlign w:val="center"/>
          </w:tcPr>
          <w:p w14:paraId="2C5B2C81" w14:textId="0630B5F3"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3</m:t>
                    </m:r>
                  </m:sub>
                </m:sSub>
              </m:oMath>
            </m:oMathPara>
          </w:p>
        </w:tc>
        <w:tc>
          <w:tcPr>
            <w:tcW w:w="1587" w:type="dxa"/>
          </w:tcPr>
          <w:p w14:paraId="40C72D1A" w14:textId="7492E118" w:rsidR="007B74BB" w:rsidRPr="006B298D" w:rsidRDefault="007B74BB" w:rsidP="00651E7B">
            <w:pPr>
              <w:pStyle w:val="ListBullet"/>
              <w:numPr>
                <w:ilvl w:val="0"/>
                <w:numId w:val="0"/>
              </w:numPr>
              <w:jc w:val="center"/>
            </w:pPr>
            <w:r w:rsidRPr="00892DE1">
              <w:t>2.722</w:t>
            </w:r>
          </w:p>
        </w:tc>
        <w:tc>
          <w:tcPr>
            <w:tcW w:w="1588" w:type="dxa"/>
          </w:tcPr>
          <w:p w14:paraId="341A08ED" w14:textId="7091C45C" w:rsidR="007B74BB" w:rsidRPr="006E272D" w:rsidRDefault="007B74BB" w:rsidP="00651E7B">
            <w:pPr>
              <w:pStyle w:val="ListBullet"/>
              <w:numPr>
                <w:ilvl w:val="0"/>
                <w:numId w:val="0"/>
              </w:numPr>
              <w:jc w:val="center"/>
            </w:pPr>
            <w:r w:rsidRPr="00D2702E">
              <w:t>-10.955</w:t>
            </w:r>
          </w:p>
        </w:tc>
        <w:tc>
          <w:tcPr>
            <w:tcW w:w="1587" w:type="dxa"/>
          </w:tcPr>
          <w:p w14:paraId="65D534B4" w14:textId="7BF771C2" w:rsidR="007B74BB" w:rsidRPr="000245E6" w:rsidRDefault="007B74BB" w:rsidP="00651E7B">
            <w:pPr>
              <w:pStyle w:val="ListBullet"/>
              <w:numPr>
                <w:ilvl w:val="0"/>
                <w:numId w:val="0"/>
              </w:numPr>
              <w:jc w:val="center"/>
            </w:pPr>
            <w:r w:rsidRPr="00974F8C">
              <w:t>232.432</w:t>
            </w:r>
          </w:p>
        </w:tc>
        <w:tc>
          <w:tcPr>
            <w:tcW w:w="1588" w:type="dxa"/>
          </w:tcPr>
          <w:p w14:paraId="3F53B79B" w14:textId="75FC0C62" w:rsidR="007B74BB" w:rsidRPr="00927483" w:rsidRDefault="007B74BB" w:rsidP="00651E7B">
            <w:pPr>
              <w:pStyle w:val="ListBullet"/>
              <w:numPr>
                <w:ilvl w:val="0"/>
                <w:numId w:val="0"/>
              </w:numPr>
              <w:jc w:val="center"/>
            </w:pPr>
            <w:r w:rsidRPr="0046094A">
              <w:t>1.452</w:t>
            </w:r>
          </w:p>
        </w:tc>
        <w:tc>
          <w:tcPr>
            <w:tcW w:w="1588" w:type="dxa"/>
          </w:tcPr>
          <w:p w14:paraId="09B78376" w14:textId="6274C942" w:rsidR="007B74BB" w:rsidRPr="009421B7" w:rsidRDefault="007B74BB" w:rsidP="00651E7B">
            <w:pPr>
              <w:pStyle w:val="ListBullet"/>
              <w:numPr>
                <w:ilvl w:val="0"/>
                <w:numId w:val="0"/>
              </w:numPr>
              <w:jc w:val="center"/>
            </w:pPr>
            <w:r w:rsidRPr="000F0522">
              <w:t>34.739</w:t>
            </w:r>
          </w:p>
        </w:tc>
      </w:tr>
      <w:tr w:rsidR="007B74BB" w14:paraId="15E384AD" w14:textId="77777777" w:rsidTr="005261E7">
        <w:tc>
          <w:tcPr>
            <w:tcW w:w="1134" w:type="dxa"/>
            <w:vAlign w:val="center"/>
          </w:tcPr>
          <w:p w14:paraId="70E0B2BB" w14:textId="1A69F8B9"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f</m:t>
                    </m:r>
                  </m:e>
                  <m:sub>
                    <m:r>
                      <w:rPr>
                        <w:rFonts w:ascii="Cambria Math" w:hAnsi="Cambria Math"/>
                      </w:rPr>
                      <m:t>3</m:t>
                    </m:r>
                  </m:sub>
                </m:sSub>
              </m:oMath>
            </m:oMathPara>
          </w:p>
        </w:tc>
        <w:tc>
          <w:tcPr>
            <w:tcW w:w="1587" w:type="dxa"/>
          </w:tcPr>
          <w:p w14:paraId="773599F4" w14:textId="41D24E5A" w:rsidR="007B74BB" w:rsidRPr="006B298D" w:rsidRDefault="007B74BB" w:rsidP="00651E7B">
            <w:pPr>
              <w:pStyle w:val="ListBullet"/>
              <w:numPr>
                <w:ilvl w:val="0"/>
                <w:numId w:val="0"/>
              </w:numPr>
              <w:jc w:val="center"/>
            </w:pPr>
            <w:r w:rsidRPr="00892DE1">
              <w:t>-0.068</w:t>
            </w:r>
          </w:p>
        </w:tc>
        <w:tc>
          <w:tcPr>
            <w:tcW w:w="1588" w:type="dxa"/>
          </w:tcPr>
          <w:p w14:paraId="5E6026BE" w14:textId="2326E3B3" w:rsidR="007B74BB" w:rsidRPr="006E272D" w:rsidRDefault="007B74BB" w:rsidP="00651E7B">
            <w:pPr>
              <w:pStyle w:val="ListBullet"/>
              <w:numPr>
                <w:ilvl w:val="0"/>
                <w:numId w:val="0"/>
              </w:numPr>
              <w:jc w:val="center"/>
            </w:pPr>
            <w:r w:rsidRPr="00D2702E">
              <w:t>0.426</w:t>
            </w:r>
          </w:p>
        </w:tc>
        <w:tc>
          <w:tcPr>
            <w:tcW w:w="1587" w:type="dxa"/>
          </w:tcPr>
          <w:p w14:paraId="29BB1FAA" w14:textId="5ED41E7A" w:rsidR="007B74BB" w:rsidRPr="000245E6" w:rsidRDefault="007B74BB" w:rsidP="00651E7B">
            <w:pPr>
              <w:pStyle w:val="ListBullet"/>
              <w:numPr>
                <w:ilvl w:val="0"/>
                <w:numId w:val="0"/>
              </w:numPr>
              <w:jc w:val="center"/>
            </w:pPr>
            <w:r w:rsidRPr="00974F8C">
              <w:t>0.032</w:t>
            </w:r>
          </w:p>
        </w:tc>
        <w:tc>
          <w:tcPr>
            <w:tcW w:w="1588" w:type="dxa"/>
          </w:tcPr>
          <w:p w14:paraId="0ABA9208" w14:textId="61740C54" w:rsidR="007B74BB" w:rsidRPr="00927483" w:rsidRDefault="007B74BB" w:rsidP="00651E7B">
            <w:pPr>
              <w:pStyle w:val="ListBullet"/>
              <w:numPr>
                <w:ilvl w:val="0"/>
                <w:numId w:val="0"/>
              </w:numPr>
              <w:jc w:val="center"/>
            </w:pPr>
            <w:r w:rsidRPr="0046094A">
              <w:t>-0.176</w:t>
            </w:r>
          </w:p>
        </w:tc>
        <w:tc>
          <w:tcPr>
            <w:tcW w:w="1588" w:type="dxa"/>
          </w:tcPr>
          <w:p w14:paraId="3280E525" w14:textId="3559DDA4" w:rsidR="007B74BB" w:rsidRPr="009421B7" w:rsidRDefault="007B74BB" w:rsidP="00651E7B">
            <w:pPr>
              <w:pStyle w:val="ListBullet"/>
              <w:numPr>
                <w:ilvl w:val="0"/>
                <w:numId w:val="0"/>
              </w:numPr>
              <w:jc w:val="center"/>
            </w:pPr>
            <w:r w:rsidRPr="000F0522">
              <w:t>-0.411</w:t>
            </w:r>
          </w:p>
        </w:tc>
      </w:tr>
      <w:tr w:rsidR="007B74BB" w14:paraId="3F9051FF" w14:textId="77777777" w:rsidTr="005261E7">
        <w:tc>
          <w:tcPr>
            <w:tcW w:w="1134" w:type="dxa"/>
            <w:vAlign w:val="center"/>
          </w:tcPr>
          <w:p w14:paraId="7DC4012F" w14:textId="7E083029"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g</m:t>
                    </m:r>
                  </m:e>
                  <m:sub>
                    <m:r>
                      <w:rPr>
                        <w:rFonts w:ascii="Cambria Math" w:hAnsi="Cambria Math"/>
                      </w:rPr>
                      <m:t>3</m:t>
                    </m:r>
                  </m:sub>
                </m:sSub>
              </m:oMath>
            </m:oMathPara>
          </w:p>
        </w:tc>
        <w:tc>
          <w:tcPr>
            <w:tcW w:w="1587" w:type="dxa"/>
          </w:tcPr>
          <w:p w14:paraId="636E56BE" w14:textId="3C14BD78" w:rsidR="007B74BB" w:rsidRPr="006B298D" w:rsidRDefault="007B74BB" w:rsidP="00651E7B">
            <w:pPr>
              <w:pStyle w:val="ListBullet"/>
              <w:numPr>
                <w:ilvl w:val="0"/>
                <w:numId w:val="0"/>
              </w:numPr>
              <w:jc w:val="center"/>
            </w:pPr>
            <w:r w:rsidRPr="00892DE1">
              <w:t>-0.002</w:t>
            </w:r>
          </w:p>
        </w:tc>
        <w:tc>
          <w:tcPr>
            <w:tcW w:w="1588" w:type="dxa"/>
          </w:tcPr>
          <w:p w14:paraId="1B029BCE" w14:textId="25FA219F" w:rsidR="007B74BB" w:rsidRPr="006E272D" w:rsidRDefault="007B74BB" w:rsidP="00651E7B">
            <w:pPr>
              <w:pStyle w:val="ListBullet"/>
              <w:numPr>
                <w:ilvl w:val="0"/>
                <w:numId w:val="0"/>
              </w:numPr>
              <w:jc w:val="center"/>
            </w:pPr>
            <w:r w:rsidRPr="00D2702E">
              <w:t>-0.009</w:t>
            </w:r>
          </w:p>
        </w:tc>
        <w:tc>
          <w:tcPr>
            <w:tcW w:w="1587" w:type="dxa"/>
          </w:tcPr>
          <w:p w14:paraId="4E1FED13" w14:textId="0AA22A08" w:rsidR="007B74BB" w:rsidRPr="000245E6" w:rsidRDefault="007B74BB" w:rsidP="00651E7B">
            <w:pPr>
              <w:pStyle w:val="ListBullet"/>
              <w:numPr>
                <w:ilvl w:val="0"/>
                <w:numId w:val="0"/>
              </w:numPr>
              <w:jc w:val="center"/>
            </w:pPr>
            <w:r w:rsidRPr="00974F8C">
              <w:t>-1.169</w:t>
            </w:r>
          </w:p>
        </w:tc>
        <w:tc>
          <w:tcPr>
            <w:tcW w:w="1588" w:type="dxa"/>
          </w:tcPr>
          <w:p w14:paraId="39D6D76E" w14:textId="3C09CE9A" w:rsidR="007B74BB" w:rsidRPr="00927483" w:rsidRDefault="007B74BB" w:rsidP="00651E7B">
            <w:pPr>
              <w:pStyle w:val="ListBullet"/>
              <w:numPr>
                <w:ilvl w:val="0"/>
                <w:numId w:val="0"/>
              </w:numPr>
              <w:jc w:val="center"/>
            </w:pPr>
            <w:r w:rsidRPr="0046094A">
              <w:t>-0.002</w:t>
            </w:r>
          </w:p>
        </w:tc>
        <w:tc>
          <w:tcPr>
            <w:tcW w:w="1588" w:type="dxa"/>
          </w:tcPr>
          <w:p w14:paraId="02137586" w14:textId="5398AF4C" w:rsidR="007B74BB" w:rsidRPr="009421B7" w:rsidRDefault="007B74BB" w:rsidP="00651E7B">
            <w:pPr>
              <w:pStyle w:val="ListBullet"/>
              <w:numPr>
                <w:ilvl w:val="0"/>
                <w:numId w:val="0"/>
              </w:numPr>
              <w:jc w:val="center"/>
            </w:pPr>
            <w:r w:rsidRPr="000F0522">
              <w:t>0.002</w:t>
            </w:r>
          </w:p>
        </w:tc>
      </w:tr>
    </w:tbl>
    <w:p w14:paraId="46D20E7C" w14:textId="77777777" w:rsidR="00993D3F" w:rsidRPr="00E85AA5" w:rsidRDefault="00993D3F" w:rsidP="00651E7B">
      <w:pPr>
        <w:pStyle w:val="ListBullet"/>
        <w:numPr>
          <w:ilvl w:val="0"/>
          <w:numId w:val="0"/>
        </w:numPr>
        <w:ind w:left="360" w:hanging="360"/>
      </w:pPr>
    </w:p>
    <w:p w14:paraId="3DC42FCE" w14:textId="77777777" w:rsidR="00476BD7" w:rsidRPr="00476BD7" w:rsidRDefault="00476BD7" w:rsidP="00454834">
      <w:pPr>
        <w:pStyle w:val="ListBullet"/>
        <w:numPr>
          <w:ilvl w:val="0"/>
          <w:numId w:val="29"/>
        </w:numPr>
        <w:ind w:left="284"/>
        <w:rPr>
          <w:i/>
          <w:iCs/>
        </w:rPr>
      </w:pPr>
    </w:p>
    <w:p w14:paraId="6AF3D24B" w14:textId="53201810" w:rsidR="00C604D6" w:rsidRPr="00476BD7" w:rsidRDefault="00476BD7" w:rsidP="00476BD7">
      <w:pPr>
        <w:pStyle w:val="ListBullet"/>
        <w:numPr>
          <w:ilvl w:val="0"/>
          <w:numId w:val="0"/>
        </w:numPr>
        <w:ind w:left="284"/>
        <w:rPr>
          <w:b/>
          <w:bCs/>
          <w:i/>
          <w:iCs/>
        </w:rPr>
      </w:pPr>
      <w:r w:rsidRPr="00476BD7">
        <w:rPr>
          <w:b/>
          <w:bCs/>
        </w:rPr>
        <w:t>Figure 1</w:t>
      </w:r>
      <w:r>
        <w:rPr>
          <w:b/>
          <w:bCs/>
          <w:i/>
          <w:iCs/>
        </w:rPr>
        <w:t xml:space="preserve">. </w:t>
      </w:r>
      <w:r w:rsidR="28D616A1" w:rsidRPr="00454834">
        <w:rPr>
          <w:i/>
          <w:iCs/>
        </w:rPr>
        <w:t xml:space="preserve">3D </w:t>
      </w:r>
      <w:r w:rsidR="456B5B70" w:rsidRPr="00454834">
        <w:rPr>
          <w:i/>
          <w:iCs/>
        </w:rPr>
        <w:t>P</w:t>
      </w:r>
      <w:r w:rsidR="28D616A1" w:rsidRPr="00454834">
        <w:rPr>
          <w:i/>
          <w:iCs/>
        </w:rPr>
        <w:t>lots of experimental data</w:t>
      </w:r>
    </w:p>
    <w:p w14:paraId="05ED0F68" w14:textId="5B2D3A93" w:rsidR="00DC08BD" w:rsidRDefault="1494659C" w:rsidP="00651E7B">
      <w:pPr>
        <w:pStyle w:val="ListBullet"/>
        <w:numPr>
          <w:ilvl w:val="0"/>
          <w:numId w:val="0"/>
        </w:numPr>
        <w:ind w:left="360"/>
      </w:pPr>
      <w:r>
        <w:rPr>
          <w:noProof/>
        </w:rPr>
        <w:drawing>
          <wp:inline distT="0" distB="0" distL="0" distR="0" wp14:anchorId="56E4A8F8" wp14:editId="63D6FC3A">
            <wp:extent cx="2160000" cy="1960066"/>
            <wp:effectExtent l="0" t="0" r="0" b="0"/>
            <wp:docPr id="1988647616" name="Picture 198864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r w:rsidR="4D4FC482">
        <w:rPr>
          <w:noProof/>
        </w:rPr>
        <w:drawing>
          <wp:inline distT="0" distB="0" distL="0" distR="0" wp14:anchorId="4AF3AB8C" wp14:editId="54A1F23D">
            <wp:extent cx="2160000" cy="1960066"/>
            <wp:effectExtent l="0" t="0" r="0" b="0"/>
            <wp:docPr id="1459788826" name="Picture 1459788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p>
    <w:p w14:paraId="04A6134C" w14:textId="17046E4B" w:rsidR="00DC08BD" w:rsidRDefault="4D4FC482" w:rsidP="00651E7B">
      <w:pPr>
        <w:pStyle w:val="ListBullet"/>
        <w:numPr>
          <w:ilvl w:val="0"/>
          <w:numId w:val="0"/>
        </w:numPr>
        <w:ind w:left="360"/>
      </w:pPr>
      <w:r>
        <w:rPr>
          <w:noProof/>
        </w:rPr>
        <w:lastRenderedPageBreak/>
        <w:drawing>
          <wp:inline distT="0" distB="0" distL="0" distR="0" wp14:anchorId="55F9393A" wp14:editId="647E196A">
            <wp:extent cx="2160000" cy="1960065"/>
            <wp:effectExtent l="0" t="0" r="0" b="0"/>
            <wp:docPr id="1468690245" name="Picture 1468690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160000" cy="1960065"/>
                    </a:xfrm>
                    <a:prstGeom prst="rect">
                      <a:avLst/>
                    </a:prstGeom>
                  </pic:spPr>
                </pic:pic>
              </a:graphicData>
            </a:graphic>
          </wp:inline>
        </w:drawing>
      </w:r>
      <w:r>
        <w:rPr>
          <w:noProof/>
        </w:rPr>
        <w:drawing>
          <wp:inline distT="0" distB="0" distL="0" distR="0" wp14:anchorId="65AE659E" wp14:editId="5C3E7E3F">
            <wp:extent cx="2160000" cy="1960066"/>
            <wp:effectExtent l="0" t="0" r="0" b="0"/>
            <wp:docPr id="960409771" name="Picture 960409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p>
    <w:p w14:paraId="76081F44" w14:textId="77777777" w:rsidR="00DC08BD" w:rsidRDefault="00DC08BD" w:rsidP="00651E7B">
      <w:pPr>
        <w:pStyle w:val="ListBullet"/>
        <w:numPr>
          <w:ilvl w:val="0"/>
          <w:numId w:val="0"/>
        </w:numPr>
        <w:ind w:left="360"/>
      </w:pPr>
    </w:p>
    <w:p w14:paraId="2C2E0900" w14:textId="77777777" w:rsidR="00DC08BD" w:rsidRDefault="00DC08BD" w:rsidP="00651E7B">
      <w:pPr>
        <w:pStyle w:val="ListBullet"/>
        <w:numPr>
          <w:ilvl w:val="0"/>
          <w:numId w:val="0"/>
        </w:numPr>
        <w:ind w:left="360"/>
      </w:pPr>
    </w:p>
    <w:p w14:paraId="7D8C23E2" w14:textId="0432D922" w:rsidR="00C3671E" w:rsidRPr="003C51CB" w:rsidRDefault="00C3671E" w:rsidP="00651E7B">
      <w:pPr>
        <w:pStyle w:val="ListBullet"/>
        <w:numPr>
          <w:ilvl w:val="0"/>
          <w:numId w:val="0"/>
        </w:numPr>
      </w:pPr>
    </w:p>
    <w:sectPr w:rsidR="00C3671E" w:rsidRPr="003C51CB" w:rsidSect="00916C04">
      <w:headerReference w:type="default" r:id="rId253"/>
      <w:footerReference w:type="default" r:id="rId254"/>
      <w:headerReference w:type="first" r:id="rId255"/>
      <w:footerReference w:type="first" r:id="rId256"/>
      <w:endnotePr>
        <w:numFmt w:val="decimal"/>
      </w:endnotePr>
      <w:pgSz w:w="11909" w:h="16834"/>
      <w:pgMar w:top="1418" w:right="1418" w:bottom="1134" w:left="1418" w:header="720" w:footer="720" w:gutter="0"/>
      <w:cols w:space="6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CE9694" w14:textId="77777777" w:rsidR="00E67E65" w:rsidRDefault="00E67E65"/>
  </w:endnote>
  <w:endnote w:type="continuationSeparator" w:id="0">
    <w:p w14:paraId="6537B641" w14:textId="77777777" w:rsidR="00E67E65" w:rsidRDefault="00E67E65"/>
  </w:endnote>
  <w:endnote w:type="continuationNotice" w:id="1">
    <w:p w14:paraId="36455659" w14:textId="77777777" w:rsidR="00E67E65" w:rsidRDefault="00E67E6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ENJMI+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DA84A9D" w14:textId="77777777" w:rsidTr="5631A083">
      <w:trPr>
        <w:trHeight w:val="300"/>
      </w:trPr>
      <w:tc>
        <w:tcPr>
          <w:tcW w:w="3020" w:type="dxa"/>
        </w:tcPr>
        <w:p w14:paraId="579A8743" w14:textId="216F94F7" w:rsidR="5631A083" w:rsidRDefault="5631A083" w:rsidP="5631A083">
          <w:pPr>
            <w:pStyle w:val="Header"/>
            <w:ind w:left="-115"/>
            <w:jc w:val="left"/>
          </w:pPr>
        </w:p>
      </w:tc>
      <w:tc>
        <w:tcPr>
          <w:tcW w:w="3020" w:type="dxa"/>
        </w:tcPr>
        <w:p w14:paraId="0CD24CA5" w14:textId="3992DA95" w:rsidR="5631A083" w:rsidRDefault="5631A083" w:rsidP="5631A083">
          <w:pPr>
            <w:pStyle w:val="Header"/>
            <w:jc w:val="center"/>
          </w:pPr>
        </w:p>
      </w:tc>
      <w:tc>
        <w:tcPr>
          <w:tcW w:w="3020" w:type="dxa"/>
        </w:tcPr>
        <w:p w14:paraId="17704BAE" w14:textId="06BC43D4" w:rsidR="5631A083" w:rsidRDefault="5631A083" w:rsidP="5631A083">
          <w:pPr>
            <w:pStyle w:val="Header"/>
            <w:ind w:right="-115"/>
            <w:jc w:val="right"/>
          </w:pPr>
        </w:p>
      </w:tc>
    </w:tr>
  </w:tbl>
  <w:p w14:paraId="0DF71387" w14:textId="04793884" w:rsidR="5631A083" w:rsidRDefault="5631A083" w:rsidP="5631A08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D797CC5" w14:textId="77777777" w:rsidTr="5631A083">
      <w:trPr>
        <w:trHeight w:val="300"/>
      </w:trPr>
      <w:tc>
        <w:tcPr>
          <w:tcW w:w="3020" w:type="dxa"/>
        </w:tcPr>
        <w:p w14:paraId="17C6E98D" w14:textId="71F94DB6" w:rsidR="5631A083" w:rsidRDefault="5631A083" w:rsidP="5631A083">
          <w:pPr>
            <w:pStyle w:val="Header"/>
            <w:ind w:left="-115"/>
            <w:jc w:val="left"/>
          </w:pPr>
        </w:p>
      </w:tc>
      <w:tc>
        <w:tcPr>
          <w:tcW w:w="3020" w:type="dxa"/>
        </w:tcPr>
        <w:p w14:paraId="4F40E087" w14:textId="0DD64F80" w:rsidR="5631A083" w:rsidRDefault="5631A083" w:rsidP="5631A083">
          <w:pPr>
            <w:pStyle w:val="Header"/>
            <w:jc w:val="center"/>
          </w:pPr>
        </w:p>
      </w:tc>
      <w:tc>
        <w:tcPr>
          <w:tcW w:w="3020" w:type="dxa"/>
        </w:tcPr>
        <w:p w14:paraId="7BE370B4" w14:textId="0B3C03BA" w:rsidR="5631A083" w:rsidRDefault="5631A083" w:rsidP="5631A083">
          <w:pPr>
            <w:pStyle w:val="Header"/>
            <w:ind w:right="-115"/>
            <w:jc w:val="right"/>
          </w:pPr>
        </w:p>
      </w:tc>
    </w:tr>
  </w:tbl>
  <w:p w14:paraId="31E43166" w14:textId="06BF0E7F" w:rsidR="5631A083" w:rsidRDefault="5631A083" w:rsidP="5631A08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9739260"/>
      <w:docPartObj>
        <w:docPartGallery w:val="Page Numbers (Bottom of Page)"/>
        <w:docPartUnique/>
      </w:docPartObj>
    </w:sdtPr>
    <w:sdtEndPr>
      <w:rPr>
        <w:noProof/>
      </w:rPr>
    </w:sdtEndPr>
    <w:sdtContent>
      <w:p w14:paraId="3C6B7462" w14:textId="6A3238FE"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6DC9CC" w14:textId="76319F98" w:rsidR="5631A083" w:rsidRDefault="5631A083" w:rsidP="5631A08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2786A3A" w14:textId="77777777" w:rsidTr="5631A083">
      <w:trPr>
        <w:trHeight w:val="300"/>
      </w:trPr>
      <w:tc>
        <w:tcPr>
          <w:tcW w:w="1500" w:type="dxa"/>
        </w:tcPr>
        <w:p w14:paraId="5807865F" w14:textId="5B593862" w:rsidR="5631A083" w:rsidRDefault="5631A083" w:rsidP="5631A083">
          <w:pPr>
            <w:pStyle w:val="Header"/>
            <w:ind w:left="-115"/>
            <w:jc w:val="left"/>
          </w:pPr>
        </w:p>
      </w:tc>
      <w:tc>
        <w:tcPr>
          <w:tcW w:w="1500" w:type="dxa"/>
        </w:tcPr>
        <w:p w14:paraId="24E0CA5A" w14:textId="2A0121BC" w:rsidR="5631A083" w:rsidRDefault="5631A083" w:rsidP="5631A083">
          <w:pPr>
            <w:pStyle w:val="Header"/>
            <w:jc w:val="center"/>
          </w:pPr>
        </w:p>
      </w:tc>
      <w:tc>
        <w:tcPr>
          <w:tcW w:w="1500" w:type="dxa"/>
        </w:tcPr>
        <w:p w14:paraId="46D85343" w14:textId="37B7E27A" w:rsidR="5631A083" w:rsidRDefault="5631A083" w:rsidP="5631A083">
          <w:pPr>
            <w:pStyle w:val="Header"/>
            <w:ind w:right="-115"/>
            <w:jc w:val="right"/>
          </w:pPr>
        </w:p>
      </w:tc>
    </w:tr>
  </w:tbl>
  <w:p w14:paraId="022152BB" w14:textId="6D42E50F" w:rsidR="5631A083" w:rsidRDefault="5631A083" w:rsidP="5631A08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C0D5626" w14:textId="77777777" w:rsidTr="5631A083">
      <w:trPr>
        <w:trHeight w:val="300"/>
      </w:trPr>
      <w:tc>
        <w:tcPr>
          <w:tcW w:w="1500" w:type="dxa"/>
        </w:tcPr>
        <w:p w14:paraId="606BE909" w14:textId="78949E49" w:rsidR="5631A083" w:rsidRDefault="5631A083" w:rsidP="5631A083">
          <w:pPr>
            <w:pStyle w:val="Header"/>
            <w:ind w:left="-115"/>
            <w:jc w:val="left"/>
          </w:pPr>
        </w:p>
      </w:tc>
      <w:tc>
        <w:tcPr>
          <w:tcW w:w="1500" w:type="dxa"/>
        </w:tcPr>
        <w:p w14:paraId="07F5AB00" w14:textId="5B8388B9" w:rsidR="5631A083" w:rsidRDefault="5631A083" w:rsidP="5631A083">
          <w:pPr>
            <w:pStyle w:val="Header"/>
            <w:jc w:val="center"/>
          </w:pPr>
        </w:p>
      </w:tc>
      <w:tc>
        <w:tcPr>
          <w:tcW w:w="1500" w:type="dxa"/>
        </w:tcPr>
        <w:p w14:paraId="62A71205" w14:textId="4554E838" w:rsidR="5631A083" w:rsidRDefault="5631A083" w:rsidP="5631A083">
          <w:pPr>
            <w:pStyle w:val="Header"/>
            <w:ind w:right="-115"/>
            <w:jc w:val="right"/>
          </w:pPr>
        </w:p>
      </w:tc>
    </w:tr>
  </w:tbl>
  <w:p w14:paraId="1E3CA06E" w14:textId="3CA7C89E" w:rsidR="5631A083" w:rsidRDefault="5631A083" w:rsidP="5631A08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C604C1B" w14:textId="77777777" w:rsidTr="5631A083">
      <w:trPr>
        <w:trHeight w:val="300"/>
      </w:trPr>
      <w:tc>
        <w:tcPr>
          <w:tcW w:w="1500" w:type="dxa"/>
        </w:tcPr>
        <w:p w14:paraId="3E907FBE" w14:textId="727D95A1" w:rsidR="5631A083" w:rsidRDefault="5631A083" w:rsidP="5631A083">
          <w:pPr>
            <w:pStyle w:val="Header"/>
            <w:ind w:left="-115"/>
            <w:jc w:val="left"/>
          </w:pPr>
        </w:p>
      </w:tc>
      <w:tc>
        <w:tcPr>
          <w:tcW w:w="1500" w:type="dxa"/>
        </w:tcPr>
        <w:p w14:paraId="377BA721" w14:textId="254422BF" w:rsidR="5631A083" w:rsidRDefault="5631A083" w:rsidP="5631A083">
          <w:pPr>
            <w:pStyle w:val="Header"/>
            <w:jc w:val="center"/>
          </w:pPr>
        </w:p>
      </w:tc>
      <w:tc>
        <w:tcPr>
          <w:tcW w:w="1500" w:type="dxa"/>
        </w:tcPr>
        <w:p w14:paraId="6049EC61" w14:textId="4832F9BC" w:rsidR="5631A083" w:rsidRDefault="5631A083" w:rsidP="5631A083">
          <w:pPr>
            <w:pStyle w:val="Header"/>
            <w:ind w:right="-115"/>
            <w:jc w:val="right"/>
          </w:pPr>
        </w:p>
      </w:tc>
    </w:tr>
  </w:tbl>
  <w:p w14:paraId="232AC19B" w14:textId="512DE7A9" w:rsidR="5631A083" w:rsidRDefault="5631A083" w:rsidP="5631A08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F97DBF" w14:textId="77777777" w:rsidTr="5631A083">
      <w:trPr>
        <w:trHeight w:val="300"/>
      </w:trPr>
      <w:tc>
        <w:tcPr>
          <w:tcW w:w="3020" w:type="dxa"/>
        </w:tcPr>
        <w:p w14:paraId="44BAAF4F" w14:textId="06DD2CF8" w:rsidR="5631A083" w:rsidRDefault="5631A083" w:rsidP="5631A083">
          <w:pPr>
            <w:pStyle w:val="Header"/>
            <w:ind w:left="-115"/>
            <w:jc w:val="left"/>
          </w:pPr>
        </w:p>
      </w:tc>
      <w:tc>
        <w:tcPr>
          <w:tcW w:w="3020" w:type="dxa"/>
        </w:tcPr>
        <w:p w14:paraId="703A31CF" w14:textId="4E40E05E" w:rsidR="5631A083" w:rsidRDefault="5631A083" w:rsidP="5631A083">
          <w:pPr>
            <w:pStyle w:val="Header"/>
            <w:jc w:val="center"/>
          </w:pPr>
        </w:p>
      </w:tc>
      <w:tc>
        <w:tcPr>
          <w:tcW w:w="3020" w:type="dxa"/>
        </w:tcPr>
        <w:p w14:paraId="6D0B8ABF" w14:textId="2C303E7B" w:rsidR="5631A083" w:rsidRDefault="5631A083" w:rsidP="5631A083">
          <w:pPr>
            <w:pStyle w:val="Header"/>
            <w:ind w:right="-115"/>
            <w:jc w:val="right"/>
          </w:pPr>
        </w:p>
      </w:tc>
    </w:tr>
  </w:tbl>
  <w:p w14:paraId="7D6B0EB0" w14:textId="37126C87" w:rsidR="5631A083" w:rsidRDefault="5631A083" w:rsidP="5631A08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05FF22F" w14:textId="77777777" w:rsidTr="5631A083">
      <w:trPr>
        <w:trHeight w:val="300"/>
      </w:trPr>
      <w:tc>
        <w:tcPr>
          <w:tcW w:w="3020" w:type="dxa"/>
        </w:tcPr>
        <w:p w14:paraId="037A046A" w14:textId="38D76DB8" w:rsidR="5631A083" w:rsidRDefault="5631A083" w:rsidP="5631A083">
          <w:pPr>
            <w:pStyle w:val="Header"/>
            <w:ind w:left="-115"/>
            <w:jc w:val="left"/>
          </w:pPr>
        </w:p>
      </w:tc>
      <w:tc>
        <w:tcPr>
          <w:tcW w:w="3020" w:type="dxa"/>
        </w:tcPr>
        <w:p w14:paraId="60B59FB6" w14:textId="756D6A2E" w:rsidR="5631A083" w:rsidRDefault="5631A083" w:rsidP="5631A083">
          <w:pPr>
            <w:pStyle w:val="Header"/>
            <w:jc w:val="center"/>
          </w:pPr>
        </w:p>
      </w:tc>
      <w:tc>
        <w:tcPr>
          <w:tcW w:w="3020" w:type="dxa"/>
        </w:tcPr>
        <w:p w14:paraId="66166506" w14:textId="6649FF20" w:rsidR="5631A083" w:rsidRDefault="5631A083" w:rsidP="5631A083">
          <w:pPr>
            <w:pStyle w:val="Header"/>
            <w:ind w:right="-115"/>
            <w:jc w:val="right"/>
          </w:pPr>
        </w:p>
      </w:tc>
    </w:tr>
  </w:tbl>
  <w:p w14:paraId="384200E4" w14:textId="0E4FEB34" w:rsidR="5631A083" w:rsidRDefault="5631A083" w:rsidP="5631A08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956183"/>
      <w:docPartObj>
        <w:docPartGallery w:val="Page Numbers (Bottom of Page)"/>
        <w:docPartUnique/>
      </w:docPartObj>
    </w:sdtPr>
    <w:sdtEndPr>
      <w:rPr>
        <w:noProof/>
      </w:rPr>
    </w:sdtEndPr>
    <w:sdtContent>
      <w:p w14:paraId="6AF6B3CE" w14:textId="0A668ABF"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62A800" w14:textId="755F15A1" w:rsidR="5631A083" w:rsidRDefault="5631A083" w:rsidP="5631A08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2F5EA9" w14:textId="77777777" w:rsidTr="5631A083">
      <w:trPr>
        <w:trHeight w:val="300"/>
      </w:trPr>
      <w:tc>
        <w:tcPr>
          <w:tcW w:w="3020" w:type="dxa"/>
        </w:tcPr>
        <w:p w14:paraId="7AAED439" w14:textId="20D17F49" w:rsidR="5631A083" w:rsidRDefault="5631A083" w:rsidP="5631A083">
          <w:pPr>
            <w:pStyle w:val="Header"/>
            <w:ind w:left="-115"/>
            <w:jc w:val="left"/>
          </w:pPr>
        </w:p>
      </w:tc>
      <w:tc>
        <w:tcPr>
          <w:tcW w:w="3020" w:type="dxa"/>
        </w:tcPr>
        <w:p w14:paraId="1F751C68" w14:textId="548A6D8F" w:rsidR="5631A083" w:rsidRDefault="5631A083" w:rsidP="5631A083">
          <w:pPr>
            <w:pStyle w:val="Header"/>
            <w:jc w:val="center"/>
          </w:pPr>
        </w:p>
      </w:tc>
      <w:tc>
        <w:tcPr>
          <w:tcW w:w="3020" w:type="dxa"/>
        </w:tcPr>
        <w:p w14:paraId="6D353CC9" w14:textId="178B6550" w:rsidR="5631A083" w:rsidRDefault="5631A083" w:rsidP="5631A083">
          <w:pPr>
            <w:pStyle w:val="Header"/>
            <w:ind w:right="-115"/>
            <w:jc w:val="right"/>
          </w:pPr>
        </w:p>
      </w:tc>
    </w:tr>
  </w:tbl>
  <w:p w14:paraId="0E47FA95" w14:textId="5FD4DE05" w:rsidR="5631A083" w:rsidRDefault="5631A083" w:rsidP="5631A08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BCE33D9" w14:textId="77777777" w:rsidTr="5631A083">
      <w:trPr>
        <w:trHeight w:val="300"/>
      </w:trPr>
      <w:tc>
        <w:tcPr>
          <w:tcW w:w="3020" w:type="dxa"/>
        </w:tcPr>
        <w:p w14:paraId="345DE25B" w14:textId="5EB5CB02" w:rsidR="5631A083" w:rsidRDefault="5631A083" w:rsidP="5631A083">
          <w:pPr>
            <w:pStyle w:val="Header"/>
            <w:ind w:left="-115"/>
            <w:jc w:val="left"/>
          </w:pPr>
        </w:p>
      </w:tc>
      <w:tc>
        <w:tcPr>
          <w:tcW w:w="3020" w:type="dxa"/>
        </w:tcPr>
        <w:p w14:paraId="6A4CB91A" w14:textId="2CF2549C" w:rsidR="5631A083" w:rsidRDefault="5631A083" w:rsidP="5631A083">
          <w:pPr>
            <w:pStyle w:val="Header"/>
            <w:jc w:val="center"/>
          </w:pPr>
        </w:p>
      </w:tc>
      <w:tc>
        <w:tcPr>
          <w:tcW w:w="3020" w:type="dxa"/>
        </w:tcPr>
        <w:p w14:paraId="45790CC1" w14:textId="42EA421D" w:rsidR="5631A083" w:rsidRDefault="5631A083" w:rsidP="5631A083">
          <w:pPr>
            <w:pStyle w:val="Header"/>
            <w:ind w:right="-115"/>
            <w:jc w:val="right"/>
          </w:pPr>
        </w:p>
      </w:tc>
    </w:tr>
  </w:tbl>
  <w:p w14:paraId="23B92B98" w14:textId="63FE4DD6" w:rsidR="5631A083" w:rsidRDefault="5631A083" w:rsidP="5631A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C4F8746" w14:textId="77777777" w:rsidTr="5631A083">
      <w:trPr>
        <w:trHeight w:val="300"/>
      </w:trPr>
      <w:tc>
        <w:tcPr>
          <w:tcW w:w="3020" w:type="dxa"/>
        </w:tcPr>
        <w:p w14:paraId="2B0D9A82" w14:textId="28DA53DF" w:rsidR="5631A083" w:rsidRDefault="5631A083" w:rsidP="5631A083">
          <w:pPr>
            <w:pStyle w:val="Header"/>
            <w:ind w:left="-115"/>
            <w:jc w:val="left"/>
          </w:pPr>
        </w:p>
      </w:tc>
      <w:tc>
        <w:tcPr>
          <w:tcW w:w="3020" w:type="dxa"/>
        </w:tcPr>
        <w:p w14:paraId="25370CEE" w14:textId="2B7904EA" w:rsidR="5631A083" w:rsidRDefault="5631A083" w:rsidP="5631A083">
          <w:pPr>
            <w:pStyle w:val="Header"/>
            <w:jc w:val="center"/>
          </w:pPr>
        </w:p>
      </w:tc>
      <w:tc>
        <w:tcPr>
          <w:tcW w:w="3020" w:type="dxa"/>
        </w:tcPr>
        <w:p w14:paraId="292E90DC" w14:textId="20CE67CC" w:rsidR="5631A083" w:rsidRDefault="5631A083" w:rsidP="5631A083">
          <w:pPr>
            <w:pStyle w:val="Header"/>
            <w:ind w:right="-115"/>
            <w:jc w:val="right"/>
          </w:pPr>
        </w:p>
      </w:tc>
    </w:tr>
  </w:tbl>
  <w:p w14:paraId="49388204" w14:textId="1243F362" w:rsidR="5631A083" w:rsidRDefault="5631A083" w:rsidP="5631A083">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4A40C9E" w14:textId="77777777" w:rsidTr="5631A083">
      <w:trPr>
        <w:trHeight w:val="300"/>
      </w:trPr>
      <w:tc>
        <w:tcPr>
          <w:tcW w:w="3020" w:type="dxa"/>
        </w:tcPr>
        <w:p w14:paraId="7AD32950" w14:textId="382AEA2D" w:rsidR="5631A083" w:rsidRDefault="5631A083" w:rsidP="5631A083">
          <w:pPr>
            <w:pStyle w:val="Header"/>
            <w:ind w:left="-115"/>
            <w:jc w:val="left"/>
          </w:pPr>
        </w:p>
      </w:tc>
      <w:tc>
        <w:tcPr>
          <w:tcW w:w="3020" w:type="dxa"/>
        </w:tcPr>
        <w:p w14:paraId="05042299" w14:textId="16560BC5" w:rsidR="5631A083" w:rsidRDefault="5631A083" w:rsidP="5631A083">
          <w:pPr>
            <w:pStyle w:val="Header"/>
            <w:jc w:val="center"/>
          </w:pPr>
        </w:p>
      </w:tc>
      <w:tc>
        <w:tcPr>
          <w:tcW w:w="3020" w:type="dxa"/>
        </w:tcPr>
        <w:p w14:paraId="5249765B" w14:textId="1BDEF741" w:rsidR="5631A083" w:rsidRDefault="5631A083" w:rsidP="5631A083">
          <w:pPr>
            <w:pStyle w:val="Header"/>
            <w:ind w:right="-115"/>
            <w:jc w:val="right"/>
          </w:pPr>
        </w:p>
      </w:tc>
    </w:tr>
  </w:tbl>
  <w:p w14:paraId="3AE111E8" w14:textId="589EA761" w:rsidR="5631A083" w:rsidRDefault="5631A083" w:rsidP="5631A0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7899687"/>
      <w:docPartObj>
        <w:docPartGallery w:val="Page Numbers (Bottom of Page)"/>
        <w:docPartUnique/>
      </w:docPartObj>
    </w:sdtPr>
    <w:sdtEndPr>
      <w:rPr>
        <w:noProof/>
      </w:rPr>
    </w:sdtEndPr>
    <w:sdtContent>
      <w:p w14:paraId="26CC5623" w14:textId="061C9CC2"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250E62" w14:textId="752C13B8" w:rsidR="5631A083" w:rsidRDefault="5631A083" w:rsidP="5631A08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3EBDCFC" w14:textId="77777777" w:rsidTr="5631A083">
      <w:trPr>
        <w:trHeight w:val="300"/>
      </w:trPr>
      <w:tc>
        <w:tcPr>
          <w:tcW w:w="3020" w:type="dxa"/>
        </w:tcPr>
        <w:p w14:paraId="522602B4" w14:textId="01A7C881" w:rsidR="5631A083" w:rsidRDefault="5631A083" w:rsidP="5631A083">
          <w:pPr>
            <w:pStyle w:val="Header"/>
            <w:ind w:left="-115"/>
            <w:jc w:val="left"/>
          </w:pPr>
        </w:p>
      </w:tc>
      <w:tc>
        <w:tcPr>
          <w:tcW w:w="3020" w:type="dxa"/>
        </w:tcPr>
        <w:p w14:paraId="0613452C" w14:textId="3E07E255" w:rsidR="5631A083" w:rsidRDefault="5631A083" w:rsidP="5631A083">
          <w:pPr>
            <w:pStyle w:val="Header"/>
            <w:jc w:val="center"/>
          </w:pPr>
        </w:p>
      </w:tc>
      <w:tc>
        <w:tcPr>
          <w:tcW w:w="3020" w:type="dxa"/>
        </w:tcPr>
        <w:p w14:paraId="52EBBD36" w14:textId="3FA81A37" w:rsidR="5631A083" w:rsidRDefault="5631A083" w:rsidP="5631A083">
          <w:pPr>
            <w:pStyle w:val="Header"/>
            <w:ind w:right="-115"/>
            <w:jc w:val="right"/>
          </w:pPr>
        </w:p>
      </w:tc>
    </w:tr>
  </w:tbl>
  <w:p w14:paraId="7AF523F9" w14:textId="2FA642DA" w:rsidR="5631A083" w:rsidRDefault="5631A083" w:rsidP="5631A08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E45B366" w14:textId="77777777" w:rsidTr="5631A083">
      <w:trPr>
        <w:trHeight w:val="300"/>
      </w:trPr>
      <w:tc>
        <w:tcPr>
          <w:tcW w:w="3020" w:type="dxa"/>
        </w:tcPr>
        <w:p w14:paraId="6557DD45" w14:textId="7BBBBF61" w:rsidR="5631A083" w:rsidRDefault="5631A083" w:rsidP="5631A083">
          <w:pPr>
            <w:pStyle w:val="Header"/>
            <w:ind w:left="-115"/>
            <w:jc w:val="left"/>
          </w:pPr>
        </w:p>
      </w:tc>
      <w:tc>
        <w:tcPr>
          <w:tcW w:w="3020" w:type="dxa"/>
        </w:tcPr>
        <w:p w14:paraId="19A8FC74" w14:textId="7BFC4173" w:rsidR="5631A083" w:rsidRDefault="5631A083" w:rsidP="5631A083">
          <w:pPr>
            <w:pStyle w:val="Header"/>
            <w:jc w:val="center"/>
          </w:pPr>
        </w:p>
      </w:tc>
      <w:tc>
        <w:tcPr>
          <w:tcW w:w="3020" w:type="dxa"/>
        </w:tcPr>
        <w:p w14:paraId="4247EFAB" w14:textId="682ECC8C" w:rsidR="5631A083" w:rsidRDefault="5631A083" w:rsidP="5631A083">
          <w:pPr>
            <w:pStyle w:val="Header"/>
            <w:ind w:right="-115"/>
            <w:jc w:val="right"/>
          </w:pPr>
        </w:p>
      </w:tc>
    </w:tr>
  </w:tbl>
  <w:p w14:paraId="1213135D" w14:textId="17A758A4" w:rsidR="5631A083" w:rsidRDefault="5631A083" w:rsidP="5631A083">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D09651D" w14:textId="77777777" w:rsidTr="5631A083">
      <w:trPr>
        <w:trHeight w:val="300"/>
      </w:trPr>
      <w:tc>
        <w:tcPr>
          <w:tcW w:w="3020" w:type="dxa"/>
        </w:tcPr>
        <w:p w14:paraId="4ACFFA09" w14:textId="30B1106F" w:rsidR="5631A083" w:rsidRDefault="5631A083" w:rsidP="5631A083">
          <w:pPr>
            <w:pStyle w:val="Header"/>
            <w:ind w:left="-115"/>
            <w:jc w:val="left"/>
          </w:pPr>
        </w:p>
      </w:tc>
      <w:tc>
        <w:tcPr>
          <w:tcW w:w="3020" w:type="dxa"/>
        </w:tcPr>
        <w:p w14:paraId="0BDD4E72" w14:textId="1CE2B136" w:rsidR="5631A083" w:rsidRDefault="5631A083" w:rsidP="5631A083">
          <w:pPr>
            <w:pStyle w:val="Header"/>
            <w:jc w:val="center"/>
          </w:pPr>
        </w:p>
      </w:tc>
      <w:tc>
        <w:tcPr>
          <w:tcW w:w="3020" w:type="dxa"/>
        </w:tcPr>
        <w:p w14:paraId="3A9B0E6C" w14:textId="60DF1894" w:rsidR="5631A083" w:rsidRDefault="5631A083" w:rsidP="5631A083">
          <w:pPr>
            <w:pStyle w:val="Header"/>
            <w:ind w:right="-115"/>
            <w:jc w:val="right"/>
          </w:pPr>
        </w:p>
      </w:tc>
    </w:tr>
  </w:tbl>
  <w:p w14:paraId="2870BAF3" w14:textId="463B9FBF" w:rsidR="5631A083" w:rsidRDefault="5631A083" w:rsidP="5631A083">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0FA8587" w14:textId="77777777" w:rsidTr="5631A083">
      <w:trPr>
        <w:trHeight w:val="300"/>
      </w:trPr>
      <w:tc>
        <w:tcPr>
          <w:tcW w:w="3020" w:type="dxa"/>
        </w:tcPr>
        <w:p w14:paraId="1E369F96" w14:textId="0EBB96A1" w:rsidR="5631A083" w:rsidRDefault="5631A083" w:rsidP="5631A083">
          <w:pPr>
            <w:pStyle w:val="Header"/>
            <w:ind w:left="-115"/>
            <w:jc w:val="left"/>
          </w:pPr>
        </w:p>
      </w:tc>
      <w:tc>
        <w:tcPr>
          <w:tcW w:w="3020" w:type="dxa"/>
        </w:tcPr>
        <w:p w14:paraId="66F698CD" w14:textId="2C160C8A" w:rsidR="5631A083" w:rsidRDefault="5631A083" w:rsidP="5631A083">
          <w:pPr>
            <w:pStyle w:val="Header"/>
            <w:jc w:val="center"/>
          </w:pPr>
        </w:p>
      </w:tc>
      <w:tc>
        <w:tcPr>
          <w:tcW w:w="3020" w:type="dxa"/>
        </w:tcPr>
        <w:p w14:paraId="2958DFA4" w14:textId="7019521C" w:rsidR="5631A083" w:rsidRDefault="5631A083" w:rsidP="5631A083">
          <w:pPr>
            <w:pStyle w:val="Header"/>
            <w:ind w:right="-115"/>
            <w:jc w:val="right"/>
          </w:pPr>
        </w:p>
      </w:tc>
    </w:tr>
  </w:tbl>
  <w:p w14:paraId="24EFB444" w14:textId="5C77691B" w:rsidR="5631A083" w:rsidRDefault="5631A083" w:rsidP="5631A083">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0270E9" w14:textId="77777777" w:rsidTr="5631A083">
      <w:trPr>
        <w:trHeight w:val="300"/>
      </w:trPr>
      <w:tc>
        <w:tcPr>
          <w:tcW w:w="3020" w:type="dxa"/>
        </w:tcPr>
        <w:p w14:paraId="4463A301" w14:textId="7A84D599" w:rsidR="5631A083" w:rsidRDefault="5631A083" w:rsidP="5631A083">
          <w:pPr>
            <w:pStyle w:val="Header"/>
            <w:ind w:left="-115"/>
            <w:jc w:val="left"/>
          </w:pPr>
        </w:p>
      </w:tc>
      <w:tc>
        <w:tcPr>
          <w:tcW w:w="3020" w:type="dxa"/>
        </w:tcPr>
        <w:p w14:paraId="32B5E79C" w14:textId="73AA8789" w:rsidR="5631A083" w:rsidRDefault="5631A083" w:rsidP="5631A083">
          <w:pPr>
            <w:pStyle w:val="Header"/>
            <w:jc w:val="center"/>
          </w:pPr>
        </w:p>
      </w:tc>
      <w:tc>
        <w:tcPr>
          <w:tcW w:w="3020" w:type="dxa"/>
        </w:tcPr>
        <w:p w14:paraId="66998999" w14:textId="67BD2EB1" w:rsidR="5631A083" w:rsidRDefault="5631A083" w:rsidP="5631A083">
          <w:pPr>
            <w:pStyle w:val="Header"/>
            <w:ind w:right="-115"/>
            <w:jc w:val="right"/>
          </w:pPr>
        </w:p>
      </w:tc>
    </w:tr>
  </w:tbl>
  <w:p w14:paraId="461F237F" w14:textId="35C463DC" w:rsidR="5631A083" w:rsidRDefault="5631A083" w:rsidP="5631A083">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7610599"/>
      <w:docPartObj>
        <w:docPartGallery w:val="Page Numbers (Bottom of Page)"/>
        <w:docPartUnique/>
      </w:docPartObj>
    </w:sdtPr>
    <w:sdtEndPr>
      <w:rPr>
        <w:noProof/>
      </w:rPr>
    </w:sdtEndPr>
    <w:sdtContent>
      <w:p w14:paraId="4CEC81B3" w14:textId="20641BBD"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AC09C2" w14:textId="6ABB2D29" w:rsidR="5631A083" w:rsidRDefault="5631A083" w:rsidP="5631A083">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1CA44FB" w14:textId="77777777" w:rsidTr="5631A083">
      <w:trPr>
        <w:trHeight w:val="300"/>
      </w:trPr>
      <w:tc>
        <w:tcPr>
          <w:tcW w:w="3020" w:type="dxa"/>
        </w:tcPr>
        <w:p w14:paraId="493FD805" w14:textId="468F0D9D" w:rsidR="5631A083" w:rsidRDefault="5631A083" w:rsidP="5631A083">
          <w:pPr>
            <w:pStyle w:val="Header"/>
            <w:ind w:left="-115"/>
            <w:jc w:val="left"/>
          </w:pPr>
        </w:p>
      </w:tc>
      <w:tc>
        <w:tcPr>
          <w:tcW w:w="3020" w:type="dxa"/>
        </w:tcPr>
        <w:p w14:paraId="2779E8DB" w14:textId="01EB5256" w:rsidR="5631A083" w:rsidRDefault="5631A083" w:rsidP="5631A083">
          <w:pPr>
            <w:pStyle w:val="Header"/>
            <w:jc w:val="center"/>
          </w:pPr>
        </w:p>
      </w:tc>
      <w:tc>
        <w:tcPr>
          <w:tcW w:w="3020" w:type="dxa"/>
        </w:tcPr>
        <w:p w14:paraId="0BFF6916" w14:textId="3A0EF263" w:rsidR="5631A083" w:rsidRDefault="5631A083" w:rsidP="5631A083">
          <w:pPr>
            <w:pStyle w:val="Header"/>
            <w:ind w:right="-115"/>
            <w:jc w:val="right"/>
          </w:pPr>
        </w:p>
      </w:tc>
    </w:tr>
  </w:tbl>
  <w:p w14:paraId="51259A25" w14:textId="3C29FF2A" w:rsidR="5631A083" w:rsidRDefault="5631A083" w:rsidP="5631A083">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3991EB0" w14:textId="77777777" w:rsidTr="5631A083">
      <w:trPr>
        <w:trHeight w:val="300"/>
      </w:trPr>
      <w:tc>
        <w:tcPr>
          <w:tcW w:w="1500" w:type="dxa"/>
        </w:tcPr>
        <w:p w14:paraId="360C5E17" w14:textId="63F3898D" w:rsidR="5631A083" w:rsidRDefault="5631A083" w:rsidP="5631A083">
          <w:pPr>
            <w:pStyle w:val="Header"/>
            <w:ind w:left="-115"/>
            <w:jc w:val="left"/>
          </w:pPr>
        </w:p>
      </w:tc>
      <w:tc>
        <w:tcPr>
          <w:tcW w:w="1500" w:type="dxa"/>
        </w:tcPr>
        <w:p w14:paraId="06C4AF1A" w14:textId="3606B040" w:rsidR="5631A083" w:rsidRDefault="5631A083" w:rsidP="5631A083">
          <w:pPr>
            <w:pStyle w:val="Header"/>
            <w:jc w:val="center"/>
          </w:pPr>
        </w:p>
      </w:tc>
      <w:tc>
        <w:tcPr>
          <w:tcW w:w="1500" w:type="dxa"/>
        </w:tcPr>
        <w:p w14:paraId="27A25D9F" w14:textId="32486097" w:rsidR="5631A083" w:rsidRDefault="5631A083" w:rsidP="5631A083">
          <w:pPr>
            <w:pStyle w:val="Header"/>
            <w:ind w:right="-115"/>
            <w:jc w:val="right"/>
          </w:pPr>
        </w:p>
      </w:tc>
    </w:tr>
  </w:tbl>
  <w:p w14:paraId="43B9A50B" w14:textId="38F1881E" w:rsidR="5631A083" w:rsidRDefault="5631A083" w:rsidP="5631A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ECFBC72" w14:textId="77777777" w:rsidTr="5631A083">
      <w:trPr>
        <w:trHeight w:val="300"/>
      </w:trPr>
      <w:tc>
        <w:tcPr>
          <w:tcW w:w="3020" w:type="dxa"/>
        </w:tcPr>
        <w:p w14:paraId="1A41B74E" w14:textId="7D166273" w:rsidR="5631A083" w:rsidRDefault="5631A083" w:rsidP="5631A083">
          <w:pPr>
            <w:pStyle w:val="Header"/>
            <w:ind w:left="-115"/>
            <w:jc w:val="left"/>
          </w:pPr>
        </w:p>
      </w:tc>
      <w:tc>
        <w:tcPr>
          <w:tcW w:w="3020" w:type="dxa"/>
        </w:tcPr>
        <w:p w14:paraId="68D83F12" w14:textId="16DF8DC5" w:rsidR="5631A083" w:rsidRDefault="5631A083" w:rsidP="5631A083">
          <w:pPr>
            <w:pStyle w:val="Header"/>
            <w:jc w:val="center"/>
          </w:pPr>
        </w:p>
      </w:tc>
      <w:tc>
        <w:tcPr>
          <w:tcW w:w="3020" w:type="dxa"/>
        </w:tcPr>
        <w:p w14:paraId="0ABD2D9A" w14:textId="50C83F15" w:rsidR="5631A083" w:rsidRDefault="5631A083" w:rsidP="5631A083">
          <w:pPr>
            <w:pStyle w:val="Header"/>
            <w:ind w:right="-115"/>
            <w:jc w:val="right"/>
          </w:pPr>
        </w:p>
      </w:tc>
    </w:tr>
  </w:tbl>
  <w:p w14:paraId="12A1A028" w14:textId="73947B61" w:rsidR="5631A083" w:rsidRDefault="5631A083" w:rsidP="5631A083">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8D51C88" w14:textId="77777777" w:rsidTr="5631A083">
      <w:trPr>
        <w:trHeight w:val="300"/>
      </w:trPr>
      <w:tc>
        <w:tcPr>
          <w:tcW w:w="1500" w:type="dxa"/>
        </w:tcPr>
        <w:p w14:paraId="280E0950" w14:textId="2C45CE19" w:rsidR="5631A083" w:rsidRDefault="5631A083" w:rsidP="5631A083">
          <w:pPr>
            <w:pStyle w:val="Header"/>
            <w:ind w:left="-115"/>
            <w:jc w:val="left"/>
          </w:pPr>
        </w:p>
      </w:tc>
      <w:tc>
        <w:tcPr>
          <w:tcW w:w="1500" w:type="dxa"/>
        </w:tcPr>
        <w:p w14:paraId="23B87ABA" w14:textId="1F4474E0" w:rsidR="5631A083" w:rsidRDefault="5631A083" w:rsidP="5631A083">
          <w:pPr>
            <w:pStyle w:val="Header"/>
            <w:jc w:val="center"/>
          </w:pPr>
        </w:p>
      </w:tc>
      <w:tc>
        <w:tcPr>
          <w:tcW w:w="1500" w:type="dxa"/>
        </w:tcPr>
        <w:p w14:paraId="0680711D" w14:textId="4B1D5FB5" w:rsidR="5631A083" w:rsidRDefault="5631A083" w:rsidP="5631A083">
          <w:pPr>
            <w:pStyle w:val="Header"/>
            <w:ind w:right="-115"/>
            <w:jc w:val="right"/>
          </w:pPr>
        </w:p>
      </w:tc>
    </w:tr>
  </w:tbl>
  <w:p w14:paraId="334BE558" w14:textId="3C4611B7" w:rsidR="5631A083" w:rsidRDefault="5631A083" w:rsidP="5631A083">
    <w:pPr>
      <w:pStyle w:val="Foote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5EAC51" w14:textId="77777777" w:rsidTr="5631A083">
      <w:trPr>
        <w:trHeight w:val="300"/>
      </w:trPr>
      <w:tc>
        <w:tcPr>
          <w:tcW w:w="1500" w:type="dxa"/>
        </w:tcPr>
        <w:p w14:paraId="0ADB6E36" w14:textId="27DBD99D" w:rsidR="5631A083" w:rsidRDefault="5631A083" w:rsidP="5631A083">
          <w:pPr>
            <w:pStyle w:val="Header"/>
            <w:ind w:left="-115"/>
            <w:jc w:val="left"/>
          </w:pPr>
        </w:p>
      </w:tc>
      <w:tc>
        <w:tcPr>
          <w:tcW w:w="1500" w:type="dxa"/>
        </w:tcPr>
        <w:p w14:paraId="6E8ACEA4" w14:textId="22EC69AF" w:rsidR="5631A083" w:rsidRDefault="5631A083" w:rsidP="5631A083">
          <w:pPr>
            <w:pStyle w:val="Header"/>
            <w:jc w:val="center"/>
          </w:pPr>
        </w:p>
      </w:tc>
      <w:tc>
        <w:tcPr>
          <w:tcW w:w="1500" w:type="dxa"/>
        </w:tcPr>
        <w:p w14:paraId="450592B2" w14:textId="4EA10E69" w:rsidR="5631A083" w:rsidRDefault="5631A083" w:rsidP="5631A083">
          <w:pPr>
            <w:pStyle w:val="Header"/>
            <w:ind w:right="-115"/>
            <w:jc w:val="right"/>
          </w:pPr>
        </w:p>
      </w:tc>
    </w:tr>
  </w:tbl>
  <w:p w14:paraId="14273E05" w14:textId="47602E18" w:rsidR="5631A083" w:rsidRDefault="5631A083" w:rsidP="5631A083">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27C14FD" w14:textId="77777777" w:rsidTr="5631A083">
      <w:trPr>
        <w:trHeight w:val="300"/>
      </w:trPr>
      <w:tc>
        <w:tcPr>
          <w:tcW w:w="1500" w:type="dxa"/>
        </w:tcPr>
        <w:p w14:paraId="6E5A9D81" w14:textId="13681ADF" w:rsidR="5631A083" w:rsidRDefault="5631A083" w:rsidP="5631A083">
          <w:pPr>
            <w:pStyle w:val="Header"/>
            <w:ind w:left="-115"/>
            <w:jc w:val="left"/>
          </w:pPr>
        </w:p>
      </w:tc>
      <w:tc>
        <w:tcPr>
          <w:tcW w:w="1500" w:type="dxa"/>
        </w:tcPr>
        <w:p w14:paraId="53339826" w14:textId="45227D8B" w:rsidR="5631A083" w:rsidRDefault="5631A083" w:rsidP="5631A083">
          <w:pPr>
            <w:pStyle w:val="Header"/>
            <w:jc w:val="center"/>
          </w:pPr>
        </w:p>
      </w:tc>
      <w:tc>
        <w:tcPr>
          <w:tcW w:w="1500" w:type="dxa"/>
        </w:tcPr>
        <w:p w14:paraId="392033E3" w14:textId="250CC423" w:rsidR="5631A083" w:rsidRDefault="5631A083" w:rsidP="5631A083">
          <w:pPr>
            <w:pStyle w:val="Header"/>
            <w:ind w:right="-115"/>
            <w:jc w:val="right"/>
          </w:pPr>
        </w:p>
      </w:tc>
    </w:tr>
  </w:tbl>
  <w:p w14:paraId="1FC17F6C" w14:textId="703353C1" w:rsidR="5631A083" w:rsidRDefault="5631A083" w:rsidP="5631A083">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7FD5F3C" w14:textId="77777777" w:rsidTr="5631A083">
      <w:trPr>
        <w:trHeight w:val="300"/>
      </w:trPr>
      <w:tc>
        <w:tcPr>
          <w:tcW w:w="3020" w:type="dxa"/>
        </w:tcPr>
        <w:p w14:paraId="63CB1A73" w14:textId="3BAE129F" w:rsidR="5631A083" w:rsidRDefault="5631A083" w:rsidP="5631A083">
          <w:pPr>
            <w:pStyle w:val="Header"/>
            <w:ind w:left="-115"/>
            <w:jc w:val="left"/>
          </w:pPr>
        </w:p>
      </w:tc>
      <w:tc>
        <w:tcPr>
          <w:tcW w:w="3020" w:type="dxa"/>
        </w:tcPr>
        <w:p w14:paraId="1445C500" w14:textId="67FE4147" w:rsidR="5631A083" w:rsidRDefault="5631A083" w:rsidP="5631A083">
          <w:pPr>
            <w:pStyle w:val="Header"/>
            <w:jc w:val="center"/>
          </w:pPr>
        </w:p>
      </w:tc>
      <w:tc>
        <w:tcPr>
          <w:tcW w:w="3020" w:type="dxa"/>
        </w:tcPr>
        <w:p w14:paraId="261C022D" w14:textId="6FD8103C" w:rsidR="5631A083" w:rsidRDefault="5631A083" w:rsidP="5631A083">
          <w:pPr>
            <w:pStyle w:val="Header"/>
            <w:ind w:right="-115"/>
            <w:jc w:val="right"/>
          </w:pPr>
        </w:p>
      </w:tc>
    </w:tr>
  </w:tbl>
  <w:p w14:paraId="7DA396A7" w14:textId="00366579" w:rsidR="5631A083" w:rsidRDefault="5631A083" w:rsidP="5631A083">
    <w:pPr>
      <w:pStyle w:val="Foote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EE04E6C" w14:textId="77777777" w:rsidTr="5631A083">
      <w:trPr>
        <w:trHeight w:val="300"/>
      </w:trPr>
      <w:tc>
        <w:tcPr>
          <w:tcW w:w="3020" w:type="dxa"/>
        </w:tcPr>
        <w:p w14:paraId="0B1B590A" w14:textId="2118709D" w:rsidR="5631A083" w:rsidRDefault="5631A083" w:rsidP="5631A083">
          <w:pPr>
            <w:pStyle w:val="Header"/>
            <w:ind w:left="-115"/>
            <w:jc w:val="left"/>
          </w:pPr>
        </w:p>
      </w:tc>
      <w:tc>
        <w:tcPr>
          <w:tcW w:w="3020" w:type="dxa"/>
        </w:tcPr>
        <w:p w14:paraId="7971CB84" w14:textId="36D270AC" w:rsidR="5631A083" w:rsidRDefault="5631A083" w:rsidP="5631A083">
          <w:pPr>
            <w:pStyle w:val="Header"/>
            <w:jc w:val="center"/>
          </w:pPr>
        </w:p>
      </w:tc>
      <w:tc>
        <w:tcPr>
          <w:tcW w:w="3020" w:type="dxa"/>
        </w:tcPr>
        <w:p w14:paraId="236774B3" w14:textId="5DDFF864" w:rsidR="5631A083" w:rsidRDefault="5631A083" w:rsidP="5631A083">
          <w:pPr>
            <w:pStyle w:val="Header"/>
            <w:ind w:right="-115"/>
            <w:jc w:val="right"/>
          </w:pPr>
        </w:p>
      </w:tc>
    </w:tr>
  </w:tbl>
  <w:p w14:paraId="0FEDBE8B" w14:textId="48B400A2" w:rsidR="5631A083" w:rsidRDefault="5631A083" w:rsidP="5631A083">
    <w:pPr>
      <w:pStyle w:val="Foote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5521762"/>
      <w:docPartObj>
        <w:docPartGallery w:val="Page Numbers (Bottom of Page)"/>
        <w:docPartUnique/>
      </w:docPartObj>
    </w:sdtPr>
    <w:sdtEndPr>
      <w:rPr>
        <w:noProof/>
      </w:rPr>
    </w:sdtEndPr>
    <w:sdtContent>
      <w:p w14:paraId="069236A8" w14:textId="0D9ED828"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1C1C8B" w14:textId="1E7832BD" w:rsidR="5631A083" w:rsidRDefault="5631A083" w:rsidP="5631A083">
    <w:pPr>
      <w:pStyle w:val="Foote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518C996" w14:textId="77777777" w:rsidTr="5631A083">
      <w:trPr>
        <w:trHeight w:val="300"/>
      </w:trPr>
      <w:tc>
        <w:tcPr>
          <w:tcW w:w="3020" w:type="dxa"/>
        </w:tcPr>
        <w:p w14:paraId="450ECE98" w14:textId="4D07185A" w:rsidR="5631A083" w:rsidRDefault="5631A083" w:rsidP="5631A083">
          <w:pPr>
            <w:pStyle w:val="Header"/>
            <w:ind w:left="-115"/>
            <w:jc w:val="left"/>
          </w:pPr>
        </w:p>
      </w:tc>
      <w:tc>
        <w:tcPr>
          <w:tcW w:w="3020" w:type="dxa"/>
        </w:tcPr>
        <w:p w14:paraId="1E45D7B9" w14:textId="14F14B0C" w:rsidR="5631A083" w:rsidRDefault="5631A083" w:rsidP="5631A083">
          <w:pPr>
            <w:pStyle w:val="Header"/>
            <w:jc w:val="center"/>
          </w:pPr>
        </w:p>
      </w:tc>
      <w:tc>
        <w:tcPr>
          <w:tcW w:w="3020" w:type="dxa"/>
        </w:tcPr>
        <w:p w14:paraId="2129ED20" w14:textId="0951C61C" w:rsidR="5631A083" w:rsidRDefault="5631A083" w:rsidP="5631A083">
          <w:pPr>
            <w:pStyle w:val="Header"/>
            <w:ind w:right="-115"/>
            <w:jc w:val="right"/>
          </w:pPr>
        </w:p>
      </w:tc>
    </w:tr>
  </w:tbl>
  <w:p w14:paraId="4874B1AB" w14:textId="3542D3D3" w:rsidR="5631A083" w:rsidRDefault="5631A083" w:rsidP="5631A083">
    <w:pPr>
      <w:pStyle w:val="Foote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7055A92" w14:textId="77777777" w:rsidTr="5631A083">
      <w:trPr>
        <w:trHeight w:val="300"/>
      </w:trPr>
      <w:tc>
        <w:tcPr>
          <w:tcW w:w="1500" w:type="dxa"/>
        </w:tcPr>
        <w:p w14:paraId="742F7A46" w14:textId="0690456C" w:rsidR="5631A083" w:rsidRDefault="5631A083" w:rsidP="5631A083">
          <w:pPr>
            <w:pStyle w:val="Header"/>
            <w:ind w:left="-115"/>
            <w:jc w:val="left"/>
          </w:pPr>
        </w:p>
      </w:tc>
      <w:tc>
        <w:tcPr>
          <w:tcW w:w="1500" w:type="dxa"/>
        </w:tcPr>
        <w:p w14:paraId="45E3E45B" w14:textId="62147D94" w:rsidR="5631A083" w:rsidRDefault="5631A083" w:rsidP="5631A083">
          <w:pPr>
            <w:pStyle w:val="Header"/>
            <w:jc w:val="center"/>
          </w:pPr>
        </w:p>
      </w:tc>
      <w:tc>
        <w:tcPr>
          <w:tcW w:w="1500" w:type="dxa"/>
        </w:tcPr>
        <w:p w14:paraId="36E8EDA8" w14:textId="4F0735FD" w:rsidR="5631A083" w:rsidRDefault="5631A083" w:rsidP="5631A083">
          <w:pPr>
            <w:pStyle w:val="Header"/>
            <w:ind w:right="-115"/>
            <w:jc w:val="right"/>
          </w:pPr>
        </w:p>
      </w:tc>
    </w:tr>
  </w:tbl>
  <w:p w14:paraId="2FD2B9AB" w14:textId="66C6D9F9" w:rsidR="5631A083" w:rsidRDefault="5631A083" w:rsidP="5631A083">
    <w:pPr>
      <w:pStyle w:val="Foote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CC2E48F" w14:textId="77777777" w:rsidTr="5631A083">
      <w:trPr>
        <w:trHeight w:val="300"/>
      </w:trPr>
      <w:tc>
        <w:tcPr>
          <w:tcW w:w="1500" w:type="dxa"/>
        </w:tcPr>
        <w:p w14:paraId="118C2C1F" w14:textId="3BFE410D" w:rsidR="5631A083" w:rsidRDefault="5631A083" w:rsidP="5631A083">
          <w:pPr>
            <w:pStyle w:val="Header"/>
            <w:ind w:left="-115"/>
            <w:jc w:val="left"/>
          </w:pPr>
        </w:p>
      </w:tc>
      <w:tc>
        <w:tcPr>
          <w:tcW w:w="1500" w:type="dxa"/>
        </w:tcPr>
        <w:p w14:paraId="2CA9BE46" w14:textId="1CAD0F0B" w:rsidR="5631A083" w:rsidRDefault="5631A083" w:rsidP="5631A083">
          <w:pPr>
            <w:pStyle w:val="Header"/>
            <w:jc w:val="center"/>
          </w:pPr>
        </w:p>
      </w:tc>
      <w:tc>
        <w:tcPr>
          <w:tcW w:w="1500" w:type="dxa"/>
        </w:tcPr>
        <w:p w14:paraId="287A49FF" w14:textId="5500D76E" w:rsidR="5631A083" w:rsidRDefault="5631A083" w:rsidP="5631A083">
          <w:pPr>
            <w:pStyle w:val="Header"/>
            <w:ind w:right="-115"/>
            <w:jc w:val="right"/>
          </w:pPr>
        </w:p>
      </w:tc>
    </w:tr>
  </w:tbl>
  <w:p w14:paraId="01056244" w14:textId="53FC644E" w:rsidR="5631A083" w:rsidRDefault="5631A083" w:rsidP="5631A083">
    <w:pPr>
      <w:pStyle w:val="Footer"/>
    </w:pP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2969198"/>
      <w:docPartObj>
        <w:docPartGallery w:val="Page Numbers (Bottom of Page)"/>
        <w:docPartUnique/>
      </w:docPartObj>
    </w:sdtPr>
    <w:sdtEndPr>
      <w:rPr>
        <w:noProof/>
      </w:rPr>
    </w:sdtEndPr>
    <w:sdtContent>
      <w:p w14:paraId="24B9F1D5" w14:textId="7722274B"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E52641" w14:textId="66D35D22" w:rsidR="5631A083" w:rsidRDefault="5631A083" w:rsidP="5631A0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DB7987D" w14:textId="77777777" w:rsidTr="5631A083">
      <w:trPr>
        <w:trHeight w:val="300"/>
      </w:trPr>
      <w:tc>
        <w:tcPr>
          <w:tcW w:w="3020" w:type="dxa"/>
        </w:tcPr>
        <w:p w14:paraId="6F429228" w14:textId="56E25F08" w:rsidR="5631A083" w:rsidRDefault="5631A083" w:rsidP="5631A083">
          <w:pPr>
            <w:pStyle w:val="Header"/>
            <w:ind w:left="-115"/>
            <w:jc w:val="left"/>
          </w:pPr>
        </w:p>
      </w:tc>
      <w:tc>
        <w:tcPr>
          <w:tcW w:w="3020" w:type="dxa"/>
        </w:tcPr>
        <w:p w14:paraId="5BC8A2CF" w14:textId="58EAE4D3" w:rsidR="5631A083" w:rsidRDefault="5631A083" w:rsidP="5631A083">
          <w:pPr>
            <w:pStyle w:val="Header"/>
            <w:jc w:val="center"/>
          </w:pPr>
        </w:p>
      </w:tc>
      <w:tc>
        <w:tcPr>
          <w:tcW w:w="3020" w:type="dxa"/>
        </w:tcPr>
        <w:p w14:paraId="78EB3C35" w14:textId="03D5E099" w:rsidR="5631A083" w:rsidRDefault="5631A083" w:rsidP="5631A083">
          <w:pPr>
            <w:pStyle w:val="Header"/>
            <w:ind w:right="-115"/>
            <w:jc w:val="right"/>
          </w:pPr>
        </w:p>
      </w:tc>
    </w:tr>
  </w:tbl>
  <w:p w14:paraId="238D9952" w14:textId="1BB89462" w:rsidR="5631A083" w:rsidRDefault="5631A083" w:rsidP="5631A083">
    <w:pPr>
      <w:pStyle w:val="Foote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83BE32" w14:textId="77777777" w:rsidTr="5631A083">
      <w:trPr>
        <w:trHeight w:val="300"/>
      </w:trPr>
      <w:tc>
        <w:tcPr>
          <w:tcW w:w="3020" w:type="dxa"/>
        </w:tcPr>
        <w:p w14:paraId="52013CBB" w14:textId="54A7B27E" w:rsidR="5631A083" w:rsidRDefault="5631A083" w:rsidP="5631A083">
          <w:pPr>
            <w:pStyle w:val="Header"/>
            <w:ind w:left="-115"/>
            <w:jc w:val="left"/>
          </w:pPr>
        </w:p>
      </w:tc>
      <w:tc>
        <w:tcPr>
          <w:tcW w:w="3020" w:type="dxa"/>
        </w:tcPr>
        <w:p w14:paraId="4F884774" w14:textId="3EB36BA8" w:rsidR="5631A083" w:rsidRDefault="5631A083" w:rsidP="5631A083">
          <w:pPr>
            <w:pStyle w:val="Header"/>
            <w:jc w:val="center"/>
          </w:pPr>
        </w:p>
      </w:tc>
      <w:tc>
        <w:tcPr>
          <w:tcW w:w="3020" w:type="dxa"/>
        </w:tcPr>
        <w:p w14:paraId="087C106C" w14:textId="6FE0D5C9" w:rsidR="5631A083" w:rsidRDefault="5631A083" w:rsidP="5631A083">
          <w:pPr>
            <w:pStyle w:val="Header"/>
            <w:ind w:right="-115"/>
            <w:jc w:val="right"/>
          </w:pPr>
        </w:p>
      </w:tc>
    </w:tr>
  </w:tbl>
  <w:p w14:paraId="0DE5E108" w14:textId="2ABE988E" w:rsidR="5631A083" w:rsidRDefault="5631A083" w:rsidP="5631A083">
    <w:pPr>
      <w:pStyle w:val="Foote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9596290"/>
      <w:docPartObj>
        <w:docPartGallery w:val="Page Numbers (Bottom of Page)"/>
        <w:docPartUnique/>
      </w:docPartObj>
    </w:sdtPr>
    <w:sdtEndPr>
      <w:rPr>
        <w:noProof/>
      </w:rPr>
    </w:sdtEndPr>
    <w:sdtContent>
      <w:p w14:paraId="4DEB6FEA" w14:textId="008C4E74"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A6D519" w14:textId="131CB90C" w:rsidR="5631A083" w:rsidRDefault="5631A083" w:rsidP="5631A083">
    <w:pPr>
      <w:pStyle w:val="Footer"/>
    </w:pP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E3B1448" w14:textId="77777777" w:rsidTr="5631A083">
      <w:trPr>
        <w:trHeight w:val="300"/>
      </w:trPr>
      <w:tc>
        <w:tcPr>
          <w:tcW w:w="1500" w:type="dxa"/>
        </w:tcPr>
        <w:p w14:paraId="6962080E" w14:textId="7AF78DFB" w:rsidR="5631A083" w:rsidRDefault="5631A083" w:rsidP="5631A083">
          <w:pPr>
            <w:pStyle w:val="Header"/>
            <w:ind w:left="-115"/>
            <w:jc w:val="left"/>
          </w:pPr>
        </w:p>
      </w:tc>
      <w:tc>
        <w:tcPr>
          <w:tcW w:w="1500" w:type="dxa"/>
        </w:tcPr>
        <w:p w14:paraId="1853768C" w14:textId="04590B77" w:rsidR="5631A083" w:rsidRDefault="5631A083" w:rsidP="5631A083">
          <w:pPr>
            <w:pStyle w:val="Header"/>
            <w:jc w:val="center"/>
          </w:pPr>
        </w:p>
      </w:tc>
      <w:tc>
        <w:tcPr>
          <w:tcW w:w="1500" w:type="dxa"/>
        </w:tcPr>
        <w:p w14:paraId="6CE54EF2" w14:textId="3E8AEA88" w:rsidR="5631A083" w:rsidRDefault="5631A083" w:rsidP="5631A083">
          <w:pPr>
            <w:pStyle w:val="Header"/>
            <w:ind w:right="-115"/>
            <w:jc w:val="right"/>
          </w:pPr>
        </w:p>
      </w:tc>
    </w:tr>
  </w:tbl>
  <w:p w14:paraId="26BFD549" w14:textId="54DD439D" w:rsidR="5631A083" w:rsidRDefault="5631A083" w:rsidP="5631A083">
    <w:pPr>
      <w:pStyle w:val="Footer"/>
    </w:pP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0942287"/>
      <w:docPartObj>
        <w:docPartGallery w:val="Page Numbers (Bottom of Page)"/>
        <w:docPartUnique/>
      </w:docPartObj>
    </w:sdtPr>
    <w:sdtEndPr>
      <w:rPr>
        <w:noProof/>
      </w:rPr>
    </w:sdtEndPr>
    <w:sdtContent>
      <w:p w14:paraId="0461EBBB" w14:textId="5570C666"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FA995E" w14:textId="6A240764" w:rsidR="5631A083" w:rsidRDefault="5631A083" w:rsidP="5631A083">
    <w:pPr>
      <w:pStyle w:val="Foote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6D32ABB" w14:textId="77777777" w:rsidTr="5631A083">
      <w:trPr>
        <w:trHeight w:val="300"/>
      </w:trPr>
      <w:tc>
        <w:tcPr>
          <w:tcW w:w="3020" w:type="dxa"/>
        </w:tcPr>
        <w:p w14:paraId="3A86513E" w14:textId="3462E251" w:rsidR="5631A083" w:rsidRDefault="5631A083" w:rsidP="5631A083">
          <w:pPr>
            <w:pStyle w:val="Header"/>
            <w:ind w:left="-115"/>
            <w:jc w:val="left"/>
          </w:pPr>
        </w:p>
      </w:tc>
      <w:tc>
        <w:tcPr>
          <w:tcW w:w="3020" w:type="dxa"/>
        </w:tcPr>
        <w:p w14:paraId="311C546E" w14:textId="13C5E222" w:rsidR="5631A083" w:rsidRDefault="5631A083" w:rsidP="5631A083">
          <w:pPr>
            <w:pStyle w:val="Header"/>
            <w:jc w:val="center"/>
          </w:pPr>
        </w:p>
      </w:tc>
      <w:tc>
        <w:tcPr>
          <w:tcW w:w="3020" w:type="dxa"/>
        </w:tcPr>
        <w:p w14:paraId="103F5135" w14:textId="44509C9C" w:rsidR="5631A083" w:rsidRDefault="5631A083" w:rsidP="5631A083">
          <w:pPr>
            <w:pStyle w:val="Header"/>
            <w:ind w:right="-115"/>
            <w:jc w:val="right"/>
          </w:pPr>
        </w:p>
      </w:tc>
    </w:tr>
  </w:tbl>
  <w:p w14:paraId="4063B98D" w14:textId="1C52A93D" w:rsidR="5631A083" w:rsidRDefault="5631A083" w:rsidP="5631A083">
    <w:pPr>
      <w:pStyle w:val="Footer"/>
    </w:pP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83963A9" w14:textId="77777777" w:rsidTr="5631A083">
      <w:trPr>
        <w:trHeight w:val="300"/>
      </w:trPr>
      <w:tc>
        <w:tcPr>
          <w:tcW w:w="1500" w:type="dxa"/>
        </w:tcPr>
        <w:p w14:paraId="11165A5F" w14:textId="24E68B7C" w:rsidR="5631A083" w:rsidRDefault="5631A083" w:rsidP="5631A083">
          <w:pPr>
            <w:pStyle w:val="Header"/>
            <w:ind w:left="-115"/>
            <w:jc w:val="left"/>
          </w:pPr>
        </w:p>
      </w:tc>
      <w:tc>
        <w:tcPr>
          <w:tcW w:w="1500" w:type="dxa"/>
        </w:tcPr>
        <w:p w14:paraId="035D7DA1" w14:textId="68AA1739" w:rsidR="5631A083" w:rsidRDefault="5631A083" w:rsidP="5631A083">
          <w:pPr>
            <w:pStyle w:val="Header"/>
            <w:jc w:val="center"/>
          </w:pPr>
        </w:p>
      </w:tc>
      <w:tc>
        <w:tcPr>
          <w:tcW w:w="1500" w:type="dxa"/>
        </w:tcPr>
        <w:p w14:paraId="3DC2DB28" w14:textId="6EB5052B" w:rsidR="5631A083" w:rsidRDefault="5631A083" w:rsidP="5631A083">
          <w:pPr>
            <w:pStyle w:val="Header"/>
            <w:ind w:right="-115"/>
            <w:jc w:val="right"/>
          </w:pPr>
        </w:p>
      </w:tc>
    </w:tr>
  </w:tbl>
  <w:p w14:paraId="0B866CC7" w14:textId="49E02189" w:rsidR="5631A083" w:rsidRDefault="5631A083" w:rsidP="5631A083">
    <w:pPr>
      <w:pStyle w:val="Footer"/>
    </w:pP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4719ED6" w14:textId="77777777" w:rsidTr="5631A083">
      <w:trPr>
        <w:trHeight w:val="300"/>
      </w:trPr>
      <w:tc>
        <w:tcPr>
          <w:tcW w:w="1500" w:type="dxa"/>
        </w:tcPr>
        <w:p w14:paraId="410B6D8B" w14:textId="46395A46" w:rsidR="5631A083" w:rsidRDefault="5631A083" w:rsidP="5631A083">
          <w:pPr>
            <w:pStyle w:val="Header"/>
            <w:ind w:left="-115"/>
            <w:jc w:val="left"/>
          </w:pPr>
        </w:p>
      </w:tc>
      <w:tc>
        <w:tcPr>
          <w:tcW w:w="1500" w:type="dxa"/>
        </w:tcPr>
        <w:p w14:paraId="2DBC026D" w14:textId="63815826" w:rsidR="5631A083" w:rsidRDefault="5631A083" w:rsidP="5631A083">
          <w:pPr>
            <w:pStyle w:val="Header"/>
            <w:jc w:val="center"/>
          </w:pPr>
        </w:p>
      </w:tc>
      <w:tc>
        <w:tcPr>
          <w:tcW w:w="1500" w:type="dxa"/>
        </w:tcPr>
        <w:p w14:paraId="48FA0677" w14:textId="70122E51" w:rsidR="5631A083" w:rsidRDefault="5631A083" w:rsidP="5631A083">
          <w:pPr>
            <w:pStyle w:val="Header"/>
            <w:ind w:right="-115"/>
            <w:jc w:val="right"/>
          </w:pPr>
        </w:p>
      </w:tc>
    </w:tr>
  </w:tbl>
  <w:p w14:paraId="51F64BA5" w14:textId="04481F4E" w:rsidR="5631A083" w:rsidRDefault="5631A083" w:rsidP="5631A083">
    <w:pPr>
      <w:pStyle w:val="Footer"/>
    </w:pP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955BF3C" w14:textId="77777777" w:rsidTr="5631A083">
      <w:trPr>
        <w:trHeight w:val="300"/>
      </w:trPr>
      <w:tc>
        <w:tcPr>
          <w:tcW w:w="3020" w:type="dxa"/>
        </w:tcPr>
        <w:p w14:paraId="2DB35BF4" w14:textId="1D068BD4" w:rsidR="5631A083" w:rsidRDefault="5631A083" w:rsidP="5631A083">
          <w:pPr>
            <w:pStyle w:val="Header"/>
            <w:ind w:left="-115"/>
            <w:jc w:val="left"/>
          </w:pPr>
        </w:p>
      </w:tc>
      <w:tc>
        <w:tcPr>
          <w:tcW w:w="3020" w:type="dxa"/>
        </w:tcPr>
        <w:p w14:paraId="18439B10" w14:textId="15BCA91F" w:rsidR="5631A083" w:rsidRDefault="5631A083" w:rsidP="5631A083">
          <w:pPr>
            <w:pStyle w:val="Header"/>
            <w:jc w:val="center"/>
          </w:pPr>
        </w:p>
      </w:tc>
      <w:tc>
        <w:tcPr>
          <w:tcW w:w="3020" w:type="dxa"/>
        </w:tcPr>
        <w:p w14:paraId="18E47141" w14:textId="0EF75D77" w:rsidR="5631A083" w:rsidRDefault="5631A083" w:rsidP="5631A083">
          <w:pPr>
            <w:pStyle w:val="Header"/>
            <w:ind w:right="-115"/>
            <w:jc w:val="right"/>
          </w:pPr>
        </w:p>
      </w:tc>
    </w:tr>
  </w:tbl>
  <w:p w14:paraId="483BC9D4" w14:textId="617C8B0B" w:rsidR="5631A083" w:rsidRDefault="5631A083" w:rsidP="5631A083">
    <w:pPr>
      <w:pStyle w:val="Foote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B00317A" w14:textId="77777777" w:rsidTr="5631A083">
      <w:trPr>
        <w:trHeight w:val="300"/>
      </w:trPr>
      <w:tc>
        <w:tcPr>
          <w:tcW w:w="3020" w:type="dxa"/>
        </w:tcPr>
        <w:p w14:paraId="7F2B39E2" w14:textId="4BF0B3C0" w:rsidR="5631A083" w:rsidRDefault="5631A083" w:rsidP="5631A083">
          <w:pPr>
            <w:pStyle w:val="Header"/>
            <w:ind w:left="-115"/>
            <w:jc w:val="left"/>
          </w:pPr>
        </w:p>
      </w:tc>
      <w:tc>
        <w:tcPr>
          <w:tcW w:w="3020" w:type="dxa"/>
        </w:tcPr>
        <w:p w14:paraId="3191EEEC" w14:textId="19933D49" w:rsidR="5631A083" w:rsidRDefault="5631A083" w:rsidP="5631A083">
          <w:pPr>
            <w:pStyle w:val="Header"/>
            <w:jc w:val="center"/>
          </w:pPr>
        </w:p>
      </w:tc>
      <w:tc>
        <w:tcPr>
          <w:tcW w:w="3020" w:type="dxa"/>
        </w:tcPr>
        <w:p w14:paraId="4C3B08C9" w14:textId="3328B29D" w:rsidR="5631A083" w:rsidRDefault="5631A083" w:rsidP="5631A083">
          <w:pPr>
            <w:pStyle w:val="Header"/>
            <w:ind w:right="-115"/>
            <w:jc w:val="right"/>
          </w:pPr>
        </w:p>
      </w:tc>
    </w:tr>
  </w:tbl>
  <w:p w14:paraId="0A214910" w14:textId="16ABB980" w:rsidR="5631A083" w:rsidRDefault="5631A083" w:rsidP="5631A083">
    <w:pPr>
      <w:pStyle w:val="Footer"/>
    </w:pP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57D2BE6" w14:textId="77777777" w:rsidTr="5631A083">
      <w:trPr>
        <w:trHeight w:val="300"/>
      </w:trPr>
      <w:tc>
        <w:tcPr>
          <w:tcW w:w="1500" w:type="dxa"/>
        </w:tcPr>
        <w:p w14:paraId="7C290165" w14:textId="2AC37A01" w:rsidR="5631A083" w:rsidRDefault="5631A083" w:rsidP="5631A083">
          <w:pPr>
            <w:pStyle w:val="Header"/>
            <w:ind w:left="-115"/>
            <w:jc w:val="left"/>
          </w:pPr>
        </w:p>
      </w:tc>
      <w:tc>
        <w:tcPr>
          <w:tcW w:w="1500" w:type="dxa"/>
        </w:tcPr>
        <w:p w14:paraId="2DC0EA53" w14:textId="3C94547E" w:rsidR="5631A083" w:rsidRDefault="5631A083" w:rsidP="5631A083">
          <w:pPr>
            <w:pStyle w:val="Header"/>
            <w:jc w:val="center"/>
          </w:pPr>
        </w:p>
      </w:tc>
      <w:tc>
        <w:tcPr>
          <w:tcW w:w="1500" w:type="dxa"/>
        </w:tcPr>
        <w:p w14:paraId="36C5CCBC" w14:textId="761B2E2E" w:rsidR="5631A083" w:rsidRDefault="5631A083" w:rsidP="5631A083">
          <w:pPr>
            <w:pStyle w:val="Header"/>
            <w:ind w:right="-115"/>
            <w:jc w:val="right"/>
          </w:pPr>
        </w:p>
      </w:tc>
    </w:tr>
  </w:tbl>
  <w:p w14:paraId="462DB45E" w14:textId="5BF1E106" w:rsidR="5631A083" w:rsidRDefault="5631A083" w:rsidP="5631A0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F72942E" w14:textId="77777777" w:rsidTr="5631A083">
      <w:trPr>
        <w:trHeight w:val="300"/>
      </w:trPr>
      <w:tc>
        <w:tcPr>
          <w:tcW w:w="3020" w:type="dxa"/>
        </w:tcPr>
        <w:p w14:paraId="251C2881" w14:textId="2D09A5CF" w:rsidR="5631A083" w:rsidRDefault="5631A083" w:rsidP="5631A083">
          <w:pPr>
            <w:pStyle w:val="Header"/>
            <w:ind w:left="-115"/>
            <w:jc w:val="left"/>
          </w:pPr>
        </w:p>
      </w:tc>
      <w:tc>
        <w:tcPr>
          <w:tcW w:w="3020" w:type="dxa"/>
        </w:tcPr>
        <w:p w14:paraId="2848038E" w14:textId="73DB3C30" w:rsidR="5631A083" w:rsidRDefault="5631A083" w:rsidP="5631A083">
          <w:pPr>
            <w:pStyle w:val="Header"/>
            <w:jc w:val="center"/>
          </w:pPr>
        </w:p>
      </w:tc>
      <w:tc>
        <w:tcPr>
          <w:tcW w:w="3020" w:type="dxa"/>
        </w:tcPr>
        <w:p w14:paraId="128083E9" w14:textId="5A8D6CBB" w:rsidR="5631A083" w:rsidRDefault="5631A083" w:rsidP="5631A083">
          <w:pPr>
            <w:pStyle w:val="Header"/>
            <w:ind w:right="-115"/>
            <w:jc w:val="right"/>
          </w:pPr>
        </w:p>
      </w:tc>
    </w:tr>
  </w:tbl>
  <w:p w14:paraId="5BCA33DA" w14:textId="00F8056F" w:rsidR="5631A083" w:rsidRDefault="5631A083" w:rsidP="5631A083">
    <w:pPr>
      <w:pStyle w:val="Footer"/>
    </w:pP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C6FAAC" w14:textId="77777777" w:rsidTr="5631A083">
      <w:trPr>
        <w:trHeight w:val="300"/>
      </w:trPr>
      <w:tc>
        <w:tcPr>
          <w:tcW w:w="1500" w:type="dxa"/>
        </w:tcPr>
        <w:p w14:paraId="018C7AB9" w14:textId="33468CA2" w:rsidR="5631A083" w:rsidRDefault="5631A083" w:rsidP="5631A083">
          <w:pPr>
            <w:pStyle w:val="Header"/>
            <w:ind w:left="-115"/>
            <w:jc w:val="left"/>
          </w:pPr>
        </w:p>
      </w:tc>
      <w:tc>
        <w:tcPr>
          <w:tcW w:w="1500" w:type="dxa"/>
        </w:tcPr>
        <w:p w14:paraId="603B2321" w14:textId="5F2613FA" w:rsidR="5631A083" w:rsidRDefault="5631A083" w:rsidP="5631A083">
          <w:pPr>
            <w:pStyle w:val="Header"/>
            <w:jc w:val="center"/>
          </w:pPr>
        </w:p>
      </w:tc>
      <w:tc>
        <w:tcPr>
          <w:tcW w:w="1500" w:type="dxa"/>
        </w:tcPr>
        <w:p w14:paraId="6164F1B6" w14:textId="365E7665" w:rsidR="5631A083" w:rsidRDefault="5631A083" w:rsidP="5631A083">
          <w:pPr>
            <w:pStyle w:val="Header"/>
            <w:ind w:right="-115"/>
            <w:jc w:val="right"/>
          </w:pPr>
        </w:p>
      </w:tc>
    </w:tr>
  </w:tbl>
  <w:p w14:paraId="092E756F" w14:textId="05A48C09" w:rsidR="5631A083" w:rsidRDefault="5631A083" w:rsidP="5631A083">
    <w:pPr>
      <w:pStyle w:val="Footer"/>
    </w:pP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2670639"/>
      <w:docPartObj>
        <w:docPartGallery w:val="Page Numbers (Bottom of Page)"/>
        <w:docPartUnique/>
      </w:docPartObj>
    </w:sdtPr>
    <w:sdtEndPr>
      <w:rPr>
        <w:noProof/>
      </w:rPr>
    </w:sdtEndPr>
    <w:sdtContent>
      <w:p w14:paraId="5D626024" w14:textId="664B636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2D8E7C" w14:textId="640E1AD7" w:rsidR="5631A083" w:rsidRDefault="5631A083" w:rsidP="5631A083">
    <w:pPr>
      <w:pStyle w:val="Footer"/>
    </w:pP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D58E657" w14:textId="77777777" w:rsidTr="5631A083">
      <w:trPr>
        <w:trHeight w:val="300"/>
      </w:trPr>
      <w:tc>
        <w:tcPr>
          <w:tcW w:w="3020" w:type="dxa"/>
        </w:tcPr>
        <w:p w14:paraId="1D3FD823" w14:textId="0ED81EBE" w:rsidR="5631A083" w:rsidRDefault="5631A083" w:rsidP="5631A083">
          <w:pPr>
            <w:pStyle w:val="Header"/>
            <w:ind w:left="-115"/>
            <w:jc w:val="left"/>
          </w:pPr>
        </w:p>
      </w:tc>
      <w:tc>
        <w:tcPr>
          <w:tcW w:w="3020" w:type="dxa"/>
        </w:tcPr>
        <w:p w14:paraId="2DD5BA32" w14:textId="06CE1523" w:rsidR="5631A083" w:rsidRDefault="5631A083" w:rsidP="5631A083">
          <w:pPr>
            <w:pStyle w:val="Header"/>
            <w:jc w:val="center"/>
          </w:pPr>
        </w:p>
      </w:tc>
      <w:tc>
        <w:tcPr>
          <w:tcW w:w="3020" w:type="dxa"/>
        </w:tcPr>
        <w:p w14:paraId="58D89BDF" w14:textId="7AB6BE26" w:rsidR="5631A083" w:rsidRDefault="5631A083" w:rsidP="5631A083">
          <w:pPr>
            <w:pStyle w:val="Header"/>
            <w:ind w:right="-115"/>
            <w:jc w:val="right"/>
          </w:pPr>
        </w:p>
      </w:tc>
    </w:tr>
  </w:tbl>
  <w:p w14:paraId="5D27A65B" w14:textId="4AE1803A" w:rsidR="5631A083" w:rsidRDefault="5631A083" w:rsidP="5631A083">
    <w:pPr>
      <w:pStyle w:val="Footer"/>
    </w:pP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DA776B2" w14:textId="77777777" w:rsidTr="5631A083">
      <w:trPr>
        <w:trHeight w:val="300"/>
      </w:trPr>
      <w:tc>
        <w:tcPr>
          <w:tcW w:w="1500" w:type="dxa"/>
        </w:tcPr>
        <w:p w14:paraId="31D61C1A" w14:textId="574922D6" w:rsidR="5631A083" w:rsidRDefault="5631A083" w:rsidP="5631A083">
          <w:pPr>
            <w:pStyle w:val="Header"/>
            <w:ind w:left="-115"/>
            <w:jc w:val="left"/>
          </w:pPr>
        </w:p>
      </w:tc>
      <w:tc>
        <w:tcPr>
          <w:tcW w:w="1500" w:type="dxa"/>
        </w:tcPr>
        <w:p w14:paraId="66A4D84F" w14:textId="60EB6D20" w:rsidR="5631A083" w:rsidRDefault="5631A083" w:rsidP="5631A083">
          <w:pPr>
            <w:pStyle w:val="Header"/>
            <w:jc w:val="center"/>
          </w:pPr>
        </w:p>
      </w:tc>
      <w:tc>
        <w:tcPr>
          <w:tcW w:w="1500" w:type="dxa"/>
        </w:tcPr>
        <w:p w14:paraId="380E657C" w14:textId="32A950D9" w:rsidR="5631A083" w:rsidRDefault="5631A083" w:rsidP="5631A083">
          <w:pPr>
            <w:pStyle w:val="Header"/>
            <w:ind w:right="-115"/>
            <w:jc w:val="right"/>
          </w:pPr>
        </w:p>
      </w:tc>
    </w:tr>
  </w:tbl>
  <w:p w14:paraId="781F8E10" w14:textId="403D18F6" w:rsidR="5631A083" w:rsidRDefault="5631A083" w:rsidP="5631A083">
    <w:pPr>
      <w:pStyle w:val="Footer"/>
    </w:pP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5B4ACB13" w14:textId="77777777" w:rsidTr="5631A083">
      <w:trPr>
        <w:trHeight w:val="300"/>
      </w:trPr>
      <w:tc>
        <w:tcPr>
          <w:tcW w:w="1500" w:type="dxa"/>
        </w:tcPr>
        <w:p w14:paraId="37895D46" w14:textId="024480DE" w:rsidR="5631A083" w:rsidRDefault="5631A083" w:rsidP="5631A083">
          <w:pPr>
            <w:pStyle w:val="Header"/>
            <w:ind w:left="-115"/>
            <w:jc w:val="left"/>
          </w:pPr>
        </w:p>
      </w:tc>
      <w:tc>
        <w:tcPr>
          <w:tcW w:w="1500" w:type="dxa"/>
        </w:tcPr>
        <w:p w14:paraId="20FB1886" w14:textId="5C622139" w:rsidR="5631A083" w:rsidRDefault="5631A083" w:rsidP="5631A083">
          <w:pPr>
            <w:pStyle w:val="Header"/>
            <w:jc w:val="center"/>
          </w:pPr>
        </w:p>
      </w:tc>
      <w:tc>
        <w:tcPr>
          <w:tcW w:w="1500" w:type="dxa"/>
        </w:tcPr>
        <w:p w14:paraId="7154253E" w14:textId="1D3902C0" w:rsidR="5631A083" w:rsidRDefault="5631A083" w:rsidP="5631A083">
          <w:pPr>
            <w:pStyle w:val="Header"/>
            <w:ind w:right="-115"/>
            <w:jc w:val="right"/>
          </w:pPr>
        </w:p>
      </w:tc>
    </w:tr>
  </w:tbl>
  <w:p w14:paraId="0004AED8" w14:textId="056063E8" w:rsidR="5631A083" w:rsidRDefault="5631A083" w:rsidP="5631A083">
    <w:pPr>
      <w:pStyle w:val="Footer"/>
    </w:pP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97B2B79" w14:textId="77777777" w:rsidTr="5631A083">
      <w:trPr>
        <w:trHeight w:val="300"/>
      </w:trPr>
      <w:tc>
        <w:tcPr>
          <w:tcW w:w="3020" w:type="dxa"/>
        </w:tcPr>
        <w:p w14:paraId="565A7454" w14:textId="7C101C46" w:rsidR="5631A083" w:rsidRDefault="5631A083" w:rsidP="5631A083">
          <w:pPr>
            <w:pStyle w:val="Header"/>
            <w:ind w:left="-115"/>
            <w:jc w:val="left"/>
          </w:pPr>
        </w:p>
      </w:tc>
      <w:tc>
        <w:tcPr>
          <w:tcW w:w="3020" w:type="dxa"/>
        </w:tcPr>
        <w:p w14:paraId="53D966CC" w14:textId="51FFE190" w:rsidR="5631A083" w:rsidRDefault="5631A083" w:rsidP="5631A083">
          <w:pPr>
            <w:pStyle w:val="Header"/>
            <w:jc w:val="center"/>
          </w:pPr>
        </w:p>
      </w:tc>
      <w:tc>
        <w:tcPr>
          <w:tcW w:w="3020" w:type="dxa"/>
        </w:tcPr>
        <w:p w14:paraId="776A262B" w14:textId="41F6240C" w:rsidR="5631A083" w:rsidRDefault="5631A083" w:rsidP="5631A083">
          <w:pPr>
            <w:pStyle w:val="Header"/>
            <w:ind w:right="-115"/>
            <w:jc w:val="right"/>
          </w:pPr>
        </w:p>
      </w:tc>
    </w:tr>
  </w:tbl>
  <w:p w14:paraId="2E767C16" w14:textId="6C4DF84F" w:rsidR="5631A083" w:rsidRDefault="5631A083" w:rsidP="5631A083">
    <w:pPr>
      <w:pStyle w:val="Footer"/>
    </w:pP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15F2DF5" w14:textId="77777777" w:rsidTr="5631A083">
      <w:trPr>
        <w:trHeight w:val="300"/>
      </w:trPr>
      <w:tc>
        <w:tcPr>
          <w:tcW w:w="3020" w:type="dxa"/>
        </w:tcPr>
        <w:p w14:paraId="441A232E" w14:textId="62901F8F" w:rsidR="5631A083" w:rsidRDefault="5631A083" w:rsidP="5631A083">
          <w:pPr>
            <w:pStyle w:val="Header"/>
            <w:ind w:left="-115"/>
            <w:jc w:val="left"/>
          </w:pPr>
        </w:p>
      </w:tc>
      <w:tc>
        <w:tcPr>
          <w:tcW w:w="3020" w:type="dxa"/>
        </w:tcPr>
        <w:p w14:paraId="3C2F25AB" w14:textId="7CD74097" w:rsidR="5631A083" w:rsidRDefault="5631A083" w:rsidP="5631A083">
          <w:pPr>
            <w:pStyle w:val="Header"/>
            <w:jc w:val="center"/>
          </w:pPr>
        </w:p>
      </w:tc>
      <w:tc>
        <w:tcPr>
          <w:tcW w:w="3020" w:type="dxa"/>
        </w:tcPr>
        <w:p w14:paraId="17E487B7" w14:textId="6C61CD98" w:rsidR="5631A083" w:rsidRDefault="5631A083" w:rsidP="5631A083">
          <w:pPr>
            <w:pStyle w:val="Header"/>
            <w:ind w:right="-115"/>
            <w:jc w:val="right"/>
          </w:pPr>
        </w:p>
      </w:tc>
    </w:tr>
  </w:tbl>
  <w:p w14:paraId="6135FA04" w14:textId="6803180D" w:rsidR="5631A083" w:rsidRDefault="5631A083" w:rsidP="5631A083">
    <w:pPr>
      <w:pStyle w:val="Footer"/>
    </w:pP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5DE72C49" w14:textId="77777777" w:rsidTr="5631A083">
      <w:trPr>
        <w:trHeight w:val="300"/>
      </w:trPr>
      <w:tc>
        <w:tcPr>
          <w:tcW w:w="1500" w:type="dxa"/>
        </w:tcPr>
        <w:p w14:paraId="0ECFE68D" w14:textId="48B6ED37" w:rsidR="5631A083" w:rsidRDefault="5631A083" w:rsidP="5631A083">
          <w:pPr>
            <w:pStyle w:val="Header"/>
            <w:ind w:left="-115"/>
            <w:jc w:val="left"/>
          </w:pPr>
        </w:p>
      </w:tc>
      <w:tc>
        <w:tcPr>
          <w:tcW w:w="1500" w:type="dxa"/>
        </w:tcPr>
        <w:p w14:paraId="624ACBF5" w14:textId="2403ED2C" w:rsidR="5631A083" w:rsidRDefault="5631A083" w:rsidP="5631A083">
          <w:pPr>
            <w:pStyle w:val="Header"/>
            <w:jc w:val="center"/>
          </w:pPr>
        </w:p>
      </w:tc>
      <w:tc>
        <w:tcPr>
          <w:tcW w:w="1500" w:type="dxa"/>
        </w:tcPr>
        <w:p w14:paraId="123072E2" w14:textId="6FD6F575" w:rsidR="5631A083" w:rsidRDefault="5631A083" w:rsidP="5631A083">
          <w:pPr>
            <w:pStyle w:val="Header"/>
            <w:ind w:right="-115"/>
            <w:jc w:val="right"/>
          </w:pPr>
        </w:p>
      </w:tc>
    </w:tr>
  </w:tbl>
  <w:p w14:paraId="2A4DC335" w14:textId="1AEC40DF" w:rsidR="5631A083" w:rsidRDefault="5631A083" w:rsidP="5631A083">
    <w:pPr>
      <w:pStyle w:val="Footer"/>
    </w:pP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36AAA0A" w14:textId="77777777" w:rsidTr="5631A083">
      <w:trPr>
        <w:trHeight w:val="300"/>
      </w:trPr>
      <w:tc>
        <w:tcPr>
          <w:tcW w:w="1500" w:type="dxa"/>
        </w:tcPr>
        <w:p w14:paraId="5C34D999" w14:textId="3AC092CB" w:rsidR="5631A083" w:rsidRDefault="5631A083" w:rsidP="5631A083">
          <w:pPr>
            <w:pStyle w:val="Header"/>
            <w:ind w:left="-115"/>
            <w:jc w:val="left"/>
          </w:pPr>
        </w:p>
      </w:tc>
      <w:tc>
        <w:tcPr>
          <w:tcW w:w="1500" w:type="dxa"/>
        </w:tcPr>
        <w:p w14:paraId="70D9804D" w14:textId="4D4CF3A2" w:rsidR="5631A083" w:rsidRDefault="5631A083" w:rsidP="5631A083">
          <w:pPr>
            <w:pStyle w:val="Header"/>
            <w:jc w:val="center"/>
          </w:pPr>
        </w:p>
      </w:tc>
      <w:tc>
        <w:tcPr>
          <w:tcW w:w="1500" w:type="dxa"/>
        </w:tcPr>
        <w:p w14:paraId="0F49E460" w14:textId="26200FB7" w:rsidR="5631A083" w:rsidRDefault="5631A083" w:rsidP="5631A083">
          <w:pPr>
            <w:pStyle w:val="Header"/>
            <w:ind w:right="-115"/>
            <w:jc w:val="right"/>
          </w:pPr>
        </w:p>
      </w:tc>
    </w:tr>
  </w:tbl>
  <w:p w14:paraId="21B0AF49" w14:textId="027C1B8E" w:rsidR="5631A083" w:rsidRDefault="5631A083" w:rsidP="5631A083">
    <w:pPr>
      <w:pStyle w:val="Footer"/>
    </w:pPr>
  </w:p>
</w:ftr>
</file>

<file path=word/footer5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5DA3EE5" w14:textId="77777777" w:rsidTr="5631A083">
      <w:trPr>
        <w:trHeight w:val="300"/>
      </w:trPr>
      <w:tc>
        <w:tcPr>
          <w:tcW w:w="3020" w:type="dxa"/>
        </w:tcPr>
        <w:p w14:paraId="3BF19701" w14:textId="14CB37B6" w:rsidR="5631A083" w:rsidRDefault="5631A083" w:rsidP="5631A083">
          <w:pPr>
            <w:pStyle w:val="Header"/>
            <w:ind w:left="-115"/>
            <w:jc w:val="left"/>
          </w:pPr>
        </w:p>
      </w:tc>
      <w:tc>
        <w:tcPr>
          <w:tcW w:w="3020" w:type="dxa"/>
        </w:tcPr>
        <w:p w14:paraId="3CB3BB34" w14:textId="533B6ABC" w:rsidR="5631A083" w:rsidRDefault="5631A083" w:rsidP="5631A083">
          <w:pPr>
            <w:pStyle w:val="Header"/>
            <w:jc w:val="center"/>
          </w:pPr>
        </w:p>
      </w:tc>
      <w:tc>
        <w:tcPr>
          <w:tcW w:w="3020" w:type="dxa"/>
        </w:tcPr>
        <w:p w14:paraId="237649D7" w14:textId="2C990A2A" w:rsidR="5631A083" w:rsidRDefault="5631A083" w:rsidP="5631A083">
          <w:pPr>
            <w:pStyle w:val="Header"/>
            <w:ind w:right="-115"/>
            <w:jc w:val="right"/>
          </w:pPr>
        </w:p>
      </w:tc>
    </w:tr>
  </w:tbl>
  <w:p w14:paraId="5EB8DFF0" w14:textId="3954BDDC" w:rsidR="5631A083" w:rsidRDefault="5631A083" w:rsidP="5631A08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BA71C76" w14:textId="77777777" w:rsidTr="5631A083">
      <w:trPr>
        <w:trHeight w:val="300"/>
      </w:trPr>
      <w:tc>
        <w:tcPr>
          <w:tcW w:w="3020" w:type="dxa"/>
        </w:tcPr>
        <w:p w14:paraId="243D6BA1" w14:textId="6C2AE387" w:rsidR="5631A083" w:rsidRDefault="5631A083" w:rsidP="5631A083">
          <w:pPr>
            <w:pStyle w:val="Header"/>
            <w:ind w:left="-115"/>
            <w:jc w:val="left"/>
          </w:pPr>
        </w:p>
      </w:tc>
      <w:tc>
        <w:tcPr>
          <w:tcW w:w="3020" w:type="dxa"/>
        </w:tcPr>
        <w:p w14:paraId="02FCE1A5" w14:textId="4302E5FA" w:rsidR="5631A083" w:rsidRDefault="5631A083" w:rsidP="5631A083">
          <w:pPr>
            <w:pStyle w:val="Header"/>
            <w:jc w:val="center"/>
          </w:pPr>
        </w:p>
      </w:tc>
      <w:tc>
        <w:tcPr>
          <w:tcW w:w="3020" w:type="dxa"/>
        </w:tcPr>
        <w:p w14:paraId="47DC06FD" w14:textId="1315385E" w:rsidR="5631A083" w:rsidRDefault="5631A083" w:rsidP="5631A083">
          <w:pPr>
            <w:pStyle w:val="Header"/>
            <w:ind w:right="-115"/>
            <w:jc w:val="right"/>
          </w:pPr>
        </w:p>
      </w:tc>
    </w:tr>
  </w:tbl>
  <w:p w14:paraId="1C9B64A3" w14:textId="05DBDD90" w:rsidR="5631A083" w:rsidRDefault="5631A083" w:rsidP="5631A083">
    <w:pPr>
      <w:pStyle w:val="Footer"/>
    </w:pPr>
  </w:p>
</w:ftr>
</file>

<file path=word/footer6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992D8BA" w14:textId="77777777" w:rsidTr="5631A083">
      <w:trPr>
        <w:trHeight w:val="300"/>
      </w:trPr>
      <w:tc>
        <w:tcPr>
          <w:tcW w:w="3020" w:type="dxa"/>
        </w:tcPr>
        <w:p w14:paraId="791D4541" w14:textId="77ED182E" w:rsidR="5631A083" w:rsidRDefault="5631A083" w:rsidP="5631A083">
          <w:pPr>
            <w:pStyle w:val="Header"/>
            <w:ind w:left="-115"/>
            <w:jc w:val="left"/>
          </w:pPr>
        </w:p>
      </w:tc>
      <w:tc>
        <w:tcPr>
          <w:tcW w:w="3020" w:type="dxa"/>
        </w:tcPr>
        <w:p w14:paraId="5BCDAA84" w14:textId="25734A27" w:rsidR="5631A083" w:rsidRDefault="5631A083" w:rsidP="5631A083">
          <w:pPr>
            <w:pStyle w:val="Header"/>
            <w:jc w:val="center"/>
          </w:pPr>
        </w:p>
      </w:tc>
      <w:tc>
        <w:tcPr>
          <w:tcW w:w="3020" w:type="dxa"/>
        </w:tcPr>
        <w:p w14:paraId="2C64318F" w14:textId="32EF84A2" w:rsidR="5631A083" w:rsidRDefault="5631A083" w:rsidP="5631A083">
          <w:pPr>
            <w:pStyle w:val="Header"/>
            <w:ind w:right="-115"/>
            <w:jc w:val="right"/>
          </w:pPr>
        </w:p>
      </w:tc>
    </w:tr>
  </w:tbl>
  <w:p w14:paraId="70A3E7C8" w14:textId="3F37CAD4" w:rsidR="5631A083" w:rsidRDefault="5631A083" w:rsidP="5631A083">
    <w:pPr>
      <w:pStyle w:val="Footer"/>
    </w:pPr>
  </w:p>
</w:ftr>
</file>

<file path=word/footer6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0722286"/>
      <w:docPartObj>
        <w:docPartGallery w:val="Page Numbers (Bottom of Page)"/>
        <w:docPartUnique/>
      </w:docPartObj>
    </w:sdtPr>
    <w:sdtEndPr>
      <w:rPr>
        <w:noProof/>
      </w:rPr>
    </w:sdtEndPr>
    <w:sdtContent>
      <w:p w14:paraId="557F506E" w14:textId="1FA41A2C"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03FE38" w14:textId="665B304C" w:rsidR="5631A083" w:rsidRDefault="5631A083" w:rsidP="5631A083">
    <w:pPr>
      <w:pStyle w:val="Footer"/>
    </w:pPr>
  </w:p>
</w:ftr>
</file>

<file path=word/footer6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1212CF3" w14:textId="77777777" w:rsidTr="5631A083">
      <w:trPr>
        <w:trHeight w:val="300"/>
      </w:trPr>
      <w:tc>
        <w:tcPr>
          <w:tcW w:w="3020" w:type="dxa"/>
        </w:tcPr>
        <w:p w14:paraId="7058A001" w14:textId="7F67709C" w:rsidR="5631A083" w:rsidRDefault="5631A083" w:rsidP="5631A083">
          <w:pPr>
            <w:pStyle w:val="Header"/>
            <w:ind w:left="-115"/>
            <w:jc w:val="left"/>
          </w:pPr>
        </w:p>
      </w:tc>
      <w:tc>
        <w:tcPr>
          <w:tcW w:w="3020" w:type="dxa"/>
        </w:tcPr>
        <w:p w14:paraId="600A0D6F" w14:textId="3ED067EC" w:rsidR="5631A083" w:rsidRDefault="5631A083" w:rsidP="5631A083">
          <w:pPr>
            <w:pStyle w:val="Header"/>
            <w:jc w:val="center"/>
          </w:pPr>
        </w:p>
      </w:tc>
      <w:tc>
        <w:tcPr>
          <w:tcW w:w="3020" w:type="dxa"/>
        </w:tcPr>
        <w:p w14:paraId="02583673" w14:textId="482F3EA0" w:rsidR="5631A083" w:rsidRDefault="5631A083" w:rsidP="5631A083">
          <w:pPr>
            <w:pStyle w:val="Header"/>
            <w:ind w:right="-115"/>
            <w:jc w:val="right"/>
          </w:pPr>
        </w:p>
      </w:tc>
    </w:tr>
  </w:tbl>
  <w:p w14:paraId="631C72FB" w14:textId="03F9FF6D" w:rsidR="5631A083" w:rsidRDefault="5631A083" w:rsidP="5631A083">
    <w:pPr>
      <w:pStyle w:val="Footer"/>
    </w:pPr>
  </w:p>
</w:ftr>
</file>

<file path=word/footer6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1B32892" w14:textId="77777777" w:rsidTr="5631A083">
      <w:trPr>
        <w:trHeight w:val="300"/>
      </w:trPr>
      <w:tc>
        <w:tcPr>
          <w:tcW w:w="3020" w:type="dxa"/>
        </w:tcPr>
        <w:p w14:paraId="3328A23C" w14:textId="4F307CDB" w:rsidR="5631A083" w:rsidRDefault="5631A083" w:rsidP="5631A083">
          <w:pPr>
            <w:pStyle w:val="Header"/>
            <w:ind w:left="-115"/>
            <w:jc w:val="left"/>
          </w:pPr>
        </w:p>
      </w:tc>
      <w:tc>
        <w:tcPr>
          <w:tcW w:w="3020" w:type="dxa"/>
        </w:tcPr>
        <w:p w14:paraId="4BF1F885" w14:textId="688501CA" w:rsidR="5631A083" w:rsidRDefault="5631A083" w:rsidP="5631A083">
          <w:pPr>
            <w:pStyle w:val="Header"/>
            <w:jc w:val="center"/>
          </w:pPr>
        </w:p>
      </w:tc>
      <w:tc>
        <w:tcPr>
          <w:tcW w:w="3020" w:type="dxa"/>
        </w:tcPr>
        <w:p w14:paraId="470AE473" w14:textId="30B571C3" w:rsidR="5631A083" w:rsidRDefault="5631A083" w:rsidP="5631A083">
          <w:pPr>
            <w:pStyle w:val="Header"/>
            <w:ind w:right="-115"/>
            <w:jc w:val="right"/>
          </w:pPr>
        </w:p>
      </w:tc>
    </w:tr>
  </w:tbl>
  <w:p w14:paraId="1C5E83D1" w14:textId="5779D61F" w:rsidR="5631A083" w:rsidRDefault="5631A083" w:rsidP="5631A083">
    <w:pPr>
      <w:pStyle w:val="Footer"/>
    </w:pPr>
  </w:p>
</w:ftr>
</file>

<file path=word/footer6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02C8E71" w14:textId="77777777" w:rsidTr="5631A083">
      <w:trPr>
        <w:trHeight w:val="300"/>
      </w:trPr>
      <w:tc>
        <w:tcPr>
          <w:tcW w:w="3020" w:type="dxa"/>
        </w:tcPr>
        <w:p w14:paraId="278A2129" w14:textId="6BBAAB58" w:rsidR="5631A083" w:rsidRDefault="5631A083" w:rsidP="5631A083">
          <w:pPr>
            <w:pStyle w:val="Header"/>
            <w:ind w:left="-115"/>
            <w:jc w:val="left"/>
          </w:pPr>
        </w:p>
      </w:tc>
      <w:tc>
        <w:tcPr>
          <w:tcW w:w="3020" w:type="dxa"/>
        </w:tcPr>
        <w:p w14:paraId="19E54ADF" w14:textId="725D36EE" w:rsidR="5631A083" w:rsidRDefault="5631A083" w:rsidP="5631A083">
          <w:pPr>
            <w:pStyle w:val="Header"/>
            <w:jc w:val="center"/>
          </w:pPr>
        </w:p>
      </w:tc>
      <w:tc>
        <w:tcPr>
          <w:tcW w:w="3020" w:type="dxa"/>
        </w:tcPr>
        <w:p w14:paraId="526BF1FE" w14:textId="679F93D6" w:rsidR="5631A083" w:rsidRDefault="5631A083" w:rsidP="5631A083">
          <w:pPr>
            <w:pStyle w:val="Header"/>
            <w:ind w:right="-115"/>
            <w:jc w:val="right"/>
          </w:pPr>
        </w:p>
      </w:tc>
    </w:tr>
  </w:tbl>
  <w:p w14:paraId="10508403" w14:textId="5074D66D" w:rsidR="5631A083" w:rsidRDefault="5631A083" w:rsidP="5631A083">
    <w:pPr>
      <w:pStyle w:val="Footer"/>
    </w:pPr>
  </w:p>
</w:ftr>
</file>

<file path=word/footer6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44C887C" w14:textId="77777777" w:rsidTr="5631A083">
      <w:trPr>
        <w:trHeight w:val="300"/>
      </w:trPr>
      <w:tc>
        <w:tcPr>
          <w:tcW w:w="1500" w:type="dxa"/>
        </w:tcPr>
        <w:p w14:paraId="3414CFBE" w14:textId="57400FCE" w:rsidR="5631A083" w:rsidRDefault="5631A083" w:rsidP="5631A083">
          <w:pPr>
            <w:pStyle w:val="Header"/>
            <w:ind w:left="-115"/>
            <w:jc w:val="left"/>
          </w:pPr>
        </w:p>
      </w:tc>
      <w:tc>
        <w:tcPr>
          <w:tcW w:w="1500" w:type="dxa"/>
        </w:tcPr>
        <w:p w14:paraId="49492C06" w14:textId="5C04C811" w:rsidR="5631A083" w:rsidRDefault="5631A083" w:rsidP="5631A083">
          <w:pPr>
            <w:pStyle w:val="Header"/>
            <w:jc w:val="center"/>
          </w:pPr>
        </w:p>
      </w:tc>
      <w:tc>
        <w:tcPr>
          <w:tcW w:w="1500" w:type="dxa"/>
        </w:tcPr>
        <w:p w14:paraId="2588336D" w14:textId="3EB71AA9" w:rsidR="5631A083" w:rsidRDefault="5631A083" w:rsidP="5631A083">
          <w:pPr>
            <w:pStyle w:val="Header"/>
            <w:ind w:right="-115"/>
            <w:jc w:val="right"/>
          </w:pPr>
        </w:p>
      </w:tc>
    </w:tr>
  </w:tbl>
  <w:p w14:paraId="3B4ED30F" w14:textId="3D186D0A" w:rsidR="5631A083" w:rsidRDefault="5631A083" w:rsidP="5631A083">
    <w:pPr>
      <w:pStyle w:val="Footer"/>
    </w:pPr>
  </w:p>
</w:ftr>
</file>

<file path=word/footer6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80012B" w14:textId="77777777" w:rsidTr="5631A083">
      <w:trPr>
        <w:trHeight w:val="300"/>
      </w:trPr>
      <w:tc>
        <w:tcPr>
          <w:tcW w:w="1500" w:type="dxa"/>
        </w:tcPr>
        <w:p w14:paraId="5D80D9D6" w14:textId="1A4A655D" w:rsidR="5631A083" w:rsidRDefault="5631A083" w:rsidP="5631A083">
          <w:pPr>
            <w:pStyle w:val="Header"/>
            <w:ind w:left="-115"/>
            <w:jc w:val="left"/>
          </w:pPr>
        </w:p>
      </w:tc>
      <w:tc>
        <w:tcPr>
          <w:tcW w:w="1500" w:type="dxa"/>
        </w:tcPr>
        <w:p w14:paraId="7DC27F5E" w14:textId="4FC81FF6" w:rsidR="5631A083" w:rsidRDefault="5631A083" w:rsidP="5631A083">
          <w:pPr>
            <w:pStyle w:val="Header"/>
            <w:jc w:val="center"/>
          </w:pPr>
        </w:p>
      </w:tc>
      <w:tc>
        <w:tcPr>
          <w:tcW w:w="1500" w:type="dxa"/>
        </w:tcPr>
        <w:p w14:paraId="4A206C3E" w14:textId="3DF1B7DA" w:rsidR="5631A083" w:rsidRDefault="5631A083" w:rsidP="5631A083">
          <w:pPr>
            <w:pStyle w:val="Header"/>
            <w:ind w:right="-115"/>
            <w:jc w:val="right"/>
          </w:pPr>
        </w:p>
      </w:tc>
    </w:tr>
  </w:tbl>
  <w:p w14:paraId="7F60E7A2" w14:textId="424D535D" w:rsidR="5631A083" w:rsidRDefault="5631A083" w:rsidP="5631A083">
    <w:pPr>
      <w:pStyle w:val="Footer"/>
    </w:pPr>
  </w:p>
</w:ftr>
</file>

<file path=word/footer6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6C040BA" w14:textId="77777777" w:rsidTr="5631A083">
      <w:trPr>
        <w:trHeight w:val="300"/>
      </w:trPr>
      <w:tc>
        <w:tcPr>
          <w:tcW w:w="3020" w:type="dxa"/>
        </w:tcPr>
        <w:p w14:paraId="742A3F28" w14:textId="3D70105F" w:rsidR="5631A083" w:rsidRDefault="5631A083" w:rsidP="5631A083">
          <w:pPr>
            <w:pStyle w:val="Header"/>
            <w:ind w:left="-115"/>
            <w:jc w:val="left"/>
          </w:pPr>
        </w:p>
      </w:tc>
      <w:tc>
        <w:tcPr>
          <w:tcW w:w="3020" w:type="dxa"/>
        </w:tcPr>
        <w:p w14:paraId="4E1C86CB" w14:textId="68D9EA60" w:rsidR="5631A083" w:rsidRDefault="5631A083" w:rsidP="5631A083">
          <w:pPr>
            <w:pStyle w:val="Header"/>
            <w:jc w:val="center"/>
          </w:pPr>
        </w:p>
      </w:tc>
      <w:tc>
        <w:tcPr>
          <w:tcW w:w="3020" w:type="dxa"/>
        </w:tcPr>
        <w:p w14:paraId="087EF07B" w14:textId="160DB888" w:rsidR="5631A083" w:rsidRDefault="5631A083" w:rsidP="5631A083">
          <w:pPr>
            <w:pStyle w:val="Header"/>
            <w:ind w:right="-115"/>
            <w:jc w:val="right"/>
          </w:pPr>
        </w:p>
      </w:tc>
    </w:tr>
  </w:tbl>
  <w:p w14:paraId="182DE933" w14:textId="568B0BB3" w:rsidR="5631A083" w:rsidRDefault="5631A083" w:rsidP="5631A083">
    <w:pPr>
      <w:pStyle w:val="Footer"/>
    </w:pPr>
  </w:p>
</w:ftr>
</file>

<file path=word/footer6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C93294C" w14:textId="77777777" w:rsidTr="5631A083">
      <w:trPr>
        <w:trHeight w:val="300"/>
      </w:trPr>
      <w:tc>
        <w:tcPr>
          <w:tcW w:w="3020" w:type="dxa"/>
        </w:tcPr>
        <w:p w14:paraId="11533FE5" w14:textId="79B8CFE8" w:rsidR="5631A083" w:rsidRDefault="5631A083" w:rsidP="5631A083">
          <w:pPr>
            <w:pStyle w:val="Header"/>
            <w:ind w:left="-115"/>
            <w:jc w:val="left"/>
          </w:pPr>
        </w:p>
      </w:tc>
      <w:tc>
        <w:tcPr>
          <w:tcW w:w="3020" w:type="dxa"/>
        </w:tcPr>
        <w:p w14:paraId="6352BD1E" w14:textId="3779D483" w:rsidR="5631A083" w:rsidRDefault="5631A083" w:rsidP="5631A083">
          <w:pPr>
            <w:pStyle w:val="Header"/>
            <w:jc w:val="center"/>
          </w:pPr>
        </w:p>
      </w:tc>
      <w:tc>
        <w:tcPr>
          <w:tcW w:w="3020" w:type="dxa"/>
        </w:tcPr>
        <w:p w14:paraId="3C0AAC99" w14:textId="6C8BDC5C" w:rsidR="5631A083" w:rsidRDefault="5631A083" w:rsidP="5631A083">
          <w:pPr>
            <w:pStyle w:val="Header"/>
            <w:ind w:right="-115"/>
            <w:jc w:val="right"/>
          </w:pPr>
        </w:p>
      </w:tc>
    </w:tr>
  </w:tbl>
  <w:p w14:paraId="0AE8E4AC" w14:textId="48DD12E3" w:rsidR="5631A083" w:rsidRDefault="5631A083" w:rsidP="5631A083">
    <w:pPr>
      <w:pStyle w:val="Footer"/>
    </w:pPr>
  </w:p>
</w:ftr>
</file>

<file path=word/footer6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AEB723B" w14:textId="77777777" w:rsidTr="5631A083">
      <w:trPr>
        <w:trHeight w:val="300"/>
      </w:trPr>
      <w:tc>
        <w:tcPr>
          <w:tcW w:w="3020" w:type="dxa"/>
        </w:tcPr>
        <w:p w14:paraId="30BABDB1" w14:textId="23FE4A74" w:rsidR="5631A083" w:rsidRDefault="5631A083" w:rsidP="5631A083">
          <w:pPr>
            <w:pStyle w:val="Header"/>
            <w:ind w:left="-115"/>
            <w:jc w:val="left"/>
          </w:pPr>
        </w:p>
      </w:tc>
      <w:tc>
        <w:tcPr>
          <w:tcW w:w="3020" w:type="dxa"/>
        </w:tcPr>
        <w:p w14:paraId="3F5C352C" w14:textId="23ECE42C" w:rsidR="5631A083" w:rsidRDefault="5631A083" w:rsidP="5631A083">
          <w:pPr>
            <w:pStyle w:val="Header"/>
            <w:jc w:val="center"/>
          </w:pPr>
        </w:p>
      </w:tc>
      <w:tc>
        <w:tcPr>
          <w:tcW w:w="3020" w:type="dxa"/>
        </w:tcPr>
        <w:p w14:paraId="175DA3AE" w14:textId="3A2AF49E" w:rsidR="5631A083" w:rsidRDefault="5631A083" w:rsidP="5631A083">
          <w:pPr>
            <w:pStyle w:val="Header"/>
            <w:ind w:right="-115"/>
            <w:jc w:val="right"/>
          </w:pPr>
        </w:p>
      </w:tc>
    </w:tr>
  </w:tbl>
  <w:p w14:paraId="37FF060E" w14:textId="634249BF" w:rsidR="5631A083" w:rsidRDefault="5631A083" w:rsidP="5631A08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5918536"/>
      <w:docPartObj>
        <w:docPartGallery w:val="Page Numbers (Bottom of Page)"/>
        <w:docPartUnique/>
      </w:docPartObj>
    </w:sdtPr>
    <w:sdtEndPr>
      <w:rPr>
        <w:noProof/>
      </w:rPr>
    </w:sdtEndPr>
    <w:sdtContent>
      <w:p w14:paraId="0D81ED88" w14:textId="75677196"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9E6D0D" w14:textId="174FE701" w:rsidR="5631A083" w:rsidRDefault="5631A083" w:rsidP="5631A083">
    <w:pPr>
      <w:pStyle w:val="Footer"/>
    </w:pPr>
  </w:p>
</w:ftr>
</file>

<file path=word/footer7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1A996F" w14:textId="77777777" w:rsidTr="5631A083">
      <w:trPr>
        <w:trHeight w:val="300"/>
      </w:trPr>
      <w:tc>
        <w:tcPr>
          <w:tcW w:w="3020" w:type="dxa"/>
        </w:tcPr>
        <w:p w14:paraId="6C1BA052" w14:textId="2AFF9C00" w:rsidR="5631A083" w:rsidRDefault="5631A083" w:rsidP="5631A083">
          <w:pPr>
            <w:pStyle w:val="Header"/>
            <w:ind w:left="-115"/>
            <w:jc w:val="left"/>
          </w:pPr>
        </w:p>
      </w:tc>
      <w:tc>
        <w:tcPr>
          <w:tcW w:w="3020" w:type="dxa"/>
        </w:tcPr>
        <w:p w14:paraId="38D88ED4" w14:textId="7FF7C779" w:rsidR="5631A083" w:rsidRDefault="5631A083" w:rsidP="5631A083">
          <w:pPr>
            <w:pStyle w:val="Header"/>
            <w:jc w:val="center"/>
          </w:pPr>
        </w:p>
      </w:tc>
      <w:tc>
        <w:tcPr>
          <w:tcW w:w="3020" w:type="dxa"/>
        </w:tcPr>
        <w:p w14:paraId="3E8284D3" w14:textId="2A68C07A" w:rsidR="5631A083" w:rsidRDefault="5631A083" w:rsidP="5631A083">
          <w:pPr>
            <w:pStyle w:val="Header"/>
            <w:ind w:right="-115"/>
            <w:jc w:val="right"/>
          </w:pPr>
        </w:p>
      </w:tc>
    </w:tr>
  </w:tbl>
  <w:p w14:paraId="0E2F6A26" w14:textId="6FFEF7AE" w:rsidR="5631A083" w:rsidRDefault="5631A083" w:rsidP="5631A083">
    <w:pPr>
      <w:pStyle w:val="Footer"/>
    </w:pPr>
  </w:p>
</w:ftr>
</file>

<file path=word/footer7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8696900"/>
      <w:docPartObj>
        <w:docPartGallery w:val="Page Numbers (Bottom of Page)"/>
        <w:docPartUnique/>
      </w:docPartObj>
    </w:sdtPr>
    <w:sdtEndPr>
      <w:rPr>
        <w:noProof/>
      </w:rPr>
    </w:sdtEndPr>
    <w:sdtContent>
      <w:p w14:paraId="6DC97664" w14:textId="66D7270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44660" w14:textId="67B174C8" w:rsidR="5631A083" w:rsidRDefault="5631A083" w:rsidP="5631A083">
    <w:pPr>
      <w:pStyle w:val="Footer"/>
    </w:pPr>
  </w:p>
</w:ftr>
</file>

<file path=word/footer7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C1BE1D4" w14:textId="77777777" w:rsidTr="5631A083">
      <w:trPr>
        <w:trHeight w:val="300"/>
      </w:trPr>
      <w:tc>
        <w:tcPr>
          <w:tcW w:w="3020" w:type="dxa"/>
        </w:tcPr>
        <w:p w14:paraId="6B3B5A6B" w14:textId="6E53DA33" w:rsidR="5631A083" w:rsidRDefault="5631A083" w:rsidP="5631A083">
          <w:pPr>
            <w:pStyle w:val="Header"/>
            <w:ind w:left="-115"/>
            <w:jc w:val="left"/>
          </w:pPr>
        </w:p>
      </w:tc>
      <w:tc>
        <w:tcPr>
          <w:tcW w:w="3020" w:type="dxa"/>
        </w:tcPr>
        <w:p w14:paraId="22687133" w14:textId="7D5C8F15" w:rsidR="5631A083" w:rsidRDefault="5631A083" w:rsidP="5631A083">
          <w:pPr>
            <w:pStyle w:val="Header"/>
            <w:jc w:val="center"/>
          </w:pPr>
        </w:p>
      </w:tc>
      <w:tc>
        <w:tcPr>
          <w:tcW w:w="3020" w:type="dxa"/>
        </w:tcPr>
        <w:p w14:paraId="64F1C223" w14:textId="4B2C6E50" w:rsidR="5631A083" w:rsidRDefault="5631A083" w:rsidP="5631A083">
          <w:pPr>
            <w:pStyle w:val="Header"/>
            <w:ind w:right="-115"/>
            <w:jc w:val="right"/>
          </w:pPr>
        </w:p>
      </w:tc>
    </w:tr>
  </w:tbl>
  <w:p w14:paraId="4AB714AF" w14:textId="310A2F5B" w:rsidR="5631A083" w:rsidRDefault="5631A083" w:rsidP="5631A083">
    <w:pPr>
      <w:pStyle w:val="Footer"/>
    </w:pPr>
  </w:p>
</w:ftr>
</file>

<file path=word/footer7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38DF07" w14:textId="77777777" w:rsidTr="5631A083">
      <w:trPr>
        <w:trHeight w:val="300"/>
      </w:trPr>
      <w:tc>
        <w:tcPr>
          <w:tcW w:w="1500" w:type="dxa"/>
        </w:tcPr>
        <w:p w14:paraId="688B8218" w14:textId="11284B70" w:rsidR="5631A083" w:rsidRDefault="5631A083" w:rsidP="5631A083">
          <w:pPr>
            <w:pStyle w:val="Header"/>
            <w:ind w:left="-115"/>
            <w:jc w:val="left"/>
          </w:pPr>
        </w:p>
      </w:tc>
      <w:tc>
        <w:tcPr>
          <w:tcW w:w="1500" w:type="dxa"/>
        </w:tcPr>
        <w:p w14:paraId="1B13B9F2" w14:textId="315A59B2" w:rsidR="5631A083" w:rsidRDefault="5631A083" w:rsidP="5631A083">
          <w:pPr>
            <w:pStyle w:val="Header"/>
            <w:jc w:val="center"/>
          </w:pPr>
        </w:p>
      </w:tc>
      <w:tc>
        <w:tcPr>
          <w:tcW w:w="1500" w:type="dxa"/>
        </w:tcPr>
        <w:p w14:paraId="3F286CDD" w14:textId="7D9A7C44" w:rsidR="5631A083" w:rsidRDefault="5631A083" w:rsidP="5631A083">
          <w:pPr>
            <w:pStyle w:val="Header"/>
            <w:ind w:right="-115"/>
            <w:jc w:val="right"/>
          </w:pPr>
        </w:p>
      </w:tc>
    </w:tr>
  </w:tbl>
  <w:p w14:paraId="583DCEBD" w14:textId="70B878A7" w:rsidR="5631A083" w:rsidRDefault="5631A083" w:rsidP="5631A083">
    <w:pPr>
      <w:pStyle w:val="Footer"/>
    </w:pPr>
  </w:p>
</w:ftr>
</file>

<file path=word/footer7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C3FD1B2" w14:textId="77777777" w:rsidTr="5631A083">
      <w:trPr>
        <w:trHeight w:val="300"/>
      </w:trPr>
      <w:tc>
        <w:tcPr>
          <w:tcW w:w="1500" w:type="dxa"/>
        </w:tcPr>
        <w:p w14:paraId="136BF201" w14:textId="331B3D59" w:rsidR="5631A083" w:rsidRDefault="5631A083" w:rsidP="5631A083">
          <w:pPr>
            <w:pStyle w:val="Header"/>
            <w:ind w:left="-115"/>
            <w:jc w:val="left"/>
          </w:pPr>
        </w:p>
      </w:tc>
      <w:tc>
        <w:tcPr>
          <w:tcW w:w="1500" w:type="dxa"/>
        </w:tcPr>
        <w:p w14:paraId="75A4A25C" w14:textId="6C7A27E2" w:rsidR="5631A083" w:rsidRDefault="5631A083" w:rsidP="5631A083">
          <w:pPr>
            <w:pStyle w:val="Header"/>
            <w:jc w:val="center"/>
          </w:pPr>
        </w:p>
      </w:tc>
      <w:tc>
        <w:tcPr>
          <w:tcW w:w="1500" w:type="dxa"/>
        </w:tcPr>
        <w:p w14:paraId="07CC5D17" w14:textId="6EFA2C13" w:rsidR="5631A083" w:rsidRDefault="5631A083" w:rsidP="5631A083">
          <w:pPr>
            <w:pStyle w:val="Header"/>
            <w:ind w:right="-115"/>
            <w:jc w:val="right"/>
          </w:pPr>
        </w:p>
      </w:tc>
    </w:tr>
  </w:tbl>
  <w:p w14:paraId="2B73A00B" w14:textId="081F8CC8" w:rsidR="5631A083" w:rsidRDefault="5631A083" w:rsidP="5631A083">
    <w:pPr>
      <w:pStyle w:val="Footer"/>
    </w:pPr>
  </w:p>
</w:ftr>
</file>

<file path=word/footer7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6360EDB" w14:textId="77777777" w:rsidTr="5631A083">
      <w:trPr>
        <w:trHeight w:val="300"/>
      </w:trPr>
      <w:tc>
        <w:tcPr>
          <w:tcW w:w="1500" w:type="dxa"/>
        </w:tcPr>
        <w:p w14:paraId="2F259565" w14:textId="16D84460" w:rsidR="5631A083" w:rsidRDefault="5631A083" w:rsidP="5631A083">
          <w:pPr>
            <w:pStyle w:val="Header"/>
            <w:ind w:left="-115"/>
            <w:jc w:val="left"/>
          </w:pPr>
        </w:p>
      </w:tc>
      <w:tc>
        <w:tcPr>
          <w:tcW w:w="1500" w:type="dxa"/>
        </w:tcPr>
        <w:p w14:paraId="7FB2C2D6" w14:textId="282F1BAC" w:rsidR="5631A083" w:rsidRDefault="5631A083" w:rsidP="5631A083">
          <w:pPr>
            <w:pStyle w:val="Header"/>
            <w:jc w:val="center"/>
          </w:pPr>
        </w:p>
      </w:tc>
      <w:tc>
        <w:tcPr>
          <w:tcW w:w="1500" w:type="dxa"/>
        </w:tcPr>
        <w:p w14:paraId="5DBB0891" w14:textId="402AA741" w:rsidR="5631A083" w:rsidRDefault="5631A083" w:rsidP="5631A083">
          <w:pPr>
            <w:pStyle w:val="Header"/>
            <w:ind w:right="-115"/>
            <w:jc w:val="right"/>
          </w:pPr>
        </w:p>
      </w:tc>
    </w:tr>
  </w:tbl>
  <w:p w14:paraId="32758D34" w14:textId="4BC3F224" w:rsidR="5631A083" w:rsidRDefault="5631A083" w:rsidP="5631A083">
    <w:pPr>
      <w:pStyle w:val="Footer"/>
    </w:pPr>
  </w:p>
</w:ftr>
</file>

<file path=word/footer7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E9FE1E1" w14:textId="77777777" w:rsidTr="5631A083">
      <w:trPr>
        <w:trHeight w:val="300"/>
      </w:trPr>
      <w:tc>
        <w:tcPr>
          <w:tcW w:w="1500" w:type="dxa"/>
        </w:tcPr>
        <w:p w14:paraId="16CF5FEA" w14:textId="542319D9" w:rsidR="5631A083" w:rsidRDefault="5631A083" w:rsidP="5631A083">
          <w:pPr>
            <w:pStyle w:val="Header"/>
            <w:ind w:left="-115"/>
            <w:jc w:val="left"/>
          </w:pPr>
        </w:p>
      </w:tc>
      <w:tc>
        <w:tcPr>
          <w:tcW w:w="1500" w:type="dxa"/>
        </w:tcPr>
        <w:p w14:paraId="0FD635E6" w14:textId="21C88D0E" w:rsidR="5631A083" w:rsidRDefault="5631A083" w:rsidP="5631A083">
          <w:pPr>
            <w:pStyle w:val="Header"/>
            <w:jc w:val="center"/>
          </w:pPr>
        </w:p>
      </w:tc>
      <w:tc>
        <w:tcPr>
          <w:tcW w:w="1500" w:type="dxa"/>
        </w:tcPr>
        <w:p w14:paraId="02A7594F" w14:textId="0D06B018" w:rsidR="5631A083" w:rsidRDefault="5631A083" w:rsidP="5631A083">
          <w:pPr>
            <w:pStyle w:val="Header"/>
            <w:ind w:right="-115"/>
            <w:jc w:val="right"/>
          </w:pPr>
        </w:p>
      </w:tc>
    </w:tr>
  </w:tbl>
  <w:p w14:paraId="060A6AA5" w14:textId="299766EE" w:rsidR="5631A083" w:rsidRDefault="5631A083" w:rsidP="5631A083">
    <w:pPr>
      <w:pStyle w:val="Footer"/>
    </w:pPr>
  </w:p>
</w:ftr>
</file>

<file path=word/footer7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2848109"/>
      <w:docPartObj>
        <w:docPartGallery w:val="Page Numbers (Bottom of Page)"/>
        <w:docPartUnique/>
      </w:docPartObj>
    </w:sdtPr>
    <w:sdtEndPr>
      <w:rPr>
        <w:noProof/>
      </w:rPr>
    </w:sdtEndPr>
    <w:sdtContent>
      <w:p w14:paraId="1045B6DC" w14:textId="1B02407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7D7DC8" w14:textId="6C943BA3" w:rsidR="5631A083" w:rsidRDefault="5631A083" w:rsidP="5631A083">
    <w:pPr>
      <w:pStyle w:val="Footer"/>
    </w:pPr>
  </w:p>
</w:ftr>
</file>

<file path=word/footer7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323C634" w14:textId="77777777" w:rsidTr="5631A083">
      <w:trPr>
        <w:trHeight w:val="300"/>
      </w:trPr>
      <w:tc>
        <w:tcPr>
          <w:tcW w:w="3020" w:type="dxa"/>
        </w:tcPr>
        <w:p w14:paraId="3E1EA6A2" w14:textId="2E12A727" w:rsidR="5631A083" w:rsidRDefault="5631A083" w:rsidP="5631A083">
          <w:pPr>
            <w:pStyle w:val="Header"/>
            <w:ind w:left="-115"/>
            <w:jc w:val="left"/>
          </w:pPr>
        </w:p>
      </w:tc>
      <w:tc>
        <w:tcPr>
          <w:tcW w:w="3020" w:type="dxa"/>
        </w:tcPr>
        <w:p w14:paraId="7EC6B4BD" w14:textId="70556D4B" w:rsidR="5631A083" w:rsidRDefault="5631A083" w:rsidP="5631A083">
          <w:pPr>
            <w:pStyle w:val="Header"/>
            <w:jc w:val="center"/>
          </w:pPr>
        </w:p>
      </w:tc>
      <w:tc>
        <w:tcPr>
          <w:tcW w:w="3020" w:type="dxa"/>
        </w:tcPr>
        <w:p w14:paraId="4CD6F1F7" w14:textId="244BE05F" w:rsidR="5631A083" w:rsidRDefault="5631A083" w:rsidP="5631A083">
          <w:pPr>
            <w:pStyle w:val="Header"/>
            <w:ind w:right="-115"/>
            <w:jc w:val="right"/>
          </w:pPr>
        </w:p>
      </w:tc>
    </w:tr>
  </w:tbl>
  <w:p w14:paraId="2632748A" w14:textId="59FB7B72" w:rsidR="5631A083" w:rsidRDefault="5631A083" w:rsidP="5631A083">
    <w:pPr>
      <w:pStyle w:val="Footer"/>
    </w:pPr>
  </w:p>
</w:ftr>
</file>

<file path=word/footer7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B09A93D" w14:textId="77777777" w:rsidTr="5631A083">
      <w:trPr>
        <w:trHeight w:val="300"/>
      </w:trPr>
      <w:tc>
        <w:tcPr>
          <w:tcW w:w="1500" w:type="dxa"/>
        </w:tcPr>
        <w:p w14:paraId="09DDCBF8" w14:textId="753D11EF" w:rsidR="5631A083" w:rsidRDefault="5631A083" w:rsidP="5631A083">
          <w:pPr>
            <w:pStyle w:val="Header"/>
            <w:ind w:left="-115"/>
            <w:jc w:val="left"/>
          </w:pPr>
        </w:p>
      </w:tc>
      <w:tc>
        <w:tcPr>
          <w:tcW w:w="1500" w:type="dxa"/>
        </w:tcPr>
        <w:p w14:paraId="09B1593A" w14:textId="321404B8" w:rsidR="5631A083" w:rsidRDefault="5631A083" w:rsidP="5631A083">
          <w:pPr>
            <w:pStyle w:val="Header"/>
            <w:jc w:val="center"/>
          </w:pPr>
        </w:p>
      </w:tc>
      <w:tc>
        <w:tcPr>
          <w:tcW w:w="1500" w:type="dxa"/>
        </w:tcPr>
        <w:p w14:paraId="672D5602" w14:textId="18122C57" w:rsidR="5631A083" w:rsidRDefault="5631A083" w:rsidP="5631A083">
          <w:pPr>
            <w:pStyle w:val="Header"/>
            <w:ind w:right="-115"/>
            <w:jc w:val="right"/>
          </w:pPr>
        </w:p>
      </w:tc>
    </w:tr>
  </w:tbl>
  <w:p w14:paraId="0602D29F" w14:textId="7481DD47" w:rsidR="5631A083" w:rsidRDefault="5631A083" w:rsidP="5631A08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E39986C" w14:textId="77777777" w:rsidTr="5631A083">
      <w:trPr>
        <w:trHeight w:val="300"/>
      </w:trPr>
      <w:tc>
        <w:tcPr>
          <w:tcW w:w="3020" w:type="dxa"/>
        </w:tcPr>
        <w:p w14:paraId="3DFB9558" w14:textId="6E5E80FB" w:rsidR="5631A083" w:rsidRDefault="5631A083" w:rsidP="5631A083">
          <w:pPr>
            <w:pStyle w:val="Header"/>
            <w:ind w:left="-115"/>
            <w:jc w:val="left"/>
          </w:pPr>
        </w:p>
      </w:tc>
      <w:tc>
        <w:tcPr>
          <w:tcW w:w="3020" w:type="dxa"/>
        </w:tcPr>
        <w:p w14:paraId="074480F2" w14:textId="1F120113" w:rsidR="5631A083" w:rsidRDefault="5631A083" w:rsidP="5631A083">
          <w:pPr>
            <w:pStyle w:val="Header"/>
            <w:jc w:val="center"/>
          </w:pPr>
        </w:p>
      </w:tc>
      <w:tc>
        <w:tcPr>
          <w:tcW w:w="3020" w:type="dxa"/>
        </w:tcPr>
        <w:p w14:paraId="5BF8ACB3" w14:textId="44F70F05" w:rsidR="5631A083" w:rsidRDefault="5631A083" w:rsidP="5631A083">
          <w:pPr>
            <w:pStyle w:val="Header"/>
            <w:ind w:right="-115"/>
            <w:jc w:val="right"/>
          </w:pPr>
        </w:p>
      </w:tc>
    </w:tr>
  </w:tbl>
  <w:p w14:paraId="0E0A2F52" w14:textId="35E50BB4" w:rsidR="5631A083" w:rsidRDefault="5631A083" w:rsidP="5631A083">
    <w:pPr>
      <w:pStyle w:val="Footer"/>
    </w:pPr>
  </w:p>
</w:ftr>
</file>

<file path=word/footer8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B53151D" w14:textId="77777777" w:rsidTr="5631A083">
      <w:trPr>
        <w:trHeight w:val="300"/>
      </w:trPr>
      <w:tc>
        <w:tcPr>
          <w:tcW w:w="1500" w:type="dxa"/>
        </w:tcPr>
        <w:p w14:paraId="0AE73BED" w14:textId="2F490C3E" w:rsidR="5631A083" w:rsidRDefault="5631A083" w:rsidP="5631A083">
          <w:pPr>
            <w:pStyle w:val="Header"/>
            <w:ind w:left="-115"/>
            <w:jc w:val="left"/>
          </w:pPr>
        </w:p>
      </w:tc>
      <w:tc>
        <w:tcPr>
          <w:tcW w:w="1500" w:type="dxa"/>
        </w:tcPr>
        <w:p w14:paraId="3361CBF7" w14:textId="0188F9AB" w:rsidR="5631A083" w:rsidRDefault="5631A083" w:rsidP="5631A083">
          <w:pPr>
            <w:pStyle w:val="Header"/>
            <w:jc w:val="center"/>
          </w:pPr>
        </w:p>
      </w:tc>
      <w:tc>
        <w:tcPr>
          <w:tcW w:w="1500" w:type="dxa"/>
        </w:tcPr>
        <w:p w14:paraId="73B29456" w14:textId="6500A19F" w:rsidR="5631A083" w:rsidRDefault="5631A083" w:rsidP="5631A083">
          <w:pPr>
            <w:pStyle w:val="Header"/>
            <w:ind w:right="-115"/>
            <w:jc w:val="right"/>
          </w:pPr>
        </w:p>
      </w:tc>
    </w:tr>
  </w:tbl>
  <w:p w14:paraId="2E207271" w14:textId="5B92BD0E" w:rsidR="5631A083" w:rsidRDefault="5631A083" w:rsidP="5631A083">
    <w:pPr>
      <w:pStyle w:val="Footer"/>
    </w:pPr>
  </w:p>
</w:ftr>
</file>

<file path=word/footer8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BE8003D" w14:textId="77777777" w:rsidTr="5631A083">
      <w:trPr>
        <w:trHeight w:val="300"/>
      </w:trPr>
      <w:tc>
        <w:tcPr>
          <w:tcW w:w="3020" w:type="dxa"/>
        </w:tcPr>
        <w:p w14:paraId="7B436522" w14:textId="43DEE307" w:rsidR="5631A083" w:rsidRDefault="5631A083" w:rsidP="5631A083">
          <w:pPr>
            <w:pStyle w:val="Header"/>
            <w:ind w:left="-115"/>
            <w:jc w:val="left"/>
          </w:pPr>
        </w:p>
      </w:tc>
      <w:tc>
        <w:tcPr>
          <w:tcW w:w="3020" w:type="dxa"/>
        </w:tcPr>
        <w:p w14:paraId="46E728F2" w14:textId="0EAB586C" w:rsidR="5631A083" w:rsidRDefault="5631A083" w:rsidP="5631A083">
          <w:pPr>
            <w:pStyle w:val="Header"/>
            <w:jc w:val="center"/>
          </w:pPr>
        </w:p>
      </w:tc>
      <w:tc>
        <w:tcPr>
          <w:tcW w:w="3020" w:type="dxa"/>
        </w:tcPr>
        <w:p w14:paraId="632647DD" w14:textId="796C5433" w:rsidR="5631A083" w:rsidRDefault="5631A083" w:rsidP="5631A083">
          <w:pPr>
            <w:pStyle w:val="Header"/>
            <w:ind w:right="-115"/>
            <w:jc w:val="right"/>
          </w:pPr>
        </w:p>
      </w:tc>
    </w:tr>
  </w:tbl>
  <w:p w14:paraId="10E64E06" w14:textId="1967CBC6" w:rsidR="5631A083" w:rsidRDefault="5631A083" w:rsidP="5631A083">
    <w:pPr>
      <w:pStyle w:val="Footer"/>
    </w:pPr>
  </w:p>
</w:ftr>
</file>

<file path=word/footer8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526FD9" w14:textId="77777777" w:rsidTr="5631A083">
      <w:trPr>
        <w:trHeight w:val="300"/>
      </w:trPr>
      <w:tc>
        <w:tcPr>
          <w:tcW w:w="3020" w:type="dxa"/>
        </w:tcPr>
        <w:p w14:paraId="784A5719" w14:textId="2A44A141" w:rsidR="5631A083" w:rsidRDefault="5631A083" w:rsidP="5631A083">
          <w:pPr>
            <w:pStyle w:val="Header"/>
            <w:ind w:left="-115"/>
            <w:jc w:val="left"/>
          </w:pPr>
        </w:p>
      </w:tc>
      <w:tc>
        <w:tcPr>
          <w:tcW w:w="3020" w:type="dxa"/>
        </w:tcPr>
        <w:p w14:paraId="0EA6F5D6" w14:textId="24A719C9" w:rsidR="5631A083" w:rsidRDefault="5631A083" w:rsidP="5631A083">
          <w:pPr>
            <w:pStyle w:val="Header"/>
            <w:jc w:val="center"/>
          </w:pPr>
        </w:p>
      </w:tc>
      <w:tc>
        <w:tcPr>
          <w:tcW w:w="3020" w:type="dxa"/>
        </w:tcPr>
        <w:p w14:paraId="6672CD11" w14:textId="699D7D8B" w:rsidR="5631A083" w:rsidRDefault="5631A083" w:rsidP="5631A083">
          <w:pPr>
            <w:pStyle w:val="Header"/>
            <w:ind w:right="-115"/>
            <w:jc w:val="right"/>
          </w:pPr>
        </w:p>
      </w:tc>
    </w:tr>
  </w:tbl>
  <w:p w14:paraId="6BD2090E" w14:textId="53FEE679" w:rsidR="5631A083" w:rsidRDefault="5631A083" w:rsidP="5631A083">
    <w:pPr>
      <w:pStyle w:val="Footer"/>
    </w:pPr>
  </w:p>
</w:ftr>
</file>

<file path=word/footer8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2821700"/>
      <w:docPartObj>
        <w:docPartGallery w:val="Page Numbers (Bottom of Page)"/>
        <w:docPartUnique/>
      </w:docPartObj>
    </w:sdtPr>
    <w:sdtEndPr>
      <w:rPr>
        <w:noProof/>
      </w:rPr>
    </w:sdtEndPr>
    <w:sdtContent>
      <w:p w14:paraId="049E9AC2" w14:textId="414CFF5F"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AF7D1E" w14:textId="226528FB" w:rsidR="5631A083" w:rsidRDefault="5631A083" w:rsidP="5631A083">
    <w:pPr>
      <w:pStyle w:val="Footer"/>
    </w:pPr>
  </w:p>
</w:ftr>
</file>

<file path=word/footer8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1905571" w14:textId="77777777" w:rsidTr="5631A083">
      <w:trPr>
        <w:trHeight w:val="300"/>
      </w:trPr>
      <w:tc>
        <w:tcPr>
          <w:tcW w:w="3020" w:type="dxa"/>
        </w:tcPr>
        <w:p w14:paraId="4F3A9F45" w14:textId="3ECBC481" w:rsidR="5631A083" w:rsidRDefault="5631A083" w:rsidP="5631A083">
          <w:pPr>
            <w:pStyle w:val="Header"/>
            <w:ind w:left="-115"/>
            <w:jc w:val="left"/>
          </w:pPr>
        </w:p>
      </w:tc>
      <w:tc>
        <w:tcPr>
          <w:tcW w:w="3020" w:type="dxa"/>
        </w:tcPr>
        <w:p w14:paraId="4F11F8F8" w14:textId="1F1470BC" w:rsidR="5631A083" w:rsidRDefault="5631A083" w:rsidP="5631A083">
          <w:pPr>
            <w:pStyle w:val="Header"/>
            <w:jc w:val="center"/>
          </w:pPr>
        </w:p>
      </w:tc>
      <w:tc>
        <w:tcPr>
          <w:tcW w:w="3020" w:type="dxa"/>
        </w:tcPr>
        <w:p w14:paraId="214804E2" w14:textId="1734FFF1" w:rsidR="5631A083" w:rsidRDefault="5631A083" w:rsidP="5631A083">
          <w:pPr>
            <w:pStyle w:val="Header"/>
            <w:ind w:right="-115"/>
            <w:jc w:val="right"/>
          </w:pPr>
        </w:p>
      </w:tc>
    </w:tr>
  </w:tbl>
  <w:p w14:paraId="4A802182" w14:textId="14AAA386" w:rsidR="5631A083" w:rsidRDefault="5631A083" w:rsidP="5631A083">
    <w:pPr>
      <w:pStyle w:val="Footer"/>
    </w:pPr>
  </w:p>
</w:ftr>
</file>

<file path=word/footer8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071633"/>
      <w:docPartObj>
        <w:docPartGallery w:val="Page Numbers (Bottom of Page)"/>
        <w:docPartUnique/>
      </w:docPartObj>
    </w:sdtPr>
    <w:sdtEndPr>
      <w:rPr>
        <w:noProof/>
      </w:rPr>
    </w:sdtEndPr>
    <w:sdtContent>
      <w:p w14:paraId="7B72F4DD" w14:textId="18D140EA"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F0B850" w14:textId="6C6CFB5B" w:rsidR="5631A083" w:rsidRDefault="5631A083" w:rsidP="5631A083">
    <w:pPr>
      <w:pStyle w:val="Footer"/>
    </w:pPr>
  </w:p>
</w:ftr>
</file>

<file path=word/footer8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FDFB013" w14:textId="77777777" w:rsidTr="5631A083">
      <w:trPr>
        <w:trHeight w:val="300"/>
      </w:trPr>
      <w:tc>
        <w:tcPr>
          <w:tcW w:w="3020" w:type="dxa"/>
        </w:tcPr>
        <w:p w14:paraId="71A67C5F" w14:textId="55F5C217" w:rsidR="5631A083" w:rsidRDefault="5631A083" w:rsidP="5631A083">
          <w:pPr>
            <w:pStyle w:val="Header"/>
            <w:ind w:left="-115"/>
            <w:jc w:val="left"/>
          </w:pPr>
        </w:p>
      </w:tc>
      <w:tc>
        <w:tcPr>
          <w:tcW w:w="3020" w:type="dxa"/>
        </w:tcPr>
        <w:p w14:paraId="30CF3642" w14:textId="4C044672" w:rsidR="5631A083" w:rsidRDefault="5631A083" w:rsidP="5631A083">
          <w:pPr>
            <w:pStyle w:val="Header"/>
            <w:jc w:val="center"/>
          </w:pPr>
        </w:p>
      </w:tc>
      <w:tc>
        <w:tcPr>
          <w:tcW w:w="3020" w:type="dxa"/>
        </w:tcPr>
        <w:p w14:paraId="1E1F9C63" w14:textId="2ECCCDA7" w:rsidR="5631A083" w:rsidRDefault="5631A083" w:rsidP="5631A083">
          <w:pPr>
            <w:pStyle w:val="Header"/>
            <w:ind w:right="-115"/>
            <w:jc w:val="right"/>
          </w:pPr>
        </w:p>
      </w:tc>
    </w:tr>
  </w:tbl>
  <w:p w14:paraId="3DB98972" w14:textId="027EEB2C" w:rsidR="5631A083" w:rsidRDefault="5631A083" w:rsidP="5631A083">
    <w:pPr>
      <w:pStyle w:val="Footer"/>
    </w:pPr>
  </w:p>
</w:ftr>
</file>

<file path=word/footer8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6666022"/>
      <w:docPartObj>
        <w:docPartGallery w:val="Page Numbers (Bottom of Page)"/>
        <w:docPartUnique/>
      </w:docPartObj>
    </w:sdtPr>
    <w:sdtEndPr>
      <w:rPr>
        <w:noProof/>
      </w:rPr>
    </w:sdtEndPr>
    <w:sdtContent>
      <w:p w14:paraId="68F9D98A" w14:textId="07DDB80A"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C7C9CA" w14:textId="65B4D2C2" w:rsidR="5631A083" w:rsidRDefault="5631A083" w:rsidP="5631A083">
    <w:pPr>
      <w:pStyle w:val="Footer"/>
    </w:pPr>
  </w:p>
</w:ftr>
</file>

<file path=word/footer8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B268FD5" w14:textId="77777777" w:rsidTr="5631A083">
      <w:trPr>
        <w:trHeight w:val="300"/>
      </w:trPr>
      <w:tc>
        <w:tcPr>
          <w:tcW w:w="3020" w:type="dxa"/>
        </w:tcPr>
        <w:p w14:paraId="29B11725" w14:textId="7C6DB8FD" w:rsidR="5631A083" w:rsidRDefault="5631A083" w:rsidP="5631A083">
          <w:pPr>
            <w:pStyle w:val="Header"/>
            <w:ind w:left="-115"/>
            <w:jc w:val="left"/>
          </w:pPr>
        </w:p>
      </w:tc>
      <w:tc>
        <w:tcPr>
          <w:tcW w:w="3020" w:type="dxa"/>
        </w:tcPr>
        <w:p w14:paraId="6DD43A4D" w14:textId="4AE0E05E" w:rsidR="5631A083" w:rsidRDefault="5631A083" w:rsidP="5631A083">
          <w:pPr>
            <w:pStyle w:val="Header"/>
            <w:jc w:val="center"/>
          </w:pPr>
        </w:p>
      </w:tc>
      <w:tc>
        <w:tcPr>
          <w:tcW w:w="3020" w:type="dxa"/>
        </w:tcPr>
        <w:p w14:paraId="3E971306" w14:textId="60A52552" w:rsidR="5631A083" w:rsidRDefault="5631A083" w:rsidP="5631A083">
          <w:pPr>
            <w:pStyle w:val="Header"/>
            <w:ind w:right="-115"/>
            <w:jc w:val="right"/>
          </w:pPr>
        </w:p>
      </w:tc>
    </w:tr>
  </w:tbl>
  <w:p w14:paraId="35FFF1A7" w14:textId="14DDBC50" w:rsidR="5631A083" w:rsidRDefault="5631A083" w:rsidP="5631A083">
    <w:pPr>
      <w:pStyle w:val="Footer"/>
    </w:pPr>
  </w:p>
</w:ftr>
</file>

<file path=word/footer8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2108093"/>
      <w:docPartObj>
        <w:docPartGallery w:val="Page Numbers (Bottom of Page)"/>
        <w:docPartUnique/>
      </w:docPartObj>
    </w:sdtPr>
    <w:sdtEndPr>
      <w:rPr>
        <w:noProof/>
      </w:rPr>
    </w:sdtEndPr>
    <w:sdtContent>
      <w:p w14:paraId="7ADEBAC1" w14:textId="7B0C7363"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AB2347" w14:textId="523F12AB" w:rsidR="5631A083" w:rsidRDefault="5631A083" w:rsidP="5631A08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5948600"/>
      <w:docPartObj>
        <w:docPartGallery w:val="Page Numbers (Bottom of Page)"/>
        <w:docPartUnique/>
      </w:docPartObj>
    </w:sdtPr>
    <w:sdtEndPr>
      <w:rPr>
        <w:noProof/>
      </w:rPr>
    </w:sdtEndPr>
    <w:sdtContent>
      <w:p w14:paraId="7D0D85D5" w14:textId="7E1AC19F" w:rsidR="001D30A0" w:rsidRDefault="001D30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94E5CA" w14:textId="6A68147E" w:rsidR="5631A083" w:rsidRDefault="5631A083" w:rsidP="5631A083">
    <w:pPr>
      <w:pStyle w:val="Footer"/>
    </w:pPr>
  </w:p>
</w:ftr>
</file>

<file path=word/footer9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759AE0B" w14:textId="77777777" w:rsidTr="5631A083">
      <w:trPr>
        <w:trHeight w:val="300"/>
      </w:trPr>
      <w:tc>
        <w:tcPr>
          <w:tcW w:w="3020" w:type="dxa"/>
        </w:tcPr>
        <w:p w14:paraId="0BE91C91" w14:textId="3B93446E" w:rsidR="5631A083" w:rsidRDefault="5631A083" w:rsidP="5631A083">
          <w:pPr>
            <w:pStyle w:val="Header"/>
            <w:ind w:left="-115"/>
            <w:jc w:val="left"/>
          </w:pPr>
        </w:p>
      </w:tc>
      <w:tc>
        <w:tcPr>
          <w:tcW w:w="3020" w:type="dxa"/>
        </w:tcPr>
        <w:p w14:paraId="079041F4" w14:textId="377CDCEA" w:rsidR="5631A083" w:rsidRDefault="5631A083" w:rsidP="5631A083">
          <w:pPr>
            <w:pStyle w:val="Header"/>
            <w:jc w:val="center"/>
          </w:pPr>
        </w:p>
      </w:tc>
      <w:tc>
        <w:tcPr>
          <w:tcW w:w="3020" w:type="dxa"/>
        </w:tcPr>
        <w:p w14:paraId="13E296D3" w14:textId="444C3834" w:rsidR="5631A083" w:rsidRDefault="5631A083" w:rsidP="5631A083">
          <w:pPr>
            <w:pStyle w:val="Header"/>
            <w:ind w:right="-115"/>
            <w:jc w:val="right"/>
          </w:pPr>
        </w:p>
      </w:tc>
    </w:tr>
  </w:tbl>
  <w:p w14:paraId="5001BD2C" w14:textId="5817CB13" w:rsidR="5631A083" w:rsidRDefault="5631A083" w:rsidP="5631A083">
    <w:pPr>
      <w:pStyle w:val="Footer"/>
    </w:pPr>
  </w:p>
</w:ftr>
</file>

<file path=word/footer9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735753"/>
      <w:docPartObj>
        <w:docPartGallery w:val="Page Numbers (Bottom of Page)"/>
        <w:docPartUnique/>
      </w:docPartObj>
    </w:sdtPr>
    <w:sdtEndPr>
      <w:rPr>
        <w:noProof/>
      </w:rPr>
    </w:sdtEndPr>
    <w:sdtContent>
      <w:p w14:paraId="6BB47B6D" w14:textId="4F4AA78D"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8536C2" w14:textId="6B467A41" w:rsidR="5631A083" w:rsidRDefault="5631A083" w:rsidP="5631A083">
    <w:pPr>
      <w:pStyle w:val="Footer"/>
    </w:pPr>
  </w:p>
</w:ftr>
</file>

<file path=word/footer9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6501860"/>
      <w:docPartObj>
        <w:docPartGallery w:val="Page Numbers (Bottom of Page)"/>
        <w:docPartUnique/>
      </w:docPartObj>
    </w:sdtPr>
    <w:sdtEndPr>
      <w:rPr>
        <w:noProof/>
      </w:rPr>
    </w:sdtEndPr>
    <w:sdtContent>
      <w:p w14:paraId="0AFA4E3A" w14:textId="501FDB7E"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12E92" w14:textId="67B06858" w:rsidR="5631A083" w:rsidRDefault="5631A083" w:rsidP="5631A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4500A2" w14:textId="77777777" w:rsidR="00E67E65" w:rsidRDefault="00E67E65">
      <w:r>
        <w:separator/>
      </w:r>
    </w:p>
  </w:footnote>
  <w:footnote w:type="continuationSeparator" w:id="0">
    <w:p w14:paraId="73B11914" w14:textId="77777777" w:rsidR="00E67E65" w:rsidRDefault="00E67E65">
      <w:r>
        <w:continuationSeparator/>
      </w:r>
    </w:p>
  </w:footnote>
  <w:footnote w:type="continuationNotice" w:id="1">
    <w:p w14:paraId="0958F33A" w14:textId="77777777" w:rsidR="00E67E65" w:rsidRDefault="00E67E6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4B77589" w14:textId="77777777" w:rsidTr="5631A083">
      <w:trPr>
        <w:trHeight w:val="300"/>
      </w:trPr>
      <w:tc>
        <w:tcPr>
          <w:tcW w:w="3020" w:type="dxa"/>
        </w:tcPr>
        <w:p w14:paraId="3F578B3D" w14:textId="68EDECA6" w:rsidR="5631A083" w:rsidRDefault="5631A083" w:rsidP="5631A083">
          <w:pPr>
            <w:pStyle w:val="Header"/>
            <w:ind w:left="-115"/>
            <w:jc w:val="left"/>
          </w:pPr>
        </w:p>
      </w:tc>
      <w:tc>
        <w:tcPr>
          <w:tcW w:w="3020" w:type="dxa"/>
        </w:tcPr>
        <w:p w14:paraId="527E7ED8" w14:textId="7D83DAF2" w:rsidR="5631A083" w:rsidRDefault="5631A083" w:rsidP="5631A083">
          <w:pPr>
            <w:pStyle w:val="Header"/>
            <w:jc w:val="center"/>
          </w:pPr>
        </w:p>
      </w:tc>
      <w:tc>
        <w:tcPr>
          <w:tcW w:w="3020" w:type="dxa"/>
        </w:tcPr>
        <w:p w14:paraId="179F3679" w14:textId="3166521D" w:rsidR="5631A083" w:rsidRDefault="5631A083" w:rsidP="5631A083">
          <w:pPr>
            <w:pStyle w:val="Header"/>
            <w:ind w:right="-115"/>
            <w:jc w:val="right"/>
          </w:pPr>
          <w:r>
            <w:fldChar w:fldCharType="begin"/>
          </w:r>
          <w:r>
            <w:instrText>PAGE</w:instrText>
          </w:r>
          <w:r>
            <w:fldChar w:fldCharType="separate"/>
          </w:r>
          <w:r w:rsidR="00EC52A4">
            <w:rPr>
              <w:noProof/>
            </w:rPr>
            <w:t>1</w:t>
          </w:r>
          <w:r>
            <w:fldChar w:fldCharType="end"/>
          </w:r>
        </w:p>
      </w:tc>
    </w:tr>
  </w:tbl>
  <w:p w14:paraId="72392B96" w14:textId="38F6EDAF" w:rsidR="5631A083" w:rsidRDefault="5631A083" w:rsidP="5631A08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4E763DA" w14:textId="77777777" w:rsidTr="5631A083">
      <w:trPr>
        <w:trHeight w:val="300"/>
      </w:trPr>
      <w:tc>
        <w:tcPr>
          <w:tcW w:w="3020" w:type="dxa"/>
        </w:tcPr>
        <w:p w14:paraId="539F1715" w14:textId="2A68A0BA" w:rsidR="5631A083" w:rsidRDefault="5631A083" w:rsidP="5631A083">
          <w:pPr>
            <w:pStyle w:val="Header"/>
            <w:ind w:left="-115"/>
            <w:jc w:val="left"/>
          </w:pPr>
        </w:p>
      </w:tc>
      <w:tc>
        <w:tcPr>
          <w:tcW w:w="3020" w:type="dxa"/>
        </w:tcPr>
        <w:p w14:paraId="0812587A" w14:textId="6C9ACDF4" w:rsidR="5631A083" w:rsidRDefault="5631A083" w:rsidP="5631A083">
          <w:pPr>
            <w:pStyle w:val="Header"/>
            <w:jc w:val="center"/>
          </w:pPr>
        </w:p>
      </w:tc>
      <w:tc>
        <w:tcPr>
          <w:tcW w:w="3020" w:type="dxa"/>
        </w:tcPr>
        <w:p w14:paraId="15A44A6C" w14:textId="3CBC68CC" w:rsidR="5631A083" w:rsidRDefault="5631A083" w:rsidP="5631A083">
          <w:pPr>
            <w:pStyle w:val="Header"/>
            <w:ind w:right="-115"/>
            <w:jc w:val="right"/>
          </w:pPr>
        </w:p>
      </w:tc>
    </w:tr>
  </w:tbl>
  <w:p w14:paraId="2448E8C1" w14:textId="33449AE0" w:rsidR="5631A083" w:rsidRDefault="5631A083" w:rsidP="5631A08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8CCC301" w14:textId="77777777" w:rsidTr="5631A083">
      <w:trPr>
        <w:trHeight w:val="300"/>
      </w:trPr>
      <w:tc>
        <w:tcPr>
          <w:tcW w:w="1500" w:type="dxa"/>
        </w:tcPr>
        <w:p w14:paraId="46B51581" w14:textId="3A84A48A" w:rsidR="5631A083" w:rsidRDefault="5631A083" w:rsidP="5631A083">
          <w:pPr>
            <w:pStyle w:val="Header"/>
            <w:ind w:left="-115"/>
            <w:jc w:val="left"/>
          </w:pPr>
        </w:p>
      </w:tc>
      <w:tc>
        <w:tcPr>
          <w:tcW w:w="1500" w:type="dxa"/>
        </w:tcPr>
        <w:p w14:paraId="00ED2A08" w14:textId="4B9EE8E5" w:rsidR="5631A083" w:rsidRDefault="5631A083" w:rsidP="5631A083">
          <w:pPr>
            <w:pStyle w:val="Header"/>
            <w:jc w:val="center"/>
          </w:pPr>
        </w:p>
      </w:tc>
      <w:tc>
        <w:tcPr>
          <w:tcW w:w="1500" w:type="dxa"/>
        </w:tcPr>
        <w:p w14:paraId="4362E2CD" w14:textId="447553D3" w:rsidR="5631A083" w:rsidRDefault="5631A083" w:rsidP="5631A083">
          <w:pPr>
            <w:pStyle w:val="Header"/>
            <w:ind w:right="-115"/>
            <w:jc w:val="right"/>
          </w:pPr>
        </w:p>
      </w:tc>
    </w:tr>
  </w:tbl>
  <w:p w14:paraId="607455BF" w14:textId="6B7668E1" w:rsidR="5631A083" w:rsidRDefault="5631A083" w:rsidP="5631A08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5F610C9" w14:textId="77777777" w:rsidTr="5631A083">
      <w:trPr>
        <w:trHeight w:val="300"/>
      </w:trPr>
      <w:tc>
        <w:tcPr>
          <w:tcW w:w="1500" w:type="dxa"/>
        </w:tcPr>
        <w:p w14:paraId="295B1541" w14:textId="04B6A051" w:rsidR="5631A083" w:rsidRDefault="5631A083" w:rsidP="5631A083">
          <w:pPr>
            <w:pStyle w:val="Header"/>
            <w:ind w:left="-115"/>
            <w:jc w:val="left"/>
          </w:pPr>
        </w:p>
      </w:tc>
      <w:tc>
        <w:tcPr>
          <w:tcW w:w="1500" w:type="dxa"/>
        </w:tcPr>
        <w:p w14:paraId="413E4DA8" w14:textId="2C9330F8" w:rsidR="5631A083" w:rsidRDefault="5631A083" w:rsidP="5631A083">
          <w:pPr>
            <w:pStyle w:val="Header"/>
            <w:jc w:val="center"/>
          </w:pPr>
        </w:p>
      </w:tc>
      <w:tc>
        <w:tcPr>
          <w:tcW w:w="1500" w:type="dxa"/>
        </w:tcPr>
        <w:p w14:paraId="423A6E9E" w14:textId="5E50487B" w:rsidR="5631A083" w:rsidRDefault="5631A083" w:rsidP="5631A083">
          <w:pPr>
            <w:pStyle w:val="Header"/>
            <w:ind w:right="-115"/>
            <w:jc w:val="right"/>
          </w:pPr>
        </w:p>
      </w:tc>
    </w:tr>
  </w:tbl>
  <w:p w14:paraId="491A98D0" w14:textId="6D77EBB6" w:rsidR="5631A083" w:rsidRDefault="5631A083" w:rsidP="5631A08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565EC5D" w14:textId="77777777" w:rsidTr="5631A083">
      <w:trPr>
        <w:trHeight w:val="300"/>
      </w:trPr>
      <w:tc>
        <w:tcPr>
          <w:tcW w:w="3020" w:type="dxa"/>
        </w:tcPr>
        <w:p w14:paraId="7602B612" w14:textId="3FCDD6B9" w:rsidR="5631A083" w:rsidRDefault="5631A083" w:rsidP="5631A083">
          <w:pPr>
            <w:pStyle w:val="Header"/>
            <w:ind w:left="-115"/>
            <w:jc w:val="left"/>
          </w:pPr>
        </w:p>
      </w:tc>
      <w:tc>
        <w:tcPr>
          <w:tcW w:w="3020" w:type="dxa"/>
        </w:tcPr>
        <w:p w14:paraId="0F8E6306" w14:textId="2DC34D22" w:rsidR="5631A083" w:rsidRDefault="5631A083" w:rsidP="5631A083">
          <w:pPr>
            <w:pStyle w:val="Header"/>
            <w:jc w:val="center"/>
          </w:pPr>
        </w:p>
      </w:tc>
      <w:tc>
        <w:tcPr>
          <w:tcW w:w="3020" w:type="dxa"/>
        </w:tcPr>
        <w:p w14:paraId="7DF41983" w14:textId="015556DB" w:rsidR="5631A083" w:rsidRDefault="5631A083" w:rsidP="5631A083">
          <w:pPr>
            <w:pStyle w:val="Header"/>
            <w:ind w:right="-115"/>
            <w:jc w:val="right"/>
          </w:pPr>
        </w:p>
      </w:tc>
    </w:tr>
  </w:tbl>
  <w:p w14:paraId="3BF48FD5" w14:textId="200B3B98" w:rsidR="5631A083" w:rsidRDefault="5631A083" w:rsidP="5631A08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3AFFDCF" w14:textId="77777777" w:rsidTr="5631A083">
      <w:trPr>
        <w:trHeight w:val="300"/>
      </w:trPr>
      <w:tc>
        <w:tcPr>
          <w:tcW w:w="3020" w:type="dxa"/>
        </w:tcPr>
        <w:p w14:paraId="1DB57DEA" w14:textId="54D85BD5" w:rsidR="5631A083" w:rsidRDefault="5631A083" w:rsidP="5631A083">
          <w:pPr>
            <w:pStyle w:val="Header"/>
            <w:ind w:left="-115"/>
            <w:jc w:val="left"/>
          </w:pPr>
        </w:p>
      </w:tc>
      <w:tc>
        <w:tcPr>
          <w:tcW w:w="3020" w:type="dxa"/>
        </w:tcPr>
        <w:p w14:paraId="30E045C7" w14:textId="5A1904DB" w:rsidR="5631A083" w:rsidRDefault="5631A083" w:rsidP="5631A083">
          <w:pPr>
            <w:pStyle w:val="Header"/>
            <w:jc w:val="center"/>
          </w:pPr>
        </w:p>
      </w:tc>
      <w:tc>
        <w:tcPr>
          <w:tcW w:w="3020" w:type="dxa"/>
        </w:tcPr>
        <w:p w14:paraId="70A0879D" w14:textId="1863211A" w:rsidR="5631A083" w:rsidRDefault="5631A083" w:rsidP="5631A083">
          <w:pPr>
            <w:pStyle w:val="Header"/>
            <w:ind w:right="-115"/>
            <w:jc w:val="right"/>
          </w:pPr>
        </w:p>
      </w:tc>
    </w:tr>
  </w:tbl>
  <w:p w14:paraId="6E9333AF" w14:textId="32CF8CFB" w:rsidR="5631A083" w:rsidRDefault="5631A083" w:rsidP="5631A08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D2D6182" w14:textId="77777777" w:rsidTr="5631A083">
      <w:trPr>
        <w:trHeight w:val="300"/>
      </w:trPr>
      <w:tc>
        <w:tcPr>
          <w:tcW w:w="3020" w:type="dxa"/>
        </w:tcPr>
        <w:p w14:paraId="3C344546" w14:textId="51CDB7C2" w:rsidR="5631A083" w:rsidRDefault="5631A083" w:rsidP="5631A083">
          <w:pPr>
            <w:pStyle w:val="Header"/>
            <w:ind w:left="-115"/>
            <w:jc w:val="left"/>
          </w:pPr>
        </w:p>
      </w:tc>
      <w:tc>
        <w:tcPr>
          <w:tcW w:w="3020" w:type="dxa"/>
        </w:tcPr>
        <w:p w14:paraId="03712B32" w14:textId="7881865D" w:rsidR="5631A083" w:rsidRDefault="5631A083" w:rsidP="5631A083">
          <w:pPr>
            <w:pStyle w:val="Header"/>
            <w:jc w:val="center"/>
          </w:pPr>
        </w:p>
      </w:tc>
      <w:tc>
        <w:tcPr>
          <w:tcW w:w="3020" w:type="dxa"/>
        </w:tcPr>
        <w:p w14:paraId="5C924C05" w14:textId="487B1E65" w:rsidR="5631A083" w:rsidRDefault="5631A083" w:rsidP="5631A083">
          <w:pPr>
            <w:pStyle w:val="Header"/>
            <w:ind w:right="-115"/>
            <w:jc w:val="right"/>
          </w:pPr>
        </w:p>
      </w:tc>
    </w:tr>
  </w:tbl>
  <w:p w14:paraId="7F27BE72" w14:textId="1DE58ADA" w:rsidR="5631A083" w:rsidRDefault="5631A083" w:rsidP="5631A08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846AB9B" w14:textId="77777777" w:rsidTr="5631A083">
      <w:trPr>
        <w:trHeight w:val="300"/>
      </w:trPr>
      <w:tc>
        <w:tcPr>
          <w:tcW w:w="3020" w:type="dxa"/>
        </w:tcPr>
        <w:p w14:paraId="04451123" w14:textId="1BB1EEF0" w:rsidR="5631A083" w:rsidRDefault="5631A083" w:rsidP="5631A083">
          <w:pPr>
            <w:pStyle w:val="Header"/>
            <w:ind w:left="-115"/>
            <w:jc w:val="left"/>
          </w:pPr>
        </w:p>
      </w:tc>
      <w:tc>
        <w:tcPr>
          <w:tcW w:w="3020" w:type="dxa"/>
        </w:tcPr>
        <w:p w14:paraId="0362BCF8" w14:textId="0AE1A1D5" w:rsidR="5631A083" w:rsidRDefault="5631A083" w:rsidP="5631A083">
          <w:pPr>
            <w:pStyle w:val="Header"/>
            <w:jc w:val="center"/>
          </w:pPr>
        </w:p>
      </w:tc>
      <w:tc>
        <w:tcPr>
          <w:tcW w:w="3020" w:type="dxa"/>
        </w:tcPr>
        <w:p w14:paraId="7AEAD107" w14:textId="15D86439" w:rsidR="5631A083" w:rsidRDefault="5631A083" w:rsidP="5631A083">
          <w:pPr>
            <w:pStyle w:val="Header"/>
            <w:ind w:right="-115"/>
            <w:jc w:val="right"/>
          </w:pPr>
        </w:p>
      </w:tc>
    </w:tr>
  </w:tbl>
  <w:p w14:paraId="65646F61" w14:textId="766528A6" w:rsidR="5631A083" w:rsidRDefault="5631A083" w:rsidP="5631A08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DFA13D3" w14:textId="77777777" w:rsidTr="5631A083">
      <w:trPr>
        <w:trHeight w:val="300"/>
      </w:trPr>
      <w:tc>
        <w:tcPr>
          <w:tcW w:w="3020" w:type="dxa"/>
        </w:tcPr>
        <w:p w14:paraId="351D2AE7" w14:textId="571E6C00" w:rsidR="5631A083" w:rsidRDefault="5631A083" w:rsidP="5631A083">
          <w:pPr>
            <w:pStyle w:val="Header"/>
            <w:ind w:left="-115"/>
            <w:jc w:val="left"/>
          </w:pPr>
        </w:p>
      </w:tc>
      <w:tc>
        <w:tcPr>
          <w:tcW w:w="3020" w:type="dxa"/>
        </w:tcPr>
        <w:p w14:paraId="3960EF9C" w14:textId="126F2A17" w:rsidR="5631A083" w:rsidRDefault="5631A083" w:rsidP="5631A083">
          <w:pPr>
            <w:pStyle w:val="Header"/>
            <w:jc w:val="center"/>
          </w:pPr>
        </w:p>
      </w:tc>
      <w:tc>
        <w:tcPr>
          <w:tcW w:w="3020" w:type="dxa"/>
        </w:tcPr>
        <w:p w14:paraId="0CBD4295" w14:textId="3C9366C9" w:rsidR="5631A083" w:rsidRDefault="5631A083" w:rsidP="5631A083">
          <w:pPr>
            <w:pStyle w:val="Header"/>
            <w:ind w:right="-115"/>
            <w:jc w:val="right"/>
          </w:pPr>
        </w:p>
      </w:tc>
    </w:tr>
  </w:tbl>
  <w:p w14:paraId="7005D7B5" w14:textId="400B164D" w:rsidR="5631A083" w:rsidRDefault="5631A083" w:rsidP="5631A08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C181A88" w14:textId="77777777" w:rsidTr="5631A083">
      <w:trPr>
        <w:trHeight w:val="300"/>
      </w:trPr>
      <w:tc>
        <w:tcPr>
          <w:tcW w:w="3020" w:type="dxa"/>
        </w:tcPr>
        <w:p w14:paraId="018B0108" w14:textId="1A9B776E" w:rsidR="5631A083" w:rsidRDefault="5631A083" w:rsidP="5631A083">
          <w:pPr>
            <w:pStyle w:val="Header"/>
            <w:ind w:left="-115"/>
            <w:jc w:val="left"/>
          </w:pPr>
        </w:p>
      </w:tc>
      <w:tc>
        <w:tcPr>
          <w:tcW w:w="3020" w:type="dxa"/>
        </w:tcPr>
        <w:p w14:paraId="1639F6EE" w14:textId="2E591C88" w:rsidR="5631A083" w:rsidRDefault="5631A083" w:rsidP="5631A083">
          <w:pPr>
            <w:pStyle w:val="Header"/>
            <w:jc w:val="center"/>
          </w:pPr>
        </w:p>
      </w:tc>
      <w:tc>
        <w:tcPr>
          <w:tcW w:w="3020" w:type="dxa"/>
        </w:tcPr>
        <w:p w14:paraId="56C1DF7B" w14:textId="2000E566" w:rsidR="5631A083" w:rsidRDefault="5631A083" w:rsidP="5631A083">
          <w:pPr>
            <w:pStyle w:val="Header"/>
            <w:ind w:right="-115"/>
            <w:jc w:val="right"/>
          </w:pPr>
        </w:p>
      </w:tc>
    </w:tr>
  </w:tbl>
  <w:p w14:paraId="4F92E950" w14:textId="306E3970" w:rsidR="5631A083" w:rsidRDefault="5631A083" w:rsidP="5631A08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BF21F5" w14:textId="77777777" w:rsidTr="5631A083">
      <w:trPr>
        <w:trHeight w:val="300"/>
      </w:trPr>
      <w:tc>
        <w:tcPr>
          <w:tcW w:w="3020" w:type="dxa"/>
        </w:tcPr>
        <w:p w14:paraId="78CD396F" w14:textId="6ADEACC1" w:rsidR="5631A083" w:rsidRDefault="5631A083" w:rsidP="5631A083">
          <w:pPr>
            <w:pStyle w:val="Header"/>
            <w:ind w:left="-115"/>
            <w:jc w:val="left"/>
          </w:pPr>
        </w:p>
      </w:tc>
      <w:tc>
        <w:tcPr>
          <w:tcW w:w="3020" w:type="dxa"/>
        </w:tcPr>
        <w:p w14:paraId="08A5044E" w14:textId="19612CAB" w:rsidR="5631A083" w:rsidRDefault="5631A083" w:rsidP="5631A083">
          <w:pPr>
            <w:pStyle w:val="Header"/>
            <w:jc w:val="center"/>
          </w:pPr>
        </w:p>
      </w:tc>
      <w:tc>
        <w:tcPr>
          <w:tcW w:w="3020" w:type="dxa"/>
        </w:tcPr>
        <w:p w14:paraId="456F4D85" w14:textId="1860E387" w:rsidR="5631A083" w:rsidRDefault="5631A083" w:rsidP="5631A083">
          <w:pPr>
            <w:pStyle w:val="Header"/>
            <w:ind w:right="-115"/>
            <w:jc w:val="right"/>
          </w:pPr>
        </w:p>
      </w:tc>
    </w:tr>
  </w:tbl>
  <w:p w14:paraId="5497A31A" w14:textId="36FE8847" w:rsidR="5631A083" w:rsidRDefault="5631A083" w:rsidP="5631A0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A56FACB" w14:textId="77777777" w:rsidTr="5631A083">
      <w:trPr>
        <w:trHeight w:val="300"/>
      </w:trPr>
      <w:tc>
        <w:tcPr>
          <w:tcW w:w="3020" w:type="dxa"/>
        </w:tcPr>
        <w:p w14:paraId="0673BD08" w14:textId="242F4510" w:rsidR="5631A083" w:rsidRDefault="5631A083" w:rsidP="5631A083">
          <w:pPr>
            <w:pStyle w:val="Header"/>
            <w:ind w:left="-115"/>
            <w:jc w:val="left"/>
          </w:pPr>
        </w:p>
      </w:tc>
      <w:tc>
        <w:tcPr>
          <w:tcW w:w="3020" w:type="dxa"/>
        </w:tcPr>
        <w:p w14:paraId="3BA0393C" w14:textId="3EEBC70A" w:rsidR="5631A083" w:rsidRDefault="5631A083" w:rsidP="5631A083">
          <w:pPr>
            <w:pStyle w:val="Header"/>
            <w:jc w:val="center"/>
          </w:pPr>
        </w:p>
      </w:tc>
      <w:tc>
        <w:tcPr>
          <w:tcW w:w="3020" w:type="dxa"/>
        </w:tcPr>
        <w:p w14:paraId="45C610A2" w14:textId="66065610" w:rsidR="5631A083" w:rsidRDefault="5631A083" w:rsidP="5631A083">
          <w:pPr>
            <w:pStyle w:val="Header"/>
            <w:ind w:right="-115"/>
            <w:jc w:val="right"/>
          </w:pPr>
        </w:p>
      </w:tc>
    </w:tr>
  </w:tbl>
  <w:p w14:paraId="7CA2D570" w14:textId="493B6D2E" w:rsidR="5631A083" w:rsidRDefault="5631A083" w:rsidP="5631A08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BEE5D1" w14:textId="77777777" w:rsidTr="5631A083">
      <w:trPr>
        <w:trHeight w:val="300"/>
      </w:trPr>
      <w:tc>
        <w:tcPr>
          <w:tcW w:w="1500" w:type="dxa"/>
        </w:tcPr>
        <w:p w14:paraId="55263C03" w14:textId="63F03771" w:rsidR="5631A083" w:rsidRDefault="5631A083" w:rsidP="5631A083">
          <w:pPr>
            <w:pStyle w:val="Header"/>
            <w:ind w:left="-115"/>
            <w:jc w:val="left"/>
          </w:pPr>
        </w:p>
      </w:tc>
      <w:tc>
        <w:tcPr>
          <w:tcW w:w="1500" w:type="dxa"/>
        </w:tcPr>
        <w:p w14:paraId="2A7B4421" w14:textId="6BE84A31" w:rsidR="5631A083" w:rsidRDefault="5631A083" w:rsidP="5631A083">
          <w:pPr>
            <w:pStyle w:val="Header"/>
            <w:jc w:val="center"/>
          </w:pPr>
        </w:p>
      </w:tc>
      <w:tc>
        <w:tcPr>
          <w:tcW w:w="1500" w:type="dxa"/>
        </w:tcPr>
        <w:p w14:paraId="7646F073" w14:textId="2C371EFD" w:rsidR="5631A083" w:rsidRDefault="5631A083" w:rsidP="5631A083">
          <w:pPr>
            <w:pStyle w:val="Header"/>
            <w:ind w:right="-115"/>
            <w:jc w:val="right"/>
          </w:pPr>
        </w:p>
      </w:tc>
    </w:tr>
  </w:tbl>
  <w:p w14:paraId="05D66A9F" w14:textId="4C7D8A5F" w:rsidR="5631A083" w:rsidRDefault="5631A083" w:rsidP="5631A083">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796A03" w14:textId="77777777" w:rsidTr="5631A083">
      <w:trPr>
        <w:trHeight w:val="300"/>
      </w:trPr>
      <w:tc>
        <w:tcPr>
          <w:tcW w:w="1500" w:type="dxa"/>
        </w:tcPr>
        <w:p w14:paraId="15765351" w14:textId="4DCC1163" w:rsidR="5631A083" w:rsidRDefault="5631A083" w:rsidP="5631A083">
          <w:pPr>
            <w:pStyle w:val="Header"/>
            <w:ind w:left="-115"/>
            <w:jc w:val="left"/>
          </w:pPr>
        </w:p>
      </w:tc>
      <w:tc>
        <w:tcPr>
          <w:tcW w:w="1500" w:type="dxa"/>
        </w:tcPr>
        <w:p w14:paraId="1883DC4D" w14:textId="1D7B67EE" w:rsidR="5631A083" w:rsidRDefault="5631A083" w:rsidP="5631A083">
          <w:pPr>
            <w:pStyle w:val="Header"/>
            <w:jc w:val="center"/>
          </w:pPr>
        </w:p>
      </w:tc>
      <w:tc>
        <w:tcPr>
          <w:tcW w:w="1500" w:type="dxa"/>
        </w:tcPr>
        <w:p w14:paraId="7F34A6C0" w14:textId="67695734" w:rsidR="5631A083" w:rsidRDefault="5631A083" w:rsidP="5631A083">
          <w:pPr>
            <w:pStyle w:val="Header"/>
            <w:ind w:right="-115"/>
            <w:jc w:val="right"/>
          </w:pPr>
        </w:p>
      </w:tc>
    </w:tr>
  </w:tbl>
  <w:p w14:paraId="1257E0DF" w14:textId="50D81FB1" w:rsidR="5631A083" w:rsidRDefault="5631A083" w:rsidP="5631A08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54A7FDE" w14:textId="77777777" w:rsidTr="5631A083">
      <w:trPr>
        <w:trHeight w:val="300"/>
      </w:trPr>
      <w:tc>
        <w:tcPr>
          <w:tcW w:w="3020" w:type="dxa"/>
        </w:tcPr>
        <w:p w14:paraId="1691A211" w14:textId="7613224B" w:rsidR="5631A083" w:rsidRDefault="5631A083" w:rsidP="5631A083">
          <w:pPr>
            <w:pStyle w:val="Header"/>
            <w:ind w:left="-115"/>
            <w:jc w:val="left"/>
          </w:pPr>
        </w:p>
      </w:tc>
      <w:tc>
        <w:tcPr>
          <w:tcW w:w="3020" w:type="dxa"/>
        </w:tcPr>
        <w:p w14:paraId="20EDDD64" w14:textId="211518CE" w:rsidR="5631A083" w:rsidRDefault="5631A083" w:rsidP="5631A083">
          <w:pPr>
            <w:pStyle w:val="Header"/>
            <w:jc w:val="center"/>
          </w:pPr>
        </w:p>
      </w:tc>
      <w:tc>
        <w:tcPr>
          <w:tcW w:w="3020" w:type="dxa"/>
        </w:tcPr>
        <w:p w14:paraId="4317B7E6" w14:textId="3865EDD5" w:rsidR="5631A083" w:rsidRDefault="5631A083" w:rsidP="5631A083">
          <w:pPr>
            <w:pStyle w:val="Header"/>
            <w:ind w:right="-115"/>
            <w:jc w:val="right"/>
          </w:pPr>
        </w:p>
      </w:tc>
    </w:tr>
  </w:tbl>
  <w:p w14:paraId="562A226B" w14:textId="50BA50BB" w:rsidR="5631A083" w:rsidRDefault="5631A083" w:rsidP="5631A08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D066B5" w14:textId="77777777" w:rsidTr="5631A083">
      <w:trPr>
        <w:trHeight w:val="300"/>
      </w:trPr>
      <w:tc>
        <w:tcPr>
          <w:tcW w:w="3020" w:type="dxa"/>
        </w:tcPr>
        <w:p w14:paraId="3AED5451" w14:textId="08428899" w:rsidR="5631A083" w:rsidRDefault="5631A083" w:rsidP="5631A083">
          <w:pPr>
            <w:pStyle w:val="Header"/>
            <w:ind w:left="-115"/>
            <w:jc w:val="left"/>
          </w:pPr>
        </w:p>
      </w:tc>
      <w:tc>
        <w:tcPr>
          <w:tcW w:w="3020" w:type="dxa"/>
        </w:tcPr>
        <w:p w14:paraId="5E6981B3" w14:textId="362AA5D0" w:rsidR="5631A083" w:rsidRDefault="5631A083" w:rsidP="5631A083">
          <w:pPr>
            <w:pStyle w:val="Header"/>
            <w:jc w:val="center"/>
          </w:pPr>
        </w:p>
      </w:tc>
      <w:tc>
        <w:tcPr>
          <w:tcW w:w="3020" w:type="dxa"/>
        </w:tcPr>
        <w:p w14:paraId="44B440BF" w14:textId="36DA54BF" w:rsidR="5631A083" w:rsidRDefault="5631A083" w:rsidP="5631A083">
          <w:pPr>
            <w:pStyle w:val="Header"/>
            <w:ind w:right="-115"/>
            <w:jc w:val="right"/>
          </w:pPr>
        </w:p>
      </w:tc>
    </w:tr>
  </w:tbl>
  <w:p w14:paraId="51A30673" w14:textId="43894E9A" w:rsidR="5631A083" w:rsidRDefault="5631A083" w:rsidP="5631A083">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A3A40C" w14:textId="77777777" w:rsidTr="5631A083">
      <w:trPr>
        <w:trHeight w:val="300"/>
      </w:trPr>
      <w:tc>
        <w:tcPr>
          <w:tcW w:w="1500" w:type="dxa"/>
        </w:tcPr>
        <w:p w14:paraId="5D6921DC" w14:textId="09C76F7B" w:rsidR="5631A083" w:rsidRDefault="5631A083" w:rsidP="5631A083">
          <w:pPr>
            <w:pStyle w:val="Header"/>
            <w:ind w:left="-115"/>
            <w:jc w:val="left"/>
          </w:pPr>
        </w:p>
      </w:tc>
      <w:tc>
        <w:tcPr>
          <w:tcW w:w="1500" w:type="dxa"/>
        </w:tcPr>
        <w:p w14:paraId="7D1CFC63" w14:textId="667E2EBC" w:rsidR="5631A083" w:rsidRDefault="5631A083" w:rsidP="5631A083">
          <w:pPr>
            <w:pStyle w:val="Header"/>
            <w:jc w:val="center"/>
          </w:pPr>
        </w:p>
      </w:tc>
      <w:tc>
        <w:tcPr>
          <w:tcW w:w="1500" w:type="dxa"/>
        </w:tcPr>
        <w:p w14:paraId="779936F1" w14:textId="4B96E1AB" w:rsidR="5631A083" w:rsidRDefault="5631A083" w:rsidP="5631A083">
          <w:pPr>
            <w:pStyle w:val="Header"/>
            <w:ind w:right="-115"/>
            <w:jc w:val="right"/>
          </w:pPr>
        </w:p>
      </w:tc>
    </w:tr>
  </w:tbl>
  <w:p w14:paraId="1310FEE6" w14:textId="59D1C8C2" w:rsidR="5631A083" w:rsidRDefault="5631A083" w:rsidP="5631A083">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9A779FB" w14:textId="77777777" w:rsidTr="5631A083">
      <w:trPr>
        <w:trHeight w:val="300"/>
      </w:trPr>
      <w:tc>
        <w:tcPr>
          <w:tcW w:w="3020" w:type="dxa"/>
        </w:tcPr>
        <w:p w14:paraId="366260EC" w14:textId="22238CBC" w:rsidR="5631A083" w:rsidRDefault="5631A083" w:rsidP="5631A083">
          <w:pPr>
            <w:pStyle w:val="Header"/>
            <w:ind w:left="-115"/>
            <w:jc w:val="left"/>
          </w:pPr>
        </w:p>
      </w:tc>
      <w:tc>
        <w:tcPr>
          <w:tcW w:w="3020" w:type="dxa"/>
        </w:tcPr>
        <w:p w14:paraId="270D6D58" w14:textId="2541B857" w:rsidR="5631A083" w:rsidRDefault="5631A083" w:rsidP="5631A083">
          <w:pPr>
            <w:pStyle w:val="Header"/>
            <w:jc w:val="center"/>
          </w:pPr>
        </w:p>
      </w:tc>
      <w:tc>
        <w:tcPr>
          <w:tcW w:w="3020" w:type="dxa"/>
        </w:tcPr>
        <w:p w14:paraId="2708052E" w14:textId="0D160E7E" w:rsidR="5631A083" w:rsidRDefault="5631A083" w:rsidP="5631A083">
          <w:pPr>
            <w:pStyle w:val="Header"/>
            <w:ind w:right="-115"/>
            <w:jc w:val="right"/>
          </w:pPr>
        </w:p>
      </w:tc>
    </w:tr>
  </w:tbl>
  <w:p w14:paraId="354EF58E" w14:textId="17759EBA" w:rsidR="5631A083" w:rsidRDefault="5631A083" w:rsidP="5631A083">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74FED5D" w14:textId="77777777" w:rsidTr="5631A083">
      <w:trPr>
        <w:trHeight w:val="300"/>
      </w:trPr>
      <w:tc>
        <w:tcPr>
          <w:tcW w:w="1500" w:type="dxa"/>
        </w:tcPr>
        <w:p w14:paraId="6B9FF4DF" w14:textId="3BF997EE" w:rsidR="5631A083" w:rsidRDefault="5631A083" w:rsidP="5631A083">
          <w:pPr>
            <w:pStyle w:val="Header"/>
            <w:ind w:left="-115"/>
            <w:jc w:val="left"/>
          </w:pPr>
        </w:p>
      </w:tc>
      <w:tc>
        <w:tcPr>
          <w:tcW w:w="1500" w:type="dxa"/>
        </w:tcPr>
        <w:p w14:paraId="49569904" w14:textId="7017FD93" w:rsidR="5631A083" w:rsidRDefault="5631A083" w:rsidP="5631A083">
          <w:pPr>
            <w:pStyle w:val="Header"/>
            <w:jc w:val="center"/>
          </w:pPr>
        </w:p>
      </w:tc>
      <w:tc>
        <w:tcPr>
          <w:tcW w:w="1500" w:type="dxa"/>
        </w:tcPr>
        <w:p w14:paraId="388B6F88" w14:textId="6D22D4BD" w:rsidR="5631A083" w:rsidRDefault="5631A083" w:rsidP="5631A083">
          <w:pPr>
            <w:pStyle w:val="Header"/>
            <w:ind w:right="-115"/>
            <w:jc w:val="right"/>
          </w:pPr>
        </w:p>
      </w:tc>
    </w:tr>
  </w:tbl>
  <w:p w14:paraId="26FC6A49" w14:textId="4A1D3507" w:rsidR="5631A083" w:rsidRDefault="5631A083" w:rsidP="5631A083">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CD737E3" w14:textId="77777777" w:rsidTr="5631A083">
      <w:trPr>
        <w:trHeight w:val="300"/>
      </w:trPr>
      <w:tc>
        <w:tcPr>
          <w:tcW w:w="3020" w:type="dxa"/>
        </w:tcPr>
        <w:p w14:paraId="1123736A" w14:textId="5FA50584" w:rsidR="5631A083" w:rsidRDefault="5631A083" w:rsidP="5631A083">
          <w:pPr>
            <w:pStyle w:val="Header"/>
            <w:ind w:left="-115"/>
            <w:jc w:val="left"/>
          </w:pPr>
        </w:p>
      </w:tc>
      <w:tc>
        <w:tcPr>
          <w:tcW w:w="3020" w:type="dxa"/>
        </w:tcPr>
        <w:p w14:paraId="30CF5E0D" w14:textId="76459F5F" w:rsidR="5631A083" w:rsidRDefault="5631A083" w:rsidP="5631A083">
          <w:pPr>
            <w:pStyle w:val="Header"/>
            <w:jc w:val="center"/>
          </w:pPr>
        </w:p>
      </w:tc>
      <w:tc>
        <w:tcPr>
          <w:tcW w:w="3020" w:type="dxa"/>
        </w:tcPr>
        <w:p w14:paraId="26FFED7C" w14:textId="06B2939E" w:rsidR="5631A083" w:rsidRDefault="5631A083" w:rsidP="5631A083">
          <w:pPr>
            <w:pStyle w:val="Header"/>
            <w:ind w:right="-115"/>
            <w:jc w:val="right"/>
          </w:pPr>
        </w:p>
      </w:tc>
    </w:tr>
  </w:tbl>
  <w:p w14:paraId="6BEE861F" w14:textId="6441F9DA" w:rsidR="5631A083" w:rsidRDefault="5631A083" w:rsidP="5631A083">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3B32C9" w14:textId="77777777" w:rsidTr="5631A083">
      <w:trPr>
        <w:trHeight w:val="300"/>
      </w:trPr>
      <w:tc>
        <w:tcPr>
          <w:tcW w:w="1500" w:type="dxa"/>
        </w:tcPr>
        <w:p w14:paraId="340B529A" w14:textId="0552F4FF" w:rsidR="5631A083" w:rsidRDefault="5631A083" w:rsidP="5631A083">
          <w:pPr>
            <w:pStyle w:val="Header"/>
            <w:ind w:left="-115"/>
            <w:jc w:val="left"/>
          </w:pPr>
        </w:p>
      </w:tc>
      <w:tc>
        <w:tcPr>
          <w:tcW w:w="1500" w:type="dxa"/>
        </w:tcPr>
        <w:p w14:paraId="3AC8D0B4" w14:textId="41C2463A" w:rsidR="5631A083" w:rsidRDefault="5631A083" w:rsidP="5631A083">
          <w:pPr>
            <w:pStyle w:val="Header"/>
            <w:jc w:val="center"/>
          </w:pPr>
        </w:p>
      </w:tc>
      <w:tc>
        <w:tcPr>
          <w:tcW w:w="1500" w:type="dxa"/>
        </w:tcPr>
        <w:p w14:paraId="59000D03" w14:textId="57F3D22F" w:rsidR="5631A083" w:rsidRDefault="5631A083" w:rsidP="5631A083">
          <w:pPr>
            <w:pStyle w:val="Header"/>
            <w:ind w:right="-115"/>
            <w:jc w:val="right"/>
          </w:pPr>
        </w:p>
      </w:tc>
    </w:tr>
  </w:tbl>
  <w:p w14:paraId="63375009" w14:textId="6EF1C27B" w:rsidR="5631A083" w:rsidRDefault="5631A083" w:rsidP="5631A083">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A5BACA9" w14:textId="77777777" w:rsidTr="5631A083">
      <w:trPr>
        <w:trHeight w:val="300"/>
      </w:trPr>
      <w:tc>
        <w:tcPr>
          <w:tcW w:w="3020" w:type="dxa"/>
        </w:tcPr>
        <w:p w14:paraId="1CD58C9A" w14:textId="62053269" w:rsidR="5631A083" w:rsidRDefault="5631A083" w:rsidP="5631A083">
          <w:pPr>
            <w:pStyle w:val="Header"/>
            <w:ind w:left="-115"/>
            <w:jc w:val="left"/>
          </w:pPr>
        </w:p>
      </w:tc>
      <w:tc>
        <w:tcPr>
          <w:tcW w:w="3020" w:type="dxa"/>
        </w:tcPr>
        <w:p w14:paraId="21BB550D" w14:textId="12506FED" w:rsidR="5631A083" w:rsidRDefault="5631A083" w:rsidP="5631A083">
          <w:pPr>
            <w:pStyle w:val="Header"/>
            <w:jc w:val="center"/>
          </w:pPr>
        </w:p>
      </w:tc>
      <w:tc>
        <w:tcPr>
          <w:tcW w:w="3020" w:type="dxa"/>
        </w:tcPr>
        <w:p w14:paraId="2AFD2BD2" w14:textId="649B4D3F" w:rsidR="5631A083" w:rsidRDefault="5631A083" w:rsidP="5631A083">
          <w:pPr>
            <w:pStyle w:val="Header"/>
            <w:ind w:right="-115"/>
            <w:jc w:val="right"/>
          </w:pPr>
        </w:p>
      </w:tc>
    </w:tr>
  </w:tbl>
  <w:p w14:paraId="4930CCD8" w14:textId="3330A777" w:rsidR="5631A083" w:rsidRDefault="5631A083" w:rsidP="5631A0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A091B" w14:textId="19A1D720" w:rsidR="5631A083" w:rsidRDefault="5631A083" w:rsidP="5631A083">
    <w:pPr>
      <w:pStyle w:val="Header"/>
      <w:jc w:val="right"/>
    </w:pPr>
  </w:p>
  <w:p w14:paraId="7D8C23E9" w14:textId="3DF2005B" w:rsidR="008C1045" w:rsidRPr="004C5FF8" w:rsidRDefault="00EA7CB4">
    <w:pPr>
      <w:pStyle w:val="Header"/>
      <w:pBdr>
        <w:bottom w:val="single" w:sz="4" w:space="1" w:color="auto"/>
      </w:pBdr>
      <w:tabs>
        <w:tab w:val="clear" w:pos="4536"/>
      </w:tabs>
      <w:jc w:val="left"/>
      <w:rPr>
        <w:b/>
        <w:bCs/>
      </w:rPr>
    </w:pPr>
    <w:r w:rsidRPr="004C5FF8">
      <w:rPr>
        <w:b/>
        <w:bCs/>
      </w:rPr>
      <w:t>Table of C</w:t>
    </w:r>
    <w:r w:rsidR="008C1045" w:rsidRPr="004C5FF8">
      <w:rPr>
        <w:b/>
        <w:bCs/>
      </w:rPr>
      <w:t>ontents</w:t>
    </w:r>
    <w:r w:rsidR="008C1045" w:rsidRPr="004C5FF8">
      <w:rPr>
        <w:b/>
        <w:bCs/>
      </w:rP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353D91D" w14:textId="77777777" w:rsidTr="5631A083">
      <w:trPr>
        <w:trHeight w:val="300"/>
      </w:trPr>
      <w:tc>
        <w:tcPr>
          <w:tcW w:w="1500" w:type="dxa"/>
        </w:tcPr>
        <w:p w14:paraId="3A59B646" w14:textId="3C07B44A" w:rsidR="5631A083" w:rsidRDefault="5631A083" w:rsidP="5631A083">
          <w:pPr>
            <w:pStyle w:val="Header"/>
            <w:ind w:left="-115"/>
            <w:jc w:val="left"/>
          </w:pPr>
        </w:p>
      </w:tc>
      <w:tc>
        <w:tcPr>
          <w:tcW w:w="1500" w:type="dxa"/>
        </w:tcPr>
        <w:p w14:paraId="5B391E11" w14:textId="538C53CE" w:rsidR="5631A083" w:rsidRDefault="5631A083" w:rsidP="5631A083">
          <w:pPr>
            <w:pStyle w:val="Header"/>
            <w:jc w:val="center"/>
          </w:pPr>
        </w:p>
      </w:tc>
      <w:tc>
        <w:tcPr>
          <w:tcW w:w="1500" w:type="dxa"/>
        </w:tcPr>
        <w:p w14:paraId="54FBB6B6" w14:textId="6547B0D8" w:rsidR="5631A083" w:rsidRDefault="5631A083" w:rsidP="5631A083">
          <w:pPr>
            <w:pStyle w:val="Header"/>
            <w:ind w:right="-115"/>
            <w:jc w:val="right"/>
          </w:pPr>
        </w:p>
      </w:tc>
    </w:tr>
  </w:tbl>
  <w:p w14:paraId="6C36F3DD" w14:textId="0B8EB001" w:rsidR="5631A083" w:rsidRDefault="5631A083" w:rsidP="5631A083">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AB252AA" w14:textId="77777777" w:rsidTr="5631A083">
      <w:trPr>
        <w:trHeight w:val="300"/>
      </w:trPr>
      <w:tc>
        <w:tcPr>
          <w:tcW w:w="3020" w:type="dxa"/>
        </w:tcPr>
        <w:p w14:paraId="5BBDDD15" w14:textId="66C2C14F" w:rsidR="5631A083" w:rsidRDefault="5631A083" w:rsidP="5631A083">
          <w:pPr>
            <w:pStyle w:val="Header"/>
            <w:ind w:left="-115"/>
            <w:jc w:val="left"/>
          </w:pPr>
        </w:p>
      </w:tc>
      <w:tc>
        <w:tcPr>
          <w:tcW w:w="3020" w:type="dxa"/>
        </w:tcPr>
        <w:p w14:paraId="19A194B4" w14:textId="792BED8C" w:rsidR="5631A083" w:rsidRDefault="5631A083" w:rsidP="5631A083">
          <w:pPr>
            <w:pStyle w:val="Header"/>
            <w:jc w:val="center"/>
          </w:pPr>
        </w:p>
      </w:tc>
      <w:tc>
        <w:tcPr>
          <w:tcW w:w="3020" w:type="dxa"/>
        </w:tcPr>
        <w:p w14:paraId="173A0A9B" w14:textId="4320A9EE" w:rsidR="5631A083" w:rsidRDefault="5631A083" w:rsidP="5631A083">
          <w:pPr>
            <w:pStyle w:val="Header"/>
            <w:ind w:right="-115"/>
            <w:jc w:val="right"/>
          </w:pPr>
        </w:p>
      </w:tc>
    </w:tr>
  </w:tbl>
  <w:p w14:paraId="34A2C913" w14:textId="27058EDB" w:rsidR="5631A083" w:rsidRDefault="5631A083" w:rsidP="5631A083">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73C3D04A" w14:textId="77777777" w:rsidTr="5631A083">
      <w:trPr>
        <w:trHeight w:val="300"/>
      </w:trPr>
      <w:tc>
        <w:tcPr>
          <w:tcW w:w="1500" w:type="dxa"/>
        </w:tcPr>
        <w:p w14:paraId="40543B60" w14:textId="4670E1EC" w:rsidR="5631A083" w:rsidRDefault="5631A083" w:rsidP="5631A083">
          <w:pPr>
            <w:pStyle w:val="Header"/>
            <w:ind w:left="-115"/>
            <w:jc w:val="left"/>
          </w:pPr>
        </w:p>
      </w:tc>
      <w:tc>
        <w:tcPr>
          <w:tcW w:w="1500" w:type="dxa"/>
        </w:tcPr>
        <w:p w14:paraId="1E854429" w14:textId="4C985C3D" w:rsidR="5631A083" w:rsidRDefault="5631A083" w:rsidP="5631A083">
          <w:pPr>
            <w:pStyle w:val="Header"/>
            <w:jc w:val="center"/>
          </w:pPr>
        </w:p>
      </w:tc>
      <w:tc>
        <w:tcPr>
          <w:tcW w:w="1500" w:type="dxa"/>
        </w:tcPr>
        <w:p w14:paraId="0EFEEA0E" w14:textId="11E1F8B8" w:rsidR="5631A083" w:rsidRDefault="5631A083" w:rsidP="5631A083">
          <w:pPr>
            <w:pStyle w:val="Header"/>
            <w:ind w:right="-115"/>
            <w:jc w:val="right"/>
          </w:pPr>
        </w:p>
      </w:tc>
    </w:tr>
  </w:tbl>
  <w:p w14:paraId="6A9CC1F1" w14:textId="1DCA3B64" w:rsidR="5631A083" w:rsidRDefault="5631A083" w:rsidP="5631A083">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3A06FE1" w14:textId="77777777" w:rsidTr="5631A083">
      <w:trPr>
        <w:trHeight w:val="300"/>
      </w:trPr>
      <w:tc>
        <w:tcPr>
          <w:tcW w:w="3020" w:type="dxa"/>
        </w:tcPr>
        <w:p w14:paraId="7FB0E115" w14:textId="09B395CC" w:rsidR="5631A083" w:rsidRDefault="5631A083" w:rsidP="5631A083">
          <w:pPr>
            <w:pStyle w:val="Header"/>
            <w:ind w:left="-115"/>
            <w:jc w:val="left"/>
          </w:pPr>
        </w:p>
      </w:tc>
      <w:tc>
        <w:tcPr>
          <w:tcW w:w="3020" w:type="dxa"/>
        </w:tcPr>
        <w:p w14:paraId="5B8C9FC8" w14:textId="4841FA4C" w:rsidR="5631A083" w:rsidRDefault="5631A083" w:rsidP="5631A083">
          <w:pPr>
            <w:pStyle w:val="Header"/>
            <w:jc w:val="center"/>
          </w:pPr>
        </w:p>
      </w:tc>
      <w:tc>
        <w:tcPr>
          <w:tcW w:w="3020" w:type="dxa"/>
        </w:tcPr>
        <w:p w14:paraId="134DDEFB" w14:textId="7208548F" w:rsidR="5631A083" w:rsidRDefault="5631A083" w:rsidP="5631A083">
          <w:pPr>
            <w:pStyle w:val="Header"/>
            <w:ind w:right="-115"/>
            <w:jc w:val="right"/>
          </w:pPr>
        </w:p>
      </w:tc>
    </w:tr>
  </w:tbl>
  <w:p w14:paraId="66CA294C" w14:textId="2875FAF9" w:rsidR="5631A083" w:rsidRDefault="5631A083" w:rsidP="5631A083">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989B15E" w14:textId="77777777" w:rsidTr="5631A083">
      <w:trPr>
        <w:trHeight w:val="300"/>
      </w:trPr>
      <w:tc>
        <w:tcPr>
          <w:tcW w:w="1500" w:type="dxa"/>
        </w:tcPr>
        <w:p w14:paraId="3E8B5EF3" w14:textId="044CE127" w:rsidR="5631A083" w:rsidRDefault="5631A083" w:rsidP="5631A083">
          <w:pPr>
            <w:pStyle w:val="Header"/>
            <w:ind w:left="-115"/>
            <w:jc w:val="left"/>
          </w:pPr>
        </w:p>
      </w:tc>
      <w:tc>
        <w:tcPr>
          <w:tcW w:w="1500" w:type="dxa"/>
        </w:tcPr>
        <w:p w14:paraId="16EB9DFD" w14:textId="023728F1" w:rsidR="5631A083" w:rsidRDefault="5631A083" w:rsidP="5631A083">
          <w:pPr>
            <w:pStyle w:val="Header"/>
            <w:jc w:val="center"/>
          </w:pPr>
        </w:p>
      </w:tc>
      <w:tc>
        <w:tcPr>
          <w:tcW w:w="1500" w:type="dxa"/>
        </w:tcPr>
        <w:p w14:paraId="484B4ED3" w14:textId="3D4983AE" w:rsidR="5631A083" w:rsidRDefault="5631A083" w:rsidP="5631A083">
          <w:pPr>
            <w:pStyle w:val="Header"/>
            <w:ind w:right="-115"/>
            <w:jc w:val="right"/>
          </w:pPr>
        </w:p>
      </w:tc>
    </w:tr>
  </w:tbl>
  <w:p w14:paraId="704B23B9" w14:textId="14CBADEB" w:rsidR="5631A083" w:rsidRDefault="5631A083" w:rsidP="5631A083">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495F818" w14:textId="77777777" w:rsidTr="5631A083">
      <w:trPr>
        <w:trHeight w:val="300"/>
      </w:trPr>
      <w:tc>
        <w:tcPr>
          <w:tcW w:w="3020" w:type="dxa"/>
        </w:tcPr>
        <w:p w14:paraId="75D166F7" w14:textId="6DEA0099" w:rsidR="5631A083" w:rsidRDefault="5631A083" w:rsidP="5631A083">
          <w:pPr>
            <w:pStyle w:val="Header"/>
            <w:ind w:left="-115"/>
            <w:jc w:val="left"/>
          </w:pPr>
        </w:p>
      </w:tc>
      <w:tc>
        <w:tcPr>
          <w:tcW w:w="3020" w:type="dxa"/>
        </w:tcPr>
        <w:p w14:paraId="78BBF2AC" w14:textId="2DF69C2C" w:rsidR="5631A083" w:rsidRDefault="5631A083" w:rsidP="5631A083">
          <w:pPr>
            <w:pStyle w:val="Header"/>
            <w:jc w:val="center"/>
          </w:pPr>
        </w:p>
      </w:tc>
      <w:tc>
        <w:tcPr>
          <w:tcW w:w="3020" w:type="dxa"/>
        </w:tcPr>
        <w:p w14:paraId="3B695145" w14:textId="60BBDDDF" w:rsidR="5631A083" w:rsidRDefault="5631A083" w:rsidP="5631A083">
          <w:pPr>
            <w:pStyle w:val="Header"/>
            <w:ind w:right="-115"/>
            <w:jc w:val="right"/>
          </w:pPr>
        </w:p>
      </w:tc>
    </w:tr>
  </w:tbl>
  <w:p w14:paraId="3C3E8198" w14:textId="055F9E54" w:rsidR="5631A083" w:rsidRDefault="5631A083" w:rsidP="5631A083">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79E52B6" w14:textId="77777777" w:rsidTr="5631A083">
      <w:trPr>
        <w:trHeight w:val="300"/>
      </w:trPr>
      <w:tc>
        <w:tcPr>
          <w:tcW w:w="3020" w:type="dxa"/>
        </w:tcPr>
        <w:p w14:paraId="0064F9CC" w14:textId="0D609816" w:rsidR="5631A083" w:rsidRDefault="5631A083" w:rsidP="5631A083">
          <w:pPr>
            <w:pStyle w:val="Header"/>
            <w:ind w:left="-115"/>
            <w:jc w:val="left"/>
          </w:pPr>
        </w:p>
      </w:tc>
      <w:tc>
        <w:tcPr>
          <w:tcW w:w="3020" w:type="dxa"/>
        </w:tcPr>
        <w:p w14:paraId="49440F58" w14:textId="7C1936BA" w:rsidR="5631A083" w:rsidRDefault="5631A083" w:rsidP="5631A083">
          <w:pPr>
            <w:pStyle w:val="Header"/>
            <w:jc w:val="center"/>
          </w:pPr>
        </w:p>
      </w:tc>
      <w:tc>
        <w:tcPr>
          <w:tcW w:w="3020" w:type="dxa"/>
        </w:tcPr>
        <w:p w14:paraId="70072F9A" w14:textId="55F550CA" w:rsidR="5631A083" w:rsidRDefault="5631A083" w:rsidP="5631A083">
          <w:pPr>
            <w:pStyle w:val="Header"/>
            <w:ind w:right="-115"/>
            <w:jc w:val="right"/>
          </w:pPr>
        </w:p>
      </w:tc>
    </w:tr>
  </w:tbl>
  <w:p w14:paraId="19A44AE1" w14:textId="096BA059" w:rsidR="5631A083" w:rsidRDefault="5631A083" w:rsidP="5631A083">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E02F116" w14:textId="77777777" w:rsidTr="5631A083">
      <w:trPr>
        <w:trHeight w:val="300"/>
      </w:trPr>
      <w:tc>
        <w:tcPr>
          <w:tcW w:w="3020" w:type="dxa"/>
        </w:tcPr>
        <w:p w14:paraId="4693FB9D" w14:textId="00F92751" w:rsidR="5631A083" w:rsidRDefault="5631A083" w:rsidP="5631A083">
          <w:pPr>
            <w:pStyle w:val="Header"/>
            <w:ind w:left="-115"/>
            <w:jc w:val="left"/>
          </w:pPr>
        </w:p>
      </w:tc>
      <w:tc>
        <w:tcPr>
          <w:tcW w:w="3020" w:type="dxa"/>
        </w:tcPr>
        <w:p w14:paraId="07A62FA3" w14:textId="213513E2" w:rsidR="5631A083" w:rsidRDefault="5631A083" w:rsidP="5631A083">
          <w:pPr>
            <w:pStyle w:val="Header"/>
            <w:jc w:val="center"/>
          </w:pPr>
        </w:p>
      </w:tc>
      <w:tc>
        <w:tcPr>
          <w:tcW w:w="3020" w:type="dxa"/>
        </w:tcPr>
        <w:p w14:paraId="46E7B966" w14:textId="26148249" w:rsidR="5631A083" w:rsidRDefault="5631A083" w:rsidP="5631A083">
          <w:pPr>
            <w:pStyle w:val="Header"/>
            <w:ind w:right="-115"/>
            <w:jc w:val="right"/>
          </w:pPr>
        </w:p>
      </w:tc>
    </w:tr>
  </w:tbl>
  <w:p w14:paraId="7A662AFB" w14:textId="0BAB77A1" w:rsidR="5631A083" w:rsidRDefault="5631A083" w:rsidP="5631A083">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EF0D760" w14:textId="77777777" w:rsidTr="5631A083">
      <w:trPr>
        <w:trHeight w:val="300"/>
      </w:trPr>
      <w:tc>
        <w:tcPr>
          <w:tcW w:w="1500" w:type="dxa"/>
        </w:tcPr>
        <w:p w14:paraId="1AA231F5" w14:textId="1A71CCDD" w:rsidR="5631A083" w:rsidRDefault="5631A083" w:rsidP="5631A083">
          <w:pPr>
            <w:pStyle w:val="Header"/>
            <w:ind w:left="-115"/>
            <w:jc w:val="left"/>
          </w:pPr>
        </w:p>
      </w:tc>
      <w:tc>
        <w:tcPr>
          <w:tcW w:w="1500" w:type="dxa"/>
        </w:tcPr>
        <w:p w14:paraId="02220002" w14:textId="3C4E554D" w:rsidR="5631A083" w:rsidRDefault="5631A083" w:rsidP="5631A083">
          <w:pPr>
            <w:pStyle w:val="Header"/>
            <w:jc w:val="center"/>
          </w:pPr>
        </w:p>
      </w:tc>
      <w:tc>
        <w:tcPr>
          <w:tcW w:w="1500" w:type="dxa"/>
        </w:tcPr>
        <w:p w14:paraId="6E48BAE8" w14:textId="15AB76BC" w:rsidR="5631A083" w:rsidRDefault="5631A083" w:rsidP="5631A083">
          <w:pPr>
            <w:pStyle w:val="Header"/>
            <w:ind w:right="-115"/>
            <w:jc w:val="right"/>
          </w:pPr>
        </w:p>
      </w:tc>
    </w:tr>
  </w:tbl>
  <w:p w14:paraId="33B544FA" w14:textId="23083A98" w:rsidR="5631A083" w:rsidRDefault="5631A083" w:rsidP="5631A083">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C405770" w14:textId="77777777" w:rsidTr="5631A083">
      <w:trPr>
        <w:trHeight w:val="300"/>
      </w:trPr>
      <w:tc>
        <w:tcPr>
          <w:tcW w:w="3020" w:type="dxa"/>
        </w:tcPr>
        <w:p w14:paraId="233787AE" w14:textId="23F1D819" w:rsidR="5631A083" w:rsidRDefault="5631A083" w:rsidP="5631A083">
          <w:pPr>
            <w:pStyle w:val="Header"/>
            <w:ind w:left="-115"/>
            <w:jc w:val="left"/>
          </w:pPr>
        </w:p>
      </w:tc>
      <w:tc>
        <w:tcPr>
          <w:tcW w:w="3020" w:type="dxa"/>
        </w:tcPr>
        <w:p w14:paraId="0B2DED81" w14:textId="7A293F33" w:rsidR="5631A083" w:rsidRDefault="5631A083" w:rsidP="5631A083">
          <w:pPr>
            <w:pStyle w:val="Header"/>
            <w:jc w:val="center"/>
          </w:pPr>
        </w:p>
      </w:tc>
      <w:tc>
        <w:tcPr>
          <w:tcW w:w="3020" w:type="dxa"/>
        </w:tcPr>
        <w:p w14:paraId="46F836DD" w14:textId="6C910FF0" w:rsidR="5631A083" w:rsidRDefault="5631A083" w:rsidP="5631A083">
          <w:pPr>
            <w:pStyle w:val="Header"/>
            <w:ind w:right="-115"/>
            <w:jc w:val="right"/>
          </w:pPr>
        </w:p>
      </w:tc>
    </w:tr>
  </w:tbl>
  <w:p w14:paraId="379EA401" w14:textId="4692B854" w:rsidR="5631A083" w:rsidRDefault="5631A083" w:rsidP="5631A0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68F6760" w14:textId="77777777" w:rsidTr="5631A083">
      <w:trPr>
        <w:trHeight w:val="300"/>
      </w:trPr>
      <w:tc>
        <w:tcPr>
          <w:tcW w:w="3020" w:type="dxa"/>
        </w:tcPr>
        <w:p w14:paraId="350EC112" w14:textId="1FDD5F79" w:rsidR="5631A083" w:rsidRDefault="5631A083" w:rsidP="5631A083">
          <w:pPr>
            <w:pStyle w:val="Header"/>
            <w:ind w:left="-115"/>
            <w:jc w:val="left"/>
          </w:pPr>
        </w:p>
      </w:tc>
      <w:tc>
        <w:tcPr>
          <w:tcW w:w="3020" w:type="dxa"/>
        </w:tcPr>
        <w:p w14:paraId="37B7FF98" w14:textId="4F2A613A" w:rsidR="5631A083" w:rsidRDefault="5631A083" w:rsidP="5631A083">
          <w:pPr>
            <w:pStyle w:val="Header"/>
            <w:jc w:val="center"/>
          </w:pPr>
        </w:p>
      </w:tc>
      <w:tc>
        <w:tcPr>
          <w:tcW w:w="3020" w:type="dxa"/>
        </w:tcPr>
        <w:p w14:paraId="05BEA1E3" w14:textId="0C9B3265" w:rsidR="5631A083" w:rsidRDefault="5631A083" w:rsidP="5631A083">
          <w:pPr>
            <w:pStyle w:val="Header"/>
            <w:ind w:right="-115"/>
            <w:jc w:val="right"/>
          </w:pPr>
        </w:p>
      </w:tc>
    </w:tr>
  </w:tbl>
  <w:p w14:paraId="0E3F16F8" w14:textId="452CED65" w:rsidR="5631A083" w:rsidRDefault="5631A083" w:rsidP="5631A083">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2459591" w14:textId="77777777" w:rsidTr="5631A083">
      <w:trPr>
        <w:trHeight w:val="300"/>
      </w:trPr>
      <w:tc>
        <w:tcPr>
          <w:tcW w:w="3020" w:type="dxa"/>
        </w:tcPr>
        <w:p w14:paraId="1770652F" w14:textId="183ECC1A" w:rsidR="5631A083" w:rsidRDefault="5631A083" w:rsidP="5631A083">
          <w:pPr>
            <w:pStyle w:val="Header"/>
            <w:ind w:left="-115"/>
            <w:jc w:val="left"/>
          </w:pPr>
        </w:p>
      </w:tc>
      <w:tc>
        <w:tcPr>
          <w:tcW w:w="3020" w:type="dxa"/>
        </w:tcPr>
        <w:p w14:paraId="5D3E1EEC" w14:textId="2AFA8289" w:rsidR="5631A083" w:rsidRDefault="5631A083" w:rsidP="5631A083">
          <w:pPr>
            <w:pStyle w:val="Header"/>
            <w:jc w:val="center"/>
          </w:pPr>
        </w:p>
      </w:tc>
      <w:tc>
        <w:tcPr>
          <w:tcW w:w="3020" w:type="dxa"/>
        </w:tcPr>
        <w:p w14:paraId="11D9B215" w14:textId="772AEDAF" w:rsidR="5631A083" w:rsidRDefault="5631A083" w:rsidP="5631A083">
          <w:pPr>
            <w:pStyle w:val="Header"/>
            <w:ind w:right="-115"/>
            <w:jc w:val="right"/>
          </w:pPr>
        </w:p>
      </w:tc>
    </w:tr>
  </w:tbl>
  <w:p w14:paraId="3D13507C" w14:textId="737F5073" w:rsidR="5631A083" w:rsidRDefault="5631A083" w:rsidP="5631A083">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3E08FAD" w14:textId="77777777" w:rsidTr="5631A083">
      <w:trPr>
        <w:trHeight w:val="300"/>
      </w:trPr>
      <w:tc>
        <w:tcPr>
          <w:tcW w:w="3020" w:type="dxa"/>
        </w:tcPr>
        <w:p w14:paraId="6E389EAE" w14:textId="1CEFD623" w:rsidR="5631A083" w:rsidRDefault="5631A083" w:rsidP="5631A083">
          <w:pPr>
            <w:pStyle w:val="Header"/>
            <w:ind w:left="-115"/>
            <w:jc w:val="left"/>
          </w:pPr>
        </w:p>
      </w:tc>
      <w:tc>
        <w:tcPr>
          <w:tcW w:w="3020" w:type="dxa"/>
        </w:tcPr>
        <w:p w14:paraId="4DC2F27F" w14:textId="0B293D51" w:rsidR="5631A083" w:rsidRDefault="5631A083" w:rsidP="5631A083">
          <w:pPr>
            <w:pStyle w:val="Header"/>
            <w:jc w:val="center"/>
          </w:pPr>
        </w:p>
      </w:tc>
      <w:tc>
        <w:tcPr>
          <w:tcW w:w="3020" w:type="dxa"/>
        </w:tcPr>
        <w:p w14:paraId="346745C1" w14:textId="12C413F3" w:rsidR="5631A083" w:rsidRDefault="5631A083" w:rsidP="5631A083">
          <w:pPr>
            <w:pStyle w:val="Header"/>
            <w:ind w:right="-115"/>
            <w:jc w:val="right"/>
          </w:pPr>
        </w:p>
      </w:tc>
    </w:tr>
  </w:tbl>
  <w:p w14:paraId="4A38DF4A" w14:textId="376F7203" w:rsidR="5631A083" w:rsidRDefault="5631A083" w:rsidP="5631A083">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D7DCE2" w14:textId="77777777" w:rsidTr="5631A083">
      <w:trPr>
        <w:trHeight w:val="300"/>
      </w:trPr>
      <w:tc>
        <w:tcPr>
          <w:tcW w:w="1500" w:type="dxa"/>
        </w:tcPr>
        <w:p w14:paraId="4620E60C" w14:textId="5AF4B5FE" w:rsidR="5631A083" w:rsidRDefault="5631A083" w:rsidP="5631A083">
          <w:pPr>
            <w:pStyle w:val="Header"/>
            <w:ind w:left="-115"/>
            <w:jc w:val="left"/>
          </w:pPr>
        </w:p>
      </w:tc>
      <w:tc>
        <w:tcPr>
          <w:tcW w:w="1500" w:type="dxa"/>
        </w:tcPr>
        <w:p w14:paraId="52FB5B12" w14:textId="50992F05" w:rsidR="5631A083" w:rsidRDefault="5631A083" w:rsidP="5631A083">
          <w:pPr>
            <w:pStyle w:val="Header"/>
            <w:jc w:val="center"/>
          </w:pPr>
        </w:p>
      </w:tc>
      <w:tc>
        <w:tcPr>
          <w:tcW w:w="1500" w:type="dxa"/>
        </w:tcPr>
        <w:p w14:paraId="7A120303" w14:textId="56EDABA8" w:rsidR="5631A083" w:rsidRDefault="5631A083" w:rsidP="5631A083">
          <w:pPr>
            <w:pStyle w:val="Header"/>
            <w:ind w:right="-115"/>
            <w:jc w:val="right"/>
          </w:pPr>
        </w:p>
      </w:tc>
    </w:tr>
  </w:tbl>
  <w:p w14:paraId="592DDB20" w14:textId="4B9DF91A" w:rsidR="5631A083" w:rsidRDefault="5631A083" w:rsidP="5631A083">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2F9C38D" w14:textId="77777777" w:rsidTr="5631A083">
      <w:trPr>
        <w:trHeight w:val="300"/>
      </w:trPr>
      <w:tc>
        <w:tcPr>
          <w:tcW w:w="1500" w:type="dxa"/>
        </w:tcPr>
        <w:p w14:paraId="2E2B06C1" w14:textId="1418F732" w:rsidR="5631A083" w:rsidRDefault="5631A083" w:rsidP="5631A083">
          <w:pPr>
            <w:pStyle w:val="Header"/>
            <w:ind w:left="-115"/>
            <w:jc w:val="left"/>
          </w:pPr>
        </w:p>
      </w:tc>
      <w:tc>
        <w:tcPr>
          <w:tcW w:w="1500" w:type="dxa"/>
        </w:tcPr>
        <w:p w14:paraId="21CD219D" w14:textId="05E466C0" w:rsidR="5631A083" w:rsidRDefault="5631A083" w:rsidP="5631A083">
          <w:pPr>
            <w:pStyle w:val="Header"/>
            <w:jc w:val="center"/>
          </w:pPr>
        </w:p>
      </w:tc>
      <w:tc>
        <w:tcPr>
          <w:tcW w:w="1500" w:type="dxa"/>
        </w:tcPr>
        <w:p w14:paraId="57C304F6" w14:textId="65ECDB36" w:rsidR="5631A083" w:rsidRDefault="5631A083" w:rsidP="5631A083">
          <w:pPr>
            <w:pStyle w:val="Header"/>
            <w:ind w:right="-115"/>
            <w:jc w:val="right"/>
          </w:pPr>
        </w:p>
      </w:tc>
    </w:tr>
  </w:tbl>
  <w:p w14:paraId="366E2C50" w14:textId="12A238A2" w:rsidR="5631A083" w:rsidRDefault="5631A083" w:rsidP="5631A083">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CF7671D" w14:textId="77777777" w:rsidTr="5631A083">
      <w:trPr>
        <w:trHeight w:val="300"/>
      </w:trPr>
      <w:tc>
        <w:tcPr>
          <w:tcW w:w="3020" w:type="dxa"/>
        </w:tcPr>
        <w:p w14:paraId="41C958CC" w14:textId="7B15892C" w:rsidR="5631A083" w:rsidRDefault="5631A083" w:rsidP="5631A083">
          <w:pPr>
            <w:pStyle w:val="Header"/>
            <w:ind w:left="-115"/>
            <w:jc w:val="left"/>
          </w:pPr>
        </w:p>
      </w:tc>
      <w:tc>
        <w:tcPr>
          <w:tcW w:w="3020" w:type="dxa"/>
        </w:tcPr>
        <w:p w14:paraId="580036BE" w14:textId="79AA4ABB" w:rsidR="5631A083" w:rsidRDefault="5631A083" w:rsidP="5631A083">
          <w:pPr>
            <w:pStyle w:val="Header"/>
            <w:jc w:val="center"/>
          </w:pPr>
        </w:p>
      </w:tc>
      <w:tc>
        <w:tcPr>
          <w:tcW w:w="3020" w:type="dxa"/>
        </w:tcPr>
        <w:p w14:paraId="0D6329B0" w14:textId="0974994E" w:rsidR="5631A083" w:rsidRDefault="5631A083" w:rsidP="5631A083">
          <w:pPr>
            <w:pStyle w:val="Header"/>
            <w:ind w:right="-115"/>
            <w:jc w:val="right"/>
          </w:pPr>
        </w:p>
      </w:tc>
    </w:tr>
  </w:tbl>
  <w:p w14:paraId="14349D68" w14:textId="777FB19B" w:rsidR="5631A083" w:rsidRDefault="5631A083" w:rsidP="5631A083">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B170E75" w14:textId="77777777" w:rsidTr="5631A083">
      <w:trPr>
        <w:trHeight w:val="300"/>
      </w:trPr>
      <w:tc>
        <w:tcPr>
          <w:tcW w:w="1500" w:type="dxa"/>
        </w:tcPr>
        <w:p w14:paraId="43145D41" w14:textId="24949AF9" w:rsidR="5631A083" w:rsidRDefault="5631A083" w:rsidP="5631A083">
          <w:pPr>
            <w:pStyle w:val="Header"/>
            <w:ind w:left="-115"/>
            <w:jc w:val="left"/>
          </w:pPr>
        </w:p>
      </w:tc>
      <w:tc>
        <w:tcPr>
          <w:tcW w:w="1500" w:type="dxa"/>
        </w:tcPr>
        <w:p w14:paraId="576BA571" w14:textId="18D1AE09" w:rsidR="5631A083" w:rsidRDefault="5631A083" w:rsidP="5631A083">
          <w:pPr>
            <w:pStyle w:val="Header"/>
            <w:jc w:val="center"/>
          </w:pPr>
        </w:p>
      </w:tc>
      <w:tc>
        <w:tcPr>
          <w:tcW w:w="1500" w:type="dxa"/>
        </w:tcPr>
        <w:p w14:paraId="03885729" w14:textId="02F4C51D" w:rsidR="5631A083" w:rsidRDefault="5631A083" w:rsidP="5631A083">
          <w:pPr>
            <w:pStyle w:val="Header"/>
            <w:ind w:right="-115"/>
            <w:jc w:val="right"/>
          </w:pPr>
        </w:p>
      </w:tc>
    </w:tr>
  </w:tbl>
  <w:p w14:paraId="5988A28A" w14:textId="7223C868" w:rsidR="5631A083" w:rsidRDefault="5631A083" w:rsidP="5631A083">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3EFE08" w14:textId="77777777" w:rsidTr="5631A083">
      <w:trPr>
        <w:trHeight w:val="300"/>
      </w:trPr>
      <w:tc>
        <w:tcPr>
          <w:tcW w:w="3020" w:type="dxa"/>
        </w:tcPr>
        <w:p w14:paraId="7E752243" w14:textId="6CB989DA" w:rsidR="5631A083" w:rsidRDefault="5631A083" w:rsidP="5631A083">
          <w:pPr>
            <w:pStyle w:val="Header"/>
            <w:ind w:left="-115"/>
            <w:jc w:val="left"/>
          </w:pPr>
        </w:p>
      </w:tc>
      <w:tc>
        <w:tcPr>
          <w:tcW w:w="3020" w:type="dxa"/>
        </w:tcPr>
        <w:p w14:paraId="6EDFE4B5" w14:textId="4921A2FE" w:rsidR="5631A083" w:rsidRDefault="5631A083" w:rsidP="5631A083">
          <w:pPr>
            <w:pStyle w:val="Header"/>
            <w:jc w:val="center"/>
          </w:pPr>
        </w:p>
      </w:tc>
      <w:tc>
        <w:tcPr>
          <w:tcW w:w="3020" w:type="dxa"/>
        </w:tcPr>
        <w:p w14:paraId="743A6542" w14:textId="1F9597ED" w:rsidR="5631A083" w:rsidRDefault="5631A083" w:rsidP="5631A083">
          <w:pPr>
            <w:pStyle w:val="Header"/>
            <w:ind w:right="-115"/>
            <w:jc w:val="right"/>
          </w:pPr>
        </w:p>
      </w:tc>
    </w:tr>
  </w:tbl>
  <w:p w14:paraId="21F567F6" w14:textId="184A60FB" w:rsidR="5631A083" w:rsidRDefault="5631A083" w:rsidP="5631A083">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B7863C6" w14:textId="77777777" w:rsidTr="5631A083">
      <w:trPr>
        <w:trHeight w:val="300"/>
      </w:trPr>
      <w:tc>
        <w:tcPr>
          <w:tcW w:w="3020" w:type="dxa"/>
        </w:tcPr>
        <w:p w14:paraId="4F5F36FF" w14:textId="05AAE364" w:rsidR="5631A083" w:rsidRDefault="5631A083" w:rsidP="5631A083">
          <w:pPr>
            <w:pStyle w:val="Header"/>
            <w:ind w:left="-115"/>
            <w:jc w:val="left"/>
          </w:pPr>
        </w:p>
      </w:tc>
      <w:tc>
        <w:tcPr>
          <w:tcW w:w="3020" w:type="dxa"/>
        </w:tcPr>
        <w:p w14:paraId="1859E251" w14:textId="19D94C02" w:rsidR="5631A083" w:rsidRDefault="5631A083" w:rsidP="5631A083">
          <w:pPr>
            <w:pStyle w:val="Header"/>
            <w:jc w:val="center"/>
          </w:pPr>
        </w:p>
      </w:tc>
      <w:tc>
        <w:tcPr>
          <w:tcW w:w="3020" w:type="dxa"/>
        </w:tcPr>
        <w:p w14:paraId="7F5B7733" w14:textId="7A525AF4" w:rsidR="5631A083" w:rsidRDefault="5631A083" w:rsidP="5631A083">
          <w:pPr>
            <w:pStyle w:val="Header"/>
            <w:ind w:right="-115"/>
            <w:jc w:val="right"/>
          </w:pPr>
        </w:p>
      </w:tc>
    </w:tr>
  </w:tbl>
  <w:p w14:paraId="77F72AE3" w14:textId="5521F3BD" w:rsidR="5631A083" w:rsidRDefault="5631A083" w:rsidP="5631A083">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634B7D" w14:textId="77777777" w:rsidTr="5631A083">
      <w:trPr>
        <w:trHeight w:val="300"/>
      </w:trPr>
      <w:tc>
        <w:tcPr>
          <w:tcW w:w="3020" w:type="dxa"/>
        </w:tcPr>
        <w:p w14:paraId="25720D1E" w14:textId="46268922" w:rsidR="5631A083" w:rsidRDefault="5631A083" w:rsidP="5631A083">
          <w:pPr>
            <w:pStyle w:val="Header"/>
            <w:ind w:left="-115"/>
            <w:jc w:val="left"/>
          </w:pPr>
        </w:p>
      </w:tc>
      <w:tc>
        <w:tcPr>
          <w:tcW w:w="3020" w:type="dxa"/>
        </w:tcPr>
        <w:p w14:paraId="32CD44EA" w14:textId="2CF5023D" w:rsidR="5631A083" w:rsidRDefault="5631A083" w:rsidP="5631A083">
          <w:pPr>
            <w:pStyle w:val="Header"/>
            <w:jc w:val="center"/>
          </w:pPr>
        </w:p>
      </w:tc>
      <w:tc>
        <w:tcPr>
          <w:tcW w:w="3020" w:type="dxa"/>
        </w:tcPr>
        <w:p w14:paraId="35A42D43" w14:textId="2A63A54E" w:rsidR="5631A083" w:rsidRDefault="5631A083" w:rsidP="5631A083">
          <w:pPr>
            <w:pStyle w:val="Header"/>
            <w:ind w:right="-115"/>
            <w:jc w:val="right"/>
          </w:pPr>
        </w:p>
      </w:tc>
    </w:tr>
  </w:tbl>
  <w:p w14:paraId="5DA75F59" w14:textId="570ED5A3" w:rsidR="5631A083" w:rsidRDefault="5631A083" w:rsidP="5631A083">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0674447" w14:textId="77777777" w:rsidTr="5631A083">
      <w:trPr>
        <w:trHeight w:val="300"/>
      </w:trPr>
      <w:tc>
        <w:tcPr>
          <w:tcW w:w="3020" w:type="dxa"/>
        </w:tcPr>
        <w:p w14:paraId="48FC25D3" w14:textId="7CE53C29" w:rsidR="5631A083" w:rsidRDefault="5631A083" w:rsidP="5631A083">
          <w:pPr>
            <w:pStyle w:val="Header"/>
            <w:ind w:left="-115"/>
            <w:jc w:val="left"/>
          </w:pPr>
        </w:p>
      </w:tc>
      <w:tc>
        <w:tcPr>
          <w:tcW w:w="3020" w:type="dxa"/>
        </w:tcPr>
        <w:p w14:paraId="51D3F7F3" w14:textId="03BD490D" w:rsidR="5631A083" w:rsidRDefault="5631A083" w:rsidP="5631A083">
          <w:pPr>
            <w:pStyle w:val="Header"/>
            <w:jc w:val="center"/>
          </w:pPr>
        </w:p>
      </w:tc>
      <w:tc>
        <w:tcPr>
          <w:tcW w:w="3020" w:type="dxa"/>
        </w:tcPr>
        <w:p w14:paraId="23FFE8F8" w14:textId="0EBD65EE" w:rsidR="5631A083" w:rsidRDefault="5631A083" w:rsidP="5631A083">
          <w:pPr>
            <w:pStyle w:val="Header"/>
            <w:ind w:right="-115"/>
            <w:jc w:val="right"/>
          </w:pPr>
        </w:p>
      </w:tc>
    </w:tr>
  </w:tbl>
  <w:p w14:paraId="5D82681F" w14:textId="51A9E5A1" w:rsidR="5631A083" w:rsidRDefault="5631A083" w:rsidP="5631A0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FC30B" w14:textId="64D0143F" w:rsidR="5631A083" w:rsidRDefault="5631A083" w:rsidP="5631A083">
    <w:pPr>
      <w:pStyle w:val="Header"/>
      <w:jc w:val="right"/>
    </w:pPr>
    <w:r>
      <w:fldChar w:fldCharType="begin"/>
    </w:r>
    <w:r>
      <w:instrText>PAGE</w:instrText>
    </w:r>
    <w:r>
      <w:fldChar w:fldCharType="separate"/>
    </w:r>
    <w:r w:rsidR="00EC52A4">
      <w:rPr>
        <w:noProof/>
      </w:rPr>
      <w:t>1</w:t>
    </w:r>
    <w:r>
      <w:fldChar w:fldCharType="end"/>
    </w:r>
  </w:p>
  <w:p w14:paraId="7D8C23EA" w14:textId="31E32356" w:rsidR="008C1045" w:rsidRDefault="00F2632C">
    <w:pPr>
      <w:pStyle w:val="Header"/>
      <w:pBdr>
        <w:bottom w:val="single" w:sz="4" w:space="1" w:color="auto"/>
      </w:pBdr>
      <w:tabs>
        <w:tab w:val="clear" w:pos="4536"/>
      </w:tabs>
      <w:jc w:val="left"/>
    </w:pPr>
    <w:r>
      <w:rPr>
        <w:b/>
        <w:bCs/>
      </w:rPr>
      <w:t>Abstract</w:t>
    </w:r>
    <w:r w:rsidR="008C1045">
      <w:tab/>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0C1F53A" w14:textId="77777777" w:rsidTr="5631A083">
      <w:trPr>
        <w:trHeight w:val="300"/>
      </w:trPr>
      <w:tc>
        <w:tcPr>
          <w:tcW w:w="3020" w:type="dxa"/>
        </w:tcPr>
        <w:p w14:paraId="3510C87A" w14:textId="24858903" w:rsidR="5631A083" w:rsidRDefault="5631A083" w:rsidP="5631A083">
          <w:pPr>
            <w:pStyle w:val="Header"/>
            <w:ind w:left="-115"/>
            <w:jc w:val="left"/>
          </w:pPr>
        </w:p>
      </w:tc>
      <w:tc>
        <w:tcPr>
          <w:tcW w:w="3020" w:type="dxa"/>
        </w:tcPr>
        <w:p w14:paraId="76ADCC50" w14:textId="4D64169C" w:rsidR="5631A083" w:rsidRDefault="5631A083" w:rsidP="5631A083">
          <w:pPr>
            <w:pStyle w:val="Header"/>
            <w:jc w:val="center"/>
          </w:pPr>
        </w:p>
      </w:tc>
      <w:tc>
        <w:tcPr>
          <w:tcW w:w="3020" w:type="dxa"/>
        </w:tcPr>
        <w:p w14:paraId="686D9C5E" w14:textId="1A4FC8F0" w:rsidR="5631A083" w:rsidRDefault="5631A083" w:rsidP="5631A083">
          <w:pPr>
            <w:pStyle w:val="Header"/>
            <w:ind w:right="-115"/>
            <w:jc w:val="right"/>
          </w:pPr>
        </w:p>
      </w:tc>
    </w:tr>
  </w:tbl>
  <w:p w14:paraId="07494AF6" w14:textId="46DD7F4C" w:rsidR="5631A083" w:rsidRDefault="5631A083" w:rsidP="5631A083">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610DEE" w14:textId="1908AC63" w:rsidR="00F2632C" w:rsidRDefault="00F2632C" w:rsidP="00AF3C30">
    <w:pPr>
      <w:pStyle w:val="Header"/>
    </w:pPr>
    <w:r>
      <w:tab/>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ABD3F45" w14:textId="77777777" w:rsidTr="5631A083">
      <w:trPr>
        <w:trHeight w:val="300"/>
      </w:trPr>
      <w:tc>
        <w:tcPr>
          <w:tcW w:w="3020" w:type="dxa"/>
        </w:tcPr>
        <w:p w14:paraId="330E9894" w14:textId="521C3217" w:rsidR="5631A083" w:rsidRDefault="5631A083" w:rsidP="5631A083">
          <w:pPr>
            <w:pStyle w:val="Header"/>
            <w:ind w:left="-115"/>
            <w:jc w:val="left"/>
          </w:pPr>
        </w:p>
      </w:tc>
      <w:tc>
        <w:tcPr>
          <w:tcW w:w="3020" w:type="dxa"/>
        </w:tcPr>
        <w:p w14:paraId="49A3BB64" w14:textId="10CCE2E2" w:rsidR="5631A083" w:rsidRDefault="5631A083" w:rsidP="5631A083">
          <w:pPr>
            <w:pStyle w:val="Header"/>
            <w:jc w:val="center"/>
          </w:pPr>
        </w:p>
      </w:tc>
      <w:tc>
        <w:tcPr>
          <w:tcW w:w="3020" w:type="dxa"/>
        </w:tcPr>
        <w:p w14:paraId="7C6DE2BA" w14:textId="3FF903E4" w:rsidR="5631A083" w:rsidRDefault="5631A083" w:rsidP="5631A083">
          <w:pPr>
            <w:pStyle w:val="Header"/>
            <w:ind w:right="-115"/>
            <w:jc w:val="right"/>
          </w:pPr>
        </w:p>
      </w:tc>
    </w:tr>
  </w:tbl>
  <w:p w14:paraId="11FA7388" w14:textId="3F2CBE2B" w:rsidR="5631A083" w:rsidRPr="00476BD7" w:rsidRDefault="5631A083" w:rsidP="5631A083">
    <w:pPr>
      <w:pStyle w:val="Header"/>
      <w:rPr>
        <w:b/>
        <w:bC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9292425" w14:textId="77777777" w:rsidTr="5631A083">
      <w:trPr>
        <w:trHeight w:val="300"/>
      </w:trPr>
      <w:tc>
        <w:tcPr>
          <w:tcW w:w="3020" w:type="dxa"/>
        </w:tcPr>
        <w:p w14:paraId="0A32B407" w14:textId="194B6515" w:rsidR="5631A083" w:rsidRDefault="5631A083" w:rsidP="5631A083">
          <w:pPr>
            <w:pStyle w:val="Header"/>
            <w:ind w:left="-115"/>
            <w:jc w:val="left"/>
          </w:pPr>
        </w:p>
      </w:tc>
      <w:tc>
        <w:tcPr>
          <w:tcW w:w="3020" w:type="dxa"/>
        </w:tcPr>
        <w:p w14:paraId="1CE56875" w14:textId="75982EAE" w:rsidR="5631A083" w:rsidRDefault="5631A083" w:rsidP="5631A083">
          <w:pPr>
            <w:pStyle w:val="Header"/>
            <w:jc w:val="center"/>
          </w:pPr>
        </w:p>
      </w:tc>
      <w:tc>
        <w:tcPr>
          <w:tcW w:w="3020" w:type="dxa"/>
        </w:tcPr>
        <w:p w14:paraId="1744A241" w14:textId="58B0A81A" w:rsidR="5631A083" w:rsidRDefault="5631A083" w:rsidP="5631A083">
          <w:pPr>
            <w:pStyle w:val="Header"/>
            <w:ind w:right="-115"/>
            <w:jc w:val="right"/>
          </w:pPr>
        </w:p>
      </w:tc>
    </w:tr>
  </w:tbl>
  <w:p w14:paraId="3E94F8B1" w14:textId="4E55439D" w:rsidR="5631A083" w:rsidRDefault="5631A083" w:rsidP="5631A08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343F1" w14:textId="0E2CF0EE" w:rsidR="5631A083" w:rsidRDefault="5631A083" w:rsidP="002A0705">
    <w:pPr>
      <w:pStyle w:val="Header"/>
      <w:jc w:val="center"/>
    </w:pPr>
  </w:p>
  <w:p w14:paraId="1A2C761F" w14:textId="35B03F16" w:rsidR="00F2632C" w:rsidRDefault="004B14AB">
    <w:pPr>
      <w:pStyle w:val="Header"/>
      <w:pBdr>
        <w:bottom w:val="single" w:sz="4" w:space="1" w:color="auto"/>
      </w:pBdr>
      <w:tabs>
        <w:tab w:val="clear" w:pos="4536"/>
      </w:tabs>
      <w:jc w:val="left"/>
    </w:pPr>
    <w:r>
      <w:rPr>
        <w:b/>
        <w:bCs/>
      </w:rPr>
      <w:t>In</w:t>
    </w:r>
    <w:r w:rsidR="00F46372">
      <w:rPr>
        <w:b/>
        <w:bCs/>
      </w:rPr>
      <w:t>troduction</w:t>
    </w:r>
    <w:r w:rsidR="00F2632C">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832389D" w14:textId="77777777" w:rsidTr="5631A083">
      <w:trPr>
        <w:trHeight w:val="300"/>
      </w:trPr>
      <w:tc>
        <w:tcPr>
          <w:tcW w:w="3020" w:type="dxa"/>
        </w:tcPr>
        <w:p w14:paraId="248C85E0" w14:textId="69D2602B" w:rsidR="5631A083" w:rsidRDefault="5631A083" w:rsidP="5631A083">
          <w:pPr>
            <w:pStyle w:val="Header"/>
            <w:ind w:left="-115"/>
            <w:jc w:val="left"/>
          </w:pPr>
        </w:p>
      </w:tc>
      <w:tc>
        <w:tcPr>
          <w:tcW w:w="3020" w:type="dxa"/>
        </w:tcPr>
        <w:p w14:paraId="19D6EAF4" w14:textId="5F5FC999" w:rsidR="5631A083" w:rsidRDefault="5631A083" w:rsidP="5631A083">
          <w:pPr>
            <w:pStyle w:val="Header"/>
            <w:jc w:val="center"/>
          </w:pPr>
        </w:p>
      </w:tc>
      <w:tc>
        <w:tcPr>
          <w:tcW w:w="3020" w:type="dxa"/>
        </w:tcPr>
        <w:p w14:paraId="35C8A373" w14:textId="387160BD" w:rsidR="5631A083" w:rsidRDefault="5631A083" w:rsidP="5631A083">
          <w:pPr>
            <w:pStyle w:val="Header"/>
            <w:ind w:right="-115"/>
            <w:jc w:val="right"/>
          </w:pPr>
        </w:p>
      </w:tc>
    </w:tr>
  </w:tbl>
  <w:p w14:paraId="54BAFC97" w14:textId="242471B0" w:rsidR="5631A083" w:rsidRDefault="5631A083" w:rsidP="5631A08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99F90" w14:textId="61BEF472" w:rsidR="00F2632C" w:rsidRDefault="002E31E0">
    <w:pPr>
      <w:pStyle w:val="Header"/>
      <w:pBdr>
        <w:bottom w:val="single" w:sz="4" w:space="1" w:color="auto"/>
      </w:pBdr>
      <w:tabs>
        <w:tab w:val="clear" w:pos="4536"/>
      </w:tabs>
      <w:jc w:val="left"/>
    </w:pPr>
    <w:r>
      <w:rPr>
        <w:b/>
        <w:bCs/>
      </w:rPr>
      <w:fldChar w:fldCharType="begin"/>
    </w:r>
    <w:r>
      <w:rPr>
        <w:b/>
        <w:bCs/>
      </w:rPr>
      <w:instrText xml:space="preserve"> STYLEREF "Heading 1" \* MERGEFORMAT </w:instrText>
    </w:r>
    <w:r>
      <w:rPr>
        <w:b/>
        <w:bCs/>
      </w:rPr>
      <w:fldChar w:fldCharType="separate"/>
    </w:r>
    <w:r w:rsidR="00532ED6">
      <w:rPr>
        <w:b/>
        <w:bCs/>
        <w:noProof/>
      </w:rPr>
      <w:t>References</w:t>
    </w:r>
    <w:r>
      <w:rPr>
        <w:b/>
        <w:bCs/>
      </w:rPr>
      <w:fldChar w:fldCharType="end"/>
    </w:r>
    <w:r w:rsidR="00F2632C">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0D8DAE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860C1F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94AF9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9947E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7B0CAC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AC49D0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A96948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BCDC2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3DA611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58E7F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EC011E"/>
    <w:multiLevelType w:val="singleLevel"/>
    <w:tmpl w:val="87B0CAC0"/>
    <w:styleLink w:val="ArticleSection"/>
    <w:lvl w:ilvl="0">
      <w:start w:val="1"/>
      <w:numFmt w:val="bullet"/>
      <w:lvlText w:val=""/>
      <w:lvlJc w:val="left"/>
      <w:pPr>
        <w:tabs>
          <w:tab w:val="num" w:pos="1492"/>
        </w:tabs>
        <w:ind w:left="1492" w:hanging="360"/>
      </w:pPr>
      <w:rPr>
        <w:rFonts w:ascii="Symbol" w:hAnsi="Symbol" w:hint="default"/>
      </w:rPr>
    </w:lvl>
  </w:abstractNum>
  <w:abstractNum w:abstractNumId="11" w15:restartNumberingAfterBreak="0">
    <w:nsid w:val="16BA2379"/>
    <w:multiLevelType w:val="singleLevel"/>
    <w:tmpl w:val="4AC49D06"/>
    <w:styleLink w:val="1ai"/>
    <w:lvl w:ilvl="0">
      <w:start w:val="1"/>
      <w:numFmt w:val="bullet"/>
      <w:lvlText w:val=""/>
      <w:lvlJc w:val="left"/>
      <w:pPr>
        <w:tabs>
          <w:tab w:val="num" w:pos="1209"/>
        </w:tabs>
        <w:ind w:left="1209" w:hanging="360"/>
      </w:pPr>
      <w:rPr>
        <w:rFonts w:ascii="Symbol" w:hAnsi="Symbol" w:hint="default"/>
      </w:rPr>
    </w:lvl>
  </w:abstractNum>
  <w:abstractNum w:abstractNumId="12" w15:restartNumberingAfterBreak="0">
    <w:nsid w:val="18DE3379"/>
    <w:multiLevelType w:val="hybridMultilevel"/>
    <w:tmpl w:val="11A2F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B53517"/>
    <w:multiLevelType w:val="hybridMultilevel"/>
    <w:tmpl w:val="DCC6511C"/>
    <w:lvl w:ilvl="0" w:tplc="D8861BB2">
      <w:start w:val="4"/>
      <w:numFmt w:val="bullet"/>
      <w:lvlText w:val="-"/>
      <w:lvlJc w:val="left"/>
      <w:pPr>
        <w:ind w:left="720" w:hanging="360"/>
      </w:pPr>
      <w:rPr>
        <w:rFonts w:ascii="Arial" w:eastAsia="SimSu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470F3F"/>
    <w:multiLevelType w:val="singleLevel"/>
    <w:tmpl w:val="BA96948C"/>
    <w:styleLink w:val="111111"/>
    <w:lvl w:ilvl="0">
      <w:start w:val="1"/>
      <w:numFmt w:val="bullet"/>
      <w:lvlText w:val=""/>
      <w:lvlJc w:val="left"/>
      <w:pPr>
        <w:tabs>
          <w:tab w:val="num" w:pos="926"/>
        </w:tabs>
        <w:ind w:left="926" w:hanging="360"/>
      </w:pPr>
      <w:rPr>
        <w:rFonts w:ascii="Symbol" w:hAnsi="Symbol" w:hint="default"/>
      </w:rPr>
    </w:lvl>
  </w:abstractNum>
  <w:abstractNum w:abstractNumId="15" w15:restartNumberingAfterBreak="0">
    <w:nsid w:val="21DC2A86"/>
    <w:multiLevelType w:val="hybridMultilevel"/>
    <w:tmpl w:val="7122C7B4"/>
    <w:lvl w:ilvl="0" w:tplc="D8861BB2">
      <w:start w:val="4"/>
      <w:numFmt w:val="bullet"/>
      <w:lvlText w:val="-"/>
      <w:lvlJc w:val="left"/>
      <w:pPr>
        <w:ind w:left="720" w:hanging="360"/>
      </w:pPr>
      <w:rPr>
        <w:rFonts w:ascii="Arial" w:eastAsia="SimSun"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A46BC28"/>
    <w:multiLevelType w:val="hybridMultilevel"/>
    <w:tmpl w:val="FFFFFFFF"/>
    <w:lvl w:ilvl="0" w:tplc="5A9A5694">
      <w:start w:val="1"/>
      <w:numFmt w:val="bullet"/>
      <w:lvlText w:val=""/>
      <w:lvlJc w:val="left"/>
      <w:pPr>
        <w:ind w:left="720" w:hanging="360"/>
      </w:pPr>
      <w:rPr>
        <w:rFonts w:ascii="Symbol" w:hAnsi="Symbol" w:hint="default"/>
      </w:rPr>
    </w:lvl>
    <w:lvl w:ilvl="1" w:tplc="EA3C8B82">
      <w:start w:val="1"/>
      <w:numFmt w:val="bullet"/>
      <w:lvlText w:val="o"/>
      <w:lvlJc w:val="left"/>
      <w:pPr>
        <w:ind w:left="1440" w:hanging="360"/>
      </w:pPr>
      <w:rPr>
        <w:rFonts w:ascii="Courier New" w:hAnsi="Courier New" w:hint="default"/>
      </w:rPr>
    </w:lvl>
    <w:lvl w:ilvl="2" w:tplc="9D0EC83A">
      <w:start w:val="1"/>
      <w:numFmt w:val="bullet"/>
      <w:lvlText w:val=""/>
      <w:lvlJc w:val="left"/>
      <w:pPr>
        <w:ind w:left="2160" w:hanging="360"/>
      </w:pPr>
      <w:rPr>
        <w:rFonts w:ascii="Wingdings" w:hAnsi="Wingdings" w:hint="default"/>
      </w:rPr>
    </w:lvl>
    <w:lvl w:ilvl="3" w:tplc="0EF4E586">
      <w:start w:val="1"/>
      <w:numFmt w:val="bullet"/>
      <w:lvlText w:val=""/>
      <w:lvlJc w:val="left"/>
      <w:pPr>
        <w:ind w:left="2880" w:hanging="360"/>
      </w:pPr>
      <w:rPr>
        <w:rFonts w:ascii="Symbol" w:hAnsi="Symbol" w:hint="default"/>
      </w:rPr>
    </w:lvl>
    <w:lvl w:ilvl="4" w:tplc="CB3EAD72">
      <w:start w:val="1"/>
      <w:numFmt w:val="bullet"/>
      <w:lvlText w:val="o"/>
      <w:lvlJc w:val="left"/>
      <w:pPr>
        <w:ind w:left="3600" w:hanging="360"/>
      </w:pPr>
      <w:rPr>
        <w:rFonts w:ascii="Courier New" w:hAnsi="Courier New" w:hint="default"/>
      </w:rPr>
    </w:lvl>
    <w:lvl w:ilvl="5" w:tplc="6172E2BA">
      <w:start w:val="1"/>
      <w:numFmt w:val="bullet"/>
      <w:lvlText w:val=""/>
      <w:lvlJc w:val="left"/>
      <w:pPr>
        <w:ind w:left="4320" w:hanging="360"/>
      </w:pPr>
      <w:rPr>
        <w:rFonts w:ascii="Wingdings" w:hAnsi="Wingdings" w:hint="default"/>
      </w:rPr>
    </w:lvl>
    <w:lvl w:ilvl="6" w:tplc="9CAE4924">
      <w:start w:val="1"/>
      <w:numFmt w:val="bullet"/>
      <w:lvlText w:val=""/>
      <w:lvlJc w:val="left"/>
      <w:pPr>
        <w:ind w:left="5040" w:hanging="360"/>
      </w:pPr>
      <w:rPr>
        <w:rFonts w:ascii="Symbol" w:hAnsi="Symbol" w:hint="default"/>
      </w:rPr>
    </w:lvl>
    <w:lvl w:ilvl="7" w:tplc="499A2F0A">
      <w:start w:val="1"/>
      <w:numFmt w:val="bullet"/>
      <w:lvlText w:val="o"/>
      <w:lvlJc w:val="left"/>
      <w:pPr>
        <w:ind w:left="5760" w:hanging="360"/>
      </w:pPr>
      <w:rPr>
        <w:rFonts w:ascii="Courier New" w:hAnsi="Courier New" w:hint="default"/>
      </w:rPr>
    </w:lvl>
    <w:lvl w:ilvl="8" w:tplc="E3AE095C">
      <w:start w:val="1"/>
      <w:numFmt w:val="bullet"/>
      <w:lvlText w:val=""/>
      <w:lvlJc w:val="left"/>
      <w:pPr>
        <w:ind w:left="6480" w:hanging="360"/>
      </w:pPr>
      <w:rPr>
        <w:rFonts w:ascii="Wingdings" w:hAnsi="Wingdings" w:hint="default"/>
      </w:rPr>
    </w:lvl>
  </w:abstractNum>
  <w:abstractNum w:abstractNumId="17" w15:restartNumberingAfterBreak="0">
    <w:nsid w:val="31EB467A"/>
    <w:multiLevelType w:val="multilevel"/>
    <w:tmpl w:val="DB62E36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15:restartNumberingAfterBreak="0">
    <w:nsid w:val="3651080F"/>
    <w:multiLevelType w:val="hybridMultilevel"/>
    <w:tmpl w:val="CE2A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204BA"/>
    <w:multiLevelType w:val="hybridMultilevel"/>
    <w:tmpl w:val="2744DC7A"/>
    <w:lvl w:ilvl="0" w:tplc="D8861BB2">
      <w:start w:val="4"/>
      <w:numFmt w:val="bullet"/>
      <w:lvlText w:val="-"/>
      <w:lvlJc w:val="left"/>
      <w:pPr>
        <w:ind w:left="720" w:hanging="360"/>
      </w:pPr>
      <w:rPr>
        <w:rFonts w:ascii="Arial" w:eastAsia="SimSun"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A325107"/>
    <w:multiLevelType w:val="hybridMultilevel"/>
    <w:tmpl w:val="8E024CD8"/>
    <w:lvl w:ilvl="0" w:tplc="38BAB12C">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3B19751E"/>
    <w:multiLevelType w:val="hybridMultilevel"/>
    <w:tmpl w:val="081C57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7A7079"/>
    <w:multiLevelType w:val="hybridMultilevel"/>
    <w:tmpl w:val="5F12A2A8"/>
    <w:lvl w:ilvl="0" w:tplc="D8861BB2">
      <w:start w:val="4"/>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50A2F5"/>
    <w:multiLevelType w:val="hybridMultilevel"/>
    <w:tmpl w:val="FFFFFFFF"/>
    <w:lvl w:ilvl="0" w:tplc="0854BAD0">
      <w:start w:val="1"/>
      <w:numFmt w:val="bullet"/>
      <w:lvlText w:val=""/>
      <w:lvlJc w:val="left"/>
      <w:pPr>
        <w:ind w:left="720" w:hanging="360"/>
      </w:pPr>
      <w:rPr>
        <w:rFonts w:ascii="Symbol" w:hAnsi="Symbol" w:hint="default"/>
      </w:rPr>
    </w:lvl>
    <w:lvl w:ilvl="1" w:tplc="536EFEF8">
      <w:start w:val="1"/>
      <w:numFmt w:val="bullet"/>
      <w:lvlText w:val="o"/>
      <w:lvlJc w:val="left"/>
      <w:pPr>
        <w:ind w:left="1440" w:hanging="360"/>
      </w:pPr>
      <w:rPr>
        <w:rFonts w:ascii="Courier New" w:hAnsi="Courier New" w:hint="default"/>
      </w:rPr>
    </w:lvl>
    <w:lvl w:ilvl="2" w:tplc="36C44CBA">
      <w:start w:val="1"/>
      <w:numFmt w:val="bullet"/>
      <w:lvlText w:val=""/>
      <w:lvlJc w:val="left"/>
      <w:pPr>
        <w:ind w:left="2160" w:hanging="360"/>
      </w:pPr>
      <w:rPr>
        <w:rFonts w:ascii="Wingdings" w:hAnsi="Wingdings" w:hint="default"/>
      </w:rPr>
    </w:lvl>
    <w:lvl w:ilvl="3" w:tplc="E17A938A">
      <w:start w:val="1"/>
      <w:numFmt w:val="bullet"/>
      <w:lvlText w:val=""/>
      <w:lvlJc w:val="left"/>
      <w:pPr>
        <w:ind w:left="2880" w:hanging="360"/>
      </w:pPr>
      <w:rPr>
        <w:rFonts w:ascii="Symbol" w:hAnsi="Symbol" w:hint="default"/>
      </w:rPr>
    </w:lvl>
    <w:lvl w:ilvl="4" w:tplc="8F86A37C">
      <w:start w:val="1"/>
      <w:numFmt w:val="bullet"/>
      <w:lvlText w:val="o"/>
      <w:lvlJc w:val="left"/>
      <w:pPr>
        <w:ind w:left="3600" w:hanging="360"/>
      </w:pPr>
      <w:rPr>
        <w:rFonts w:ascii="Courier New" w:hAnsi="Courier New" w:hint="default"/>
      </w:rPr>
    </w:lvl>
    <w:lvl w:ilvl="5" w:tplc="34028262">
      <w:start w:val="1"/>
      <w:numFmt w:val="bullet"/>
      <w:lvlText w:val=""/>
      <w:lvlJc w:val="left"/>
      <w:pPr>
        <w:ind w:left="4320" w:hanging="360"/>
      </w:pPr>
      <w:rPr>
        <w:rFonts w:ascii="Wingdings" w:hAnsi="Wingdings" w:hint="default"/>
      </w:rPr>
    </w:lvl>
    <w:lvl w:ilvl="6" w:tplc="54B4D6C8">
      <w:start w:val="1"/>
      <w:numFmt w:val="bullet"/>
      <w:lvlText w:val=""/>
      <w:lvlJc w:val="left"/>
      <w:pPr>
        <w:ind w:left="5040" w:hanging="360"/>
      </w:pPr>
      <w:rPr>
        <w:rFonts w:ascii="Symbol" w:hAnsi="Symbol" w:hint="default"/>
      </w:rPr>
    </w:lvl>
    <w:lvl w:ilvl="7" w:tplc="5970B18A">
      <w:start w:val="1"/>
      <w:numFmt w:val="bullet"/>
      <w:lvlText w:val="o"/>
      <w:lvlJc w:val="left"/>
      <w:pPr>
        <w:ind w:left="5760" w:hanging="360"/>
      </w:pPr>
      <w:rPr>
        <w:rFonts w:ascii="Courier New" w:hAnsi="Courier New" w:hint="default"/>
      </w:rPr>
    </w:lvl>
    <w:lvl w:ilvl="8" w:tplc="B25E30DE">
      <w:start w:val="1"/>
      <w:numFmt w:val="bullet"/>
      <w:lvlText w:val=""/>
      <w:lvlJc w:val="left"/>
      <w:pPr>
        <w:ind w:left="6480" w:hanging="360"/>
      </w:pPr>
      <w:rPr>
        <w:rFonts w:ascii="Wingdings" w:hAnsi="Wingdings" w:hint="default"/>
      </w:rPr>
    </w:lvl>
  </w:abstractNum>
  <w:abstractNum w:abstractNumId="24" w15:restartNumberingAfterBreak="0">
    <w:nsid w:val="48540A14"/>
    <w:multiLevelType w:val="hybridMultilevel"/>
    <w:tmpl w:val="A5AC3D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4FCB7630"/>
    <w:multiLevelType w:val="hybridMultilevel"/>
    <w:tmpl w:val="DD66340C"/>
    <w:lvl w:ilvl="0" w:tplc="D8861BB2">
      <w:start w:val="4"/>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E01FF5"/>
    <w:multiLevelType w:val="hybridMultilevel"/>
    <w:tmpl w:val="02FCEDB2"/>
    <w:lvl w:ilvl="0" w:tplc="D8861BB2">
      <w:start w:val="4"/>
      <w:numFmt w:val="bullet"/>
      <w:lvlText w:val="-"/>
      <w:lvlJc w:val="left"/>
      <w:pPr>
        <w:ind w:left="720" w:hanging="360"/>
      </w:pPr>
      <w:rPr>
        <w:rFonts w:ascii="Arial" w:eastAsia="SimSun"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6F005F"/>
    <w:multiLevelType w:val="multilevel"/>
    <w:tmpl w:val="D9540E80"/>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0D7307"/>
    <w:multiLevelType w:val="multilevel"/>
    <w:tmpl w:val="60307FF2"/>
    <w:lvl w:ilvl="0">
      <w:start w:val="1"/>
      <w:numFmt w:val="decimal"/>
      <w:pStyle w:val="Formatvorlageberschrift1Vor6ptNach6ptZeilenabstandeinf"/>
      <w:lvlText w:val="%1"/>
      <w:lvlJc w:val="left"/>
      <w:pPr>
        <w:tabs>
          <w:tab w:val="num" w:pos="432"/>
        </w:tabs>
        <w:ind w:left="432" w:hanging="432"/>
      </w:pPr>
      <w:rPr>
        <w:rFonts w:hint="default"/>
      </w:rPr>
    </w:lvl>
    <w:lvl w:ilvl="1">
      <w:start w:val="1"/>
      <w:numFmt w:val="decimal"/>
      <w:isLgl/>
      <w:lvlText w:val="%1.%2"/>
      <w:lvlJc w:val="left"/>
      <w:pPr>
        <w:tabs>
          <w:tab w:val="num" w:pos="9"/>
        </w:tabs>
        <w:ind w:left="9" w:hanging="9"/>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C2C74E2"/>
    <w:multiLevelType w:val="hybridMultilevel"/>
    <w:tmpl w:val="F140C5AC"/>
    <w:lvl w:ilvl="0" w:tplc="D8861BB2">
      <w:start w:val="4"/>
      <w:numFmt w:val="bullet"/>
      <w:lvlText w:val="-"/>
      <w:lvlJc w:val="left"/>
      <w:pPr>
        <w:ind w:left="720" w:hanging="360"/>
      </w:pPr>
      <w:rPr>
        <w:rFonts w:ascii="Arial" w:eastAsia="SimSun"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44529197">
    <w:abstractNumId w:val="28"/>
  </w:num>
  <w:num w:numId="2" w16cid:durableId="642123981">
    <w:abstractNumId w:val="9"/>
  </w:num>
  <w:num w:numId="3" w16cid:durableId="425730747">
    <w:abstractNumId w:val="17"/>
  </w:num>
  <w:num w:numId="4" w16cid:durableId="840196115">
    <w:abstractNumId w:val="7"/>
  </w:num>
  <w:num w:numId="5" w16cid:durableId="1273897947">
    <w:abstractNumId w:val="6"/>
  </w:num>
  <w:num w:numId="6" w16cid:durableId="1591229450">
    <w:abstractNumId w:val="5"/>
  </w:num>
  <w:num w:numId="7" w16cid:durableId="355276395">
    <w:abstractNumId w:val="4"/>
  </w:num>
  <w:num w:numId="8" w16cid:durableId="370888845">
    <w:abstractNumId w:val="8"/>
  </w:num>
  <w:num w:numId="9" w16cid:durableId="938178117">
    <w:abstractNumId w:val="3"/>
  </w:num>
  <w:num w:numId="10" w16cid:durableId="921335123">
    <w:abstractNumId w:val="2"/>
  </w:num>
  <w:num w:numId="11" w16cid:durableId="990138855">
    <w:abstractNumId w:val="1"/>
  </w:num>
  <w:num w:numId="12" w16cid:durableId="618537668">
    <w:abstractNumId w:val="0"/>
  </w:num>
  <w:num w:numId="13" w16cid:durableId="1685277325">
    <w:abstractNumId w:val="14"/>
  </w:num>
  <w:num w:numId="14" w16cid:durableId="1708871315">
    <w:abstractNumId w:val="11"/>
  </w:num>
  <w:num w:numId="15" w16cid:durableId="1577789765">
    <w:abstractNumId w:val="10"/>
  </w:num>
  <w:num w:numId="16" w16cid:durableId="5905945">
    <w:abstractNumId w:val="13"/>
  </w:num>
  <w:num w:numId="17" w16cid:durableId="1491211721">
    <w:abstractNumId w:val="29"/>
  </w:num>
  <w:num w:numId="18" w16cid:durableId="2011179207">
    <w:abstractNumId w:val="19"/>
  </w:num>
  <w:num w:numId="19" w16cid:durableId="1275402216">
    <w:abstractNumId w:val="24"/>
  </w:num>
  <w:num w:numId="20" w16cid:durableId="1560897793">
    <w:abstractNumId w:val="20"/>
  </w:num>
  <w:num w:numId="21" w16cid:durableId="1769153226">
    <w:abstractNumId w:val="25"/>
  </w:num>
  <w:num w:numId="22" w16cid:durableId="24329974">
    <w:abstractNumId w:val="18"/>
  </w:num>
  <w:num w:numId="23" w16cid:durableId="677317807">
    <w:abstractNumId w:val="22"/>
  </w:num>
  <w:num w:numId="24" w16cid:durableId="3939643">
    <w:abstractNumId w:val="12"/>
  </w:num>
  <w:num w:numId="25" w16cid:durableId="447893829">
    <w:abstractNumId w:val="16"/>
  </w:num>
  <w:num w:numId="26" w16cid:durableId="1736974318">
    <w:abstractNumId w:val="23"/>
  </w:num>
  <w:num w:numId="27" w16cid:durableId="1018435371">
    <w:abstractNumId w:val="26"/>
  </w:num>
  <w:num w:numId="28" w16cid:durableId="202014436">
    <w:abstractNumId w:val="15"/>
  </w:num>
  <w:num w:numId="29" w16cid:durableId="753237370">
    <w:abstractNumId w:val="21"/>
  </w:num>
  <w:num w:numId="30" w16cid:durableId="910575421">
    <w:abstractNumId w:val="2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57"/>
  <w:drawingGridVerticalSpacing w:val="57"/>
  <w:noPunctuationKerning/>
  <w:characterSpacingControl w:val="doNotCompress"/>
  <w:hdrShapeDefaults>
    <o:shapedefaults v:ext="edit" spidmax="2050" fillcolor="white">
      <v:fill color="white"/>
    </o:shapedefaults>
  </w:hdrShapeDefaults>
  <w:footnotePr>
    <w:footnote w:id="-1"/>
    <w:footnote w:id="0"/>
    <w:footnote w:id="1"/>
  </w:footnotePr>
  <w:endnotePr>
    <w:numFmt w:val="decimal"/>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wMLU0MTExNbY0NjBU0lEKTi0uzszPAykwrAUARJfS7S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e9daafxd9soefdarxrwzl5z9x5z9s0ftw&quot;&gt;COE&lt;record-ids&gt;&lt;item&gt;1&lt;/item&gt;&lt;item&gt;2&lt;/item&gt;&lt;item&gt;3&lt;/item&gt;&lt;item&gt;4&lt;/item&gt;&lt;/record-ids&gt;&lt;/item&gt;&lt;/Libraries&gt;"/>
  </w:docVars>
  <w:rsids>
    <w:rsidRoot w:val="000C30C6"/>
    <w:rsid w:val="00000200"/>
    <w:rsid w:val="00000FB9"/>
    <w:rsid w:val="000011C6"/>
    <w:rsid w:val="00001377"/>
    <w:rsid w:val="00001681"/>
    <w:rsid w:val="00001B02"/>
    <w:rsid w:val="00002CF2"/>
    <w:rsid w:val="00002FA2"/>
    <w:rsid w:val="0000339B"/>
    <w:rsid w:val="000034A1"/>
    <w:rsid w:val="00003618"/>
    <w:rsid w:val="00003CAB"/>
    <w:rsid w:val="00003E39"/>
    <w:rsid w:val="000042B9"/>
    <w:rsid w:val="00004339"/>
    <w:rsid w:val="00004660"/>
    <w:rsid w:val="000046C3"/>
    <w:rsid w:val="00004AF5"/>
    <w:rsid w:val="000057E4"/>
    <w:rsid w:val="00005806"/>
    <w:rsid w:val="0000590C"/>
    <w:rsid w:val="00005BF5"/>
    <w:rsid w:val="00006367"/>
    <w:rsid w:val="00010221"/>
    <w:rsid w:val="0001066A"/>
    <w:rsid w:val="00010EEF"/>
    <w:rsid w:val="000117AD"/>
    <w:rsid w:val="000120D4"/>
    <w:rsid w:val="0001293C"/>
    <w:rsid w:val="000138E2"/>
    <w:rsid w:val="00013A93"/>
    <w:rsid w:val="00013B27"/>
    <w:rsid w:val="00013F11"/>
    <w:rsid w:val="000144CF"/>
    <w:rsid w:val="00014BD0"/>
    <w:rsid w:val="00014DDE"/>
    <w:rsid w:val="00015D13"/>
    <w:rsid w:val="00015D28"/>
    <w:rsid w:val="000167FE"/>
    <w:rsid w:val="00016C21"/>
    <w:rsid w:val="00016C5C"/>
    <w:rsid w:val="00017A59"/>
    <w:rsid w:val="00017A93"/>
    <w:rsid w:val="00017AFA"/>
    <w:rsid w:val="0002026A"/>
    <w:rsid w:val="000204AE"/>
    <w:rsid w:val="000208B5"/>
    <w:rsid w:val="00020CC6"/>
    <w:rsid w:val="00020E9A"/>
    <w:rsid w:val="000214A5"/>
    <w:rsid w:val="00021953"/>
    <w:rsid w:val="0002197B"/>
    <w:rsid w:val="0002201B"/>
    <w:rsid w:val="000223D8"/>
    <w:rsid w:val="000224E2"/>
    <w:rsid w:val="00022705"/>
    <w:rsid w:val="00022D01"/>
    <w:rsid w:val="00022E6D"/>
    <w:rsid w:val="000234F1"/>
    <w:rsid w:val="000247FD"/>
    <w:rsid w:val="00024836"/>
    <w:rsid w:val="000253A6"/>
    <w:rsid w:val="00025997"/>
    <w:rsid w:val="00025A85"/>
    <w:rsid w:val="00025DBC"/>
    <w:rsid w:val="00025EFA"/>
    <w:rsid w:val="00026565"/>
    <w:rsid w:val="0002672E"/>
    <w:rsid w:val="000267A7"/>
    <w:rsid w:val="00027529"/>
    <w:rsid w:val="0002753C"/>
    <w:rsid w:val="000276C5"/>
    <w:rsid w:val="00027927"/>
    <w:rsid w:val="00027EDC"/>
    <w:rsid w:val="000304BF"/>
    <w:rsid w:val="00031076"/>
    <w:rsid w:val="00031764"/>
    <w:rsid w:val="000318A8"/>
    <w:rsid w:val="00032268"/>
    <w:rsid w:val="00032936"/>
    <w:rsid w:val="00032E10"/>
    <w:rsid w:val="00034282"/>
    <w:rsid w:val="000345B2"/>
    <w:rsid w:val="00034EC6"/>
    <w:rsid w:val="000350BC"/>
    <w:rsid w:val="00035106"/>
    <w:rsid w:val="00035142"/>
    <w:rsid w:val="00035E40"/>
    <w:rsid w:val="00035E89"/>
    <w:rsid w:val="00036936"/>
    <w:rsid w:val="00036B47"/>
    <w:rsid w:val="00037561"/>
    <w:rsid w:val="00037A8F"/>
    <w:rsid w:val="00037AC6"/>
    <w:rsid w:val="00040373"/>
    <w:rsid w:val="000408B5"/>
    <w:rsid w:val="00040A7D"/>
    <w:rsid w:val="00040CA6"/>
    <w:rsid w:val="00041CFC"/>
    <w:rsid w:val="00042572"/>
    <w:rsid w:val="0004283A"/>
    <w:rsid w:val="00042B3A"/>
    <w:rsid w:val="00043161"/>
    <w:rsid w:val="0004355D"/>
    <w:rsid w:val="00043D29"/>
    <w:rsid w:val="00044D40"/>
    <w:rsid w:val="0004576A"/>
    <w:rsid w:val="000478A1"/>
    <w:rsid w:val="000505DE"/>
    <w:rsid w:val="00050930"/>
    <w:rsid w:val="00051BAE"/>
    <w:rsid w:val="00052ADE"/>
    <w:rsid w:val="00052F93"/>
    <w:rsid w:val="00053046"/>
    <w:rsid w:val="00053EBF"/>
    <w:rsid w:val="00054182"/>
    <w:rsid w:val="0005518D"/>
    <w:rsid w:val="00055C7F"/>
    <w:rsid w:val="00057486"/>
    <w:rsid w:val="00057CBE"/>
    <w:rsid w:val="000606DC"/>
    <w:rsid w:val="0006074B"/>
    <w:rsid w:val="00060DDF"/>
    <w:rsid w:val="00060E29"/>
    <w:rsid w:val="00061AE6"/>
    <w:rsid w:val="00061EB9"/>
    <w:rsid w:val="0006248F"/>
    <w:rsid w:val="00062BC0"/>
    <w:rsid w:val="00062D81"/>
    <w:rsid w:val="0006313C"/>
    <w:rsid w:val="0006360E"/>
    <w:rsid w:val="00063B5F"/>
    <w:rsid w:val="00064B10"/>
    <w:rsid w:val="00064B96"/>
    <w:rsid w:val="00064C02"/>
    <w:rsid w:val="0006549E"/>
    <w:rsid w:val="00065826"/>
    <w:rsid w:val="00065842"/>
    <w:rsid w:val="00065870"/>
    <w:rsid w:val="0006627C"/>
    <w:rsid w:val="00066348"/>
    <w:rsid w:val="0006666E"/>
    <w:rsid w:val="0006743A"/>
    <w:rsid w:val="000674DA"/>
    <w:rsid w:val="000676D8"/>
    <w:rsid w:val="00067785"/>
    <w:rsid w:val="00067B89"/>
    <w:rsid w:val="00067F92"/>
    <w:rsid w:val="0007029B"/>
    <w:rsid w:val="00070957"/>
    <w:rsid w:val="00070AB0"/>
    <w:rsid w:val="0007110A"/>
    <w:rsid w:val="0007177D"/>
    <w:rsid w:val="00071BD0"/>
    <w:rsid w:val="0007213E"/>
    <w:rsid w:val="0007231C"/>
    <w:rsid w:val="00072329"/>
    <w:rsid w:val="00072C19"/>
    <w:rsid w:val="00073DC3"/>
    <w:rsid w:val="0007501E"/>
    <w:rsid w:val="00075CF1"/>
    <w:rsid w:val="000763FE"/>
    <w:rsid w:val="00077D8C"/>
    <w:rsid w:val="00077DAC"/>
    <w:rsid w:val="0008057B"/>
    <w:rsid w:val="00080596"/>
    <w:rsid w:val="000805A2"/>
    <w:rsid w:val="000805C0"/>
    <w:rsid w:val="0008106E"/>
    <w:rsid w:val="0008111E"/>
    <w:rsid w:val="000813FB"/>
    <w:rsid w:val="000819C8"/>
    <w:rsid w:val="00081E5A"/>
    <w:rsid w:val="000821E9"/>
    <w:rsid w:val="0008226E"/>
    <w:rsid w:val="00082D8D"/>
    <w:rsid w:val="00082D90"/>
    <w:rsid w:val="0008399D"/>
    <w:rsid w:val="00083AF5"/>
    <w:rsid w:val="00084BBE"/>
    <w:rsid w:val="00084FEE"/>
    <w:rsid w:val="000853C2"/>
    <w:rsid w:val="00085431"/>
    <w:rsid w:val="00085783"/>
    <w:rsid w:val="00085F0E"/>
    <w:rsid w:val="000874D5"/>
    <w:rsid w:val="00087960"/>
    <w:rsid w:val="00087D79"/>
    <w:rsid w:val="00087DBE"/>
    <w:rsid w:val="00087E58"/>
    <w:rsid w:val="00087EED"/>
    <w:rsid w:val="0009061C"/>
    <w:rsid w:val="00090D56"/>
    <w:rsid w:val="00091040"/>
    <w:rsid w:val="00091545"/>
    <w:rsid w:val="0009184D"/>
    <w:rsid w:val="00092102"/>
    <w:rsid w:val="000927C9"/>
    <w:rsid w:val="00092A86"/>
    <w:rsid w:val="0009341F"/>
    <w:rsid w:val="00094CD7"/>
    <w:rsid w:val="00095441"/>
    <w:rsid w:val="00095947"/>
    <w:rsid w:val="00096147"/>
    <w:rsid w:val="00096308"/>
    <w:rsid w:val="00096BD4"/>
    <w:rsid w:val="0009722C"/>
    <w:rsid w:val="000974EA"/>
    <w:rsid w:val="000977A8"/>
    <w:rsid w:val="000978DC"/>
    <w:rsid w:val="00097F2E"/>
    <w:rsid w:val="000A07C4"/>
    <w:rsid w:val="000A0D7B"/>
    <w:rsid w:val="000A121B"/>
    <w:rsid w:val="000A163C"/>
    <w:rsid w:val="000A2520"/>
    <w:rsid w:val="000A311B"/>
    <w:rsid w:val="000A3847"/>
    <w:rsid w:val="000A41B4"/>
    <w:rsid w:val="000A46CD"/>
    <w:rsid w:val="000A4F51"/>
    <w:rsid w:val="000A511F"/>
    <w:rsid w:val="000A5D70"/>
    <w:rsid w:val="000A6118"/>
    <w:rsid w:val="000A6289"/>
    <w:rsid w:val="000A6542"/>
    <w:rsid w:val="000A6EB1"/>
    <w:rsid w:val="000A7415"/>
    <w:rsid w:val="000A7455"/>
    <w:rsid w:val="000A7B47"/>
    <w:rsid w:val="000B0636"/>
    <w:rsid w:val="000B0A50"/>
    <w:rsid w:val="000B0AE4"/>
    <w:rsid w:val="000B16C2"/>
    <w:rsid w:val="000B1DEC"/>
    <w:rsid w:val="000B244D"/>
    <w:rsid w:val="000B2784"/>
    <w:rsid w:val="000B2C47"/>
    <w:rsid w:val="000B3D36"/>
    <w:rsid w:val="000B469E"/>
    <w:rsid w:val="000B4795"/>
    <w:rsid w:val="000B51D4"/>
    <w:rsid w:val="000B5388"/>
    <w:rsid w:val="000B5B9A"/>
    <w:rsid w:val="000B71A2"/>
    <w:rsid w:val="000B72E5"/>
    <w:rsid w:val="000B73E1"/>
    <w:rsid w:val="000C04D7"/>
    <w:rsid w:val="000C1049"/>
    <w:rsid w:val="000C1257"/>
    <w:rsid w:val="000C1ACE"/>
    <w:rsid w:val="000C1E5C"/>
    <w:rsid w:val="000C263C"/>
    <w:rsid w:val="000C2673"/>
    <w:rsid w:val="000C2817"/>
    <w:rsid w:val="000C2E2D"/>
    <w:rsid w:val="000C30C6"/>
    <w:rsid w:val="000C3338"/>
    <w:rsid w:val="000C3B6B"/>
    <w:rsid w:val="000C3DA6"/>
    <w:rsid w:val="000C40C5"/>
    <w:rsid w:val="000C48DC"/>
    <w:rsid w:val="000C51E4"/>
    <w:rsid w:val="000C5472"/>
    <w:rsid w:val="000C6F79"/>
    <w:rsid w:val="000C721A"/>
    <w:rsid w:val="000C75A3"/>
    <w:rsid w:val="000C7BF2"/>
    <w:rsid w:val="000D015C"/>
    <w:rsid w:val="000D0D70"/>
    <w:rsid w:val="000D11A8"/>
    <w:rsid w:val="000D1B22"/>
    <w:rsid w:val="000D1C72"/>
    <w:rsid w:val="000D257E"/>
    <w:rsid w:val="000D25BB"/>
    <w:rsid w:val="000D34D1"/>
    <w:rsid w:val="000D3553"/>
    <w:rsid w:val="000D42D8"/>
    <w:rsid w:val="000D5037"/>
    <w:rsid w:val="000D5590"/>
    <w:rsid w:val="000D5929"/>
    <w:rsid w:val="000D6669"/>
    <w:rsid w:val="000D6D1B"/>
    <w:rsid w:val="000D7082"/>
    <w:rsid w:val="000D70D8"/>
    <w:rsid w:val="000D77F7"/>
    <w:rsid w:val="000E0242"/>
    <w:rsid w:val="000E0287"/>
    <w:rsid w:val="000E07BB"/>
    <w:rsid w:val="000E197F"/>
    <w:rsid w:val="000E270E"/>
    <w:rsid w:val="000E2AAD"/>
    <w:rsid w:val="000E2DC3"/>
    <w:rsid w:val="000E3361"/>
    <w:rsid w:val="000E4918"/>
    <w:rsid w:val="000E495C"/>
    <w:rsid w:val="000E4EDB"/>
    <w:rsid w:val="000E58D2"/>
    <w:rsid w:val="000E60EC"/>
    <w:rsid w:val="000E6315"/>
    <w:rsid w:val="000E6751"/>
    <w:rsid w:val="000E7657"/>
    <w:rsid w:val="000F06BF"/>
    <w:rsid w:val="000F06DE"/>
    <w:rsid w:val="000F0DEE"/>
    <w:rsid w:val="000F137D"/>
    <w:rsid w:val="000F1449"/>
    <w:rsid w:val="000F18FC"/>
    <w:rsid w:val="000F1C0A"/>
    <w:rsid w:val="000F228F"/>
    <w:rsid w:val="000F2648"/>
    <w:rsid w:val="000F28F2"/>
    <w:rsid w:val="000F32C3"/>
    <w:rsid w:val="000F38DB"/>
    <w:rsid w:val="000F44A9"/>
    <w:rsid w:val="000F455E"/>
    <w:rsid w:val="000F491E"/>
    <w:rsid w:val="000F54F6"/>
    <w:rsid w:val="000F5902"/>
    <w:rsid w:val="000F5C00"/>
    <w:rsid w:val="000F5FDC"/>
    <w:rsid w:val="000F60B1"/>
    <w:rsid w:val="000F692E"/>
    <w:rsid w:val="000F6BA4"/>
    <w:rsid w:val="000F77A2"/>
    <w:rsid w:val="00100DAF"/>
    <w:rsid w:val="00101503"/>
    <w:rsid w:val="00101563"/>
    <w:rsid w:val="0010178E"/>
    <w:rsid w:val="00101A99"/>
    <w:rsid w:val="00101A9B"/>
    <w:rsid w:val="00102CDE"/>
    <w:rsid w:val="00102D53"/>
    <w:rsid w:val="00102DBC"/>
    <w:rsid w:val="00103EE6"/>
    <w:rsid w:val="00103FAF"/>
    <w:rsid w:val="0010423F"/>
    <w:rsid w:val="001044B0"/>
    <w:rsid w:val="00104502"/>
    <w:rsid w:val="00104704"/>
    <w:rsid w:val="00105001"/>
    <w:rsid w:val="00105402"/>
    <w:rsid w:val="00105768"/>
    <w:rsid w:val="00105F91"/>
    <w:rsid w:val="001063A3"/>
    <w:rsid w:val="00106ACC"/>
    <w:rsid w:val="00106C7B"/>
    <w:rsid w:val="00106E09"/>
    <w:rsid w:val="00106E91"/>
    <w:rsid w:val="00107879"/>
    <w:rsid w:val="00110130"/>
    <w:rsid w:val="0011069A"/>
    <w:rsid w:val="00110843"/>
    <w:rsid w:val="00110BCF"/>
    <w:rsid w:val="0011150C"/>
    <w:rsid w:val="00111976"/>
    <w:rsid w:val="0011247C"/>
    <w:rsid w:val="00112FF3"/>
    <w:rsid w:val="00113521"/>
    <w:rsid w:val="0011362C"/>
    <w:rsid w:val="00114D4C"/>
    <w:rsid w:val="00114E53"/>
    <w:rsid w:val="00115A83"/>
    <w:rsid w:val="00115EC1"/>
    <w:rsid w:val="00115F46"/>
    <w:rsid w:val="00116291"/>
    <w:rsid w:val="0011666E"/>
    <w:rsid w:val="00116FAE"/>
    <w:rsid w:val="00117164"/>
    <w:rsid w:val="0011764E"/>
    <w:rsid w:val="00120BC7"/>
    <w:rsid w:val="00120C16"/>
    <w:rsid w:val="00121526"/>
    <w:rsid w:val="00121E39"/>
    <w:rsid w:val="0012209C"/>
    <w:rsid w:val="00124119"/>
    <w:rsid w:val="00124698"/>
    <w:rsid w:val="001246D1"/>
    <w:rsid w:val="00125857"/>
    <w:rsid w:val="00125E01"/>
    <w:rsid w:val="00126144"/>
    <w:rsid w:val="00126800"/>
    <w:rsid w:val="0012705A"/>
    <w:rsid w:val="00127E35"/>
    <w:rsid w:val="00127FE3"/>
    <w:rsid w:val="00130243"/>
    <w:rsid w:val="0013041B"/>
    <w:rsid w:val="0013089E"/>
    <w:rsid w:val="00131767"/>
    <w:rsid w:val="00131E19"/>
    <w:rsid w:val="00131EAE"/>
    <w:rsid w:val="0013220D"/>
    <w:rsid w:val="00132B66"/>
    <w:rsid w:val="00132B7D"/>
    <w:rsid w:val="00132E8C"/>
    <w:rsid w:val="001332BC"/>
    <w:rsid w:val="001338FD"/>
    <w:rsid w:val="00133FAD"/>
    <w:rsid w:val="001346C2"/>
    <w:rsid w:val="00134A72"/>
    <w:rsid w:val="00134EBF"/>
    <w:rsid w:val="00135A19"/>
    <w:rsid w:val="001369B4"/>
    <w:rsid w:val="001369D6"/>
    <w:rsid w:val="00136AAA"/>
    <w:rsid w:val="00136B2A"/>
    <w:rsid w:val="0013742F"/>
    <w:rsid w:val="00137588"/>
    <w:rsid w:val="001378DB"/>
    <w:rsid w:val="00137B90"/>
    <w:rsid w:val="00140173"/>
    <w:rsid w:val="001411D0"/>
    <w:rsid w:val="001413C9"/>
    <w:rsid w:val="001414A5"/>
    <w:rsid w:val="001415E3"/>
    <w:rsid w:val="001420EB"/>
    <w:rsid w:val="00142599"/>
    <w:rsid w:val="00142CA5"/>
    <w:rsid w:val="001433A7"/>
    <w:rsid w:val="00143D5C"/>
    <w:rsid w:val="00143F21"/>
    <w:rsid w:val="001441A0"/>
    <w:rsid w:val="0014425E"/>
    <w:rsid w:val="00145443"/>
    <w:rsid w:val="00145ACE"/>
    <w:rsid w:val="00145C93"/>
    <w:rsid w:val="0014642B"/>
    <w:rsid w:val="001466E2"/>
    <w:rsid w:val="001469CE"/>
    <w:rsid w:val="00147148"/>
    <w:rsid w:val="0014733C"/>
    <w:rsid w:val="00147590"/>
    <w:rsid w:val="00147836"/>
    <w:rsid w:val="00147E0F"/>
    <w:rsid w:val="00150161"/>
    <w:rsid w:val="0015047D"/>
    <w:rsid w:val="00150596"/>
    <w:rsid w:val="00150C26"/>
    <w:rsid w:val="00151882"/>
    <w:rsid w:val="00151C57"/>
    <w:rsid w:val="00151DF9"/>
    <w:rsid w:val="001526B7"/>
    <w:rsid w:val="001528D7"/>
    <w:rsid w:val="00152981"/>
    <w:rsid w:val="00152D49"/>
    <w:rsid w:val="00152E12"/>
    <w:rsid w:val="00152FC7"/>
    <w:rsid w:val="001537B5"/>
    <w:rsid w:val="00153AA5"/>
    <w:rsid w:val="00153DAB"/>
    <w:rsid w:val="0015508E"/>
    <w:rsid w:val="00155152"/>
    <w:rsid w:val="00155338"/>
    <w:rsid w:val="0015630D"/>
    <w:rsid w:val="001568A0"/>
    <w:rsid w:val="00156DFC"/>
    <w:rsid w:val="00157645"/>
    <w:rsid w:val="00157C9C"/>
    <w:rsid w:val="001604A9"/>
    <w:rsid w:val="0016057B"/>
    <w:rsid w:val="001609C3"/>
    <w:rsid w:val="00160CB5"/>
    <w:rsid w:val="00161FD3"/>
    <w:rsid w:val="0016296B"/>
    <w:rsid w:val="00162C14"/>
    <w:rsid w:val="00162DC7"/>
    <w:rsid w:val="001636B3"/>
    <w:rsid w:val="0016378F"/>
    <w:rsid w:val="0016445D"/>
    <w:rsid w:val="00164886"/>
    <w:rsid w:val="00164DD0"/>
    <w:rsid w:val="00164DE5"/>
    <w:rsid w:val="001658AD"/>
    <w:rsid w:val="00165D0D"/>
    <w:rsid w:val="001661A7"/>
    <w:rsid w:val="00166A22"/>
    <w:rsid w:val="00166C50"/>
    <w:rsid w:val="00166E1D"/>
    <w:rsid w:val="00170C4E"/>
    <w:rsid w:val="00170CC5"/>
    <w:rsid w:val="00170DF9"/>
    <w:rsid w:val="0017281C"/>
    <w:rsid w:val="001739A4"/>
    <w:rsid w:val="0017423B"/>
    <w:rsid w:val="0017450D"/>
    <w:rsid w:val="00174767"/>
    <w:rsid w:val="001748D0"/>
    <w:rsid w:val="00174D3A"/>
    <w:rsid w:val="00175A8E"/>
    <w:rsid w:val="001764B7"/>
    <w:rsid w:val="00177354"/>
    <w:rsid w:val="00177AF7"/>
    <w:rsid w:val="00177B39"/>
    <w:rsid w:val="00177B6D"/>
    <w:rsid w:val="00180485"/>
    <w:rsid w:val="00180871"/>
    <w:rsid w:val="00180945"/>
    <w:rsid w:val="00180DF7"/>
    <w:rsid w:val="00180EAC"/>
    <w:rsid w:val="001812ED"/>
    <w:rsid w:val="00182093"/>
    <w:rsid w:val="001826DB"/>
    <w:rsid w:val="0018298E"/>
    <w:rsid w:val="00182ABB"/>
    <w:rsid w:val="00182F8E"/>
    <w:rsid w:val="0018304F"/>
    <w:rsid w:val="001844C1"/>
    <w:rsid w:val="00184598"/>
    <w:rsid w:val="00184A08"/>
    <w:rsid w:val="00184A0C"/>
    <w:rsid w:val="00185068"/>
    <w:rsid w:val="001853FF"/>
    <w:rsid w:val="00185AAE"/>
    <w:rsid w:val="00186240"/>
    <w:rsid w:val="00186409"/>
    <w:rsid w:val="00186B48"/>
    <w:rsid w:val="00187FC9"/>
    <w:rsid w:val="00191F12"/>
    <w:rsid w:val="0019235C"/>
    <w:rsid w:val="00192711"/>
    <w:rsid w:val="001929D4"/>
    <w:rsid w:val="00193C09"/>
    <w:rsid w:val="00193D50"/>
    <w:rsid w:val="00193F7A"/>
    <w:rsid w:val="00194509"/>
    <w:rsid w:val="00194BF6"/>
    <w:rsid w:val="001954D5"/>
    <w:rsid w:val="00195903"/>
    <w:rsid w:val="00195CCA"/>
    <w:rsid w:val="00195D1F"/>
    <w:rsid w:val="00195E27"/>
    <w:rsid w:val="00195E94"/>
    <w:rsid w:val="00196B31"/>
    <w:rsid w:val="00196E2F"/>
    <w:rsid w:val="00196E8C"/>
    <w:rsid w:val="001975B6"/>
    <w:rsid w:val="001978B5"/>
    <w:rsid w:val="001A09DF"/>
    <w:rsid w:val="001A0DDB"/>
    <w:rsid w:val="001A1832"/>
    <w:rsid w:val="001A1CF0"/>
    <w:rsid w:val="001A234F"/>
    <w:rsid w:val="001A25EC"/>
    <w:rsid w:val="001A2762"/>
    <w:rsid w:val="001A2D4E"/>
    <w:rsid w:val="001A2ED3"/>
    <w:rsid w:val="001A33F1"/>
    <w:rsid w:val="001A506C"/>
    <w:rsid w:val="001A557B"/>
    <w:rsid w:val="001A5C5D"/>
    <w:rsid w:val="001A69E0"/>
    <w:rsid w:val="001A6BD0"/>
    <w:rsid w:val="001A6F13"/>
    <w:rsid w:val="001A70E0"/>
    <w:rsid w:val="001A77E4"/>
    <w:rsid w:val="001B0A75"/>
    <w:rsid w:val="001B0E13"/>
    <w:rsid w:val="001B106F"/>
    <w:rsid w:val="001B1217"/>
    <w:rsid w:val="001B13D8"/>
    <w:rsid w:val="001B146D"/>
    <w:rsid w:val="001B1808"/>
    <w:rsid w:val="001B229E"/>
    <w:rsid w:val="001B25F0"/>
    <w:rsid w:val="001B33CA"/>
    <w:rsid w:val="001B3E1C"/>
    <w:rsid w:val="001B4432"/>
    <w:rsid w:val="001B487C"/>
    <w:rsid w:val="001B4A84"/>
    <w:rsid w:val="001B4D41"/>
    <w:rsid w:val="001B4F00"/>
    <w:rsid w:val="001B50DB"/>
    <w:rsid w:val="001B5180"/>
    <w:rsid w:val="001B5C65"/>
    <w:rsid w:val="001B61E2"/>
    <w:rsid w:val="001B633F"/>
    <w:rsid w:val="001B667C"/>
    <w:rsid w:val="001B673C"/>
    <w:rsid w:val="001B7693"/>
    <w:rsid w:val="001B7BEF"/>
    <w:rsid w:val="001B7BF4"/>
    <w:rsid w:val="001C0129"/>
    <w:rsid w:val="001C15B4"/>
    <w:rsid w:val="001C1D39"/>
    <w:rsid w:val="001C21CE"/>
    <w:rsid w:val="001C27E3"/>
    <w:rsid w:val="001C291A"/>
    <w:rsid w:val="001C34AC"/>
    <w:rsid w:val="001C372E"/>
    <w:rsid w:val="001C383A"/>
    <w:rsid w:val="001C386E"/>
    <w:rsid w:val="001C39A9"/>
    <w:rsid w:val="001C39BE"/>
    <w:rsid w:val="001C44AA"/>
    <w:rsid w:val="001C4901"/>
    <w:rsid w:val="001C4CE6"/>
    <w:rsid w:val="001C5A79"/>
    <w:rsid w:val="001C7530"/>
    <w:rsid w:val="001C762C"/>
    <w:rsid w:val="001D01B8"/>
    <w:rsid w:val="001D04F4"/>
    <w:rsid w:val="001D0535"/>
    <w:rsid w:val="001D09F0"/>
    <w:rsid w:val="001D0F37"/>
    <w:rsid w:val="001D186F"/>
    <w:rsid w:val="001D1E60"/>
    <w:rsid w:val="001D20C0"/>
    <w:rsid w:val="001D2EC5"/>
    <w:rsid w:val="001D30A0"/>
    <w:rsid w:val="001D3712"/>
    <w:rsid w:val="001D3AC6"/>
    <w:rsid w:val="001D4293"/>
    <w:rsid w:val="001D4625"/>
    <w:rsid w:val="001D496B"/>
    <w:rsid w:val="001D4C96"/>
    <w:rsid w:val="001D4DB9"/>
    <w:rsid w:val="001D531A"/>
    <w:rsid w:val="001D56F7"/>
    <w:rsid w:val="001D59CF"/>
    <w:rsid w:val="001D5A98"/>
    <w:rsid w:val="001D5D1D"/>
    <w:rsid w:val="001D5E35"/>
    <w:rsid w:val="001D5EE9"/>
    <w:rsid w:val="001D5FEA"/>
    <w:rsid w:val="001D60E7"/>
    <w:rsid w:val="001D6728"/>
    <w:rsid w:val="001D7348"/>
    <w:rsid w:val="001D77C7"/>
    <w:rsid w:val="001D7D3F"/>
    <w:rsid w:val="001D7F4D"/>
    <w:rsid w:val="001E01BE"/>
    <w:rsid w:val="001E0268"/>
    <w:rsid w:val="001E08BB"/>
    <w:rsid w:val="001E096C"/>
    <w:rsid w:val="001E0E05"/>
    <w:rsid w:val="001E17EC"/>
    <w:rsid w:val="001E1D85"/>
    <w:rsid w:val="001E2304"/>
    <w:rsid w:val="001E2771"/>
    <w:rsid w:val="001E2984"/>
    <w:rsid w:val="001E3524"/>
    <w:rsid w:val="001E436E"/>
    <w:rsid w:val="001E43E1"/>
    <w:rsid w:val="001E469C"/>
    <w:rsid w:val="001E553D"/>
    <w:rsid w:val="001E5937"/>
    <w:rsid w:val="001E723E"/>
    <w:rsid w:val="001E7B64"/>
    <w:rsid w:val="001E7D84"/>
    <w:rsid w:val="001E7E72"/>
    <w:rsid w:val="001F018C"/>
    <w:rsid w:val="001F061B"/>
    <w:rsid w:val="001F0858"/>
    <w:rsid w:val="001F0D2B"/>
    <w:rsid w:val="001F15DD"/>
    <w:rsid w:val="001F1627"/>
    <w:rsid w:val="001F1EA0"/>
    <w:rsid w:val="001F2169"/>
    <w:rsid w:val="001F2930"/>
    <w:rsid w:val="001F2C27"/>
    <w:rsid w:val="001F36FB"/>
    <w:rsid w:val="001F3988"/>
    <w:rsid w:val="001F403A"/>
    <w:rsid w:val="001F4061"/>
    <w:rsid w:val="001F4455"/>
    <w:rsid w:val="001F4ACF"/>
    <w:rsid w:val="001F5721"/>
    <w:rsid w:val="001F589D"/>
    <w:rsid w:val="001F5D5F"/>
    <w:rsid w:val="001F5F41"/>
    <w:rsid w:val="001F608C"/>
    <w:rsid w:val="001F61F7"/>
    <w:rsid w:val="001F6248"/>
    <w:rsid w:val="001F63A8"/>
    <w:rsid w:val="001F691E"/>
    <w:rsid w:val="001F6B3B"/>
    <w:rsid w:val="001F6C4A"/>
    <w:rsid w:val="001F6C60"/>
    <w:rsid w:val="001F718B"/>
    <w:rsid w:val="001F7E70"/>
    <w:rsid w:val="001F7EDE"/>
    <w:rsid w:val="00200672"/>
    <w:rsid w:val="00200AF9"/>
    <w:rsid w:val="00200DD6"/>
    <w:rsid w:val="002011A4"/>
    <w:rsid w:val="00201695"/>
    <w:rsid w:val="0020171D"/>
    <w:rsid w:val="002017E0"/>
    <w:rsid w:val="00202BEA"/>
    <w:rsid w:val="00202F53"/>
    <w:rsid w:val="00202FEB"/>
    <w:rsid w:val="0020359F"/>
    <w:rsid w:val="00203960"/>
    <w:rsid w:val="00203C27"/>
    <w:rsid w:val="00204690"/>
    <w:rsid w:val="00205006"/>
    <w:rsid w:val="0020553A"/>
    <w:rsid w:val="00205969"/>
    <w:rsid w:val="00205C8F"/>
    <w:rsid w:val="00205E0C"/>
    <w:rsid w:val="00205FAB"/>
    <w:rsid w:val="00206559"/>
    <w:rsid w:val="00206A8C"/>
    <w:rsid w:val="00206E2D"/>
    <w:rsid w:val="002072D2"/>
    <w:rsid w:val="002078BA"/>
    <w:rsid w:val="00207979"/>
    <w:rsid w:val="0021029A"/>
    <w:rsid w:val="0021089F"/>
    <w:rsid w:val="00210972"/>
    <w:rsid w:val="002112B7"/>
    <w:rsid w:val="0021154C"/>
    <w:rsid w:val="00211928"/>
    <w:rsid w:val="00211AFB"/>
    <w:rsid w:val="002126ED"/>
    <w:rsid w:val="00212E8B"/>
    <w:rsid w:val="002138C8"/>
    <w:rsid w:val="00214003"/>
    <w:rsid w:val="002143F1"/>
    <w:rsid w:val="00214596"/>
    <w:rsid w:val="002146A7"/>
    <w:rsid w:val="00214A31"/>
    <w:rsid w:val="00214B7D"/>
    <w:rsid w:val="00215054"/>
    <w:rsid w:val="0021515D"/>
    <w:rsid w:val="00215167"/>
    <w:rsid w:val="00215D3C"/>
    <w:rsid w:val="002166EC"/>
    <w:rsid w:val="0021788C"/>
    <w:rsid w:val="00217C54"/>
    <w:rsid w:val="00220F25"/>
    <w:rsid w:val="0022126C"/>
    <w:rsid w:val="002215D1"/>
    <w:rsid w:val="002216F1"/>
    <w:rsid w:val="00221AC3"/>
    <w:rsid w:val="00221CCE"/>
    <w:rsid w:val="00222843"/>
    <w:rsid w:val="00222951"/>
    <w:rsid w:val="00222AEC"/>
    <w:rsid w:val="00222B42"/>
    <w:rsid w:val="00222C5F"/>
    <w:rsid w:val="00222D10"/>
    <w:rsid w:val="0022371D"/>
    <w:rsid w:val="00223885"/>
    <w:rsid w:val="002242B8"/>
    <w:rsid w:val="0022453C"/>
    <w:rsid w:val="0022487F"/>
    <w:rsid w:val="00224C94"/>
    <w:rsid w:val="00225BE5"/>
    <w:rsid w:val="00226CFF"/>
    <w:rsid w:val="00226F06"/>
    <w:rsid w:val="00227609"/>
    <w:rsid w:val="00227D18"/>
    <w:rsid w:val="002301BF"/>
    <w:rsid w:val="002301D7"/>
    <w:rsid w:val="002309FB"/>
    <w:rsid w:val="00230D1F"/>
    <w:rsid w:val="002311A5"/>
    <w:rsid w:val="00231935"/>
    <w:rsid w:val="00231994"/>
    <w:rsid w:val="00232325"/>
    <w:rsid w:val="0023238C"/>
    <w:rsid w:val="00232CC7"/>
    <w:rsid w:val="0023369D"/>
    <w:rsid w:val="00233A55"/>
    <w:rsid w:val="00233FA2"/>
    <w:rsid w:val="0023411D"/>
    <w:rsid w:val="00234733"/>
    <w:rsid w:val="002353B0"/>
    <w:rsid w:val="00235E37"/>
    <w:rsid w:val="00236210"/>
    <w:rsid w:val="00236661"/>
    <w:rsid w:val="0023787C"/>
    <w:rsid w:val="00237B5D"/>
    <w:rsid w:val="0024086D"/>
    <w:rsid w:val="002409DB"/>
    <w:rsid w:val="0024112D"/>
    <w:rsid w:val="002413B8"/>
    <w:rsid w:val="00241AA9"/>
    <w:rsid w:val="00241D31"/>
    <w:rsid w:val="00241FD4"/>
    <w:rsid w:val="00242042"/>
    <w:rsid w:val="00242C44"/>
    <w:rsid w:val="00242E96"/>
    <w:rsid w:val="00243059"/>
    <w:rsid w:val="002439C4"/>
    <w:rsid w:val="00243A42"/>
    <w:rsid w:val="00243EC7"/>
    <w:rsid w:val="002440A9"/>
    <w:rsid w:val="002442EA"/>
    <w:rsid w:val="002444F2"/>
    <w:rsid w:val="00244833"/>
    <w:rsid w:val="00244F7B"/>
    <w:rsid w:val="0024557D"/>
    <w:rsid w:val="0024570A"/>
    <w:rsid w:val="002459CA"/>
    <w:rsid w:val="00246090"/>
    <w:rsid w:val="00246E35"/>
    <w:rsid w:val="002471FE"/>
    <w:rsid w:val="00247560"/>
    <w:rsid w:val="00247F5A"/>
    <w:rsid w:val="002505A8"/>
    <w:rsid w:val="00250DAC"/>
    <w:rsid w:val="00250DBB"/>
    <w:rsid w:val="002512D0"/>
    <w:rsid w:val="002517EB"/>
    <w:rsid w:val="00252766"/>
    <w:rsid w:val="0025299E"/>
    <w:rsid w:val="0025328E"/>
    <w:rsid w:val="0025419A"/>
    <w:rsid w:val="0025434B"/>
    <w:rsid w:val="002554C8"/>
    <w:rsid w:val="0025564F"/>
    <w:rsid w:val="0025585C"/>
    <w:rsid w:val="00255F15"/>
    <w:rsid w:val="002561C8"/>
    <w:rsid w:val="00256A0F"/>
    <w:rsid w:val="00256A7A"/>
    <w:rsid w:val="00256D16"/>
    <w:rsid w:val="002573F2"/>
    <w:rsid w:val="002574B4"/>
    <w:rsid w:val="00257BEC"/>
    <w:rsid w:val="00257F7D"/>
    <w:rsid w:val="00260020"/>
    <w:rsid w:val="002602E5"/>
    <w:rsid w:val="002609A2"/>
    <w:rsid w:val="00260EBE"/>
    <w:rsid w:val="0026191B"/>
    <w:rsid w:val="00262FF2"/>
    <w:rsid w:val="00262FF9"/>
    <w:rsid w:val="00263050"/>
    <w:rsid w:val="00263526"/>
    <w:rsid w:val="00263A7F"/>
    <w:rsid w:val="00264699"/>
    <w:rsid w:val="0026490D"/>
    <w:rsid w:val="00264B60"/>
    <w:rsid w:val="00265594"/>
    <w:rsid w:val="00265D28"/>
    <w:rsid w:val="002669DC"/>
    <w:rsid w:val="00267823"/>
    <w:rsid w:val="0027065C"/>
    <w:rsid w:val="00270DAD"/>
    <w:rsid w:val="00274A07"/>
    <w:rsid w:val="00275185"/>
    <w:rsid w:val="002767AB"/>
    <w:rsid w:val="00276D3B"/>
    <w:rsid w:val="00276E3B"/>
    <w:rsid w:val="00277AC9"/>
    <w:rsid w:val="00280181"/>
    <w:rsid w:val="002806AE"/>
    <w:rsid w:val="002807AD"/>
    <w:rsid w:val="00281002"/>
    <w:rsid w:val="00281150"/>
    <w:rsid w:val="00281357"/>
    <w:rsid w:val="00281A17"/>
    <w:rsid w:val="00281AAF"/>
    <w:rsid w:val="0028322B"/>
    <w:rsid w:val="0028328E"/>
    <w:rsid w:val="00283B07"/>
    <w:rsid w:val="00283C42"/>
    <w:rsid w:val="0028412C"/>
    <w:rsid w:val="0028453A"/>
    <w:rsid w:val="002846EB"/>
    <w:rsid w:val="00284722"/>
    <w:rsid w:val="00284BCE"/>
    <w:rsid w:val="00284E09"/>
    <w:rsid w:val="00285055"/>
    <w:rsid w:val="00286611"/>
    <w:rsid w:val="00286751"/>
    <w:rsid w:val="00287800"/>
    <w:rsid w:val="00287A81"/>
    <w:rsid w:val="00287D1F"/>
    <w:rsid w:val="002906FF"/>
    <w:rsid w:val="00290991"/>
    <w:rsid w:val="002923A3"/>
    <w:rsid w:val="0029249E"/>
    <w:rsid w:val="0029302E"/>
    <w:rsid w:val="00293044"/>
    <w:rsid w:val="00293668"/>
    <w:rsid w:val="00293921"/>
    <w:rsid w:val="00293DE9"/>
    <w:rsid w:val="0029406C"/>
    <w:rsid w:val="002942C9"/>
    <w:rsid w:val="002943BB"/>
    <w:rsid w:val="00294D13"/>
    <w:rsid w:val="002955C9"/>
    <w:rsid w:val="00295C77"/>
    <w:rsid w:val="00295E11"/>
    <w:rsid w:val="00296313"/>
    <w:rsid w:val="002967C7"/>
    <w:rsid w:val="00296BB9"/>
    <w:rsid w:val="002970EA"/>
    <w:rsid w:val="0029719C"/>
    <w:rsid w:val="002975F1"/>
    <w:rsid w:val="002A0705"/>
    <w:rsid w:val="002A0CE9"/>
    <w:rsid w:val="002A1180"/>
    <w:rsid w:val="002A189F"/>
    <w:rsid w:val="002A1C3D"/>
    <w:rsid w:val="002A2F8A"/>
    <w:rsid w:val="002A3B55"/>
    <w:rsid w:val="002A4D8D"/>
    <w:rsid w:val="002A5DA1"/>
    <w:rsid w:val="002A5E18"/>
    <w:rsid w:val="002A6DEE"/>
    <w:rsid w:val="002A77A6"/>
    <w:rsid w:val="002A7B55"/>
    <w:rsid w:val="002B10DF"/>
    <w:rsid w:val="002B1123"/>
    <w:rsid w:val="002B1525"/>
    <w:rsid w:val="002B1600"/>
    <w:rsid w:val="002B19B4"/>
    <w:rsid w:val="002B2117"/>
    <w:rsid w:val="002B23DE"/>
    <w:rsid w:val="002B377C"/>
    <w:rsid w:val="002B3A97"/>
    <w:rsid w:val="002B3CDA"/>
    <w:rsid w:val="002B3E5D"/>
    <w:rsid w:val="002B3FA1"/>
    <w:rsid w:val="002B45F4"/>
    <w:rsid w:val="002B5168"/>
    <w:rsid w:val="002B5914"/>
    <w:rsid w:val="002B5F49"/>
    <w:rsid w:val="002B6068"/>
    <w:rsid w:val="002B6D4B"/>
    <w:rsid w:val="002B77D1"/>
    <w:rsid w:val="002B79FD"/>
    <w:rsid w:val="002C0411"/>
    <w:rsid w:val="002C0414"/>
    <w:rsid w:val="002C0560"/>
    <w:rsid w:val="002C0F8E"/>
    <w:rsid w:val="002C108A"/>
    <w:rsid w:val="002C1337"/>
    <w:rsid w:val="002C196F"/>
    <w:rsid w:val="002C1A69"/>
    <w:rsid w:val="002C2811"/>
    <w:rsid w:val="002C3514"/>
    <w:rsid w:val="002C39C0"/>
    <w:rsid w:val="002C3DAD"/>
    <w:rsid w:val="002C3F65"/>
    <w:rsid w:val="002C470B"/>
    <w:rsid w:val="002C47FF"/>
    <w:rsid w:val="002C4C1E"/>
    <w:rsid w:val="002C50A0"/>
    <w:rsid w:val="002C52BE"/>
    <w:rsid w:val="002C5C61"/>
    <w:rsid w:val="002C62A0"/>
    <w:rsid w:val="002C6B10"/>
    <w:rsid w:val="002C6D02"/>
    <w:rsid w:val="002C71BD"/>
    <w:rsid w:val="002C7D1B"/>
    <w:rsid w:val="002C7E4D"/>
    <w:rsid w:val="002D0635"/>
    <w:rsid w:val="002D0A5E"/>
    <w:rsid w:val="002D0E47"/>
    <w:rsid w:val="002D0ECB"/>
    <w:rsid w:val="002D0F2F"/>
    <w:rsid w:val="002D114C"/>
    <w:rsid w:val="002D155C"/>
    <w:rsid w:val="002D2BAC"/>
    <w:rsid w:val="002D3CE8"/>
    <w:rsid w:val="002D5A79"/>
    <w:rsid w:val="002D5C54"/>
    <w:rsid w:val="002D5F75"/>
    <w:rsid w:val="002D60E4"/>
    <w:rsid w:val="002D688E"/>
    <w:rsid w:val="002D6E40"/>
    <w:rsid w:val="002D7185"/>
    <w:rsid w:val="002E001F"/>
    <w:rsid w:val="002E12F7"/>
    <w:rsid w:val="002E14A4"/>
    <w:rsid w:val="002E16B5"/>
    <w:rsid w:val="002E1E07"/>
    <w:rsid w:val="002E2805"/>
    <w:rsid w:val="002E29C1"/>
    <w:rsid w:val="002E2BEE"/>
    <w:rsid w:val="002E31E0"/>
    <w:rsid w:val="002E3684"/>
    <w:rsid w:val="002E38DE"/>
    <w:rsid w:val="002E3B91"/>
    <w:rsid w:val="002E3C83"/>
    <w:rsid w:val="002E4319"/>
    <w:rsid w:val="002E43D0"/>
    <w:rsid w:val="002E4562"/>
    <w:rsid w:val="002E4630"/>
    <w:rsid w:val="002E47D4"/>
    <w:rsid w:val="002E4C3E"/>
    <w:rsid w:val="002E4E59"/>
    <w:rsid w:val="002E52C1"/>
    <w:rsid w:val="002E56C3"/>
    <w:rsid w:val="002E614D"/>
    <w:rsid w:val="002E649D"/>
    <w:rsid w:val="002E6634"/>
    <w:rsid w:val="002E69E0"/>
    <w:rsid w:val="002E7100"/>
    <w:rsid w:val="002E726F"/>
    <w:rsid w:val="002E735F"/>
    <w:rsid w:val="002F12CA"/>
    <w:rsid w:val="002F191C"/>
    <w:rsid w:val="002F243D"/>
    <w:rsid w:val="002F2666"/>
    <w:rsid w:val="002F299F"/>
    <w:rsid w:val="002F2E4A"/>
    <w:rsid w:val="002F3758"/>
    <w:rsid w:val="002F42EB"/>
    <w:rsid w:val="002F43A1"/>
    <w:rsid w:val="002F44BD"/>
    <w:rsid w:val="002F452A"/>
    <w:rsid w:val="002F4532"/>
    <w:rsid w:val="002F4CBE"/>
    <w:rsid w:val="002F5646"/>
    <w:rsid w:val="002F58D7"/>
    <w:rsid w:val="002F5BDF"/>
    <w:rsid w:val="002F5CFD"/>
    <w:rsid w:val="002F5DA9"/>
    <w:rsid w:val="002F5F37"/>
    <w:rsid w:val="002F6066"/>
    <w:rsid w:val="002F614D"/>
    <w:rsid w:val="002F64B4"/>
    <w:rsid w:val="002F6668"/>
    <w:rsid w:val="002F6B75"/>
    <w:rsid w:val="0030093A"/>
    <w:rsid w:val="00301295"/>
    <w:rsid w:val="00301870"/>
    <w:rsid w:val="00302E67"/>
    <w:rsid w:val="00303512"/>
    <w:rsid w:val="0030356A"/>
    <w:rsid w:val="00304179"/>
    <w:rsid w:val="00304561"/>
    <w:rsid w:val="003047C4"/>
    <w:rsid w:val="00304C2F"/>
    <w:rsid w:val="00305121"/>
    <w:rsid w:val="00305232"/>
    <w:rsid w:val="0030556C"/>
    <w:rsid w:val="00306095"/>
    <w:rsid w:val="00306A15"/>
    <w:rsid w:val="00306B27"/>
    <w:rsid w:val="003073EB"/>
    <w:rsid w:val="003075CB"/>
    <w:rsid w:val="00307B30"/>
    <w:rsid w:val="00310635"/>
    <w:rsid w:val="00310B1C"/>
    <w:rsid w:val="00310BE1"/>
    <w:rsid w:val="00310C3E"/>
    <w:rsid w:val="0031109A"/>
    <w:rsid w:val="003127E5"/>
    <w:rsid w:val="00312A91"/>
    <w:rsid w:val="003132F4"/>
    <w:rsid w:val="00313663"/>
    <w:rsid w:val="00314F8A"/>
    <w:rsid w:val="003151E3"/>
    <w:rsid w:val="0031564E"/>
    <w:rsid w:val="0031594A"/>
    <w:rsid w:val="00315994"/>
    <w:rsid w:val="00315AE9"/>
    <w:rsid w:val="00317B8E"/>
    <w:rsid w:val="003209DB"/>
    <w:rsid w:val="0032133E"/>
    <w:rsid w:val="00322863"/>
    <w:rsid w:val="003229BB"/>
    <w:rsid w:val="00322C9B"/>
    <w:rsid w:val="00322EA0"/>
    <w:rsid w:val="00323121"/>
    <w:rsid w:val="003235C3"/>
    <w:rsid w:val="00324D03"/>
    <w:rsid w:val="00325A22"/>
    <w:rsid w:val="00325B19"/>
    <w:rsid w:val="003261FB"/>
    <w:rsid w:val="00326A22"/>
    <w:rsid w:val="00326DB0"/>
    <w:rsid w:val="0032737B"/>
    <w:rsid w:val="0032745C"/>
    <w:rsid w:val="003278CA"/>
    <w:rsid w:val="00330873"/>
    <w:rsid w:val="00330A6F"/>
    <w:rsid w:val="00331143"/>
    <w:rsid w:val="00331737"/>
    <w:rsid w:val="003323B6"/>
    <w:rsid w:val="003324FA"/>
    <w:rsid w:val="0033289C"/>
    <w:rsid w:val="00332994"/>
    <w:rsid w:val="00332B70"/>
    <w:rsid w:val="003331CA"/>
    <w:rsid w:val="00333489"/>
    <w:rsid w:val="0033418E"/>
    <w:rsid w:val="00334CAB"/>
    <w:rsid w:val="0033569C"/>
    <w:rsid w:val="003356B0"/>
    <w:rsid w:val="0033579A"/>
    <w:rsid w:val="0033581B"/>
    <w:rsid w:val="00335DED"/>
    <w:rsid w:val="003360F8"/>
    <w:rsid w:val="00336643"/>
    <w:rsid w:val="0033677C"/>
    <w:rsid w:val="00336B76"/>
    <w:rsid w:val="00336C3C"/>
    <w:rsid w:val="00336E6E"/>
    <w:rsid w:val="003378E8"/>
    <w:rsid w:val="00337E4F"/>
    <w:rsid w:val="003401AB"/>
    <w:rsid w:val="003401F0"/>
    <w:rsid w:val="00340EE1"/>
    <w:rsid w:val="003417D5"/>
    <w:rsid w:val="00341A86"/>
    <w:rsid w:val="00342341"/>
    <w:rsid w:val="00342918"/>
    <w:rsid w:val="00342C24"/>
    <w:rsid w:val="0034338C"/>
    <w:rsid w:val="00343E24"/>
    <w:rsid w:val="00343FC9"/>
    <w:rsid w:val="003440FC"/>
    <w:rsid w:val="00344CFA"/>
    <w:rsid w:val="003453C0"/>
    <w:rsid w:val="00345D43"/>
    <w:rsid w:val="003464AA"/>
    <w:rsid w:val="003469C5"/>
    <w:rsid w:val="00346A45"/>
    <w:rsid w:val="003472F2"/>
    <w:rsid w:val="0034754C"/>
    <w:rsid w:val="0034790F"/>
    <w:rsid w:val="00347CAF"/>
    <w:rsid w:val="003502FD"/>
    <w:rsid w:val="0035030C"/>
    <w:rsid w:val="00350B34"/>
    <w:rsid w:val="00350CC6"/>
    <w:rsid w:val="00351B2A"/>
    <w:rsid w:val="00351DE0"/>
    <w:rsid w:val="0035329E"/>
    <w:rsid w:val="0035383B"/>
    <w:rsid w:val="003538AA"/>
    <w:rsid w:val="003540D4"/>
    <w:rsid w:val="00354A67"/>
    <w:rsid w:val="00354CC6"/>
    <w:rsid w:val="00354FC4"/>
    <w:rsid w:val="0035517B"/>
    <w:rsid w:val="00355E64"/>
    <w:rsid w:val="003561F4"/>
    <w:rsid w:val="003565F9"/>
    <w:rsid w:val="00356684"/>
    <w:rsid w:val="00356862"/>
    <w:rsid w:val="003568F8"/>
    <w:rsid w:val="00357171"/>
    <w:rsid w:val="003572FD"/>
    <w:rsid w:val="0035737A"/>
    <w:rsid w:val="0035746B"/>
    <w:rsid w:val="00357658"/>
    <w:rsid w:val="00357AB9"/>
    <w:rsid w:val="00357C93"/>
    <w:rsid w:val="00360584"/>
    <w:rsid w:val="00360768"/>
    <w:rsid w:val="00360ECA"/>
    <w:rsid w:val="00361F18"/>
    <w:rsid w:val="00362400"/>
    <w:rsid w:val="00362C44"/>
    <w:rsid w:val="00362F5E"/>
    <w:rsid w:val="003635C3"/>
    <w:rsid w:val="00363A85"/>
    <w:rsid w:val="00364DE1"/>
    <w:rsid w:val="00364FE8"/>
    <w:rsid w:val="00365A46"/>
    <w:rsid w:val="00365B67"/>
    <w:rsid w:val="00365CFF"/>
    <w:rsid w:val="00366F57"/>
    <w:rsid w:val="00370239"/>
    <w:rsid w:val="003702B0"/>
    <w:rsid w:val="0037098A"/>
    <w:rsid w:val="00371225"/>
    <w:rsid w:val="003713A0"/>
    <w:rsid w:val="003719D0"/>
    <w:rsid w:val="00371F4B"/>
    <w:rsid w:val="003724F8"/>
    <w:rsid w:val="00372C15"/>
    <w:rsid w:val="00372C78"/>
    <w:rsid w:val="00372E67"/>
    <w:rsid w:val="00373EE3"/>
    <w:rsid w:val="003741FA"/>
    <w:rsid w:val="00374590"/>
    <w:rsid w:val="003748B6"/>
    <w:rsid w:val="00374CB3"/>
    <w:rsid w:val="00375393"/>
    <w:rsid w:val="003753C2"/>
    <w:rsid w:val="003767CA"/>
    <w:rsid w:val="00376921"/>
    <w:rsid w:val="00376C78"/>
    <w:rsid w:val="00377584"/>
    <w:rsid w:val="00380146"/>
    <w:rsid w:val="003801E2"/>
    <w:rsid w:val="00380C5D"/>
    <w:rsid w:val="0038120A"/>
    <w:rsid w:val="00381962"/>
    <w:rsid w:val="00381C84"/>
    <w:rsid w:val="00383B0A"/>
    <w:rsid w:val="00383B64"/>
    <w:rsid w:val="00383E0A"/>
    <w:rsid w:val="0038401A"/>
    <w:rsid w:val="00384B1D"/>
    <w:rsid w:val="00384F7C"/>
    <w:rsid w:val="0038527A"/>
    <w:rsid w:val="00386440"/>
    <w:rsid w:val="003865FF"/>
    <w:rsid w:val="00386887"/>
    <w:rsid w:val="003869B5"/>
    <w:rsid w:val="00387947"/>
    <w:rsid w:val="00387E72"/>
    <w:rsid w:val="00387F25"/>
    <w:rsid w:val="003904EA"/>
    <w:rsid w:val="0039054E"/>
    <w:rsid w:val="0039085E"/>
    <w:rsid w:val="00390A8C"/>
    <w:rsid w:val="00390FB5"/>
    <w:rsid w:val="00391423"/>
    <w:rsid w:val="00392034"/>
    <w:rsid w:val="0039211F"/>
    <w:rsid w:val="0039216C"/>
    <w:rsid w:val="00392209"/>
    <w:rsid w:val="00392417"/>
    <w:rsid w:val="00392544"/>
    <w:rsid w:val="003929C0"/>
    <w:rsid w:val="0039304F"/>
    <w:rsid w:val="00393256"/>
    <w:rsid w:val="00393366"/>
    <w:rsid w:val="00393883"/>
    <w:rsid w:val="00393A96"/>
    <w:rsid w:val="00395C65"/>
    <w:rsid w:val="00395F3B"/>
    <w:rsid w:val="00396642"/>
    <w:rsid w:val="00396C2C"/>
    <w:rsid w:val="00396C3B"/>
    <w:rsid w:val="00397498"/>
    <w:rsid w:val="00397B1C"/>
    <w:rsid w:val="00397C6D"/>
    <w:rsid w:val="00397C8D"/>
    <w:rsid w:val="003A0114"/>
    <w:rsid w:val="003A0117"/>
    <w:rsid w:val="003A0328"/>
    <w:rsid w:val="003A1A68"/>
    <w:rsid w:val="003A1CFA"/>
    <w:rsid w:val="003A1E49"/>
    <w:rsid w:val="003A1F08"/>
    <w:rsid w:val="003A305D"/>
    <w:rsid w:val="003A3450"/>
    <w:rsid w:val="003A3560"/>
    <w:rsid w:val="003A401E"/>
    <w:rsid w:val="003A450A"/>
    <w:rsid w:val="003A4A27"/>
    <w:rsid w:val="003A4A30"/>
    <w:rsid w:val="003A4BF4"/>
    <w:rsid w:val="003A5172"/>
    <w:rsid w:val="003A5821"/>
    <w:rsid w:val="003A5E06"/>
    <w:rsid w:val="003A6E0B"/>
    <w:rsid w:val="003A6E79"/>
    <w:rsid w:val="003A7052"/>
    <w:rsid w:val="003A718D"/>
    <w:rsid w:val="003A74DE"/>
    <w:rsid w:val="003A78BC"/>
    <w:rsid w:val="003A7EC1"/>
    <w:rsid w:val="003B0124"/>
    <w:rsid w:val="003B06B5"/>
    <w:rsid w:val="003B0B71"/>
    <w:rsid w:val="003B1A8F"/>
    <w:rsid w:val="003B1DAB"/>
    <w:rsid w:val="003B24DC"/>
    <w:rsid w:val="003B3204"/>
    <w:rsid w:val="003B322D"/>
    <w:rsid w:val="003B3232"/>
    <w:rsid w:val="003B36AE"/>
    <w:rsid w:val="003B3B04"/>
    <w:rsid w:val="003B3D6E"/>
    <w:rsid w:val="003B3EB6"/>
    <w:rsid w:val="003B508C"/>
    <w:rsid w:val="003B51E2"/>
    <w:rsid w:val="003B6D56"/>
    <w:rsid w:val="003B7705"/>
    <w:rsid w:val="003B7C86"/>
    <w:rsid w:val="003C0D0A"/>
    <w:rsid w:val="003C105F"/>
    <w:rsid w:val="003C11D0"/>
    <w:rsid w:val="003C16C4"/>
    <w:rsid w:val="003C1AC6"/>
    <w:rsid w:val="003C1D09"/>
    <w:rsid w:val="003C1E2E"/>
    <w:rsid w:val="003C22CA"/>
    <w:rsid w:val="003C2716"/>
    <w:rsid w:val="003C3175"/>
    <w:rsid w:val="003C32EE"/>
    <w:rsid w:val="003C37BC"/>
    <w:rsid w:val="003C42B9"/>
    <w:rsid w:val="003C48C1"/>
    <w:rsid w:val="003C49E0"/>
    <w:rsid w:val="003C4F56"/>
    <w:rsid w:val="003C51CB"/>
    <w:rsid w:val="003C5242"/>
    <w:rsid w:val="003C52C1"/>
    <w:rsid w:val="003C55BE"/>
    <w:rsid w:val="003C5704"/>
    <w:rsid w:val="003C5C1D"/>
    <w:rsid w:val="003C6022"/>
    <w:rsid w:val="003C6412"/>
    <w:rsid w:val="003C660E"/>
    <w:rsid w:val="003C677A"/>
    <w:rsid w:val="003C788E"/>
    <w:rsid w:val="003D0962"/>
    <w:rsid w:val="003D0CC1"/>
    <w:rsid w:val="003D246D"/>
    <w:rsid w:val="003D2A32"/>
    <w:rsid w:val="003D37CC"/>
    <w:rsid w:val="003D39E7"/>
    <w:rsid w:val="003D41F0"/>
    <w:rsid w:val="003D4A32"/>
    <w:rsid w:val="003D5D65"/>
    <w:rsid w:val="003D63E5"/>
    <w:rsid w:val="003D6430"/>
    <w:rsid w:val="003D6D8C"/>
    <w:rsid w:val="003D71C1"/>
    <w:rsid w:val="003D72E2"/>
    <w:rsid w:val="003D7C72"/>
    <w:rsid w:val="003D7E64"/>
    <w:rsid w:val="003E000E"/>
    <w:rsid w:val="003E01AB"/>
    <w:rsid w:val="003E11DE"/>
    <w:rsid w:val="003E1459"/>
    <w:rsid w:val="003E1909"/>
    <w:rsid w:val="003E1C89"/>
    <w:rsid w:val="003E219D"/>
    <w:rsid w:val="003E257D"/>
    <w:rsid w:val="003E2802"/>
    <w:rsid w:val="003E2D67"/>
    <w:rsid w:val="003E3F56"/>
    <w:rsid w:val="003E574D"/>
    <w:rsid w:val="003E575C"/>
    <w:rsid w:val="003E5D11"/>
    <w:rsid w:val="003E5F3C"/>
    <w:rsid w:val="003E5FCB"/>
    <w:rsid w:val="003E6312"/>
    <w:rsid w:val="003E6B95"/>
    <w:rsid w:val="003E6CE7"/>
    <w:rsid w:val="003E6F9B"/>
    <w:rsid w:val="003E76E7"/>
    <w:rsid w:val="003E781D"/>
    <w:rsid w:val="003E7A41"/>
    <w:rsid w:val="003E7B28"/>
    <w:rsid w:val="003F0005"/>
    <w:rsid w:val="003F088A"/>
    <w:rsid w:val="003F1384"/>
    <w:rsid w:val="003F14CD"/>
    <w:rsid w:val="003F14D9"/>
    <w:rsid w:val="003F17BB"/>
    <w:rsid w:val="003F21B8"/>
    <w:rsid w:val="003F2446"/>
    <w:rsid w:val="003F247A"/>
    <w:rsid w:val="003F2842"/>
    <w:rsid w:val="003F4217"/>
    <w:rsid w:val="003F5080"/>
    <w:rsid w:val="003F55FA"/>
    <w:rsid w:val="003F5D4A"/>
    <w:rsid w:val="003F74AA"/>
    <w:rsid w:val="003F757A"/>
    <w:rsid w:val="003F7E67"/>
    <w:rsid w:val="0040004B"/>
    <w:rsid w:val="0040069B"/>
    <w:rsid w:val="004007F4"/>
    <w:rsid w:val="00401320"/>
    <w:rsid w:val="004014BC"/>
    <w:rsid w:val="004029E0"/>
    <w:rsid w:val="00402AC9"/>
    <w:rsid w:val="00402C7D"/>
    <w:rsid w:val="004030A9"/>
    <w:rsid w:val="0040318D"/>
    <w:rsid w:val="00403515"/>
    <w:rsid w:val="004036D9"/>
    <w:rsid w:val="00403DAF"/>
    <w:rsid w:val="00404207"/>
    <w:rsid w:val="0040420E"/>
    <w:rsid w:val="004042BE"/>
    <w:rsid w:val="00404EC8"/>
    <w:rsid w:val="00405B62"/>
    <w:rsid w:val="00405C67"/>
    <w:rsid w:val="00405CA2"/>
    <w:rsid w:val="00407183"/>
    <w:rsid w:val="00407AED"/>
    <w:rsid w:val="00410BDB"/>
    <w:rsid w:val="00410DFC"/>
    <w:rsid w:val="00411955"/>
    <w:rsid w:val="0041252D"/>
    <w:rsid w:val="00412D5C"/>
    <w:rsid w:val="004132D5"/>
    <w:rsid w:val="00413739"/>
    <w:rsid w:val="00414185"/>
    <w:rsid w:val="0041443A"/>
    <w:rsid w:val="004145D1"/>
    <w:rsid w:val="00414BE2"/>
    <w:rsid w:val="00414E3F"/>
    <w:rsid w:val="00415D35"/>
    <w:rsid w:val="0041659E"/>
    <w:rsid w:val="00416894"/>
    <w:rsid w:val="00416C00"/>
    <w:rsid w:val="00416C1F"/>
    <w:rsid w:val="00416CD3"/>
    <w:rsid w:val="00416DC0"/>
    <w:rsid w:val="00417757"/>
    <w:rsid w:val="00417DAE"/>
    <w:rsid w:val="00417E71"/>
    <w:rsid w:val="00420736"/>
    <w:rsid w:val="00420B00"/>
    <w:rsid w:val="00420DE3"/>
    <w:rsid w:val="00421493"/>
    <w:rsid w:val="00421507"/>
    <w:rsid w:val="0042164C"/>
    <w:rsid w:val="0042206B"/>
    <w:rsid w:val="00423565"/>
    <w:rsid w:val="004242AB"/>
    <w:rsid w:val="00424973"/>
    <w:rsid w:val="00424F29"/>
    <w:rsid w:val="00424FA1"/>
    <w:rsid w:val="0042513C"/>
    <w:rsid w:val="004256F9"/>
    <w:rsid w:val="00426204"/>
    <w:rsid w:val="00426817"/>
    <w:rsid w:val="00426F74"/>
    <w:rsid w:val="004275D6"/>
    <w:rsid w:val="00427C2A"/>
    <w:rsid w:val="00427DA1"/>
    <w:rsid w:val="004306B4"/>
    <w:rsid w:val="00430C58"/>
    <w:rsid w:val="00431AAD"/>
    <w:rsid w:val="00432107"/>
    <w:rsid w:val="00432589"/>
    <w:rsid w:val="0043332A"/>
    <w:rsid w:val="004339B7"/>
    <w:rsid w:val="00433B87"/>
    <w:rsid w:val="00433C1B"/>
    <w:rsid w:val="00434003"/>
    <w:rsid w:val="0043417F"/>
    <w:rsid w:val="004342F2"/>
    <w:rsid w:val="004349EF"/>
    <w:rsid w:val="00434A93"/>
    <w:rsid w:val="0043526C"/>
    <w:rsid w:val="004361D3"/>
    <w:rsid w:val="0043631F"/>
    <w:rsid w:val="004366F3"/>
    <w:rsid w:val="00436813"/>
    <w:rsid w:val="00436DF4"/>
    <w:rsid w:val="00437265"/>
    <w:rsid w:val="00437347"/>
    <w:rsid w:val="00437FE2"/>
    <w:rsid w:val="004404B7"/>
    <w:rsid w:val="00440FF0"/>
    <w:rsid w:val="004410C8"/>
    <w:rsid w:val="004413FF"/>
    <w:rsid w:val="004414DD"/>
    <w:rsid w:val="004422C7"/>
    <w:rsid w:val="00442304"/>
    <w:rsid w:val="00443A91"/>
    <w:rsid w:val="00443EDE"/>
    <w:rsid w:val="004444CF"/>
    <w:rsid w:val="004449E2"/>
    <w:rsid w:val="00445357"/>
    <w:rsid w:val="004465BF"/>
    <w:rsid w:val="004467DD"/>
    <w:rsid w:val="00446D77"/>
    <w:rsid w:val="004475AB"/>
    <w:rsid w:val="00447622"/>
    <w:rsid w:val="004506F2"/>
    <w:rsid w:val="00450848"/>
    <w:rsid w:val="00450DBE"/>
    <w:rsid w:val="00451A3A"/>
    <w:rsid w:val="00451CA8"/>
    <w:rsid w:val="0045292C"/>
    <w:rsid w:val="00452D45"/>
    <w:rsid w:val="0045336F"/>
    <w:rsid w:val="00453C98"/>
    <w:rsid w:val="00453DAD"/>
    <w:rsid w:val="00454511"/>
    <w:rsid w:val="0045470B"/>
    <w:rsid w:val="00454834"/>
    <w:rsid w:val="00454F50"/>
    <w:rsid w:val="004555EA"/>
    <w:rsid w:val="00455665"/>
    <w:rsid w:val="004558CC"/>
    <w:rsid w:val="004560D5"/>
    <w:rsid w:val="00456332"/>
    <w:rsid w:val="0045641B"/>
    <w:rsid w:val="00456854"/>
    <w:rsid w:val="00456DBE"/>
    <w:rsid w:val="00457B10"/>
    <w:rsid w:val="00457F3A"/>
    <w:rsid w:val="0046040D"/>
    <w:rsid w:val="00460ADE"/>
    <w:rsid w:val="004615ED"/>
    <w:rsid w:val="00461951"/>
    <w:rsid w:val="00462869"/>
    <w:rsid w:val="00463616"/>
    <w:rsid w:val="00463646"/>
    <w:rsid w:val="0046364F"/>
    <w:rsid w:val="00464411"/>
    <w:rsid w:val="0046458F"/>
    <w:rsid w:val="00464694"/>
    <w:rsid w:val="00464C83"/>
    <w:rsid w:val="00465707"/>
    <w:rsid w:val="00465B50"/>
    <w:rsid w:val="00465E7A"/>
    <w:rsid w:val="0046630F"/>
    <w:rsid w:val="004669AF"/>
    <w:rsid w:val="004673AC"/>
    <w:rsid w:val="0047045D"/>
    <w:rsid w:val="00470DB8"/>
    <w:rsid w:val="004729B2"/>
    <w:rsid w:val="00472C3F"/>
    <w:rsid w:val="00472D79"/>
    <w:rsid w:val="00472DCC"/>
    <w:rsid w:val="00473143"/>
    <w:rsid w:val="0047321D"/>
    <w:rsid w:val="004732F1"/>
    <w:rsid w:val="004746C5"/>
    <w:rsid w:val="00474CB5"/>
    <w:rsid w:val="00474D79"/>
    <w:rsid w:val="004753FA"/>
    <w:rsid w:val="00475AE2"/>
    <w:rsid w:val="00475B96"/>
    <w:rsid w:val="004762D0"/>
    <w:rsid w:val="00476BD7"/>
    <w:rsid w:val="00477276"/>
    <w:rsid w:val="00477ACF"/>
    <w:rsid w:val="00481AFD"/>
    <w:rsid w:val="00481B1A"/>
    <w:rsid w:val="00481B63"/>
    <w:rsid w:val="00481D30"/>
    <w:rsid w:val="00481F8E"/>
    <w:rsid w:val="00482035"/>
    <w:rsid w:val="0048228B"/>
    <w:rsid w:val="0048352B"/>
    <w:rsid w:val="004835D5"/>
    <w:rsid w:val="004838B4"/>
    <w:rsid w:val="00483CCF"/>
    <w:rsid w:val="00484155"/>
    <w:rsid w:val="0048431F"/>
    <w:rsid w:val="00484C7F"/>
    <w:rsid w:val="00484FC7"/>
    <w:rsid w:val="00485DAC"/>
    <w:rsid w:val="00486BEB"/>
    <w:rsid w:val="0048760A"/>
    <w:rsid w:val="0048777D"/>
    <w:rsid w:val="00487EDC"/>
    <w:rsid w:val="00487F30"/>
    <w:rsid w:val="00490B9C"/>
    <w:rsid w:val="00490FFD"/>
    <w:rsid w:val="004918EB"/>
    <w:rsid w:val="00491D37"/>
    <w:rsid w:val="004929AD"/>
    <w:rsid w:val="004936BA"/>
    <w:rsid w:val="00493709"/>
    <w:rsid w:val="00494525"/>
    <w:rsid w:val="004947EB"/>
    <w:rsid w:val="00494E3B"/>
    <w:rsid w:val="00495113"/>
    <w:rsid w:val="00495857"/>
    <w:rsid w:val="00495F9C"/>
    <w:rsid w:val="00496566"/>
    <w:rsid w:val="00496BD8"/>
    <w:rsid w:val="00496BE6"/>
    <w:rsid w:val="00496D69"/>
    <w:rsid w:val="004974A7"/>
    <w:rsid w:val="00497DF8"/>
    <w:rsid w:val="004A0B88"/>
    <w:rsid w:val="004A0CC7"/>
    <w:rsid w:val="004A0EA2"/>
    <w:rsid w:val="004A1145"/>
    <w:rsid w:val="004A19D4"/>
    <w:rsid w:val="004A1E94"/>
    <w:rsid w:val="004A22B4"/>
    <w:rsid w:val="004A242F"/>
    <w:rsid w:val="004A2CF4"/>
    <w:rsid w:val="004A2FFD"/>
    <w:rsid w:val="004A332C"/>
    <w:rsid w:val="004A415D"/>
    <w:rsid w:val="004A4182"/>
    <w:rsid w:val="004A4597"/>
    <w:rsid w:val="004A4858"/>
    <w:rsid w:val="004A64F2"/>
    <w:rsid w:val="004A6D00"/>
    <w:rsid w:val="004A796E"/>
    <w:rsid w:val="004A7EA2"/>
    <w:rsid w:val="004B01CF"/>
    <w:rsid w:val="004B08F8"/>
    <w:rsid w:val="004B0CD3"/>
    <w:rsid w:val="004B14AB"/>
    <w:rsid w:val="004B1DFE"/>
    <w:rsid w:val="004B26CC"/>
    <w:rsid w:val="004B273C"/>
    <w:rsid w:val="004B2E30"/>
    <w:rsid w:val="004B35E5"/>
    <w:rsid w:val="004B3B63"/>
    <w:rsid w:val="004B3F13"/>
    <w:rsid w:val="004B4421"/>
    <w:rsid w:val="004B4518"/>
    <w:rsid w:val="004B53EB"/>
    <w:rsid w:val="004B5B17"/>
    <w:rsid w:val="004B6068"/>
    <w:rsid w:val="004B609C"/>
    <w:rsid w:val="004B629B"/>
    <w:rsid w:val="004B6880"/>
    <w:rsid w:val="004B6F11"/>
    <w:rsid w:val="004B700D"/>
    <w:rsid w:val="004B7BB8"/>
    <w:rsid w:val="004C08B6"/>
    <w:rsid w:val="004C11C0"/>
    <w:rsid w:val="004C11EC"/>
    <w:rsid w:val="004C1DDD"/>
    <w:rsid w:val="004C2A20"/>
    <w:rsid w:val="004C3242"/>
    <w:rsid w:val="004C3536"/>
    <w:rsid w:val="004C3D36"/>
    <w:rsid w:val="004C40D8"/>
    <w:rsid w:val="004C590C"/>
    <w:rsid w:val="004C5C62"/>
    <w:rsid w:val="004C5FCB"/>
    <w:rsid w:val="004C5FF8"/>
    <w:rsid w:val="004C6F80"/>
    <w:rsid w:val="004C712E"/>
    <w:rsid w:val="004C730D"/>
    <w:rsid w:val="004C74EC"/>
    <w:rsid w:val="004C78A9"/>
    <w:rsid w:val="004C7A1F"/>
    <w:rsid w:val="004D0089"/>
    <w:rsid w:val="004D0287"/>
    <w:rsid w:val="004D02B2"/>
    <w:rsid w:val="004D09ED"/>
    <w:rsid w:val="004D1272"/>
    <w:rsid w:val="004D1281"/>
    <w:rsid w:val="004D13BE"/>
    <w:rsid w:val="004D1429"/>
    <w:rsid w:val="004D16BF"/>
    <w:rsid w:val="004D243B"/>
    <w:rsid w:val="004D2581"/>
    <w:rsid w:val="004D2744"/>
    <w:rsid w:val="004D3744"/>
    <w:rsid w:val="004D4634"/>
    <w:rsid w:val="004D46CA"/>
    <w:rsid w:val="004D4EDE"/>
    <w:rsid w:val="004D56B3"/>
    <w:rsid w:val="004D5C23"/>
    <w:rsid w:val="004D5D55"/>
    <w:rsid w:val="004D65FC"/>
    <w:rsid w:val="004D6A34"/>
    <w:rsid w:val="004D6B3D"/>
    <w:rsid w:val="004D77FD"/>
    <w:rsid w:val="004D7A5F"/>
    <w:rsid w:val="004E0B64"/>
    <w:rsid w:val="004E0CB7"/>
    <w:rsid w:val="004E1230"/>
    <w:rsid w:val="004E133A"/>
    <w:rsid w:val="004E213C"/>
    <w:rsid w:val="004E2491"/>
    <w:rsid w:val="004E2525"/>
    <w:rsid w:val="004E276C"/>
    <w:rsid w:val="004E2ABF"/>
    <w:rsid w:val="004E2C27"/>
    <w:rsid w:val="004E2E5F"/>
    <w:rsid w:val="004E3F08"/>
    <w:rsid w:val="004E423F"/>
    <w:rsid w:val="004E42A1"/>
    <w:rsid w:val="004E43DE"/>
    <w:rsid w:val="004E4604"/>
    <w:rsid w:val="004E4846"/>
    <w:rsid w:val="004E4BE9"/>
    <w:rsid w:val="004E4F0A"/>
    <w:rsid w:val="004E54D6"/>
    <w:rsid w:val="004E578D"/>
    <w:rsid w:val="004E57E1"/>
    <w:rsid w:val="004E653D"/>
    <w:rsid w:val="004E65CC"/>
    <w:rsid w:val="004E77E0"/>
    <w:rsid w:val="004E7A4D"/>
    <w:rsid w:val="004E7AE0"/>
    <w:rsid w:val="004F05BD"/>
    <w:rsid w:val="004F09AA"/>
    <w:rsid w:val="004F0B4F"/>
    <w:rsid w:val="004F12F8"/>
    <w:rsid w:val="004F16E1"/>
    <w:rsid w:val="004F18A9"/>
    <w:rsid w:val="004F258B"/>
    <w:rsid w:val="004F2D03"/>
    <w:rsid w:val="004F30C0"/>
    <w:rsid w:val="004F3A41"/>
    <w:rsid w:val="004F3D1F"/>
    <w:rsid w:val="004F3E70"/>
    <w:rsid w:val="004F40E9"/>
    <w:rsid w:val="004F4C95"/>
    <w:rsid w:val="004F5011"/>
    <w:rsid w:val="004F5644"/>
    <w:rsid w:val="004F5B1D"/>
    <w:rsid w:val="004F61CA"/>
    <w:rsid w:val="004F6572"/>
    <w:rsid w:val="004F6FF2"/>
    <w:rsid w:val="004F75C5"/>
    <w:rsid w:val="004F7984"/>
    <w:rsid w:val="00500070"/>
    <w:rsid w:val="0050055D"/>
    <w:rsid w:val="0050061E"/>
    <w:rsid w:val="00500831"/>
    <w:rsid w:val="00500876"/>
    <w:rsid w:val="00500B04"/>
    <w:rsid w:val="0050119A"/>
    <w:rsid w:val="005012DB"/>
    <w:rsid w:val="00501749"/>
    <w:rsid w:val="005017E5"/>
    <w:rsid w:val="00501B81"/>
    <w:rsid w:val="0050203E"/>
    <w:rsid w:val="005028A7"/>
    <w:rsid w:val="00502EC3"/>
    <w:rsid w:val="005033BA"/>
    <w:rsid w:val="005035E8"/>
    <w:rsid w:val="00504DBB"/>
    <w:rsid w:val="00505402"/>
    <w:rsid w:val="005055DB"/>
    <w:rsid w:val="00505832"/>
    <w:rsid w:val="0050607F"/>
    <w:rsid w:val="00506125"/>
    <w:rsid w:val="005067C4"/>
    <w:rsid w:val="005067CE"/>
    <w:rsid w:val="00506812"/>
    <w:rsid w:val="00506D13"/>
    <w:rsid w:val="00506D28"/>
    <w:rsid w:val="00506DA6"/>
    <w:rsid w:val="0050743C"/>
    <w:rsid w:val="005100DD"/>
    <w:rsid w:val="0051021C"/>
    <w:rsid w:val="005106A7"/>
    <w:rsid w:val="00510709"/>
    <w:rsid w:val="00510B23"/>
    <w:rsid w:val="00511362"/>
    <w:rsid w:val="00511AF5"/>
    <w:rsid w:val="00511C16"/>
    <w:rsid w:val="0051298B"/>
    <w:rsid w:val="00512C6B"/>
    <w:rsid w:val="0051327F"/>
    <w:rsid w:val="005134CC"/>
    <w:rsid w:val="00513CB6"/>
    <w:rsid w:val="00513ECF"/>
    <w:rsid w:val="0051407E"/>
    <w:rsid w:val="00514DD6"/>
    <w:rsid w:val="00514E64"/>
    <w:rsid w:val="00514F2E"/>
    <w:rsid w:val="00515156"/>
    <w:rsid w:val="00515190"/>
    <w:rsid w:val="0051544E"/>
    <w:rsid w:val="00515A65"/>
    <w:rsid w:val="00515C6A"/>
    <w:rsid w:val="005165DA"/>
    <w:rsid w:val="00517092"/>
    <w:rsid w:val="00517CF3"/>
    <w:rsid w:val="0052029A"/>
    <w:rsid w:val="005205A9"/>
    <w:rsid w:val="00520A08"/>
    <w:rsid w:val="00522049"/>
    <w:rsid w:val="005221E0"/>
    <w:rsid w:val="00522E40"/>
    <w:rsid w:val="00523897"/>
    <w:rsid w:val="0052478A"/>
    <w:rsid w:val="0052589C"/>
    <w:rsid w:val="005258E4"/>
    <w:rsid w:val="005260EA"/>
    <w:rsid w:val="00526607"/>
    <w:rsid w:val="00526E69"/>
    <w:rsid w:val="00527FC8"/>
    <w:rsid w:val="005302D9"/>
    <w:rsid w:val="00531C04"/>
    <w:rsid w:val="00531F8F"/>
    <w:rsid w:val="00532298"/>
    <w:rsid w:val="00532A0E"/>
    <w:rsid w:val="00532ED6"/>
    <w:rsid w:val="00533228"/>
    <w:rsid w:val="0053351F"/>
    <w:rsid w:val="00534A2C"/>
    <w:rsid w:val="00534B75"/>
    <w:rsid w:val="00534D0E"/>
    <w:rsid w:val="005351D3"/>
    <w:rsid w:val="00535EEC"/>
    <w:rsid w:val="00536602"/>
    <w:rsid w:val="00536A85"/>
    <w:rsid w:val="00537118"/>
    <w:rsid w:val="00537463"/>
    <w:rsid w:val="00540736"/>
    <w:rsid w:val="00540A03"/>
    <w:rsid w:val="00540A33"/>
    <w:rsid w:val="005412DD"/>
    <w:rsid w:val="00541651"/>
    <w:rsid w:val="0054192A"/>
    <w:rsid w:val="005427DF"/>
    <w:rsid w:val="00542C67"/>
    <w:rsid w:val="005437A3"/>
    <w:rsid w:val="00544471"/>
    <w:rsid w:val="00544B16"/>
    <w:rsid w:val="00544C26"/>
    <w:rsid w:val="00544F6C"/>
    <w:rsid w:val="005457FA"/>
    <w:rsid w:val="005465C1"/>
    <w:rsid w:val="00546AD2"/>
    <w:rsid w:val="00546B95"/>
    <w:rsid w:val="005473EF"/>
    <w:rsid w:val="00547493"/>
    <w:rsid w:val="0054767A"/>
    <w:rsid w:val="005500FF"/>
    <w:rsid w:val="00550BC9"/>
    <w:rsid w:val="00551696"/>
    <w:rsid w:val="00551FE9"/>
    <w:rsid w:val="00552213"/>
    <w:rsid w:val="005526EF"/>
    <w:rsid w:val="005528DA"/>
    <w:rsid w:val="00552BF6"/>
    <w:rsid w:val="00552F4E"/>
    <w:rsid w:val="00553B53"/>
    <w:rsid w:val="00553D9E"/>
    <w:rsid w:val="00554418"/>
    <w:rsid w:val="00554696"/>
    <w:rsid w:val="005549B6"/>
    <w:rsid w:val="00556100"/>
    <w:rsid w:val="00556A10"/>
    <w:rsid w:val="00556A52"/>
    <w:rsid w:val="00557CBE"/>
    <w:rsid w:val="00560143"/>
    <w:rsid w:val="00560804"/>
    <w:rsid w:val="00561390"/>
    <w:rsid w:val="00561567"/>
    <w:rsid w:val="00561A09"/>
    <w:rsid w:val="00561C83"/>
    <w:rsid w:val="00562428"/>
    <w:rsid w:val="005625FD"/>
    <w:rsid w:val="00563078"/>
    <w:rsid w:val="00563BE5"/>
    <w:rsid w:val="00564151"/>
    <w:rsid w:val="005643EC"/>
    <w:rsid w:val="00564457"/>
    <w:rsid w:val="005646D5"/>
    <w:rsid w:val="00564B5B"/>
    <w:rsid w:val="00565772"/>
    <w:rsid w:val="005657AF"/>
    <w:rsid w:val="00565DF5"/>
    <w:rsid w:val="005668A1"/>
    <w:rsid w:val="00566D61"/>
    <w:rsid w:val="005674FD"/>
    <w:rsid w:val="00567650"/>
    <w:rsid w:val="00567721"/>
    <w:rsid w:val="005703B1"/>
    <w:rsid w:val="00570F52"/>
    <w:rsid w:val="005710D9"/>
    <w:rsid w:val="00571A40"/>
    <w:rsid w:val="00571E99"/>
    <w:rsid w:val="00571F6F"/>
    <w:rsid w:val="00573219"/>
    <w:rsid w:val="00573786"/>
    <w:rsid w:val="00573933"/>
    <w:rsid w:val="00574729"/>
    <w:rsid w:val="00574807"/>
    <w:rsid w:val="00574A5D"/>
    <w:rsid w:val="00574B7D"/>
    <w:rsid w:val="00574F3E"/>
    <w:rsid w:val="00575E29"/>
    <w:rsid w:val="00576287"/>
    <w:rsid w:val="0057648E"/>
    <w:rsid w:val="0057675A"/>
    <w:rsid w:val="00577250"/>
    <w:rsid w:val="005816CB"/>
    <w:rsid w:val="00581DD5"/>
    <w:rsid w:val="00582407"/>
    <w:rsid w:val="00582575"/>
    <w:rsid w:val="0058289E"/>
    <w:rsid w:val="00582943"/>
    <w:rsid w:val="00583D43"/>
    <w:rsid w:val="00583D6A"/>
    <w:rsid w:val="005841EE"/>
    <w:rsid w:val="00584A11"/>
    <w:rsid w:val="00585029"/>
    <w:rsid w:val="00585F1C"/>
    <w:rsid w:val="0058684F"/>
    <w:rsid w:val="00586912"/>
    <w:rsid w:val="00586A36"/>
    <w:rsid w:val="005903EC"/>
    <w:rsid w:val="00590BD0"/>
    <w:rsid w:val="005912F2"/>
    <w:rsid w:val="005917C2"/>
    <w:rsid w:val="0059319D"/>
    <w:rsid w:val="00593415"/>
    <w:rsid w:val="00593558"/>
    <w:rsid w:val="005940C2"/>
    <w:rsid w:val="0059446B"/>
    <w:rsid w:val="0059453B"/>
    <w:rsid w:val="00594B5B"/>
    <w:rsid w:val="00594E0F"/>
    <w:rsid w:val="00595736"/>
    <w:rsid w:val="00595A72"/>
    <w:rsid w:val="0059641A"/>
    <w:rsid w:val="005979FA"/>
    <w:rsid w:val="005A01DA"/>
    <w:rsid w:val="005A049D"/>
    <w:rsid w:val="005A07CA"/>
    <w:rsid w:val="005A0950"/>
    <w:rsid w:val="005A1F21"/>
    <w:rsid w:val="005A20E9"/>
    <w:rsid w:val="005A3DED"/>
    <w:rsid w:val="005A5F95"/>
    <w:rsid w:val="005A6279"/>
    <w:rsid w:val="005A6382"/>
    <w:rsid w:val="005A6666"/>
    <w:rsid w:val="005A6816"/>
    <w:rsid w:val="005A6A2F"/>
    <w:rsid w:val="005A7CCD"/>
    <w:rsid w:val="005A7E61"/>
    <w:rsid w:val="005B0A8A"/>
    <w:rsid w:val="005B0B00"/>
    <w:rsid w:val="005B1A64"/>
    <w:rsid w:val="005B2443"/>
    <w:rsid w:val="005B2566"/>
    <w:rsid w:val="005B306B"/>
    <w:rsid w:val="005B31A5"/>
    <w:rsid w:val="005B31C2"/>
    <w:rsid w:val="005B37BD"/>
    <w:rsid w:val="005B3900"/>
    <w:rsid w:val="005B3975"/>
    <w:rsid w:val="005B3CF0"/>
    <w:rsid w:val="005B4563"/>
    <w:rsid w:val="005B4640"/>
    <w:rsid w:val="005B4EC5"/>
    <w:rsid w:val="005B5B0D"/>
    <w:rsid w:val="005B5D9F"/>
    <w:rsid w:val="005B5DA0"/>
    <w:rsid w:val="005B69E7"/>
    <w:rsid w:val="005B7B65"/>
    <w:rsid w:val="005B7E87"/>
    <w:rsid w:val="005C0242"/>
    <w:rsid w:val="005C0C27"/>
    <w:rsid w:val="005C1005"/>
    <w:rsid w:val="005C2375"/>
    <w:rsid w:val="005C24C2"/>
    <w:rsid w:val="005C2565"/>
    <w:rsid w:val="005C2981"/>
    <w:rsid w:val="005C29E4"/>
    <w:rsid w:val="005C2E68"/>
    <w:rsid w:val="005C4317"/>
    <w:rsid w:val="005C4464"/>
    <w:rsid w:val="005C4B11"/>
    <w:rsid w:val="005C4FB2"/>
    <w:rsid w:val="005C4FFA"/>
    <w:rsid w:val="005C5167"/>
    <w:rsid w:val="005C5548"/>
    <w:rsid w:val="005C6DBE"/>
    <w:rsid w:val="005C709F"/>
    <w:rsid w:val="005C78A3"/>
    <w:rsid w:val="005D0BD3"/>
    <w:rsid w:val="005D13A5"/>
    <w:rsid w:val="005D163E"/>
    <w:rsid w:val="005D18B2"/>
    <w:rsid w:val="005D1A72"/>
    <w:rsid w:val="005D22EA"/>
    <w:rsid w:val="005D2FAD"/>
    <w:rsid w:val="005D30D7"/>
    <w:rsid w:val="005D3970"/>
    <w:rsid w:val="005D3FFC"/>
    <w:rsid w:val="005D41BD"/>
    <w:rsid w:val="005D4234"/>
    <w:rsid w:val="005D4340"/>
    <w:rsid w:val="005D444F"/>
    <w:rsid w:val="005D4C24"/>
    <w:rsid w:val="005D5A73"/>
    <w:rsid w:val="005D60BB"/>
    <w:rsid w:val="005D73DD"/>
    <w:rsid w:val="005D7F02"/>
    <w:rsid w:val="005E02CB"/>
    <w:rsid w:val="005E05CD"/>
    <w:rsid w:val="005E05E8"/>
    <w:rsid w:val="005E0713"/>
    <w:rsid w:val="005E07FC"/>
    <w:rsid w:val="005E0C63"/>
    <w:rsid w:val="005E125C"/>
    <w:rsid w:val="005E128D"/>
    <w:rsid w:val="005E18A6"/>
    <w:rsid w:val="005E1970"/>
    <w:rsid w:val="005E2125"/>
    <w:rsid w:val="005E26E5"/>
    <w:rsid w:val="005E32ED"/>
    <w:rsid w:val="005E3480"/>
    <w:rsid w:val="005E3678"/>
    <w:rsid w:val="005E3990"/>
    <w:rsid w:val="005E53B4"/>
    <w:rsid w:val="005E549A"/>
    <w:rsid w:val="005E576D"/>
    <w:rsid w:val="005E6DB4"/>
    <w:rsid w:val="005E7361"/>
    <w:rsid w:val="005E7838"/>
    <w:rsid w:val="005E786E"/>
    <w:rsid w:val="005E7FD6"/>
    <w:rsid w:val="005F079C"/>
    <w:rsid w:val="005F1140"/>
    <w:rsid w:val="005F1331"/>
    <w:rsid w:val="005F1E7F"/>
    <w:rsid w:val="005F229F"/>
    <w:rsid w:val="005F22D7"/>
    <w:rsid w:val="005F26AF"/>
    <w:rsid w:val="005F28F8"/>
    <w:rsid w:val="005F2C79"/>
    <w:rsid w:val="005F36B4"/>
    <w:rsid w:val="005F3E8B"/>
    <w:rsid w:val="005F4A9D"/>
    <w:rsid w:val="005F52D8"/>
    <w:rsid w:val="005F60AF"/>
    <w:rsid w:val="005F684E"/>
    <w:rsid w:val="005F6B43"/>
    <w:rsid w:val="005F74B9"/>
    <w:rsid w:val="006005D4"/>
    <w:rsid w:val="006010D9"/>
    <w:rsid w:val="006017F3"/>
    <w:rsid w:val="006018E9"/>
    <w:rsid w:val="00601996"/>
    <w:rsid w:val="00601E01"/>
    <w:rsid w:val="00603755"/>
    <w:rsid w:val="00603F13"/>
    <w:rsid w:val="00604CBE"/>
    <w:rsid w:val="00604DD6"/>
    <w:rsid w:val="0060577E"/>
    <w:rsid w:val="00605E60"/>
    <w:rsid w:val="00605EFF"/>
    <w:rsid w:val="00606064"/>
    <w:rsid w:val="00606689"/>
    <w:rsid w:val="006069DD"/>
    <w:rsid w:val="00606EA6"/>
    <w:rsid w:val="00611048"/>
    <w:rsid w:val="006123BF"/>
    <w:rsid w:val="00612D50"/>
    <w:rsid w:val="00612DEE"/>
    <w:rsid w:val="00612EE3"/>
    <w:rsid w:val="00612F1F"/>
    <w:rsid w:val="00612F72"/>
    <w:rsid w:val="006130D1"/>
    <w:rsid w:val="00613584"/>
    <w:rsid w:val="0061407D"/>
    <w:rsid w:val="006141F4"/>
    <w:rsid w:val="0061423E"/>
    <w:rsid w:val="006154BA"/>
    <w:rsid w:val="00615853"/>
    <w:rsid w:val="006159DB"/>
    <w:rsid w:val="00615D77"/>
    <w:rsid w:val="00616A2B"/>
    <w:rsid w:val="00617032"/>
    <w:rsid w:val="006173B7"/>
    <w:rsid w:val="00617F72"/>
    <w:rsid w:val="006200A7"/>
    <w:rsid w:val="0062041B"/>
    <w:rsid w:val="00620712"/>
    <w:rsid w:val="00622C82"/>
    <w:rsid w:val="0062373A"/>
    <w:rsid w:val="00623D15"/>
    <w:rsid w:val="00624537"/>
    <w:rsid w:val="00624AE3"/>
    <w:rsid w:val="00625501"/>
    <w:rsid w:val="00625991"/>
    <w:rsid w:val="0062600A"/>
    <w:rsid w:val="00626B51"/>
    <w:rsid w:val="0062702B"/>
    <w:rsid w:val="006278AF"/>
    <w:rsid w:val="00627E89"/>
    <w:rsid w:val="0063023E"/>
    <w:rsid w:val="006302F0"/>
    <w:rsid w:val="00632273"/>
    <w:rsid w:val="00632440"/>
    <w:rsid w:val="006324C8"/>
    <w:rsid w:val="006337C4"/>
    <w:rsid w:val="0063419E"/>
    <w:rsid w:val="006346D1"/>
    <w:rsid w:val="00634946"/>
    <w:rsid w:val="00635F47"/>
    <w:rsid w:val="00636464"/>
    <w:rsid w:val="006374D2"/>
    <w:rsid w:val="00637502"/>
    <w:rsid w:val="00637993"/>
    <w:rsid w:val="00637FF6"/>
    <w:rsid w:val="00640289"/>
    <w:rsid w:val="006402D5"/>
    <w:rsid w:val="00640794"/>
    <w:rsid w:val="006409C0"/>
    <w:rsid w:val="00640E61"/>
    <w:rsid w:val="00640F4F"/>
    <w:rsid w:val="006418AF"/>
    <w:rsid w:val="00641C5F"/>
    <w:rsid w:val="006423E0"/>
    <w:rsid w:val="00642DD7"/>
    <w:rsid w:val="00644236"/>
    <w:rsid w:val="00644A1C"/>
    <w:rsid w:val="00644B31"/>
    <w:rsid w:val="0064531A"/>
    <w:rsid w:val="00645639"/>
    <w:rsid w:val="006469F2"/>
    <w:rsid w:val="00646CEE"/>
    <w:rsid w:val="00647127"/>
    <w:rsid w:val="00647BC9"/>
    <w:rsid w:val="00647D57"/>
    <w:rsid w:val="00647FA4"/>
    <w:rsid w:val="00650139"/>
    <w:rsid w:val="006501A7"/>
    <w:rsid w:val="006507C9"/>
    <w:rsid w:val="006515F1"/>
    <w:rsid w:val="00651AED"/>
    <w:rsid w:val="00651C89"/>
    <w:rsid w:val="00651E7B"/>
    <w:rsid w:val="00652146"/>
    <w:rsid w:val="00652481"/>
    <w:rsid w:val="00652611"/>
    <w:rsid w:val="006526EE"/>
    <w:rsid w:val="00652DB1"/>
    <w:rsid w:val="00652E4B"/>
    <w:rsid w:val="00653512"/>
    <w:rsid w:val="0065357F"/>
    <w:rsid w:val="00653860"/>
    <w:rsid w:val="006539BB"/>
    <w:rsid w:val="00654A2E"/>
    <w:rsid w:val="006554A1"/>
    <w:rsid w:val="00655AD4"/>
    <w:rsid w:val="00655E51"/>
    <w:rsid w:val="00656098"/>
    <w:rsid w:val="006560FF"/>
    <w:rsid w:val="00656450"/>
    <w:rsid w:val="00656C9D"/>
    <w:rsid w:val="0065701F"/>
    <w:rsid w:val="00657872"/>
    <w:rsid w:val="0066016C"/>
    <w:rsid w:val="006602AB"/>
    <w:rsid w:val="006606D3"/>
    <w:rsid w:val="00660B9E"/>
    <w:rsid w:val="006611AA"/>
    <w:rsid w:val="0066159A"/>
    <w:rsid w:val="0066159C"/>
    <w:rsid w:val="00661CAD"/>
    <w:rsid w:val="00661EF1"/>
    <w:rsid w:val="00662D8F"/>
    <w:rsid w:val="00662DEE"/>
    <w:rsid w:val="00663857"/>
    <w:rsid w:val="00663966"/>
    <w:rsid w:val="006645A2"/>
    <w:rsid w:val="00664922"/>
    <w:rsid w:val="00664EF5"/>
    <w:rsid w:val="00665219"/>
    <w:rsid w:val="00666C4F"/>
    <w:rsid w:val="00667528"/>
    <w:rsid w:val="0066767B"/>
    <w:rsid w:val="006677D4"/>
    <w:rsid w:val="00667C27"/>
    <w:rsid w:val="00670604"/>
    <w:rsid w:val="006711E2"/>
    <w:rsid w:val="00671949"/>
    <w:rsid w:val="00671E51"/>
    <w:rsid w:val="00671E92"/>
    <w:rsid w:val="00672075"/>
    <w:rsid w:val="0067212B"/>
    <w:rsid w:val="00672B44"/>
    <w:rsid w:val="00672F9A"/>
    <w:rsid w:val="00673196"/>
    <w:rsid w:val="00673486"/>
    <w:rsid w:val="006736FE"/>
    <w:rsid w:val="006737F9"/>
    <w:rsid w:val="00673823"/>
    <w:rsid w:val="00673A20"/>
    <w:rsid w:val="0067401B"/>
    <w:rsid w:val="0067494D"/>
    <w:rsid w:val="00674E4F"/>
    <w:rsid w:val="00674E8C"/>
    <w:rsid w:val="00674F74"/>
    <w:rsid w:val="006755C5"/>
    <w:rsid w:val="00675811"/>
    <w:rsid w:val="00675B66"/>
    <w:rsid w:val="00675F99"/>
    <w:rsid w:val="00676CD1"/>
    <w:rsid w:val="006772AB"/>
    <w:rsid w:val="006806B1"/>
    <w:rsid w:val="006807D5"/>
    <w:rsid w:val="006808E4"/>
    <w:rsid w:val="00680E52"/>
    <w:rsid w:val="00681AFF"/>
    <w:rsid w:val="00682AB0"/>
    <w:rsid w:val="00682C2D"/>
    <w:rsid w:val="00683F43"/>
    <w:rsid w:val="006840A4"/>
    <w:rsid w:val="00684192"/>
    <w:rsid w:val="00684236"/>
    <w:rsid w:val="00684674"/>
    <w:rsid w:val="006846AA"/>
    <w:rsid w:val="00684790"/>
    <w:rsid w:val="006850C0"/>
    <w:rsid w:val="006850D1"/>
    <w:rsid w:val="00685D65"/>
    <w:rsid w:val="00685DD4"/>
    <w:rsid w:val="00685E56"/>
    <w:rsid w:val="006862D5"/>
    <w:rsid w:val="00686605"/>
    <w:rsid w:val="00686807"/>
    <w:rsid w:val="00686FAE"/>
    <w:rsid w:val="006870D7"/>
    <w:rsid w:val="006871F3"/>
    <w:rsid w:val="006872C3"/>
    <w:rsid w:val="00690038"/>
    <w:rsid w:val="006909BB"/>
    <w:rsid w:val="006910C1"/>
    <w:rsid w:val="0069163F"/>
    <w:rsid w:val="00692A8A"/>
    <w:rsid w:val="006943CC"/>
    <w:rsid w:val="0069487A"/>
    <w:rsid w:val="00694A5B"/>
    <w:rsid w:val="006952F8"/>
    <w:rsid w:val="006960D6"/>
    <w:rsid w:val="0069694B"/>
    <w:rsid w:val="006978AF"/>
    <w:rsid w:val="0069797A"/>
    <w:rsid w:val="006A0565"/>
    <w:rsid w:val="006A058A"/>
    <w:rsid w:val="006A1F24"/>
    <w:rsid w:val="006A2759"/>
    <w:rsid w:val="006A3C6E"/>
    <w:rsid w:val="006A3DE5"/>
    <w:rsid w:val="006A3FDA"/>
    <w:rsid w:val="006A4698"/>
    <w:rsid w:val="006A57F1"/>
    <w:rsid w:val="006A60C3"/>
    <w:rsid w:val="006A6136"/>
    <w:rsid w:val="006A62BA"/>
    <w:rsid w:val="006B0058"/>
    <w:rsid w:val="006B196B"/>
    <w:rsid w:val="006B21AA"/>
    <w:rsid w:val="006B222F"/>
    <w:rsid w:val="006B2BC1"/>
    <w:rsid w:val="006B3304"/>
    <w:rsid w:val="006B3390"/>
    <w:rsid w:val="006B41E9"/>
    <w:rsid w:val="006B48CF"/>
    <w:rsid w:val="006B4B40"/>
    <w:rsid w:val="006B4FF0"/>
    <w:rsid w:val="006B519C"/>
    <w:rsid w:val="006B5CA9"/>
    <w:rsid w:val="006B5FBD"/>
    <w:rsid w:val="006B6CB8"/>
    <w:rsid w:val="006B6D67"/>
    <w:rsid w:val="006B78A6"/>
    <w:rsid w:val="006C0015"/>
    <w:rsid w:val="006C0110"/>
    <w:rsid w:val="006C08AE"/>
    <w:rsid w:val="006C0BE4"/>
    <w:rsid w:val="006C0E35"/>
    <w:rsid w:val="006C0E9A"/>
    <w:rsid w:val="006C19FA"/>
    <w:rsid w:val="006C1FB8"/>
    <w:rsid w:val="006C23FB"/>
    <w:rsid w:val="006C281B"/>
    <w:rsid w:val="006C2EF9"/>
    <w:rsid w:val="006C3B67"/>
    <w:rsid w:val="006C4242"/>
    <w:rsid w:val="006C5064"/>
    <w:rsid w:val="006C5167"/>
    <w:rsid w:val="006C566C"/>
    <w:rsid w:val="006C59DF"/>
    <w:rsid w:val="006C5CC0"/>
    <w:rsid w:val="006C5D3F"/>
    <w:rsid w:val="006C5E93"/>
    <w:rsid w:val="006C639C"/>
    <w:rsid w:val="006C643F"/>
    <w:rsid w:val="006C65C2"/>
    <w:rsid w:val="006C6B5E"/>
    <w:rsid w:val="006C70A6"/>
    <w:rsid w:val="006D0162"/>
    <w:rsid w:val="006D048F"/>
    <w:rsid w:val="006D0BE9"/>
    <w:rsid w:val="006D0DE8"/>
    <w:rsid w:val="006D118D"/>
    <w:rsid w:val="006D14D6"/>
    <w:rsid w:val="006D1886"/>
    <w:rsid w:val="006D190D"/>
    <w:rsid w:val="006D1E32"/>
    <w:rsid w:val="006D2060"/>
    <w:rsid w:val="006D2423"/>
    <w:rsid w:val="006D2584"/>
    <w:rsid w:val="006D2AB0"/>
    <w:rsid w:val="006D2B42"/>
    <w:rsid w:val="006D2BAB"/>
    <w:rsid w:val="006D3881"/>
    <w:rsid w:val="006D4134"/>
    <w:rsid w:val="006D4283"/>
    <w:rsid w:val="006D4400"/>
    <w:rsid w:val="006D4D57"/>
    <w:rsid w:val="006D4D9F"/>
    <w:rsid w:val="006D4DC4"/>
    <w:rsid w:val="006D5C0C"/>
    <w:rsid w:val="006D5E43"/>
    <w:rsid w:val="006D6632"/>
    <w:rsid w:val="006D6871"/>
    <w:rsid w:val="006D6BA7"/>
    <w:rsid w:val="006D7087"/>
    <w:rsid w:val="006D70FD"/>
    <w:rsid w:val="006D7517"/>
    <w:rsid w:val="006D7958"/>
    <w:rsid w:val="006E0996"/>
    <w:rsid w:val="006E0D1D"/>
    <w:rsid w:val="006E0E90"/>
    <w:rsid w:val="006E0FB4"/>
    <w:rsid w:val="006E1347"/>
    <w:rsid w:val="006E183E"/>
    <w:rsid w:val="006E30CA"/>
    <w:rsid w:val="006E359D"/>
    <w:rsid w:val="006E3A79"/>
    <w:rsid w:val="006E4DAA"/>
    <w:rsid w:val="006E5216"/>
    <w:rsid w:val="006E544A"/>
    <w:rsid w:val="006E564F"/>
    <w:rsid w:val="006E58C4"/>
    <w:rsid w:val="006E7504"/>
    <w:rsid w:val="006F0343"/>
    <w:rsid w:val="006F08A3"/>
    <w:rsid w:val="006F164A"/>
    <w:rsid w:val="006F18EB"/>
    <w:rsid w:val="006F31F7"/>
    <w:rsid w:val="006F33F1"/>
    <w:rsid w:val="006F3783"/>
    <w:rsid w:val="006F39AA"/>
    <w:rsid w:val="006F3D1A"/>
    <w:rsid w:val="006F4141"/>
    <w:rsid w:val="006F444D"/>
    <w:rsid w:val="006F5226"/>
    <w:rsid w:val="006F618D"/>
    <w:rsid w:val="006F674F"/>
    <w:rsid w:val="006F6878"/>
    <w:rsid w:val="006F6E37"/>
    <w:rsid w:val="006F7D1C"/>
    <w:rsid w:val="00700948"/>
    <w:rsid w:val="00700DF9"/>
    <w:rsid w:val="007011DB"/>
    <w:rsid w:val="007012CE"/>
    <w:rsid w:val="00701F61"/>
    <w:rsid w:val="00701FE5"/>
    <w:rsid w:val="00702410"/>
    <w:rsid w:val="00702E85"/>
    <w:rsid w:val="00702FA6"/>
    <w:rsid w:val="00703D91"/>
    <w:rsid w:val="00704393"/>
    <w:rsid w:val="007044EA"/>
    <w:rsid w:val="00704822"/>
    <w:rsid w:val="00704CC5"/>
    <w:rsid w:val="00704D01"/>
    <w:rsid w:val="00705984"/>
    <w:rsid w:val="007065D6"/>
    <w:rsid w:val="007067F8"/>
    <w:rsid w:val="007068CF"/>
    <w:rsid w:val="0070734A"/>
    <w:rsid w:val="007076D4"/>
    <w:rsid w:val="007077EE"/>
    <w:rsid w:val="00710006"/>
    <w:rsid w:val="00710260"/>
    <w:rsid w:val="00710B32"/>
    <w:rsid w:val="007116E1"/>
    <w:rsid w:val="007117DB"/>
    <w:rsid w:val="00711B57"/>
    <w:rsid w:val="00711CC8"/>
    <w:rsid w:val="00712056"/>
    <w:rsid w:val="00712413"/>
    <w:rsid w:val="0071263E"/>
    <w:rsid w:val="00714107"/>
    <w:rsid w:val="007158E4"/>
    <w:rsid w:val="00717605"/>
    <w:rsid w:val="00717E8B"/>
    <w:rsid w:val="00720429"/>
    <w:rsid w:val="00721788"/>
    <w:rsid w:val="00721EB8"/>
    <w:rsid w:val="0072248E"/>
    <w:rsid w:val="00723234"/>
    <w:rsid w:val="007237F3"/>
    <w:rsid w:val="00723FE0"/>
    <w:rsid w:val="00724B01"/>
    <w:rsid w:val="00724B81"/>
    <w:rsid w:val="00725AE2"/>
    <w:rsid w:val="00727093"/>
    <w:rsid w:val="007303A8"/>
    <w:rsid w:val="0073048C"/>
    <w:rsid w:val="0073096C"/>
    <w:rsid w:val="00730FB6"/>
    <w:rsid w:val="00732B7F"/>
    <w:rsid w:val="007332E7"/>
    <w:rsid w:val="00733C89"/>
    <w:rsid w:val="007343F9"/>
    <w:rsid w:val="00734F63"/>
    <w:rsid w:val="00734FFB"/>
    <w:rsid w:val="007354C0"/>
    <w:rsid w:val="0073614D"/>
    <w:rsid w:val="00736974"/>
    <w:rsid w:val="00740EB1"/>
    <w:rsid w:val="007414CE"/>
    <w:rsid w:val="00741A7C"/>
    <w:rsid w:val="0074247D"/>
    <w:rsid w:val="00742689"/>
    <w:rsid w:val="00742A7B"/>
    <w:rsid w:val="0074454E"/>
    <w:rsid w:val="00745859"/>
    <w:rsid w:val="007459DB"/>
    <w:rsid w:val="0074609E"/>
    <w:rsid w:val="00747C25"/>
    <w:rsid w:val="00750000"/>
    <w:rsid w:val="0075009F"/>
    <w:rsid w:val="007500B8"/>
    <w:rsid w:val="00750C66"/>
    <w:rsid w:val="00750E8E"/>
    <w:rsid w:val="007514DC"/>
    <w:rsid w:val="00751A4F"/>
    <w:rsid w:val="0075200E"/>
    <w:rsid w:val="00753179"/>
    <w:rsid w:val="007532ED"/>
    <w:rsid w:val="007534D5"/>
    <w:rsid w:val="007535A7"/>
    <w:rsid w:val="00753826"/>
    <w:rsid w:val="00754FF6"/>
    <w:rsid w:val="007552C5"/>
    <w:rsid w:val="00756151"/>
    <w:rsid w:val="007568FC"/>
    <w:rsid w:val="00756C2A"/>
    <w:rsid w:val="0075718F"/>
    <w:rsid w:val="007575E4"/>
    <w:rsid w:val="00757750"/>
    <w:rsid w:val="007579D7"/>
    <w:rsid w:val="00757EEF"/>
    <w:rsid w:val="00757F06"/>
    <w:rsid w:val="00760294"/>
    <w:rsid w:val="00760440"/>
    <w:rsid w:val="007605FE"/>
    <w:rsid w:val="00761A3C"/>
    <w:rsid w:val="007621DE"/>
    <w:rsid w:val="00762693"/>
    <w:rsid w:val="007626B6"/>
    <w:rsid w:val="00762E36"/>
    <w:rsid w:val="00763789"/>
    <w:rsid w:val="0076394A"/>
    <w:rsid w:val="00763CF8"/>
    <w:rsid w:val="00763D24"/>
    <w:rsid w:val="00763F93"/>
    <w:rsid w:val="00764317"/>
    <w:rsid w:val="007649AF"/>
    <w:rsid w:val="007654ED"/>
    <w:rsid w:val="007657B4"/>
    <w:rsid w:val="00765DED"/>
    <w:rsid w:val="00765EFD"/>
    <w:rsid w:val="007662A5"/>
    <w:rsid w:val="00766591"/>
    <w:rsid w:val="007667E2"/>
    <w:rsid w:val="007672ED"/>
    <w:rsid w:val="00767847"/>
    <w:rsid w:val="00767AAD"/>
    <w:rsid w:val="00767B52"/>
    <w:rsid w:val="00767EFB"/>
    <w:rsid w:val="007702E9"/>
    <w:rsid w:val="007707F0"/>
    <w:rsid w:val="007708E8"/>
    <w:rsid w:val="00770DBF"/>
    <w:rsid w:val="00770E70"/>
    <w:rsid w:val="00771308"/>
    <w:rsid w:val="00771A57"/>
    <w:rsid w:val="00771F95"/>
    <w:rsid w:val="007725A0"/>
    <w:rsid w:val="00772C10"/>
    <w:rsid w:val="007733B2"/>
    <w:rsid w:val="00773550"/>
    <w:rsid w:val="00773771"/>
    <w:rsid w:val="00774548"/>
    <w:rsid w:val="00774C2B"/>
    <w:rsid w:val="00774DF1"/>
    <w:rsid w:val="007751E9"/>
    <w:rsid w:val="00775ADE"/>
    <w:rsid w:val="00775B91"/>
    <w:rsid w:val="00775CC4"/>
    <w:rsid w:val="007760DA"/>
    <w:rsid w:val="00776391"/>
    <w:rsid w:val="00776DEF"/>
    <w:rsid w:val="00780413"/>
    <w:rsid w:val="00780B4A"/>
    <w:rsid w:val="00780EFA"/>
    <w:rsid w:val="00781581"/>
    <w:rsid w:val="00781643"/>
    <w:rsid w:val="00781670"/>
    <w:rsid w:val="00781A20"/>
    <w:rsid w:val="007822D9"/>
    <w:rsid w:val="0078298D"/>
    <w:rsid w:val="0078393B"/>
    <w:rsid w:val="00783CAB"/>
    <w:rsid w:val="007840CE"/>
    <w:rsid w:val="0078416F"/>
    <w:rsid w:val="00785379"/>
    <w:rsid w:val="0078579B"/>
    <w:rsid w:val="007857F7"/>
    <w:rsid w:val="00785E16"/>
    <w:rsid w:val="00786A88"/>
    <w:rsid w:val="00786FDE"/>
    <w:rsid w:val="007877F9"/>
    <w:rsid w:val="00787BB3"/>
    <w:rsid w:val="0079004C"/>
    <w:rsid w:val="007902F2"/>
    <w:rsid w:val="007903D7"/>
    <w:rsid w:val="00790547"/>
    <w:rsid w:val="007905BE"/>
    <w:rsid w:val="00790858"/>
    <w:rsid w:val="00790A64"/>
    <w:rsid w:val="00791548"/>
    <w:rsid w:val="00791D1E"/>
    <w:rsid w:val="00791FCB"/>
    <w:rsid w:val="007923C4"/>
    <w:rsid w:val="00793356"/>
    <w:rsid w:val="00793395"/>
    <w:rsid w:val="00793886"/>
    <w:rsid w:val="00793A25"/>
    <w:rsid w:val="00793B4F"/>
    <w:rsid w:val="00794214"/>
    <w:rsid w:val="00794329"/>
    <w:rsid w:val="007949A0"/>
    <w:rsid w:val="00795ABC"/>
    <w:rsid w:val="00795C51"/>
    <w:rsid w:val="00796487"/>
    <w:rsid w:val="007972DB"/>
    <w:rsid w:val="007A051E"/>
    <w:rsid w:val="007A0E3A"/>
    <w:rsid w:val="007A18C5"/>
    <w:rsid w:val="007A1D7E"/>
    <w:rsid w:val="007A1DB0"/>
    <w:rsid w:val="007A3860"/>
    <w:rsid w:val="007A3B88"/>
    <w:rsid w:val="007A3F83"/>
    <w:rsid w:val="007A4325"/>
    <w:rsid w:val="007A4B17"/>
    <w:rsid w:val="007A5B9E"/>
    <w:rsid w:val="007A68CA"/>
    <w:rsid w:val="007A6B53"/>
    <w:rsid w:val="007B0750"/>
    <w:rsid w:val="007B0AF5"/>
    <w:rsid w:val="007B0B3C"/>
    <w:rsid w:val="007B17C9"/>
    <w:rsid w:val="007B2379"/>
    <w:rsid w:val="007B2A9A"/>
    <w:rsid w:val="007B2B2C"/>
    <w:rsid w:val="007B3068"/>
    <w:rsid w:val="007B3BFD"/>
    <w:rsid w:val="007B3F35"/>
    <w:rsid w:val="007B4357"/>
    <w:rsid w:val="007B4523"/>
    <w:rsid w:val="007B4CBC"/>
    <w:rsid w:val="007B5335"/>
    <w:rsid w:val="007B57C0"/>
    <w:rsid w:val="007B5B97"/>
    <w:rsid w:val="007B5BBF"/>
    <w:rsid w:val="007B5E28"/>
    <w:rsid w:val="007B74BB"/>
    <w:rsid w:val="007C06FF"/>
    <w:rsid w:val="007C0A96"/>
    <w:rsid w:val="007C0AA5"/>
    <w:rsid w:val="007C0B91"/>
    <w:rsid w:val="007C165D"/>
    <w:rsid w:val="007C196C"/>
    <w:rsid w:val="007C29AC"/>
    <w:rsid w:val="007C30C9"/>
    <w:rsid w:val="007C3152"/>
    <w:rsid w:val="007C378F"/>
    <w:rsid w:val="007C3DE2"/>
    <w:rsid w:val="007C52B8"/>
    <w:rsid w:val="007C5676"/>
    <w:rsid w:val="007C5B09"/>
    <w:rsid w:val="007C5E20"/>
    <w:rsid w:val="007C6475"/>
    <w:rsid w:val="007C6CB3"/>
    <w:rsid w:val="007C6E1E"/>
    <w:rsid w:val="007C707B"/>
    <w:rsid w:val="007C7CB7"/>
    <w:rsid w:val="007D09FF"/>
    <w:rsid w:val="007D12CB"/>
    <w:rsid w:val="007D1BA0"/>
    <w:rsid w:val="007D1D19"/>
    <w:rsid w:val="007D243B"/>
    <w:rsid w:val="007D25E9"/>
    <w:rsid w:val="007D3642"/>
    <w:rsid w:val="007D3D2E"/>
    <w:rsid w:val="007D3D70"/>
    <w:rsid w:val="007D411F"/>
    <w:rsid w:val="007D41D5"/>
    <w:rsid w:val="007D42AE"/>
    <w:rsid w:val="007D48F3"/>
    <w:rsid w:val="007D49FA"/>
    <w:rsid w:val="007D50A5"/>
    <w:rsid w:val="007D5A7F"/>
    <w:rsid w:val="007D616A"/>
    <w:rsid w:val="007D6531"/>
    <w:rsid w:val="007D7BB1"/>
    <w:rsid w:val="007D7C8F"/>
    <w:rsid w:val="007D7FDC"/>
    <w:rsid w:val="007E163D"/>
    <w:rsid w:val="007E1669"/>
    <w:rsid w:val="007E19EB"/>
    <w:rsid w:val="007E1BAA"/>
    <w:rsid w:val="007E2240"/>
    <w:rsid w:val="007E25D8"/>
    <w:rsid w:val="007E2747"/>
    <w:rsid w:val="007E3470"/>
    <w:rsid w:val="007E4758"/>
    <w:rsid w:val="007E4F9A"/>
    <w:rsid w:val="007E5509"/>
    <w:rsid w:val="007E63AB"/>
    <w:rsid w:val="007E657B"/>
    <w:rsid w:val="007E6645"/>
    <w:rsid w:val="007E70C0"/>
    <w:rsid w:val="007F0211"/>
    <w:rsid w:val="007F039D"/>
    <w:rsid w:val="007F06CF"/>
    <w:rsid w:val="007F187B"/>
    <w:rsid w:val="007F18B4"/>
    <w:rsid w:val="007F19D6"/>
    <w:rsid w:val="007F1A54"/>
    <w:rsid w:val="007F1FEF"/>
    <w:rsid w:val="007F245A"/>
    <w:rsid w:val="007F2A0B"/>
    <w:rsid w:val="007F2C20"/>
    <w:rsid w:val="007F2F07"/>
    <w:rsid w:val="007F5318"/>
    <w:rsid w:val="007F54B2"/>
    <w:rsid w:val="007F565D"/>
    <w:rsid w:val="007F655B"/>
    <w:rsid w:val="007F6E4C"/>
    <w:rsid w:val="007F6F35"/>
    <w:rsid w:val="007F7047"/>
    <w:rsid w:val="007F75C3"/>
    <w:rsid w:val="007F7AED"/>
    <w:rsid w:val="0080013C"/>
    <w:rsid w:val="008008F7"/>
    <w:rsid w:val="00800F25"/>
    <w:rsid w:val="008014B0"/>
    <w:rsid w:val="00801A85"/>
    <w:rsid w:val="00801B1B"/>
    <w:rsid w:val="00801BF4"/>
    <w:rsid w:val="00801D39"/>
    <w:rsid w:val="008021CB"/>
    <w:rsid w:val="008021DA"/>
    <w:rsid w:val="008024C2"/>
    <w:rsid w:val="008026CA"/>
    <w:rsid w:val="00803290"/>
    <w:rsid w:val="0080359A"/>
    <w:rsid w:val="00803FBC"/>
    <w:rsid w:val="00804082"/>
    <w:rsid w:val="00804136"/>
    <w:rsid w:val="00804523"/>
    <w:rsid w:val="00804EEB"/>
    <w:rsid w:val="00805FC6"/>
    <w:rsid w:val="008076AF"/>
    <w:rsid w:val="00807F11"/>
    <w:rsid w:val="00807F2A"/>
    <w:rsid w:val="00810B10"/>
    <w:rsid w:val="00810F9A"/>
    <w:rsid w:val="00811766"/>
    <w:rsid w:val="0081262E"/>
    <w:rsid w:val="008127A7"/>
    <w:rsid w:val="00812A14"/>
    <w:rsid w:val="00813553"/>
    <w:rsid w:val="00813B80"/>
    <w:rsid w:val="008142A4"/>
    <w:rsid w:val="008152E6"/>
    <w:rsid w:val="008155D6"/>
    <w:rsid w:val="008159BF"/>
    <w:rsid w:val="00815CA9"/>
    <w:rsid w:val="00815ECD"/>
    <w:rsid w:val="00816229"/>
    <w:rsid w:val="0081665D"/>
    <w:rsid w:val="00816EEE"/>
    <w:rsid w:val="00817370"/>
    <w:rsid w:val="0081745F"/>
    <w:rsid w:val="00817518"/>
    <w:rsid w:val="0081796C"/>
    <w:rsid w:val="00817A03"/>
    <w:rsid w:val="0082005F"/>
    <w:rsid w:val="00820585"/>
    <w:rsid w:val="00821A5C"/>
    <w:rsid w:val="00821DBE"/>
    <w:rsid w:val="00821ED6"/>
    <w:rsid w:val="00822647"/>
    <w:rsid w:val="00822970"/>
    <w:rsid w:val="00823A13"/>
    <w:rsid w:val="008245CC"/>
    <w:rsid w:val="00825AA7"/>
    <w:rsid w:val="00825F0B"/>
    <w:rsid w:val="0082645A"/>
    <w:rsid w:val="00826F4A"/>
    <w:rsid w:val="00827EE8"/>
    <w:rsid w:val="00830EDD"/>
    <w:rsid w:val="0083103C"/>
    <w:rsid w:val="00831235"/>
    <w:rsid w:val="00831F48"/>
    <w:rsid w:val="00832C12"/>
    <w:rsid w:val="0083475C"/>
    <w:rsid w:val="0083509C"/>
    <w:rsid w:val="008351BF"/>
    <w:rsid w:val="00836163"/>
    <w:rsid w:val="008362E4"/>
    <w:rsid w:val="00837D9E"/>
    <w:rsid w:val="00840318"/>
    <w:rsid w:val="00840B65"/>
    <w:rsid w:val="00840D21"/>
    <w:rsid w:val="00841110"/>
    <w:rsid w:val="0084208B"/>
    <w:rsid w:val="008420C0"/>
    <w:rsid w:val="0084273E"/>
    <w:rsid w:val="00842D17"/>
    <w:rsid w:val="00843486"/>
    <w:rsid w:val="008435E2"/>
    <w:rsid w:val="008437FC"/>
    <w:rsid w:val="00843A9E"/>
    <w:rsid w:val="00843E1B"/>
    <w:rsid w:val="00844051"/>
    <w:rsid w:val="00844125"/>
    <w:rsid w:val="00844272"/>
    <w:rsid w:val="0084561C"/>
    <w:rsid w:val="00845FFE"/>
    <w:rsid w:val="00846963"/>
    <w:rsid w:val="00846F7F"/>
    <w:rsid w:val="008470BF"/>
    <w:rsid w:val="008472A6"/>
    <w:rsid w:val="008512A2"/>
    <w:rsid w:val="00851436"/>
    <w:rsid w:val="0085170E"/>
    <w:rsid w:val="00852D33"/>
    <w:rsid w:val="00853058"/>
    <w:rsid w:val="008533B4"/>
    <w:rsid w:val="00854245"/>
    <w:rsid w:val="008542D1"/>
    <w:rsid w:val="00854499"/>
    <w:rsid w:val="008550E0"/>
    <w:rsid w:val="00855121"/>
    <w:rsid w:val="008554A5"/>
    <w:rsid w:val="0085585D"/>
    <w:rsid w:val="00856EF1"/>
    <w:rsid w:val="0085733E"/>
    <w:rsid w:val="008575AA"/>
    <w:rsid w:val="00857840"/>
    <w:rsid w:val="00857986"/>
    <w:rsid w:val="00857C94"/>
    <w:rsid w:val="00857D5C"/>
    <w:rsid w:val="00857DE1"/>
    <w:rsid w:val="00857E77"/>
    <w:rsid w:val="008606A1"/>
    <w:rsid w:val="00861044"/>
    <w:rsid w:val="008611D0"/>
    <w:rsid w:val="008616EB"/>
    <w:rsid w:val="00861832"/>
    <w:rsid w:val="00861D9D"/>
    <w:rsid w:val="0086209B"/>
    <w:rsid w:val="008627CB"/>
    <w:rsid w:val="008629E8"/>
    <w:rsid w:val="00862BE8"/>
    <w:rsid w:val="00862E39"/>
    <w:rsid w:val="0086311A"/>
    <w:rsid w:val="0086355E"/>
    <w:rsid w:val="00863F3B"/>
    <w:rsid w:val="008660B1"/>
    <w:rsid w:val="00866A89"/>
    <w:rsid w:val="00866FC7"/>
    <w:rsid w:val="008677EC"/>
    <w:rsid w:val="008708F7"/>
    <w:rsid w:val="00871850"/>
    <w:rsid w:val="00871902"/>
    <w:rsid w:val="00871BB2"/>
    <w:rsid w:val="00872B5A"/>
    <w:rsid w:val="0087311D"/>
    <w:rsid w:val="0087362D"/>
    <w:rsid w:val="0087367C"/>
    <w:rsid w:val="00873B8E"/>
    <w:rsid w:val="00873D9D"/>
    <w:rsid w:val="00873F36"/>
    <w:rsid w:val="0087453F"/>
    <w:rsid w:val="00874C64"/>
    <w:rsid w:val="00874E3D"/>
    <w:rsid w:val="00875018"/>
    <w:rsid w:val="00875460"/>
    <w:rsid w:val="0087612C"/>
    <w:rsid w:val="00877243"/>
    <w:rsid w:val="0087781D"/>
    <w:rsid w:val="00880186"/>
    <w:rsid w:val="00880ABC"/>
    <w:rsid w:val="00880E2E"/>
    <w:rsid w:val="00881211"/>
    <w:rsid w:val="00881254"/>
    <w:rsid w:val="008814CD"/>
    <w:rsid w:val="00881B90"/>
    <w:rsid w:val="00882D1C"/>
    <w:rsid w:val="0088317B"/>
    <w:rsid w:val="0088355E"/>
    <w:rsid w:val="0088388B"/>
    <w:rsid w:val="00885009"/>
    <w:rsid w:val="00885523"/>
    <w:rsid w:val="0088573D"/>
    <w:rsid w:val="00886159"/>
    <w:rsid w:val="00886373"/>
    <w:rsid w:val="00886775"/>
    <w:rsid w:val="008876E9"/>
    <w:rsid w:val="00887B54"/>
    <w:rsid w:val="00890361"/>
    <w:rsid w:val="008903B4"/>
    <w:rsid w:val="008908CA"/>
    <w:rsid w:val="00891871"/>
    <w:rsid w:val="008921C8"/>
    <w:rsid w:val="0089234F"/>
    <w:rsid w:val="008927D4"/>
    <w:rsid w:val="0089356D"/>
    <w:rsid w:val="00893C92"/>
    <w:rsid w:val="00894361"/>
    <w:rsid w:val="008949C2"/>
    <w:rsid w:val="00894FE2"/>
    <w:rsid w:val="008951BF"/>
    <w:rsid w:val="00895358"/>
    <w:rsid w:val="00895832"/>
    <w:rsid w:val="0089792C"/>
    <w:rsid w:val="00897C38"/>
    <w:rsid w:val="008A0313"/>
    <w:rsid w:val="008A046D"/>
    <w:rsid w:val="008A184E"/>
    <w:rsid w:val="008A1B4E"/>
    <w:rsid w:val="008A1FEA"/>
    <w:rsid w:val="008A2417"/>
    <w:rsid w:val="008A31C8"/>
    <w:rsid w:val="008A3EA3"/>
    <w:rsid w:val="008A4F5A"/>
    <w:rsid w:val="008A5047"/>
    <w:rsid w:val="008A6373"/>
    <w:rsid w:val="008A6F30"/>
    <w:rsid w:val="008A710C"/>
    <w:rsid w:val="008A7E59"/>
    <w:rsid w:val="008B07C5"/>
    <w:rsid w:val="008B0A50"/>
    <w:rsid w:val="008B0A5F"/>
    <w:rsid w:val="008B0CDD"/>
    <w:rsid w:val="008B11B7"/>
    <w:rsid w:val="008B1327"/>
    <w:rsid w:val="008B1654"/>
    <w:rsid w:val="008B18E1"/>
    <w:rsid w:val="008B18FD"/>
    <w:rsid w:val="008B1DDD"/>
    <w:rsid w:val="008B2059"/>
    <w:rsid w:val="008B20B8"/>
    <w:rsid w:val="008B23CF"/>
    <w:rsid w:val="008B2B62"/>
    <w:rsid w:val="008B3095"/>
    <w:rsid w:val="008B3201"/>
    <w:rsid w:val="008B3460"/>
    <w:rsid w:val="008B47FA"/>
    <w:rsid w:val="008B4AD2"/>
    <w:rsid w:val="008B617E"/>
    <w:rsid w:val="008B630F"/>
    <w:rsid w:val="008B6F00"/>
    <w:rsid w:val="008B7BC5"/>
    <w:rsid w:val="008C0117"/>
    <w:rsid w:val="008C0835"/>
    <w:rsid w:val="008C0D55"/>
    <w:rsid w:val="008C1045"/>
    <w:rsid w:val="008C105A"/>
    <w:rsid w:val="008C157E"/>
    <w:rsid w:val="008C1B8A"/>
    <w:rsid w:val="008C2003"/>
    <w:rsid w:val="008C20EF"/>
    <w:rsid w:val="008C21FB"/>
    <w:rsid w:val="008C22DA"/>
    <w:rsid w:val="008C25E3"/>
    <w:rsid w:val="008C2AA6"/>
    <w:rsid w:val="008C2C5B"/>
    <w:rsid w:val="008C37AC"/>
    <w:rsid w:val="008C3A02"/>
    <w:rsid w:val="008C40B6"/>
    <w:rsid w:val="008C4121"/>
    <w:rsid w:val="008C4A1E"/>
    <w:rsid w:val="008C51D2"/>
    <w:rsid w:val="008C6DDD"/>
    <w:rsid w:val="008C75D1"/>
    <w:rsid w:val="008C7C60"/>
    <w:rsid w:val="008D0F68"/>
    <w:rsid w:val="008D1B17"/>
    <w:rsid w:val="008D20B1"/>
    <w:rsid w:val="008D2692"/>
    <w:rsid w:val="008D26C5"/>
    <w:rsid w:val="008D28C1"/>
    <w:rsid w:val="008D2C03"/>
    <w:rsid w:val="008D3D8D"/>
    <w:rsid w:val="008D3D91"/>
    <w:rsid w:val="008D3E12"/>
    <w:rsid w:val="008D41DB"/>
    <w:rsid w:val="008D44C1"/>
    <w:rsid w:val="008D4524"/>
    <w:rsid w:val="008D6FE1"/>
    <w:rsid w:val="008D76CE"/>
    <w:rsid w:val="008E0246"/>
    <w:rsid w:val="008E024C"/>
    <w:rsid w:val="008E0757"/>
    <w:rsid w:val="008E0A6F"/>
    <w:rsid w:val="008E14DD"/>
    <w:rsid w:val="008E2A9B"/>
    <w:rsid w:val="008E3304"/>
    <w:rsid w:val="008E33AE"/>
    <w:rsid w:val="008E3818"/>
    <w:rsid w:val="008E44D0"/>
    <w:rsid w:val="008E4E95"/>
    <w:rsid w:val="008E55A8"/>
    <w:rsid w:val="008E5964"/>
    <w:rsid w:val="008E5E78"/>
    <w:rsid w:val="008E6142"/>
    <w:rsid w:val="008E6944"/>
    <w:rsid w:val="008E7A12"/>
    <w:rsid w:val="008E7D27"/>
    <w:rsid w:val="008E7F38"/>
    <w:rsid w:val="008F21E1"/>
    <w:rsid w:val="008F26FF"/>
    <w:rsid w:val="008F294D"/>
    <w:rsid w:val="008F334C"/>
    <w:rsid w:val="008F351A"/>
    <w:rsid w:val="008F3C7F"/>
    <w:rsid w:val="008F4173"/>
    <w:rsid w:val="008F4B7B"/>
    <w:rsid w:val="008F5140"/>
    <w:rsid w:val="008F5890"/>
    <w:rsid w:val="008F58AD"/>
    <w:rsid w:val="008F6844"/>
    <w:rsid w:val="008F6993"/>
    <w:rsid w:val="008F6E1E"/>
    <w:rsid w:val="008F6E8C"/>
    <w:rsid w:val="008F72EC"/>
    <w:rsid w:val="008F75B2"/>
    <w:rsid w:val="008F79F5"/>
    <w:rsid w:val="008F7E51"/>
    <w:rsid w:val="00900148"/>
    <w:rsid w:val="00900939"/>
    <w:rsid w:val="009009C0"/>
    <w:rsid w:val="00901419"/>
    <w:rsid w:val="009016E8"/>
    <w:rsid w:val="00901C16"/>
    <w:rsid w:val="0090200C"/>
    <w:rsid w:val="00902A77"/>
    <w:rsid w:val="00902EBB"/>
    <w:rsid w:val="00902FEB"/>
    <w:rsid w:val="00903728"/>
    <w:rsid w:val="00903D58"/>
    <w:rsid w:val="0090433F"/>
    <w:rsid w:val="00904B37"/>
    <w:rsid w:val="00904FD8"/>
    <w:rsid w:val="00905485"/>
    <w:rsid w:val="00905BFE"/>
    <w:rsid w:val="00905FD4"/>
    <w:rsid w:val="00906BB5"/>
    <w:rsid w:val="00907CDD"/>
    <w:rsid w:val="00907D57"/>
    <w:rsid w:val="00910205"/>
    <w:rsid w:val="00910C8E"/>
    <w:rsid w:val="00910FC8"/>
    <w:rsid w:val="009117F5"/>
    <w:rsid w:val="00911A3F"/>
    <w:rsid w:val="00911BC6"/>
    <w:rsid w:val="00913501"/>
    <w:rsid w:val="00913801"/>
    <w:rsid w:val="00914525"/>
    <w:rsid w:val="00914B2E"/>
    <w:rsid w:val="0091538A"/>
    <w:rsid w:val="00915885"/>
    <w:rsid w:val="00915891"/>
    <w:rsid w:val="00915A58"/>
    <w:rsid w:val="00915A82"/>
    <w:rsid w:val="009164DB"/>
    <w:rsid w:val="00916931"/>
    <w:rsid w:val="00916C04"/>
    <w:rsid w:val="00916DD1"/>
    <w:rsid w:val="0091738D"/>
    <w:rsid w:val="009175D8"/>
    <w:rsid w:val="00917DBD"/>
    <w:rsid w:val="009200BA"/>
    <w:rsid w:val="00920B42"/>
    <w:rsid w:val="009214FE"/>
    <w:rsid w:val="009218DA"/>
    <w:rsid w:val="00921BBA"/>
    <w:rsid w:val="00921C62"/>
    <w:rsid w:val="009227AE"/>
    <w:rsid w:val="00922C43"/>
    <w:rsid w:val="00922CD8"/>
    <w:rsid w:val="00922CF3"/>
    <w:rsid w:val="00922E94"/>
    <w:rsid w:val="00923D6E"/>
    <w:rsid w:val="009250DB"/>
    <w:rsid w:val="00925122"/>
    <w:rsid w:val="009253A2"/>
    <w:rsid w:val="009262D2"/>
    <w:rsid w:val="009263F7"/>
    <w:rsid w:val="0092653C"/>
    <w:rsid w:val="0092755B"/>
    <w:rsid w:val="009304FC"/>
    <w:rsid w:val="00930C31"/>
    <w:rsid w:val="0093188A"/>
    <w:rsid w:val="009319FD"/>
    <w:rsid w:val="00931C38"/>
    <w:rsid w:val="0093283F"/>
    <w:rsid w:val="0093284E"/>
    <w:rsid w:val="009336C6"/>
    <w:rsid w:val="00933F3B"/>
    <w:rsid w:val="00934889"/>
    <w:rsid w:val="00934C6C"/>
    <w:rsid w:val="00934F88"/>
    <w:rsid w:val="00935436"/>
    <w:rsid w:val="0093598C"/>
    <w:rsid w:val="00935F77"/>
    <w:rsid w:val="009360BB"/>
    <w:rsid w:val="009366CB"/>
    <w:rsid w:val="0093701E"/>
    <w:rsid w:val="00937874"/>
    <w:rsid w:val="00940493"/>
    <w:rsid w:val="009405C4"/>
    <w:rsid w:val="0094076F"/>
    <w:rsid w:val="0094080F"/>
    <w:rsid w:val="00940A27"/>
    <w:rsid w:val="00940ECB"/>
    <w:rsid w:val="009413A0"/>
    <w:rsid w:val="0094192E"/>
    <w:rsid w:val="00941EDB"/>
    <w:rsid w:val="009438BD"/>
    <w:rsid w:val="00943EF1"/>
    <w:rsid w:val="00944075"/>
    <w:rsid w:val="0094424D"/>
    <w:rsid w:val="009448B0"/>
    <w:rsid w:val="00945587"/>
    <w:rsid w:val="00945E64"/>
    <w:rsid w:val="00946067"/>
    <w:rsid w:val="0094656C"/>
    <w:rsid w:val="009472B6"/>
    <w:rsid w:val="0094764E"/>
    <w:rsid w:val="009479D4"/>
    <w:rsid w:val="00947B41"/>
    <w:rsid w:val="00950482"/>
    <w:rsid w:val="00950994"/>
    <w:rsid w:val="00951A65"/>
    <w:rsid w:val="00951F52"/>
    <w:rsid w:val="009529D2"/>
    <w:rsid w:val="00952BFF"/>
    <w:rsid w:val="00953311"/>
    <w:rsid w:val="00953B15"/>
    <w:rsid w:val="00954931"/>
    <w:rsid w:val="00954A0B"/>
    <w:rsid w:val="00954DF0"/>
    <w:rsid w:val="009551AB"/>
    <w:rsid w:val="009552CA"/>
    <w:rsid w:val="00955428"/>
    <w:rsid w:val="0095581F"/>
    <w:rsid w:val="00955C81"/>
    <w:rsid w:val="0095615C"/>
    <w:rsid w:val="00956552"/>
    <w:rsid w:val="0095707C"/>
    <w:rsid w:val="00957172"/>
    <w:rsid w:val="00957271"/>
    <w:rsid w:val="00957ABC"/>
    <w:rsid w:val="00960169"/>
    <w:rsid w:val="009604D1"/>
    <w:rsid w:val="00960E7B"/>
    <w:rsid w:val="00961ABE"/>
    <w:rsid w:val="00961BB2"/>
    <w:rsid w:val="00961DFE"/>
    <w:rsid w:val="00962166"/>
    <w:rsid w:val="00962562"/>
    <w:rsid w:val="0096263A"/>
    <w:rsid w:val="00962816"/>
    <w:rsid w:val="009631A1"/>
    <w:rsid w:val="009632D3"/>
    <w:rsid w:val="009637E7"/>
    <w:rsid w:val="009638DC"/>
    <w:rsid w:val="009639CE"/>
    <w:rsid w:val="00964293"/>
    <w:rsid w:val="0096442E"/>
    <w:rsid w:val="00964EED"/>
    <w:rsid w:val="0096540C"/>
    <w:rsid w:val="009654E7"/>
    <w:rsid w:val="00965591"/>
    <w:rsid w:val="00965D56"/>
    <w:rsid w:val="00965EC0"/>
    <w:rsid w:val="0096613B"/>
    <w:rsid w:val="009672F4"/>
    <w:rsid w:val="00967390"/>
    <w:rsid w:val="00967AB8"/>
    <w:rsid w:val="00967DF9"/>
    <w:rsid w:val="00971016"/>
    <w:rsid w:val="00971BC3"/>
    <w:rsid w:val="009720DA"/>
    <w:rsid w:val="0097237A"/>
    <w:rsid w:val="0097290F"/>
    <w:rsid w:val="00972D9C"/>
    <w:rsid w:val="00972E35"/>
    <w:rsid w:val="009730E2"/>
    <w:rsid w:val="00973489"/>
    <w:rsid w:val="0097425A"/>
    <w:rsid w:val="00975069"/>
    <w:rsid w:val="009750B7"/>
    <w:rsid w:val="00975465"/>
    <w:rsid w:val="009754C7"/>
    <w:rsid w:val="00976257"/>
    <w:rsid w:val="00976AAF"/>
    <w:rsid w:val="00976D8C"/>
    <w:rsid w:val="009773B4"/>
    <w:rsid w:val="009775AA"/>
    <w:rsid w:val="009801C5"/>
    <w:rsid w:val="00981430"/>
    <w:rsid w:val="009815DE"/>
    <w:rsid w:val="00981C01"/>
    <w:rsid w:val="00981D31"/>
    <w:rsid w:val="00981E6C"/>
    <w:rsid w:val="00981FFF"/>
    <w:rsid w:val="009847D3"/>
    <w:rsid w:val="0098491E"/>
    <w:rsid w:val="00984C21"/>
    <w:rsid w:val="00984D7F"/>
    <w:rsid w:val="00984EBC"/>
    <w:rsid w:val="00985120"/>
    <w:rsid w:val="009854AB"/>
    <w:rsid w:val="00985C06"/>
    <w:rsid w:val="009866C0"/>
    <w:rsid w:val="0099040F"/>
    <w:rsid w:val="00990C31"/>
    <w:rsid w:val="00990EBB"/>
    <w:rsid w:val="0099216D"/>
    <w:rsid w:val="0099222F"/>
    <w:rsid w:val="00992A20"/>
    <w:rsid w:val="00992D84"/>
    <w:rsid w:val="0099335C"/>
    <w:rsid w:val="009936FA"/>
    <w:rsid w:val="00993D3F"/>
    <w:rsid w:val="00994154"/>
    <w:rsid w:val="0099427F"/>
    <w:rsid w:val="00995927"/>
    <w:rsid w:val="009A0EC6"/>
    <w:rsid w:val="009A1463"/>
    <w:rsid w:val="009A150E"/>
    <w:rsid w:val="009A2237"/>
    <w:rsid w:val="009A2F94"/>
    <w:rsid w:val="009A3264"/>
    <w:rsid w:val="009A3418"/>
    <w:rsid w:val="009A3542"/>
    <w:rsid w:val="009A3622"/>
    <w:rsid w:val="009A3694"/>
    <w:rsid w:val="009A3951"/>
    <w:rsid w:val="009A3F66"/>
    <w:rsid w:val="009A3F71"/>
    <w:rsid w:val="009A4BA2"/>
    <w:rsid w:val="009A624F"/>
    <w:rsid w:val="009A6613"/>
    <w:rsid w:val="009A6994"/>
    <w:rsid w:val="009A740E"/>
    <w:rsid w:val="009A771E"/>
    <w:rsid w:val="009A7F2A"/>
    <w:rsid w:val="009B09CB"/>
    <w:rsid w:val="009B1E7F"/>
    <w:rsid w:val="009B1EB3"/>
    <w:rsid w:val="009B3320"/>
    <w:rsid w:val="009B3805"/>
    <w:rsid w:val="009B42B5"/>
    <w:rsid w:val="009B42CC"/>
    <w:rsid w:val="009B4344"/>
    <w:rsid w:val="009B47D1"/>
    <w:rsid w:val="009B48D7"/>
    <w:rsid w:val="009B4B9A"/>
    <w:rsid w:val="009B4BF7"/>
    <w:rsid w:val="009B6930"/>
    <w:rsid w:val="009B6AB5"/>
    <w:rsid w:val="009B6C3B"/>
    <w:rsid w:val="009C03B0"/>
    <w:rsid w:val="009C0630"/>
    <w:rsid w:val="009C0EC2"/>
    <w:rsid w:val="009C1A98"/>
    <w:rsid w:val="009C2547"/>
    <w:rsid w:val="009C31F4"/>
    <w:rsid w:val="009C370E"/>
    <w:rsid w:val="009C4659"/>
    <w:rsid w:val="009C50F6"/>
    <w:rsid w:val="009C6887"/>
    <w:rsid w:val="009C6BF6"/>
    <w:rsid w:val="009C6CE8"/>
    <w:rsid w:val="009C7142"/>
    <w:rsid w:val="009C7366"/>
    <w:rsid w:val="009C785D"/>
    <w:rsid w:val="009C7B42"/>
    <w:rsid w:val="009C7ECE"/>
    <w:rsid w:val="009D00B5"/>
    <w:rsid w:val="009D1A8A"/>
    <w:rsid w:val="009D1B11"/>
    <w:rsid w:val="009D1B29"/>
    <w:rsid w:val="009D218C"/>
    <w:rsid w:val="009D2EC8"/>
    <w:rsid w:val="009D3A69"/>
    <w:rsid w:val="009D3ACE"/>
    <w:rsid w:val="009D3F1F"/>
    <w:rsid w:val="009D3F31"/>
    <w:rsid w:val="009D4E37"/>
    <w:rsid w:val="009D52B6"/>
    <w:rsid w:val="009D5700"/>
    <w:rsid w:val="009D5F1F"/>
    <w:rsid w:val="009D6497"/>
    <w:rsid w:val="009D66BF"/>
    <w:rsid w:val="009D683B"/>
    <w:rsid w:val="009D6AF3"/>
    <w:rsid w:val="009D6D7C"/>
    <w:rsid w:val="009D701E"/>
    <w:rsid w:val="009D743C"/>
    <w:rsid w:val="009D7487"/>
    <w:rsid w:val="009D7727"/>
    <w:rsid w:val="009D7D4E"/>
    <w:rsid w:val="009E0226"/>
    <w:rsid w:val="009E0D4D"/>
    <w:rsid w:val="009E0FA4"/>
    <w:rsid w:val="009E194B"/>
    <w:rsid w:val="009E1D1D"/>
    <w:rsid w:val="009E23F8"/>
    <w:rsid w:val="009E253F"/>
    <w:rsid w:val="009E29EC"/>
    <w:rsid w:val="009E2DE6"/>
    <w:rsid w:val="009E2DEB"/>
    <w:rsid w:val="009E3271"/>
    <w:rsid w:val="009E387C"/>
    <w:rsid w:val="009E4480"/>
    <w:rsid w:val="009E4AA3"/>
    <w:rsid w:val="009E4C66"/>
    <w:rsid w:val="009E502A"/>
    <w:rsid w:val="009E5070"/>
    <w:rsid w:val="009E545D"/>
    <w:rsid w:val="009E596B"/>
    <w:rsid w:val="009E61F3"/>
    <w:rsid w:val="009E6698"/>
    <w:rsid w:val="009E66CE"/>
    <w:rsid w:val="009E6BC6"/>
    <w:rsid w:val="009E6BD9"/>
    <w:rsid w:val="009E6CB1"/>
    <w:rsid w:val="009F01C6"/>
    <w:rsid w:val="009F0914"/>
    <w:rsid w:val="009F1275"/>
    <w:rsid w:val="009F1982"/>
    <w:rsid w:val="009F2271"/>
    <w:rsid w:val="009F25FB"/>
    <w:rsid w:val="009F2810"/>
    <w:rsid w:val="009F2E95"/>
    <w:rsid w:val="009F3AD7"/>
    <w:rsid w:val="009F3F0B"/>
    <w:rsid w:val="009F4310"/>
    <w:rsid w:val="009F4498"/>
    <w:rsid w:val="009F47D3"/>
    <w:rsid w:val="009F50B4"/>
    <w:rsid w:val="009F592D"/>
    <w:rsid w:val="009F781F"/>
    <w:rsid w:val="00A002E5"/>
    <w:rsid w:val="00A00D0A"/>
    <w:rsid w:val="00A00E84"/>
    <w:rsid w:val="00A01603"/>
    <w:rsid w:val="00A018D8"/>
    <w:rsid w:val="00A0199D"/>
    <w:rsid w:val="00A01CC8"/>
    <w:rsid w:val="00A024CA"/>
    <w:rsid w:val="00A02592"/>
    <w:rsid w:val="00A027FE"/>
    <w:rsid w:val="00A032C7"/>
    <w:rsid w:val="00A038DB"/>
    <w:rsid w:val="00A03CD1"/>
    <w:rsid w:val="00A04018"/>
    <w:rsid w:val="00A055BE"/>
    <w:rsid w:val="00A05BE9"/>
    <w:rsid w:val="00A05D3A"/>
    <w:rsid w:val="00A0600B"/>
    <w:rsid w:val="00A063B0"/>
    <w:rsid w:val="00A063C1"/>
    <w:rsid w:val="00A06BD2"/>
    <w:rsid w:val="00A070C9"/>
    <w:rsid w:val="00A07221"/>
    <w:rsid w:val="00A07B50"/>
    <w:rsid w:val="00A07E7C"/>
    <w:rsid w:val="00A10875"/>
    <w:rsid w:val="00A12C89"/>
    <w:rsid w:val="00A1421E"/>
    <w:rsid w:val="00A14B1A"/>
    <w:rsid w:val="00A14FD3"/>
    <w:rsid w:val="00A15457"/>
    <w:rsid w:val="00A15521"/>
    <w:rsid w:val="00A1577D"/>
    <w:rsid w:val="00A161E8"/>
    <w:rsid w:val="00A16426"/>
    <w:rsid w:val="00A165F0"/>
    <w:rsid w:val="00A16A05"/>
    <w:rsid w:val="00A1741B"/>
    <w:rsid w:val="00A17B02"/>
    <w:rsid w:val="00A207D1"/>
    <w:rsid w:val="00A212A1"/>
    <w:rsid w:val="00A21B03"/>
    <w:rsid w:val="00A21BDB"/>
    <w:rsid w:val="00A21C70"/>
    <w:rsid w:val="00A21D76"/>
    <w:rsid w:val="00A22B79"/>
    <w:rsid w:val="00A22E3B"/>
    <w:rsid w:val="00A233E9"/>
    <w:rsid w:val="00A2371C"/>
    <w:rsid w:val="00A23C07"/>
    <w:rsid w:val="00A24775"/>
    <w:rsid w:val="00A24BB7"/>
    <w:rsid w:val="00A25CD2"/>
    <w:rsid w:val="00A261CF"/>
    <w:rsid w:val="00A262A7"/>
    <w:rsid w:val="00A26F22"/>
    <w:rsid w:val="00A271F7"/>
    <w:rsid w:val="00A279FF"/>
    <w:rsid w:val="00A27DB7"/>
    <w:rsid w:val="00A30859"/>
    <w:rsid w:val="00A310C9"/>
    <w:rsid w:val="00A3181D"/>
    <w:rsid w:val="00A31FD1"/>
    <w:rsid w:val="00A32057"/>
    <w:rsid w:val="00A32157"/>
    <w:rsid w:val="00A32380"/>
    <w:rsid w:val="00A32475"/>
    <w:rsid w:val="00A32745"/>
    <w:rsid w:val="00A32FC8"/>
    <w:rsid w:val="00A332D5"/>
    <w:rsid w:val="00A33A67"/>
    <w:rsid w:val="00A33EDB"/>
    <w:rsid w:val="00A34351"/>
    <w:rsid w:val="00A34A52"/>
    <w:rsid w:val="00A35109"/>
    <w:rsid w:val="00A363C8"/>
    <w:rsid w:val="00A3666B"/>
    <w:rsid w:val="00A36AE4"/>
    <w:rsid w:val="00A36B9F"/>
    <w:rsid w:val="00A36EA0"/>
    <w:rsid w:val="00A376E7"/>
    <w:rsid w:val="00A378CA"/>
    <w:rsid w:val="00A37989"/>
    <w:rsid w:val="00A37C28"/>
    <w:rsid w:val="00A40104"/>
    <w:rsid w:val="00A40F3F"/>
    <w:rsid w:val="00A4114A"/>
    <w:rsid w:val="00A431D5"/>
    <w:rsid w:val="00A438A5"/>
    <w:rsid w:val="00A4434A"/>
    <w:rsid w:val="00A4544A"/>
    <w:rsid w:val="00A458F9"/>
    <w:rsid w:val="00A45B53"/>
    <w:rsid w:val="00A45D3F"/>
    <w:rsid w:val="00A45DA6"/>
    <w:rsid w:val="00A45DC1"/>
    <w:rsid w:val="00A46567"/>
    <w:rsid w:val="00A47320"/>
    <w:rsid w:val="00A47716"/>
    <w:rsid w:val="00A47A09"/>
    <w:rsid w:val="00A50272"/>
    <w:rsid w:val="00A5055A"/>
    <w:rsid w:val="00A50646"/>
    <w:rsid w:val="00A50CDF"/>
    <w:rsid w:val="00A51035"/>
    <w:rsid w:val="00A51302"/>
    <w:rsid w:val="00A51764"/>
    <w:rsid w:val="00A51C34"/>
    <w:rsid w:val="00A51EFD"/>
    <w:rsid w:val="00A51F2D"/>
    <w:rsid w:val="00A52048"/>
    <w:rsid w:val="00A52207"/>
    <w:rsid w:val="00A52E5B"/>
    <w:rsid w:val="00A530A4"/>
    <w:rsid w:val="00A542C8"/>
    <w:rsid w:val="00A5449F"/>
    <w:rsid w:val="00A548E3"/>
    <w:rsid w:val="00A54E8F"/>
    <w:rsid w:val="00A55154"/>
    <w:rsid w:val="00A5533E"/>
    <w:rsid w:val="00A5534F"/>
    <w:rsid w:val="00A56369"/>
    <w:rsid w:val="00A5676E"/>
    <w:rsid w:val="00A56B8C"/>
    <w:rsid w:val="00A57737"/>
    <w:rsid w:val="00A5790E"/>
    <w:rsid w:val="00A57A81"/>
    <w:rsid w:val="00A6046D"/>
    <w:rsid w:val="00A607E1"/>
    <w:rsid w:val="00A607EA"/>
    <w:rsid w:val="00A60846"/>
    <w:rsid w:val="00A60CEC"/>
    <w:rsid w:val="00A612B5"/>
    <w:rsid w:val="00A61AA9"/>
    <w:rsid w:val="00A61D45"/>
    <w:rsid w:val="00A63182"/>
    <w:rsid w:val="00A632DF"/>
    <w:rsid w:val="00A63588"/>
    <w:rsid w:val="00A6385A"/>
    <w:rsid w:val="00A63B36"/>
    <w:rsid w:val="00A63E0A"/>
    <w:rsid w:val="00A63E56"/>
    <w:rsid w:val="00A64B1F"/>
    <w:rsid w:val="00A659B3"/>
    <w:rsid w:val="00A65E64"/>
    <w:rsid w:val="00A661D8"/>
    <w:rsid w:val="00A6652E"/>
    <w:rsid w:val="00A66812"/>
    <w:rsid w:val="00A66FC3"/>
    <w:rsid w:val="00A70338"/>
    <w:rsid w:val="00A7084B"/>
    <w:rsid w:val="00A70DDF"/>
    <w:rsid w:val="00A71917"/>
    <w:rsid w:val="00A71948"/>
    <w:rsid w:val="00A71B8E"/>
    <w:rsid w:val="00A71E69"/>
    <w:rsid w:val="00A721D8"/>
    <w:rsid w:val="00A72BB1"/>
    <w:rsid w:val="00A72FCC"/>
    <w:rsid w:val="00A73285"/>
    <w:rsid w:val="00A73BE3"/>
    <w:rsid w:val="00A75119"/>
    <w:rsid w:val="00A758D3"/>
    <w:rsid w:val="00A7653C"/>
    <w:rsid w:val="00A76B1F"/>
    <w:rsid w:val="00A76E30"/>
    <w:rsid w:val="00A77449"/>
    <w:rsid w:val="00A77751"/>
    <w:rsid w:val="00A778B1"/>
    <w:rsid w:val="00A80029"/>
    <w:rsid w:val="00A80AFE"/>
    <w:rsid w:val="00A80D64"/>
    <w:rsid w:val="00A80E0B"/>
    <w:rsid w:val="00A81711"/>
    <w:rsid w:val="00A81901"/>
    <w:rsid w:val="00A81E22"/>
    <w:rsid w:val="00A82B2F"/>
    <w:rsid w:val="00A837DE"/>
    <w:rsid w:val="00A838B3"/>
    <w:rsid w:val="00A839EE"/>
    <w:rsid w:val="00A840A7"/>
    <w:rsid w:val="00A84D85"/>
    <w:rsid w:val="00A84F65"/>
    <w:rsid w:val="00A85018"/>
    <w:rsid w:val="00A855BD"/>
    <w:rsid w:val="00A85D41"/>
    <w:rsid w:val="00A86361"/>
    <w:rsid w:val="00A87816"/>
    <w:rsid w:val="00A87CC5"/>
    <w:rsid w:val="00A87D52"/>
    <w:rsid w:val="00A907F6"/>
    <w:rsid w:val="00A908F6"/>
    <w:rsid w:val="00A90BA7"/>
    <w:rsid w:val="00A916C3"/>
    <w:rsid w:val="00A917D4"/>
    <w:rsid w:val="00A91B23"/>
    <w:rsid w:val="00A9201D"/>
    <w:rsid w:val="00A92A82"/>
    <w:rsid w:val="00A92CC7"/>
    <w:rsid w:val="00A93320"/>
    <w:rsid w:val="00A9379C"/>
    <w:rsid w:val="00A9424B"/>
    <w:rsid w:val="00A9433C"/>
    <w:rsid w:val="00A94661"/>
    <w:rsid w:val="00A94670"/>
    <w:rsid w:val="00A94E3B"/>
    <w:rsid w:val="00A95139"/>
    <w:rsid w:val="00A95187"/>
    <w:rsid w:val="00A9550F"/>
    <w:rsid w:val="00A95A34"/>
    <w:rsid w:val="00A96839"/>
    <w:rsid w:val="00A96E87"/>
    <w:rsid w:val="00A975E8"/>
    <w:rsid w:val="00A97642"/>
    <w:rsid w:val="00A976CA"/>
    <w:rsid w:val="00AA0457"/>
    <w:rsid w:val="00AA0605"/>
    <w:rsid w:val="00AA07B8"/>
    <w:rsid w:val="00AA100B"/>
    <w:rsid w:val="00AA14B1"/>
    <w:rsid w:val="00AA176B"/>
    <w:rsid w:val="00AA189D"/>
    <w:rsid w:val="00AA2465"/>
    <w:rsid w:val="00AA2970"/>
    <w:rsid w:val="00AA2FB9"/>
    <w:rsid w:val="00AA3AC0"/>
    <w:rsid w:val="00AA41C3"/>
    <w:rsid w:val="00AA4790"/>
    <w:rsid w:val="00AA4793"/>
    <w:rsid w:val="00AA523E"/>
    <w:rsid w:val="00AA59F8"/>
    <w:rsid w:val="00AA5AE7"/>
    <w:rsid w:val="00AA6C0E"/>
    <w:rsid w:val="00AA7D8F"/>
    <w:rsid w:val="00AB0329"/>
    <w:rsid w:val="00AB094B"/>
    <w:rsid w:val="00AB1035"/>
    <w:rsid w:val="00AB1F11"/>
    <w:rsid w:val="00AB26EC"/>
    <w:rsid w:val="00AB28F3"/>
    <w:rsid w:val="00AB3342"/>
    <w:rsid w:val="00AB3EDC"/>
    <w:rsid w:val="00AB41E6"/>
    <w:rsid w:val="00AB4B91"/>
    <w:rsid w:val="00AB54CC"/>
    <w:rsid w:val="00AB5535"/>
    <w:rsid w:val="00AB58E3"/>
    <w:rsid w:val="00AB5C83"/>
    <w:rsid w:val="00AB60E8"/>
    <w:rsid w:val="00AB67AC"/>
    <w:rsid w:val="00AB731A"/>
    <w:rsid w:val="00AC0268"/>
    <w:rsid w:val="00AC07AF"/>
    <w:rsid w:val="00AC1B04"/>
    <w:rsid w:val="00AC25EF"/>
    <w:rsid w:val="00AC26D7"/>
    <w:rsid w:val="00AC37C1"/>
    <w:rsid w:val="00AC3884"/>
    <w:rsid w:val="00AC3909"/>
    <w:rsid w:val="00AC494C"/>
    <w:rsid w:val="00AC4C7C"/>
    <w:rsid w:val="00AC4EE0"/>
    <w:rsid w:val="00AC5297"/>
    <w:rsid w:val="00AC5C31"/>
    <w:rsid w:val="00AC5DBF"/>
    <w:rsid w:val="00AC61B5"/>
    <w:rsid w:val="00AC68CE"/>
    <w:rsid w:val="00AC70E0"/>
    <w:rsid w:val="00AC7445"/>
    <w:rsid w:val="00AC74AA"/>
    <w:rsid w:val="00AC759B"/>
    <w:rsid w:val="00AC7DCA"/>
    <w:rsid w:val="00ACF7C1"/>
    <w:rsid w:val="00AD03D4"/>
    <w:rsid w:val="00AD094B"/>
    <w:rsid w:val="00AD0E4A"/>
    <w:rsid w:val="00AD1566"/>
    <w:rsid w:val="00AD1B15"/>
    <w:rsid w:val="00AD1C30"/>
    <w:rsid w:val="00AD1FE0"/>
    <w:rsid w:val="00AD3F19"/>
    <w:rsid w:val="00AD404B"/>
    <w:rsid w:val="00AD41E5"/>
    <w:rsid w:val="00AD41F4"/>
    <w:rsid w:val="00AD4324"/>
    <w:rsid w:val="00AD438B"/>
    <w:rsid w:val="00AD4934"/>
    <w:rsid w:val="00AD5D18"/>
    <w:rsid w:val="00AD5E7F"/>
    <w:rsid w:val="00AD6323"/>
    <w:rsid w:val="00AD6E62"/>
    <w:rsid w:val="00AD7675"/>
    <w:rsid w:val="00AD7817"/>
    <w:rsid w:val="00AD7861"/>
    <w:rsid w:val="00AD7C82"/>
    <w:rsid w:val="00AE013B"/>
    <w:rsid w:val="00AE0660"/>
    <w:rsid w:val="00AE0A72"/>
    <w:rsid w:val="00AE1328"/>
    <w:rsid w:val="00AE1679"/>
    <w:rsid w:val="00AE2790"/>
    <w:rsid w:val="00AE2C60"/>
    <w:rsid w:val="00AE3580"/>
    <w:rsid w:val="00AE36E6"/>
    <w:rsid w:val="00AE406E"/>
    <w:rsid w:val="00AE5412"/>
    <w:rsid w:val="00AE54C3"/>
    <w:rsid w:val="00AE6F07"/>
    <w:rsid w:val="00AE7ABE"/>
    <w:rsid w:val="00AE7B02"/>
    <w:rsid w:val="00AE7B30"/>
    <w:rsid w:val="00AF0411"/>
    <w:rsid w:val="00AF05AB"/>
    <w:rsid w:val="00AF068B"/>
    <w:rsid w:val="00AF0B7D"/>
    <w:rsid w:val="00AF0D18"/>
    <w:rsid w:val="00AF178E"/>
    <w:rsid w:val="00AF215B"/>
    <w:rsid w:val="00AF2342"/>
    <w:rsid w:val="00AF2701"/>
    <w:rsid w:val="00AF3521"/>
    <w:rsid w:val="00AF386F"/>
    <w:rsid w:val="00AF3C30"/>
    <w:rsid w:val="00AF43BD"/>
    <w:rsid w:val="00AF4984"/>
    <w:rsid w:val="00AF4C42"/>
    <w:rsid w:val="00AF531D"/>
    <w:rsid w:val="00AF5551"/>
    <w:rsid w:val="00AF576C"/>
    <w:rsid w:val="00AF600F"/>
    <w:rsid w:val="00AF674A"/>
    <w:rsid w:val="00AF6ACC"/>
    <w:rsid w:val="00AF6CEC"/>
    <w:rsid w:val="00AF72C7"/>
    <w:rsid w:val="00AF7B5B"/>
    <w:rsid w:val="00B00A39"/>
    <w:rsid w:val="00B00D50"/>
    <w:rsid w:val="00B013C4"/>
    <w:rsid w:val="00B01C37"/>
    <w:rsid w:val="00B01DBD"/>
    <w:rsid w:val="00B025E6"/>
    <w:rsid w:val="00B02917"/>
    <w:rsid w:val="00B02ED8"/>
    <w:rsid w:val="00B0412D"/>
    <w:rsid w:val="00B044E4"/>
    <w:rsid w:val="00B0464D"/>
    <w:rsid w:val="00B051B9"/>
    <w:rsid w:val="00B0526E"/>
    <w:rsid w:val="00B0573A"/>
    <w:rsid w:val="00B06195"/>
    <w:rsid w:val="00B061A6"/>
    <w:rsid w:val="00B06520"/>
    <w:rsid w:val="00B0684D"/>
    <w:rsid w:val="00B074F7"/>
    <w:rsid w:val="00B077BC"/>
    <w:rsid w:val="00B079AB"/>
    <w:rsid w:val="00B07EDB"/>
    <w:rsid w:val="00B10053"/>
    <w:rsid w:val="00B10309"/>
    <w:rsid w:val="00B10954"/>
    <w:rsid w:val="00B10EA9"/>
    <w:rsid w:val="00B120B1"/>
    <w:rsid w:val="00B12855"/>
    <w:rsid w:val="00B12B78"/>
    <w:rsid w:val="00B14829"/>
    <w:rsid w:val="00B14A5A"/>
    <w:rsid w:val="00B14ECB"/>
    <w:rsid w:val="00B15BA4"/>
    <w:rsid w:val="00B16651"/>
    <w:rsid w:val="00B16CAB"/>
    <w:rsid w:val="00B16E57"/>
    <w:rsid w:val="00B17D54"/>
    <w:rsid w:val="00B209FF"/>
    <w:rsid w:val="00B20B82"/>
    <w:rsid w:val="00B21021"/>
    <w:rsid w:val="00B21896"/>
    <w:rsid w:val="00B22733"/>
    <w:rsid w:val="00B22A86"/>
    <w:rsid w:val="00B23090"/>
    <w:rsid w:val="00B23A22"/>
    <w:rsid w:val="00B245CD"/>
    <w:rsid w:val="00B24ADC"/>
    <w:rsid w:val="00B24ED3"/>
    <w:rsid w:val="00B2524D"/>
    <w:rsid w:val="00B25D30"/>
    <w:rsid w:val="00B2699C"/>
    <w:rsid w:val="00B272CD"/>
    <w:rsid w:val="00B302D8"/>
    <w:rsid w:val="00B30630"/>
    <w:rsid w:val="00B30663"/>
    <w:rsid w:val="00B30804"/>
    <w:rsid w:val="00B31023"/>
    <w:rsid w:val="00B3174F"/>
    <w:rsid w:val="00B3175D"/>
    <w:rsid w:val="00B318DD"/>
    <w:rsid w:val="00B32D59"/>
    <w:rsid w:val="00B33711"/>
    <w:rsid w:val="00B33949"/>
    <w:rsid w:val="00B33EB1"/>
    <w:rsid w:val="00B343A9"/>
    <w:rsid w:val="00B34641"/>
    <w:rsid w:val="00B35D35"/>
    <w:rsid w:val="00B367E5"/>
    <w:rsid w:val="00B36E36"/>
    <w:rsid w:val="00B3797D"/>
    <w:rsid w:val="00B405A8"/>
    <w:rsid w:val="00B4062D"/>
    <w:rsid w:val="00B40F85"/>
    <w:rsid w:val="00B4111B"/>
    <w:rsid w:val="00B415D1"/>
    <w:rsid w:val="00B41756"/>
    <w:rsid w:val="00B41841"/>
    <w:rsid w:val="00B42279"/>
    <w:rsid w:val="00B42B8C"/>
    <w:rsid w:val="00B42D50"/>
    <w:rsid w:val="00B4347D"/>
    <w:rsid w:val="00B43843"/>
    <w:rsid w:val="00B45929"/>
    <w:rsid w:val="00B45969"/>
    <w:rsid w:val="00B46334"/>
    <w:rsid w:val="00B46FCF"/>
    <w:rsid w:val="00B4762C"/>
    <w:rsid w:val="00B477C7"/>
    <w:rsid w:val="00B479C8"/>
    <w:rsid w:val="00B507DC"/>
    <w:rsid w:val="00B50B2F"/>
    <w:rsid w:val="00B50F01"/>
    <w:rsid w:val="00B5146D"/>
    <w:rsid w:val="00B51B4B"/>
    <w:rsid w:val="00B51DD5"/>
    <w:rsid w:val="00B5209D"/>
    <w:rsid w:val="00B5215D"/>
    <w:rsid w:val="00B5251D"/>
    <w:rsid w:val="00B534EA"/>
    <w:rsid w:val="00B5358B"/>
    <w:rsid w:val="00B541D4"/>
    <w:rsid w:val="00B542E9"/>
    <w:rsid w:val="00B547A7"/>
    <w:rsid w:val="00B54C63"/>
    <w:rsid w:val="00B54F8C"/>
    <w:rsid w:val="00B552A6"/>
    <w:rsid w:val="00B55DD9"/>
    <w:rsid w:val="00B563D6"/>
    <w:rsid w:val="00B56E2F"/>
    <w:rsid w:val="00B57459"/>
    <w:rsid w:val="00B57C88"/>
    <w:rsid w:val="00B57E2E"/>
    <w:rsid w:val="00B603F6"/>
    <w:rsid w:val="00B6046E"/>
    <w:rsid w:val="00B60EAA"/>
    <w:rsid w:val="00B625C3"/>
    <w:rsid w:val="00B627E9"/>
    <w:rsid w:val="00B62CF6"/>
    <w:rsid w:val="00B631CE"/>
    <w:rsid w:val="00B63C31"/>
    <w:rsid w:val="00B63C73"/>
    <w:rsid w:val="00B64045"/>
    <w:rsid w:val="00B64228"/>
    <w:rsid w:val="00B647B8"/>
    <w:rsid w:val="00B64E2A"/>
    <w:rsid w:val="00B65804"/>
    <w:rsid w:val="00B65CDF"/>
    <w:rsid w:val="00B66D2F"/>
    <w:rsid w:val="00B6735D"/>
    <w:rsid w:val="00B6757E"/>
    <w:rsid w:val="00B67923"/>
    <w:rsid w:val="00B67FAC"/>
    <w:rsid w:val="00B70947"/>
    <w:rsid w:val="00B72101"/>
    <w:rsid w:val="00B72754"/>
    <w:rsid w:val="00B727E2"/>
    <w:rsid w:val="00B72A33"/>
    <w:rsid w:val="00B72EA4"/>
    <w:rsid w:val="00B72FB0"/>
    <w:rsid w:val="00B7317D"/>
    <w:rsid w:val="00B73E81"/>
    <w:rsid w:val="00B7451A"/>
    <w:rsid w:val="00B7462B"/>
    <w:rsid w:val="00B749CF"/>
    <w:rsid w:val="00B74F21"/>
    <w:rsid w:val="00B7530E"/>
    <w:rsid w:val="00B754DF"/>
    <w:rsid w:val="00B76066"/>
    <w:rsid w:val="00B769D2"/>
    <w:rsid w:val="00B76ACA"/>
    <w:rsid w:val="00B7745A"/>
    <w:rsid w:val="00B808FE"/>
    <w:rsid w:val="00B80CFD"/>
    <w:rsid w:val="00B81278"/>
    <w:rsid w:val="00B813F1"/>
    <w:rsid w:val="00B818B6"/>
    <w:rsid w:val="00B82DD6"/>
    <w:rsid w:val="00B83598"/>
    <w:rsid w:val="00B842CA"/>
    <w:rsid w:val="00B84423"/>
    <w:rsid w:val="00B848FE"/>
    <w:rsid w:val="00B84EE0"/>
    <w:rsid w:val="00B855AE"/>
    <w:rsid w:val="00B85CB8"/>
    <w:rsid w:val="00B86287"/>
    <w:rsid w:val="00B86DB9"/>
    <w:rsid w:val="00B86FD5"/>
    <w:rsid w:val="00B86FF8"/>
    <w:rsid w:val="00B871E4"/>
    <w:rsid w:val="00B87A71"/>
    <w:rsid w:val="00B87ADA"/>
    <w:rsid w:val="00B90D14"/>
    <w:rsid w:val="00B90DEF"/>
    <w:rsid w:val="00B90EDE"/>
    <w:rsid w:val="00B9101E"/>
    <w:rsid w:val="00B914A9"/>
    <w:rsid w:val="00B91D84"/>
    <w:rsid w:val="00B92573"/>
    <w:rsid w:val="00B930EF"/>
    <w:rsid w:val="00B9319B"/>
    <w:rsid w:val="00B9355A"/>
    <w:rsid w:val="00B9397D"/>
    <w:rsid w:val="00B93A78"/>
    <w:rsid w:val="00B93E5F"/>
    <w:rsid w:val="00B94548"/>
    <w:rsid w:val="00B94A27"/>
    <w:rsid w:val="00B95F9B"/>
    <w:rsid w:val="00B96505"/>
    <w:rsid w:val="00B973A2"/>
    <w:rsid w:val="00B9741C"/>
    <w:rsid w:val="00B9751D"/>
    <w:rsid w:val="00B978BC"/>
    <w:rsid w:val="00B97A7B"/>
    <w:rsid w:val="00B97E47"/>
    <w:rsid w:val="00BA0A33"/>
    <w:rsid w:val="00BA0C92"/>
    <w:rsid w:val="00BA0FDA"/>
    <w:rsid w:val="00BA17B6"/>
    <w:rsid w:val="00BA1969"/>
    <w:rsid w:val="00BA1AB7"/>
    <w:rsid w:val="00BA2817"/>
    <w:rsid w:val="00BA2DC1"/>
    <w:rsid w:val="00BA424F"/>
    <w:rsid w:val="00BA444E"/>
    <w:rsid w:val="00BA48D6"/>
    <w:rsid w:val="00BA4B87"/>
    <w:rsid w:val="00BA50DF"/>
    <w:rsid w:val="00BA627E"/>
    <w:rsid w:val="00BA7066"/>
    <w:rsid w:val="00BA740A"/>
    <w:rsid w:val="00BA7B69"/>
    <w:rsid w:val="00BB03F6"/>
    <w:rsid w:val="00BB047A"/>
    <w:rsid w:val="00BB13AB"/>
    <w:rsid w:val="00BB1456"/>
    <w:rsid w:val="00BB17C6"/>
    <w:rsid w:val="00BB1B3B"/>
    <w:rsid w:val="00BB2123"/>
    <w:rsid w:val="00BB2241"/>
    <w:rsid w:val="00BB2A62"/>
    <w:rsid w:val="00BB2C0A"/>
    <w:rsid w:val="00BB2E33"/>
    <w:rsid w:val="00BB32C4"/>
    <w:rsid w:val="00BB3A43"/>
    <w:rsid w:val="00BB3CBF"/>
    <w:rsid w:val="00BB4390"/>
    <w:rsid w:val="00BB446B"/>
    <w:rsid w:val="00BB4820"/>
    <w:rsid w:val="00BB4AD1"/>
    <w:rsid w:val="00BB5168"/>
    <w:rsid w:val="00BB51E0"/>
    <w:rsid w:val="00BB52C8"/>
    <w:rsid w:val="00BB59AF"/>
    <w:rsid w:val="00BB6C05"/>
    <w:rsid w:val="00BB6DF2"/>
    <w:rsid w:val="00BB6E7D"/>
    <w:rsid w:val="00BB6F25"/>
    <w:rsid w:val="00BB7CAE"/>
    <w:rsid w:val="00BB7EC5"/>
    <w:rsid w:val="00BC0E41"/>
    <w:rsid w:val="00BC0E73"/>
    <w:rsid w:val="00BC0E92"/>
    <w:rsid w:val="00BC1218"/>
    <w:rsid w:val="00BC16B8"/>
    <w:rsid w:val="00BC2101"/>
    <w:rsid w:val="00BC2107"/>
    <w:rsid w:val="00BC212D"/>
    <w:rsid w:val="00BC21BC"/>
    <w:rsid w:val="00BC296F"/>
    <w:rsid w:val="00BC2BFB"/>
    <w:rsid w:val="00BC2FBF"/>
    <w:rsid w:val="00BC38F5"/>
    <w:rsid w:val="00BC4C16"/>
    <w:rsid w:val="00BC513E"/>
    <w:rsid w:val="00BC5914"/>
    <w:rsid w:val="00BC59CB"/>
    <w:rsid w:val="00BC611E"/>
    <w:rsid w:val="00BC6F2E"/>
    <w:rsid w:val="00BC7244"/>
    <w:rsid w:val="00BC7AFC"/>
    <w:rsid w:val="00BD04FB"/>
    <w:rsid w:val="00BD05A7"/>
    <w:rsid w:val="00BD067F"/>
    <w:rsid w:val="00BD0A30"/>
    <w:rsid w:val="00BD102F"/>
    <w:rsid w:val="00BD1625"/>
    <w:rsid w:val="00BD182B"/>
    <w:rsid w:val="00BD26E8"/>
    <w:rsid w:val="00BD369D"/>
    <w:rsid w:val="00BD3A00"/>
    <w:rsid w:val="00BD4199"/>
    <w:rsid w:val="00BD4E1E"/>
    <w:rsid w:val="00BD50E2"/>
    <w:rsid w:val="00BD5BD2"/>
    <w:rsid w:val="00BD6D96"/>
    <w:rsid w:val="00BD71AC"/>
    <w:rsid w:val="00BD72E8"/>
    <w:rsid w:val="00BD7416"/>
    <w:rsid w:val="00BD7454"/>
    <w:rsid w:val="00BD76AC"/>
    <w:rsid w:val="00BE035A"/>
    <w:rsid w:val="00BE07A7"/>
    <w:rsid w:val="00BE15EA"/>
    <w:rsid w:val="00BE20FE"/>
    <w:rsid w:val="00BE2A4B"/>
    <w:rsid w:val="00BE2B46"/>
    <w:rsid w:val="00BE3240"/>
    <w:rsid w:val="00BE3396"/>
    <w:rsid w:val="00BE3E89"/>
    <w:rsid w:val="00BE4716"/>
    <w:rsid w:val="00BE51B4"/>
    <w:rsid w:val="00BE52B9"/>
    <w:rsid w:val="00BE5C29"/>
    <w:rsid w:val="00BE60BA"/>
    <w:rsid w:val="00BE6BD9"/>
    <w:rsid w:val="00BE6CA8"/>
    <w:rsid w:val="00BE6CD1"/>
    <w:rsid w:val="00BE6FB3"/>
    <w:rsid w:val="00BE78F2"/>
    <w:rsid w:val="00BE7953"/>
    <w:rsid w:val="00BF04E4"/>
    <w:rsid w:val="00BF0628"/>
    <w:rsid w:val="00BF12EB"/>
    <w:rsid w:val="00BF1318"/>
    <w:rsid w:val="00BF133E"/>
    <w:rsid w:val="00BF1484"/>
    <w:rsid w:val="00BF1635"/>
    <w:rsid w:val="00BF1F3E"/>
    <w:rsid w:val="00BF28F5"/>
    <w:rsid w:val="00BF2A0B"/>
    <w:rsid w:val="00BF2D16"/>
    <w:rsid w:val="00BF32E6"/>
    <w:rsid w:val="00BF3630"/>
    <w:rsid w:val="00BF3C51"/>
    <w:rsid w:val="00BF3CE2"/>
    <w:rsid w:val="00BF4803"/>
    <w:rsid w:val="00BF5146"/>
    <w:rsid w:val="00BF6303"/>
    <w:rsid w:val="00BF64F7"/>
    <w:rsid w:val="00BF7105"/>
    <w:rsid w:val="00BF730B"/>
    <w:rsid w:val="00BF7537"/>
    <w:rsid w:val="00BF7AA8"/>
    <w:rsid w:val="00BF7CE5"/>
    <w:rsid w:val="00C0055C"/>
    <w:rsid w:val="00C014C4"/>
    <w:rsid w:val="00C014E6"/>
    <w:rsid w:val="00C016F0"/>
    <w:rsid w:val="00C02B3E"/>
    <w:rsid w:val="00C0388F"/>
    <w:rsid w:val="00C03C07"/>
    <w:rsid w:val="00C03F83"/>
    <w:rsid w:val="00C04624"/>
    <w:rsid w:val="00C053C9"/>
    <w:rsid w:val="00C056AB"/>
    <w:rsid w:val="00C0686B"/>
    <w:rsid w:val="00C06AD3"/>
    <w:rsid w:val="00C10E1A"/>
    <w:rsid w:val="00C11633"/>
    <w:rsid w:val="00C11B79"/>
    <w:rsid w:val="00C12C57"/>
    <w:rsid w:val="00C12FDB"/>
    <w:rsid w:val="00C132C7"/>
    <w:rsid w:val="00C13D7D"/>
    <w:rsid w:val="00C1446F"/>
    <w:rsid w:val="00C16993"/>
    <w:rsid w:val="00C16CF4"/>
    <w:rsid w:val="00C16FCF"/>
    <w:rsid w:val="00C16FE6"/>
    <w:rsid w:val="00C17499"/>
    <w:rsid w:val="00C17C84"/>
    <w:rsid w:val="00C20020"/>
    <w:rsid w:val="00C206DB"/>
    <w:rsid w:val="00C207CC"/>
    <w:rsid w:val="00C20D99"/>
    <w:rsid w:val="00C215BA"/>
    <w:rsid w:val="00C21840"/>
    <w:rsid w:val="00C233C7"/>
    <w:rsid w:val="00C23CC0"/>
    <w:rsid w:val="00C24003"/>
    <w:rsid w:val="00C246E8"/>
    <w:rsid w:val="00C24B32"/>
    <w:rsid w:val="00C24CCB"/>
    <w:rsid w:val="00C24D19"/>
    <w:rsid w:val="00C25853"/>
    <w:rsid w:val="00C25A37"/>
    <w:rsid w:val="00C25AA7"/>
    <w:rsid w:val="00C25C2B"/>
    <w:rsid w:val="00C25D22"/>
    <w:rsid w:val="00C26209"/>
    <w:rsid w:val="00C26731"/>
    <w:rsid w:val="00C278B8"/>
    <w:rsid w:val="00C27BD9"/>
    <w:rsid w:val="00C30952"/>
    <w:rsid w:val="00C30C76"/>
    <w:rsid w:val="00C30CC8"/>
    <w:rsid w:val="00C311D8"/>
    <w:rsid w:val="00C314F9"/>
    <w:rsid w:val="00C316AA"/>
    <w:rsid w:val="00C32552"/>
    <w:rsid w:val="00C32DA4"/>
    <w:rsid w:val="00C33527"/>
    <w:rsid w:val="00C33916"/>
    <w:rsid w:val="00C340A4"/>
    <w:rsid w:val="00C34585"/>
    <w:rsid w:val="00C34AF7"/>
    <w:rsid w:val="00C34BB0"/>
    <w:rsid w:val="00C34FA8"/>
    <w:rsid w:val="00C34FBD"/>
    <w:rsid w:val="00C35457"/>
    <w:rsid w:val="00C35999"/>
    <w:rsid w:val="00C359A3"/>
    <w:rsid w:val="00C35B32"/>
    <w:rsid w:val="00C35FCD"/>
    <w:rsid w:val="00C35FDF"/>
    <w:rsid w:val="00C3621C"/>
    <w:rsid w:val="00C3671E"/>
    <w:rsid w:val="00C36874"/>
    <w:rsid w:val="00C37326"/>
    <w:rsid w:val="00C405F8"/>
    <w:rsid w:val="00C4104B"/>
    <w:rsid w:val="00C414B9"/>
    <w:rsid w:val="00C41A54"/>
    <w:rsid w:val="00C41B6A"/>
    <w:rsid w:val="00C4239B"/>
    <w:rsid w:val="00C43177"/>
    <w:rsid w:val="00C43D43"/>
    <w:rsid w:val="00C43F8E"/>
    <w:rsid w:val="00C44334"/>
    <w:rsid w:val="00C4659A"/>
    <w:rsid w:val="00C4668E"/>
    <w:rsid w:val="00C46713"/>
    <w:rsid w:val="00C50455"/>
    <w:rsid w:val="00C5090A"/>
    <w:rsid w:val="00C50AF5"/>
    <w:rsid w:val="00C5149E"/>
    <w:rsid w:val="00C519BB"/>
    <w:rsid w:val="00C51BD6"/>
    <w:rsid w:val="00C51DEE"/>
    <w:rsid w:val="00C522D2"/>
    <w:rsid w:val="00C52458"/>
    <w:rsid w:val="00C524F4"/>
    <w:rsid w:val="00C52948"/>
    <w:rsid w:val="00C5383E"/>
    <w:rsid w:val="00C538B7"/>
    <w:rsid w:val="00C53A24"/>
    <w:rsid w:val="00C5438F"/>
    <w:rsid w:val="00C54AAE"/>
    <w:rsid w:val="00C550ED"/>
    <w:rsid w:val="00C552CF"/>
    <w:rsid w:val="00C55E2B"/>
    <w:rsid w:val="00C564AC"/>
    <w:rsid w:val="00C564E3"/>
    <w:rsid w:val="00C56F76"/>
    <w:rsid w:val="00C5701E"/>
    <w:rsid w:val="00C575ED"/>
    <w:rsid w:val="00C577BD"/>
    <w:rsid w:val="00C57E7E"/>
    <w:rsid w:val="00C6005F"/>
    <w:rsid w:val="00C604D6"/>
    <w:rsid w:val="00C6071D"/>
    <w:rsid w:val="00C60D51"/>
    <w:rsid w:val="00C61449"/>
    <w:rsid w:val="00C61BCE"/>
    <w:rsid w:val="00C61BDA"/>
    <w:rsid w:val="00C61DC2"/>
    <w:rsid w:val="00C6235E"/>
    <w:rsid w:val="00C623A6"/>
    <w:rsid w:val="00C62415"/>
    <w:rsid w:val="00C626E3"/>
    <w:rsid w:val="00C631B3"/>
    <w:rsid w:val="00C634DB"/>
    <w:rsid w:val="00C64968"/>
    <w:rsid w:val="00C64AAC"/>
    <w:rsid w:val="00C650BA"/>
    <w:rsid w:val="00C652A4"/>
    <w:rsid w:val="00C65463"/>
    <w:rsid w:val="00C65A8E"/>
    <w:rsid w:val="00C6624E"/>
    <w:rsid w:val="00C67025"/>
    <w:rsid w:val="00C67125"/>
    <w:rsid w:val="00C67408"/>
    <w:rsid w:val="00C67AE3"/>
    <w:rsid w:val="00C70D9B"/>
    <w:rsid w:val="00C7146F"/>
    <w:rsid w:val="00C71545"/>
    <w:rsid w:val="00C71733"/>
    <w:rsid w:val="00C71A5A"/>
    <w:rsid w:val="00C72285"/>
    <w:rsid w:val="00C72A0D"/>
    <w:rsid w:val="00C73030"/>
    <w:rsid w:val="00C734A4"/>
    <w:rsid w:val="00C73EB1"/>
    <w:rsid w:val="00C752ED"/>
    <w:rsid w:val="00C758CB"/>
    <w:rsid w:val="00C75D57"/>
    <w:rsid w:val="00C7631E"/>
    <w:rsid w:val="00C7661C"/>
    <w:rsid w:val="00C7682A"/>
    <w:rsid w:val="00C76B7B"/>
    <w:rsid w:val="00C7792F"/>
    <w:rsid w:val="00C802BD"/>
    <w:rsid w:val="00C80643"/>
    <w:rsid w:val="00C80727"/>
    <w:rsid w:val="00C80FCD"/>
    <w:rsid w:val="00C8120F"/>
    <w:rsid w:val="00C8127E"/>
    <w:rsid w:val="00C81598"/>
    <w:rsid w:val="00C81C59"/>
    <w:rsid w:val="00C82159"/>
    <w:rsid w:val="00C8426F"/>
    <w:rsid w:val="00C84443"/>
    <w:rsid w:val="00C844E3"/>
    <w:rsid w:val="00C8466C"/>
    <w:rsid w:val="00C84D9D"/>
    <w:rsid w:val="00C85319"/>
    <w:rsid w:val="00C8537D"/>
    <w:rsid w:val="00C85895"/>
    <w:rsid w:val="00C86236"/>
    <w:rsid w:val="00C86390"/>
    <w:rsid w:val="00C866CB"/>
    <w:rsid w:val="00C868CB"/>
    <w:rsid w:val="00C87929"/>
    <w:rsid w:val="00C87D32"/>
    <w:rsid w:val="00C9007C"/>
    <w:rsid w:val="00C90198"/>
    <w:rsid w:val="00C90596"/>
    <w:rsid w:val="00C90B52"/>
    <w:rsid w:val="00C90FAD"/>
    <w:rsid w:val="00C913FA"/>
    <w:rsid w:val="00C92394"/>
    <w:rsid w:val="00C92598"/>
    <w:rsid w:val="00C931B9"/>
    <w:rsid w:val="00C937A9"/>
    <w:rsid w:val="00C945F7"/>
    <w:rsid w:val="00C94706"/>
    <w:rsid w:val="00C952FB"/>
    <w:rsid w:val="00C95545"/>
    <w:rsid w:val="00C95CA8"/>
    <w:rsid w:val="00C96658"/>
    <w:rsid w:val="00C96A96"/>
    <w:rsid w:val="00CA05D0"/>
    <w:rsid w:val="00CA100D"/>
    <w:rsid w:val="00CA1B8F"/>
    <w:rsid w:val="00CA1D2B"/>
    <w:rsid w:val="00CA2041"/>
    <w:rsid w:val="00CA2297"/>
    <w:rsid w:val="00CA23FA"/>
    <w:rsid w:val="00CA2475"/>
    <w:rsid w:val="00CA270B"/>
    <w:rsid w:val="00CA28D9"/>
    <w:rsid w:val="00CA3CD1"/>
    <w:rsid w:val="00CA47CA"/>
    <w:rsid w:val="00CA52FA"/>
    <w:rsid w:val="00CA591F"/>
    <w:rsid w:val="00CA5FEC"/>
    <w:rsid w:val="00CA6223"/>
    <w:rsid w:val="00CA6B29"/>
    <w:rsid w:val="00CA719F"/>
    <w:rsid w:val="00CA741A"/>
    <w:rsid w:val="00CA7A48"/>
    <w:rsid w:val="00CB0385"/>
    <w:rsid w:val="00CB0702"/>
    <w:rsid w:val="00CB07D2"/>
    <w:rsid w:val="00CB18C8"/>
    <w:rsid w:val="00CB18F4"/>
    <w:rsid w:val="00CB21A0"/>
    <w:rsid w:val="00CB2CC8"/>
    <w:rsid w:val="00CB2FC5"/>
    <w:rsid w:val="00CB3B7A"/>
    <w:rsid w:val="00CB3BB8"/>
    <w:rsid w:val="00CB50CC"/>
    <w:rsid w:val="00CB5171"/>
    <w:rsid w:val="00CB5900"/>
    <w:rsid w:val="00CB5C9D"/>
    <w:rsid w:val="00CB6156"/>
    <w:rsid w:val="00CB73FC"/>
    <w:rsid w:val="00CC0381"/>
    <w:rsid w:val="00CC0575"/>
    <w:rsid w:val="00CC0829"/>
    <w:rsid w:val="00CC1FD8"/>
    <w:rsid w:val="00CC203E"/>
    <w:rsid w:val="00CC3427"/>
    <w:rsid w:val="00CC3559"/>
    <w:rsid w:val="00CC387B"/>
    <w:rsid w:val="00CC45F7"/>
    <w:rsid w:val="00CC5683"/>
    <w:rsid w:val="00CC56ED"/>
    <w:rsid w:val="00CC58A1"/>
    <w:rsid w:val="00CC5B4F"/>
    <w:rsid w:val="00CC6977"/>
    <w:rsid w:val="00CC6EFB"/>
    <w:rsid w:val="00CC7886"/>
    <w:rsid w:val="00CD0159"/>
    <w:rsid w:val="00CD0299"/>
    <w:rsid w:val="00CD07D0"/>
    <w:rsid w:val="00CD0A86"/>
    <w:rsid w:val="00CD13A9"/>
    <w:rsid w:val="00CD154C"/>
    <w:rsid w:val="00CD1680"/>
    <w:rsid w:val="00CD1696"/>
    <w:rsid w:val="00CD2E1F"/>
    <w:rsid w:val="00CD330E"/>
    <w:rsid w:val="00CD36C6"/>
    <w:rsid w:val="00CD39D0"/>
    <w:rsid w:val="00CD4E55"/>
    <w:rsid w:val="00CD4E88"/>
    <w:rsid w:val="00CD51C3"/>
    <w:rsid w:val="00CD533B"/>
    <w:rsid w:val="00CD61AF"/>
    <w:rsid w:val="00CD7434"/>
    <w:rsid w:val="00CD789E"/>
    <w:rsid w:val="00CD7919"/>
    <w:rsid w:val="00CD7956"/>
    <w:rsid w:val="00CE037C"/>
    <w:rsid w:val="00CE1E71"/>
    <w:rsid w:val="00CE2699"/>
    <w:rsid w:val="00CE3171"/>
    <w:rsid w:val="00CE32C9"/>
    <w:rsid w:val="00CE3380"/>
    <w:rsid w:val="00CE35C4"/>
    <w:rsid w:val="00CE3BA4"/>
    <w:rsid w:val="00CE3D58"/>
    <w:rsid w:val="00CE3D83"/>
    <w:rsid w:val="00CE4DC8"/>
    <w:rsid w:val="00CE5B7D"/>
    <w:rsid w:val="00CE64D2"/>
    <w:rsid w:val="00CE7282"/>
    <w:rsid w:val="00CE73C5"/>
    <w:rsid w:val="00CE7B09"/>
    <w:rsid w:val="00CE7F6C"/>
    <w:rsid w:val="00CF05E4"/>
    <w:rsid w:val="00CF068A"/>
    <w:rsid w:val="00CF0743"/>
    <w:rsid w:val="00CF0E07"/>
    <w:rsid w:val="00CF106F"/>
    <w:rsid w:val="00CF130D"/>
    <w:rsid w:val="00CF1337"/>
    <w:rsid w:val="00CF13C8"/>
    <w:rsid w:val="00CF1467"/>
    <w:rsid w:val="00CF1827"/>
    <w:rsid w:val="00CF1D12"/>
    <w:rsid w:val="00CF2523"/>
    <w:rsid w:val="00CF280E"/>
    <w:rsid w:val="00CF33CA"/>
    <w:rsid w:val="00CF3637"/>
    <w:rsid w:val="00CF444C"/>
    <w:rsid w:val="00CF4B41"/>
    <w:rsid w:val="00CF4DA2"/>
    <w:rsid w:val="00CF4DAF"/>
    <w:rsid w:val="00CF52D8"/>
    <w:rsid w:val="00CF5401"/>
    <w:rsid w:val="00CF5828"/>
    <w:rsid w:val="00CF65C5"/>
    <w:rsid w:val="00CF666E"/>
    <w:rsid w:val="00CF6D65"/>
    <w:rsid w:val="00CF79B0"/>
    <w:rsid w:val="00CF7B5B"/>
    <w:rsid w:val="00CF7C5A"/>
    <w:rsid w:val="00CF7DA7"/>
    <w:rsid w:val="00D000FB"/>
    <w:rsid w:val="00D00777"/>
    <w:rsid w:val="00D00ECC"/>
    <w:rsid w:val="00D012E0"/>
    <w:rsid w:val="00D0161C"/>
    <w:rsid w:val="00D0174F"/>
    <w:rsid w:val="00D02517"/>
    <w:rsid w:val="00D0274B"/>
    <w:rsid w:val="00D0296C"/>
    <w:rsid w:val="00D02B57"/>
    <w:rsid w:val="00D02E55"/>
    <w:rsid w:val="00D02F67"/>
    <w:rsid w:val="00D03AA0"/>
    <w:rsid w:val="00D03F72"/>
    <w:rsid w:val="00D04B57"/>
    <w:rsid w:val="00D04CC0"/>
    <w:rsid w:val="00D05405"/>
    <w:rsid w:val="00D05A55"/>
    <w:rsid w:val="00D06602"/>
    <w:rsid w:val="00D06693"/>
    <w:rsid w:val="00D06CAC"/>
    <w:rsid w:val="00D10302"/>
    <w:rsid w:val="00D1045B"/>
    <w:rsid w:val="00D10DE9"/>
    <w:rsid w:val="00D1115F"/>
    <w:rsid w:val="00D114DD"/>
    <w:rsid w:val="00D11637"/>
    <w:rsid w:val="00D118D0"/>
    <w:rsid w:val="00D11F8F"/>
    <w:rsid w:val="00D12351"/>
    <w:rsid w:val="00D1256F"/>
    <w:rsid w:val="00D12DEF"/>
    <w:rsid w:val="00D12FD7"/>
    <w:rsid w:val="00D130C5"/>
    <w:rsid w:val="00D13A7A"/>
    <w:rsid w:val="00D13DC1"/>
    <w:rsid w:val="00D13E81"/>
    <w:rsid w:val="00D1463D"/>
    <w:rsid w:val="00D149A8"/>
    <w:rsid w:val="00D14B12"/>
    <w:rsid w:val="00D14E31"/>
    <w:rsid w:val="00D14F8E"/>
    <w:rsid w:val="00D15138"/>
    <w:rsid w:val="00D16237"/>
    <w:rsid w:val="00D163FB"/>
    <w:rsid w:val="00D16561"/>
    <w:rsid w:val="00D165F0"/>
    <w:rsid w:val="00D1676C"/>
    <w:rsid w:val="00D16F5B"/>
    <w:rsid w:val="00D17EC4"/>
    <w:rsid w:val="00D2057B"/>
    <w:rsid w:val="00D20992"/>
    <w:rsid w:val="00D21F25"/>
    <w:rsid w:val="00D21FDC"/>
    <w:rsid w:val="00D22F2E"/>
    <w:rsid w:val="00D23BCD"/>
    <w:rsid w:val="00D2453C"/>
    <w:rsid w:val="00D2460B"/>
    <w:rsid w:val="00D24EAD"/>
    <w:rsid w:val="00D25667"/>
    <w:rsid w:val="00D256DE"/>
    <w:rsid w:val="00D25BBE"/>
    <w:rsid w:val="00D26917"/>
    <w:rsid w:val="00D26FFD"/>
    <w:rsid w:val="00D2790D"/>
    <w:rsid w:val="00D27C47"/>
    <w:rsid w:val="00D27E21"/>
    <w:rsid w:val="00D3080D"/>
    <w:rsid w:val="00D30E0D"/>
    <w:rsid w:val="00D31906"/>
    <w:rsid w:val="00D31AC3"/>
    <w:rsid w:val="00D31E11"/>
    <w:rsid w:val="00D31EC3"/>
    <w:rsid w:val="00D32B27"/>
    <w:rsid w:val="00D32E98"/>
    <w:rsid w:val="00D32EC0"/>
    <w:rsid w:val="00D33000"/>
    <w:rsid w:val="00D33B09"/>
    <w:rsid w:val="00D33DFE"/>
    <w:rsid w:val="00D3484F"/>
    <w:rsid w:val="00D34969"/>
    <w:rsid w:val="00D34ABB"/>
    <w:rsid w:val="00D34BCE"/>
    <w:rsid w:val="00D34D47"/>
    <w:rsid w:val="00D34DBA"/>
    <w:rsid w:val="00D356AC"/>
    <w:rsid w:val="00D35F77"/>
    <w:rsid w:val="00D35FBB"/>
    <w:rsid w:val="00D362FC"/>
    <w:rsid w:val="00D368A3"/>
    <w:rsid w:val="00D368AF"/>
    <w:rsid w:val="00D369B2"/>
    <w:rsid w:val="00D37E25"/>
    <w:rsid w:val="00D37EE7"/>
    <w:rsid w:val="00D40A7A"/>
    <w:rsid w:val="00D40D9E"/>
    <w:rsid w:val="00D40F48"/>
    <w:rsid w:val="00D40FD5"/>
    <w:rsid w:val="00D4116D"/>
    <w:rsid w:val="00D413E7"/>
    <w:rsid w:val="00D41C95"/>
    <w:rsid w:val="00D42EDA"/>
    <w:rsid w:val="00D432AD"/>
    <w:rsid w:val="00D43A80"/>
    <w:rsid w:val="00D44A83"/>
    <w:rsid w:val="00D44AF3"/>
    <w:rsid w:val="00D45A44"/>
    <w:rsid w:val="00D45B0E"/>
    <w:rsid w:val="00D460CB"/>
    <w:rsid w:val="00D461B1"/>
    <w:rsid w:val="00D46338"/>
    <w:rsid w:val="00D4655C"/>
    <w:rsid w:val="00D469E0"/>
    <w:rsid w:val="00D479F4"/>
    <w:rsid w:val="00D47BCF"/>
    <w:rsid w:val="00D50263"/>
    <w:rsid w:val="00D50279"/>
    <w:rsid w:val="00D5063B"/>
    <w:rsid w:val="00D50813"/>
    <w:rsid w:val="00D50989"/>
    <w:rsid w:val="00D514AA"/>
    <w:rsid w:val="00D515A8"/>
    <w:rsid w:val="00D519F8"/>
    <w:rsid w:val="00D51BB4"/>
    <w:rsid w:val="00D52211"/>
    <w:rsid w:val="00D52459"/>
    <w:rsid w:val="00D528DE"/>
    <w:rsid w:val="00D53165"/>
    <w:rsid w:val="00D53783"/>
    <w:rsid w:val="00D54270"/>
    <w:rsid w:val="00D54C10"/>
    <w:rsid w:val="00D55091"/>
    <w:rsid w:val="00D55BE3"/>
    <w:rsid w:val="00D55CAE"/>
    <w:rsid w:val="00D5616A"/>
    <w:rsid w:val="00D56829"/>
    <w:rsid w:val="00D568B8"/>
    <w:rsid w:val="00D572D7"/>
    <w:rsid w:val="00D57505"/>
    <w:rsid w:val="00D57808"/>
    <w:rsid w:val="00D57C58"/>
    <w:rsid w:val="00D60583"/>
    <w:rsid w:val="00D60960"/>
    <w:rsid w:val="00D60CE8"/>
    <w:rsid w:val="00D60FBB"/>
    <w:rsid w:val="00D612A1"/>
    <w:rsid w:val="00D621F3"/>
    <w:rsid w:val="00D62D77"/>
    <w:rsid w:val="00D63208"/>
    <w:rsid w:val="00D63AE8"/>
    <w:rsid w:val="00D64E53"/>
    <w:rsid w:val="00D65313"/>
    <w:rsid w:val="00D65EAD"/>
    <w:rsid w:val="00D65FCF"/>
    <w:rsid w:val="00D66319"/>
    <w:rsid w:val="00D6657E"/>
    <w:rsid w:val="00D666D1"/>
    <w:rsid w:val="00D66761"/>
    <w:rsid w:val="00D66AF8"/>
    <w:rsid w:val="00D6781E"/>
    <w:rsid w:val="00D67BFC"/>
    <w:rsid w:val="00D67E5A"/>
    <w:rsid w:val="00D70A57"/>
    <w:rsid w:val="00D70E72"/>
    <w:rsid w:val="00D70F97"/>
    <w:rsid w:val="00D7169A"/>
    <w:rsid w:val="00D716A1"/>
    <w:rsid w:val="00D72389"/>
    <w:rsid w:val="00D724B1"/>
    <w:rsid w:val="00D724D1"/>
    <w:rsid w:val="00D7257F"/>
    <w:rsid w:val="00D72596"/>
    <w:rsid w:val="00D72622"/>
    <w:rsid w:val="00D72B6B"/>
    <w:rsid w:val="00D7305F"/>
    <w:rsid w:val="00D7311A"/>
    <w:rsid w:val="00D73121"/>
    <w:rsid w:val="00D7364F"/>
    <w:rsid w:val="00D73A32"/>
    <w:rsid w:val="00D73F05"/>
    <w:rsid w:val="00D740E4"/>
    <w:rsid w:val="00D742A1"/>
    <w:rsid w:val="00D74533"/>
    <w:rsid w:val="00D746A7"/>
    <w:rsid w:val="00D7529D"/>
    <w:rsid w:val="00D75F0A"/>
    <w:rsid w:val="00D7611F"/>
    <w:rsid w:val="00D7620D"/>
    <w:rsid w:val="00D7659E"/>
    <w:rsid w:val="00D7700C"/>
    <w:rsid w:val="00D80578"/>
    <w:rsid w:val="00D81369"/>
    <w:rsid w:val="00D814B5"/>
    <w:rsid w:val="00D81941"/>
    <w:rsid w:val="00D81DC6"/>
    <w:rsid w:val="00D8228A"/>
    <w:rsid w:val="00D82979"/>
    <w:rsid w:val="00D82BA1"/>
    <w:rsid w:val="00D834CF"/>
    <w:rsid w:val="00D834E6"/>
    <w:rsid w:val="00D839F8"/>
    <w:rsid w:val="00D841DE"/>
    <w:rsid w:val="00D8443D"/>
    <w:rsid w:val="00D8507F"/>
    <w:rsid w:val="00D853F3"/>
    <w:rsid w:val="00D85D1A"/>
    <w:rsid w:val="00D86B45"/>
    <w:rsid w:val="00D86C4C"/>
    <w:rsid w:val="00D8794C"/>
    <w:rsid w:val="00D902CC"/>
    <w:rsid w:val="00D90C70"/>
    <w:rsid w:val="00D90D8C"/>
    <w:rsid w:val="00D90EA3"/>
    <w:rsid w:val="00D91031"/>
    <w:rsid w:val="00D917FE"/>
    <w:rsid w:val="00D91DD5"/>
    <w:rsid w:val="00D92598"/>
    <w:rsid w:val="00D92648"/>
    <w:rsid w:val="00D9385A"/>
    <w:rsid w:val="00D9453B"/>
    <w:rsid w:val="00D9461A"/>
    <w:rsid w:val="00D946A3"/>
    <w:rsid w:val="00D946BE"/>
    <w:rsid w:val="00D94B8F"/>
    <w:rsid w:val="00D94EE3"/>
    <w:rsid w:val="00D9543D"/>
    <w:rsid w:val="00D95800"/>
    <w:rsid w:val="00D95AB9"/>
    <w:rsid w:val="00D96AB6"/>
    <w:rsid w:val="00DA0B59"/>
    <w:rsid w:val="00DA1075"/>
    <w:rsid w:val="00DA122F"/>
    <w:rsid w:val="00DA181B"/>
    <w:rsid w:val="00DA1F95"/>
    <w:rsid w:val="00DA2C83"/>
    <w:rsid w:val="00DA2D8B"/>
    <w:rsid w:val="00DA31DE"/>
    <w:rsid w:val="00DA3532"/>
    <w:rsid w:val="00DA3743"/>
    <w:rsid w:val="00DA37B8"/>
    <w:rsid w:val="00DA4387"/>
    <w:rsid w:val="00DA45EF"/>
    <w:rsid w:val="00DA4EBE"/>
    <w:rsid w:val="00DA5F26"/>
    <w:rsid w:val="00DA626E"/>
    <w:rsid w:val="00DA6C15"/>
    <w:rsid w:val="00DA709F"/>
    <w:rsid w:val="00DA70B6"/>
    <w:rsid w:val="00DA7DD7"/>
    <w:rsid w:val="00DA7F82"/>
    <w:rsid w:val="00DB0953"/>
    <w:rsid w:val="00DB1677"/>
    <w:rsid w:val="00DB1BF4"/>
    <w:rsid w:val="00DB231A"/>
    <w:rsid w:val="00DB238B"/>
    <w:rsid w:val="00DB27EB"/>
    <w:rsid w:val="00DB4884"/>
    <w:rsid w:val="00DB5244"/>
    <w:rsid w:val="00DB6DEF"/>
    <w:rsid w:val="00DB6F82"/>
    <w:rsid w:val="00DB7039"/>
    <w:rsid w:val="00DB7403"/>
    <w:rsid w:val="00DB7744"/>
    <w:rsid w:val="00DC0321"/>
    <w:rsid w:val="00DC052F"/>
    <w:rsid w:val="00DC08BD"/>
    <w:rsid w:val="00DC0BB6"/>
    <w:rsid w:val="00DC0DED"/>
    <w:rsid w:val="00DC1691"/>
    <w:rsid w:val="00DC19F3"/>
    <w:rsid w:val="00DC26F3"/>
    <w:rsid w:val="00DC292B"/>
    <w:rsid w:val="00DC2BF2"/>
    <w:rsid w:val="00DC2FFC"/>
    <w:rsid w:val="00DC324A"/>
    <w:rsid w:val="00DC377A"/>
    <w:rsid w:val="00DC3F8B"/>
    <w:rsid w:val="00DC4074"/>
    <w:rsid w:val="00DC4134"/>
    <w:rsid w:val="00DC443E"/>
    <w:rsid w:val="00DC4AE4"/>
    <w:rsid w:val="00DC4BE1"/>
    <w:rsid w:val="00DC4CBB"/>
    <w:rsid w:val="00DC4DA9"/>
    <w:rsid w:val="00DC5042"/>
    <w:rsid w:val="00DC51BC"/>
    <w:rsid w:val="00DC5450"/>
    <w:rsid w:val="00DC5B31"/>
    <w:rsid w:val="00DC5DA1"/>
    <w:rsid w:val="00DC5DFF"/>
    <w:rsid w:val="00DC5EB7"/>
    <w:rsid w:val="00DC5F1E"/>
    <w:rsid w:val="00DC678B"/>
    <w:rsid w:val="00DC68B2"/>
    <w:rsid w:val="00DC6FBD"/>
    <w:rsid w:val="00DC7001"/>
    <w:rsid w:val="00DC7D0D"/>
    <w:rsid w:val="00DD0DA9"/>
    <w:rsid w:val="00DD0F77"/>
    <w:rsid w:val="00DD12B0"/>
    <w:rsid w:val="00DD13C6"/>
    <w:rsid w:val="00DD195E"/>
    <w:rsid w:val="00DD2AC7"/>
    <w:rsid w:val="00DD3DC1"/>
    <w:rsid w:val="00DD4CD9"/>
    <w:rsid w:val="00DD4EC0"/>
    <w:rsid w:val="00DD565E"/>
    <w:rsid w:val="00DD571B"/>
    <w:rsid w:val="00DD6D17"/>
    <w:rsid w:val="00DD714D"/>
    <w:rsid w:val="00DD71E4"/>
    <w:rsid w:val="00DD73B4"/>
    <w:rsid w:val="00DD7502"/>
    <w:rsid w:val="00DD7CF4"/>
    <w:rsid w:val="00DD7D15"/>
    <w:rsid w:val="00DD8791"/>
    <w:rsid w:val="00DE0080"/>
    <w:rsid w:val="00DE092F"/>
    <w:rsid w:val="00DE186C"/>
    <w:rsid w:val="00DE22AA"/>
    <w:rsid w:val="00DE2740"/>
    <w:rsid w:val="00DE2F01"/>
    <w:rsid w:val="00DE3685"/>
    <w:rsid w:val="00DE3FD1"/>
    <w:rsid w:val="00DE4B39"/>
    <w:rsid w:val="00DE5752"/>
    <w:rsid w:val="00DE5783"/>
    <w:rsid w:val="00DE5B0C"/>
    <w:rsid w:val="00DE5D8C"/>
    <w:rsid w:val="00DE60D2"/>
    <w:rsid w:val="00DE6EE3"/>
    <w:rsid w:val="00DE6FDB"/>
    <w:rsid w:val="00DE71E9"/>
    <w:rsid w:val="00DF0D2D"/>
    <w:rsid w:val="00DF14FF"/>
    <w:rsid w:val="00DF1C3D"/>
    <w:rsid w:val="00DF2478"/>
    <w:rsid w:val="00DF2BAA"/>
    <w:rsid w:val="00DF2D0C"/>
    <w:rsid w:val="00DF2F65"/>
    <w:rsid w:val="00DF35AD"/>
    <w:rsid w:val="00DF3B69"/>
    <w:rsid w:val="00DF3C65"/>
    <w:rsid w:val="00DF3DA0"/>
    <w:rsid w:val="00DF40ED"/>
    <w:rsid w:val="00DF445F"/>
    <w:rsid w:val="00DF498D"/>
    <w:rsid w:val="00DF4B1B"/>
    <w:rsid w:val="00DF4DF3"/>
    <w:rsid w:val="00DF5908"/>
    <w:rsid w:val="00DF597E"/>
    <w:rsid w:val="00DF6360"/>
    <w:rsid w:val="00DF65B0"/>
    <w:rsid w:val="00DF65FA"/>
    <w:rsid w:val="00DF6DB1"/>
    <w:rsid w:val="00DF6EE7"/>
    <w:rsid w:val="00DF7596"/>
    <w:rsid w:val="00DF765F"/>
    <w:rsid w:val="00DF7C99"/>
    <w:rsid w:val="00E00D98"/>
    <w:rsid w:val="00E00ED7"/>
    <w:rsid w:val="00E0164B"/>
    <w:rsid w:val="00E02303"/>
    <w:rsid w:val="00E0254F"/>
    <w:rsid w:val="00E026D8"/>
    <w:rsid w:val="00E028BB"/>
    <w:rsid w:val="00E029EE"/>
    <w:rsid w:val="00E02EE1"/>
    <w:rsid w:val="00E02EFD"/>
    <w:rsid w:val="00E031CD"/>
    <w:rsid w:val="00E03D52"/>
    <w:rsid w:val="00E0411E"/>
    <w:rsid w:val="00E0489F"/>
    <w:rsid w:val="00E04E78"/>
    <w:rsid w:val="00E05027"/>
    <w:rsid w:val="00E05571"/>
    <w:rsid w:val="00E05EED"/>
    <w:rsid w:val="00E0666F"/>
    <w:rsid w:val="00E0675A"/>
    <w:rsid w:val="00E074DF"/>
    <w:rsid w:val="00E078DF"/>
    <w:rsid w:val="00E10E69"/>
    <w:rsid w:val="00E11B67"/>
    <w:rsid w:val="00E131CF"/>
    <w:rsid w:val="00E14260"/>
    <w:rsid w:val="00E14F8A"/>
    <w:rsid w:val="00E15075"/>
    <w:rsid w:val="00E15DA7"/>
    <w:rsid w:val="00E162EB"/>
    <w:rsid w:val="00E16546"/>
    <w:rsid w:val="00E16C61"/>
    <w:rsid w:val="00E16D94"/>
    <w:rsid w:val="00E203B8"/>
    <w:rsid w:val="00E20851"/>
    <w:rsid w:val="00E21041"/>
    <w:rsid w:val="00E21113"/>
    <w:rsid w:val="00E2147E"/>
    <w:rsid w:val="00E219B0"/>
    <w:rsid w:val="00E21B27"/>
    <w:rsid w:val="00E21C55"/>
    <w:rsid w:val="00E21F02"/>
    <w:rsid w:val="00E221A8"/>
    <w:rsid w:val="00E2291A"/>
    <w:rsid w:val="00E22C1A"/>
    <w:rsid w:val="00E22D41"/>
    <w:rsid w:val="00E230D3"/>
    <w:rsid w:val="00E23439"/>
    <w:rsid w:val="00E23523"/>
    <w:rsid w:val="00E23AFC"/>
    <w:rsid w:val="00E24004"/>
    <w:rsid w:val="00E2418A"/>
    <w:rsid w:val="00E250C5"/>
    <w:rsid w:val="00E251F5"/>
    <w:rsid w:val="00E2575F"/>
    <w:rsid w:val="00E258E0"/>
    <w:rsid w:val="00E25BB9"/>
    <w:rsid w:val="00E25C49"/>
    <w:rsid w:val="00E274FD"/>
    <w:rsid w:val="00E2797B"/>
    <w:rsid w:val="00E279A7"/>
    <w:rsid w:val="00E27B83"/>
    <w:rsid w:val="00E27CF6"/>
    <w:rsid w:val="00E27F5A"/>
    <w:rsid w:val="00E30375"/>
    <w:rsid w:val="00E30B27"/>
    <w:rsid w:val="00E30BEF"/>
    <w:rsid w:val="00E3143D"/>
    <w:rsid w:val="00E322E7"/>
    <w:rsid w:val="00E3327E"/>
    <w:rsid w:val="00E33381"/>
    <w:rsid w:val="00E33ABB"/>
    <w:rsid w:val="00E344E9"/>
    <w:rsid w:val="00E34A37"/>
    <w:rsid w:val="00E34D42"/>
    <w:rsid w:val="00E355CD"/>
    <w:rsid w:val="00E35822"/>
    <w:rsid w:val="00E3607F"/>
    <w:rsid w:val="00E366FA"/>
    <w:rsid w:val="00E369CE"/>
    <w:rsid w:val="00E37661"/>
    <w:rsid w:val="00E37B91"/>
    <w:rsid w:val="00E37C91"/>
    <w:rsid w:val="00E37CA6"/>
    <w:rsid w:val="00E400BA"/>
    <w:rsid w:val="00E40B0A"/>
    <w:rsid w:val="00E40C15"/>
    <w:rsid w:val="00E4158F"/>
    <w:rsid w:val="00E4268E"/>
    <w:rsid w:val="00E426A5"/>
    <w:rsid w:val="00E428BE"/>
    <w:rsid w:val="00E432C9"/>
    <w:rsid w:val="00E4369D"/>
    <w:rsid w:val="00E43B5C"/>
    <w:rsid w:val="00E43BF4"/>
    <w:rsid w:val="00E43C51"/>
    <w:rsid w:val="00E43C97"/>
    <w:rsid w:val="00E43D22"/>
    <w:rsid w:val="00E44104"/>
    <w:rsid w:val="00E44AA8"/>
    <w:rsid w:val="00E454ED"/>
    <w:rsid w:val="00E462DB"/>
    <w:rsid w:val="00E463A2"/>
    <w:rsid w:val="00E476F0"/>
    <w:rsid w:val="00E47B9D"/>
    <w:rsid w:val="00E504E9"/>
    <w:rsid w:val="00E50ECC"/>
    <w:rsid w:val="00E51C79"/>
    <w:rsid w:val="00E51F16"/>
    <w:rsid w:val="00E5255F"/>
    <w:rsid w:val="00E52905"/>
    <w:rsid w:val="00E5313D"/>
    <w:rsid w:val="00E534D6"/>
    <w:rsid w:val="00E53BC6"/>
    <w:rsid w:val="00E53FEE"/>
    <w:rsid w:val="00E543B3"/>
    <w:rsid w:val="00E55FEB"/>
    <w:rsid w:val="00E562D7"/>
    <w:rsid w:val="00E56568"/>
    <w:rsid w:val="00E5658B"/>
    <w:rsid w:val="00E56E03"/>
    <w:rsid w:val="00E56F75"/>
    <w:rsid w:val="00E57AE4"/>
    <w:rsid w:val="00E57D22"/>
    <w:rsid w:val="00E5CDC3"/>
    <w:rsid w:val="00E60B2B"/>
    <w:rsid w:val="00E60CB3"/>
    <w:rsid w:val="00E610CB"/>
    <w:rsid w:val="00E61579"/>
    <w:rsid w:val="00E62386"/>
    <w:rsid w:val="00E62AFF"/>
    <w:rsid w:val="00E62B9E"/>
    <w:rsid w:val="00E6317A"/>
    <w:rsid w:val="00E63997"/>
    <w:rsid w:val="00E63CA2"/>
    <w:rsid w:val="00E640F0"/>
    <w:rsid w:val="00E6461F"/>
    <w:rsid w:val="00E64862"/>
    <w:rsid w:val="00E649A0"/>
    <w:rsid w:val="00E64AEB"/>
    <w:rsid w:val="00E64B07"/>
    <w:rsid w:val="00E65F8D"/>
    <w:rsid w:val="00E661B3"/>
    <w:rsid w:val="00E67078"/>
    <w:rsid w:val="00E67DD0"/>
    <w:rsid w:val="00E67E65"/>
    <w:rsid w:val="00E70839"/>
    <w:rsid w:val="00E716F2"/>
    <w:rsid w:val="00E71B68"/>
    <w:rsid w:val="00E7306C"/>
    <w:rsid w:val="00E734FF"/>
    <w:rsid w:val="00E73E0C"/>
    <w:rsid w:val="00E74D63"/>
    <w:rsid w:val="00E75570"/>
    <w:rsid w:val="00E7571D"/>
    <w:rsid w:val="00E75EF6"/>
    <w:rsid w:val="00E7681B"/>
    <w:rsid w:val="00E807BC"/>
    <w:rsid w:val="00E80E2E"/>
    <w:rsid w:val="00E81F0E"/>
    <w:rsid w:val="00E81FAA"/>
    <w:rsid w:val="00E82143"/>
    <w:rsid w:val="00E82696"/>
    <w:rsid w:val="00E83ACC"/>
    <w:rsid w:val="00E83C0B"/>
    <w:rsid w:val="00E83C23"/>
    <w:rsid w:val="00E83CC8"/>
    <w:rsid w:val="00E83DB0"/>
    <w:rsid w:val="00E84004"/>
    <w:rsid w:val="00E841FF"/>
    <w:rsid w:val="00E84CEC"/>
    <w:rsid w:val="00E85AA5"/>
    <w:rsid w:val="00E8695B"/>
    <w:rsid w:val="00E86E6E"/>
    <w:rsid w:val="00E87051"/>
    <w:rsid w:val="00E874D0"/>
    <w:rsid w:val="00E87C82"/>
    <w:rsid w:val="00E90087"/>
    <w:rsid w:val="00E9023D"/>
    <w:rsid w:val="00E903D6"/>
    <w:rsid w:val="00E905CC"/>
    <w:rsid w:val="00E91618"/>
    <w:rsid w:val="00E917F4"/>
    <w:rsid w:val="00E91BC3"/>
    <w:rsid w:val="00E92484"/>
    <w:rsid w:val="00E9253D"/>
    <w:rsid w:val="00E92C01"/>
    <w:rsid w:val="00E932B3"/>
    <w:rsid w:val="00E94818"/>
    <w:rsid w:val="00E94DA4"/>
    <w:rsid w:val="00E94E03"/>
    <w:rsid w:val="00E94E2A"/>
    <w:rsid w:val="00E958E9"/>
    <w:rsid w:val="00E95913"/>
    <w:rsid w:val="00E96C24"/>
    <w:rsid w:val="00E9721B"/>
    <w:rsid w:val="00E97B95"/>
    <w:rsid w:val="00EA0E91"/>
    <w:rsid w:val="00EA13E4"/>
    <w:rsid w:val="00EA17F7"/>
    <w:rsid w:val="00EA1F01"/>
    <w:rsid w:val="00EA2496"/>
    <w:rsid w:val="00EA27CB"/>
    <w:rsid w:val="00EA3449"/>
    <w:rsid w:val="00EA3935"/>
    <w:rsid w:val="00EA3BDA"/>
    <w:rsid w:val="00EA3C18"/>
    <w:rsid w:val="00EA4BC7"/>
    <w:rsid w:val="00EA52EC"/>
    <w:rsid w:val="00EA58C6"/>
    <w:rsid w:val="00EA599F"/>
    <w:rsid w:val="00EA5A74"/>
    <w:rsid w:val="00EA5FC8"/>
    <w:rsid w:val="00EA6485"/>
    <w:rsid w:val="00EA68B5"/>
    <w:rsid w:val="00EA6903"/>
    <w:rsid w:val="00EA748B"/>
    <w:rsid w:val="00EA74D1"/>
    <w:rsid w:val="00EA7BC2"/>
    <w:rsid w:val="00EA7CB4"/>
    <w:rsid w:val="00EB035C"/>
    <w:rsid w:val="00EB0B31"/>
    <w:rsid w:val="00EB0E21"/>
    <w:rsid w:val="00EB0FF3"/>
    <w:rsid w:val="00EB1A38"/>
    <w:rsid w:val="00EB321E"/>
    <w:rsid w:val="00EB5CEB"/>
    <w:rsid w:val="00EB5E31"/>
    <w:rsid w:val="00EB6D03"/>
    <w:rsid w:val="00EB6E45"/>
    <w:rsid w:val="00EB6F09"/>
    <w:rsid w:val="00EB7017"/>
    <w:rsid w:val="00EB786B"/>
    <w:rsid w:val="00EB7ED4"/>
    <w:rsid w:val="00EC0179"/>
    <w:rsid w:val="00EC0301"/>
    <w:rsid w:val="00EC0B41"/>
    <w:rsid w:val="00EC1258"/>
    <w:rsid w:val="00EC2127"/>
    <w:rsid w:val="00EC2650"/>
    <w:rsid w:val="00EC2814"/>
    <w:rsid w:val="00EC3265"/>
    <w:rsid w:val="00EC4D07"/>
    <w:rsid w:val="00EC5003"/>
    <w:rsid w:val="00EC511D"/>
    <w:rsid w:val="00EC52A4"/>
    <w:rsid w:val="00EC6426"/>
    <w:rsid w:val="00EC6647"/>
    <w:rsid w:val="00EC7421"/>
    <w:rsid w:val="00EC74A6"/>
    <w:rsid w:val="00EC7987"/>
    <w:rsid w:val="00EC7CE5"/>
    <w:rsid w:val="00ED011C"/>
    <w:rsid w:val="00ED0373"/>
    <w:rsid w:val="00ED03C5"/>
    <w:rsid w:val="00ED0ABD"/>
    <w:rsid w:val="00ED0D09"/>
    <w:rsid w:val="00ED0DD3"/>
    <w:rsid w:val="00ED1B27"/>
    <w:rsid w:val="00ED1C4F"/>
    <w:rsid w:val="00ED2DA9"/>
    <w:rsid w:val="00ED328B"/>
    <w:rsid w:val="00ED47AA"/>
    <w:rsid w:val="00ED4C44"/>
    <w:rsid w:val="00ED4DA6"/>
    <w:rsid w:val="00ED4FF2"/>
    <w:rsid w:val="00ED5045"/>
    <w:rsid w:val="00ED50FC"/>
    <w:rsid w:val="00ED5111"/>
    <w:rsid w:val="00ED51CF"/>
    <w:rsid w:val="00ED57A4"/>
    <w:rsid w:val="00ED5888"/>
    <w:rsid w:val="00ED5C81"/>
    <w:rsid w:val="00ED679A"/>
    <w:rsid w:val="00ED6FD0"/>
    <w:rsid w:val="00EE02B7"/>
    <w:rsid w:val="00EE17D5"/>
    <w:rsid w:val="00EE2451"/>
    <w:rsid w:val="00EE298B"/>
    <w:rsid w:val="00EE3402"/>
    <w:rsid w:val="00EE38D6"/>
    <w:rsid w:val="00EE3B9F"/>
    <w:rsid w:val="00EE3CBD"/>
    <w:rsid w:val="00EE4DBD"/>
    <w:rsid w:val="00EE5AB5"/>
    <w:rsid w:val="00EE5AD4"/>
    <w:rsid w:val="00EE62FF"/>
    <w:rsid w:val="00EE67C2"/>
    <w:rsid w:val="00EE6934"/>
    <w:rsid w:val="00EE7C92"/>
    <w:rsid w:val="00EF00D4"/>
    <w:rsid w:val="00EF0521"/>
    <w:rsid w:val="00EF0CCB"/>
    <w:rsid w:val="00EF0DB1"/>
    <w:rsid w:val="00EF0DEB"/>
    <w:rsid w:val="00EF10C1"/>
    <w:rsid w:val="00EF19E3"/>
    <w:rsid w:val="00EF1E80"/>
    <w:rsid w:val="00EF2053"/>
    <w:rsid w:val="00EF2117"/>
    <w:rsid w:val="00EF2429"/>
    <w:rsid w:val="00EF284A"/>
    <w:rsid w:val="00EF2A8B"/>
    <w:rsid w:val="00EF2C17"/>
    <w:rsid w:val="00EF2F21"/>
    <w:rsid w:val="00EF307C"/>
    <w:rsid w:val="00EF34B3"/>
    <w:rsid w:val="00EF3E21"/>
    <w:rsid w:val="00EF412E"/>
    <w:rsid w:val="00EF41E1"/>
    <w:rsid w:val="00EF4641"/>
    <w:rsid w:val="00EF4696"/>
    <w:rsid w:val="00EF47F3"/>
    <w:rsid w:val="00EF49DA"/>
    <w:rsid w:val="00EF53A0"/>
    <w:rsid w:val="00EF5F92"/>
    <w:rsid w:val="00EF6942"/>
    <w:rsid w:val="00F003A2"/>
    <w:rsid w:val="00F0054B"/>
    <w:rsid w:val="00F008A3"/>
    <w:rsid w:val="00F00C37"/>
    <w:rsid w:val="00F012B2"/>
    <w:rsid w:val="00F01A17"/>
    <w:rsid w:val="00F01A49"/>
    <w:rsid w:val="00F01C66"/>
    <w:rsid w:val="00F01F04"/>
    <w:rsid w:val="00F0221D"/>
    <w:rsid w:val="00F025E2"/>
    <w:rsid w:val="00F02C8B"/>
    <w:rsid w:val="00F036C4"/>
    <w:rsid w:val="00F03724"/>
    <w:rsid w:val="00F0372B"/>
    <w:rsid w:val="00F03899"/>
    <w:rsid w:val="00F0393E"/>
    <w:rsid w:val="00F03A14"/>
    <w:rsid w:val="00F03F24"/>
    <w:rsid w:val="00F047BF"/>
    <w:rsid w:val="00F0613E"/>
    <w:rsid w:val="00F06854"/>
    <w:rsid w:val="00F06873"/>
    <w:rsid w:val="00F0759C"/>
    <w:rsid w:val="00F103DD"/>
    <w:rsid w:val="00F1078F"/>
    <w:rsid w:val="00F10795"/>
    <w:rsid w:val="00F10A7B"/>
    <w:rsid w:val="00F10D81"/>
    <w:rsid w:val="00F12942"/>
    <w:rsid w:val="00F12C3C"/>
    <w:rsid w:val="00F12CEF"/>
    <w:rsid w:val="00F13296"/>
    <w:rsid w:val="00F1348D"/>
    <w:rsid w:val="00F137A3"/>
    <w:rsid w:val="00F1458C"/>
    <w:rsid w:val="00F149B7"/>
    <w:rsid w:val="00F1507F"/>
    <w:rsid w:val="00F158D8"/>
    <w:rsid w:val="00F15A82"/>
    <w:rsid w:val="00F15B30"/>
    <w:rsid w:val="00F1616C"/>
    <w:rsid w:val="00F163C6"/>
    <w:rsid w:val="00F16C28"/>
    <w:rsid w:val="00F16D4B"/>
    <w:rsid w:val="00F17177"/>
    <w:rsid w:val="00F17636"/>
    <w:rsid w:val="00F17949"/>
    <w:rsid w:val="00F20173"/>
    <w:rsid w:val="00F20669"/>
    <w:rsid w:val="00F20B67"/>
    <w:rsid w:val="00F219A4"/>
    <w:rsid w:val="00F21CEC"/>
    <w:rsid w:val="00F2279E"/>
    <w:rsid w:val="00F22C97"/>
    <w:rsid w:val="00F23341"/>
    <w:rsid w:val="00F23927"/>
    <w:rsid w:val="00F23D0F"/>
    <w:rsid w:val="00F24464"/>
    <w:rsid w:val="00F24E0F"/>
    <w:rsid w:val="00F25AE7"/>
    <w:rsid w:val="00F2632C"/>
    <w:rsid w:val="00F268DC"/>
    <w:rsid w:val="00F26C3B"/>
    <w:rsid w:val="00F26C62"/>
    <w:rsid w:val="00F2725B"/>
    <w:rsid w:val="00F27EAD"/>
    <w:rsid w:val="00F307E7"/>
    <w:rsid w:val="00F308C2"/>
    <w:rsid w:val="00F30AB4"/>
    <w:rsid w:val="00F30D80"/>
    <w:rsid w:val="00F31CE7"/>
    <w:rsid w:val="00F3223D"/>
    <w:rsid w:val="00F329B9"/>
    <w:rsid w:val="00F32FFB"/>
    <w:rsid w:val="00F33257"/>
    <w:rsid w:val="00F33703"/>
    <w:rsid w:val="00F33A75"/>
    <w:rsid w:val="00F35302"/>
    <w:rsid w:val="00F357BB"/>
    <w:rsid w:val="00F35C98"/>
    <w:rsid w:val="00F36526"/>
    <w:rsid w:val="00F36DA3"/>
    <w:rsid w:val="00F3763B"/>
    <w:rsid w:val="00F376A3"/>
    <w:rsid w:val="00F37A24"/>
    <w:rsid w:val="00F407A5"/>
    <w:rsid w:val="00F409F7"/>
    <w:rsid w:val="00F40CDF"/>
    <w:rsid w:val="00F40F27"/>
    <w:rsid w:val="00F4113C"/>
    <w:rsid w:val="00F412F0"/>
    <w:rsid w:val="00F41E0A"/>
    <w:rsid w:val="00F41E53"/>
    <w:rsid w:val="00F41EF7"/>
    <w:rsid w:val="00F42006"/>
    <w:rsid w:val="00F425D6"/>
    <w:rsid w:val="00F42DFA"/>
    <w:rsid w:val="00F435FE"/>
    <w:rsid w:val="00F43A59"/>
    <w:rsid w:val="00F43E18"/>
    <w:rsid w:val="00F44860"/>
    <w:rsid w:val="00F44B01"/>
    <w:rsid w:val="00F44BC4"/>
    <w:rsid w:val="00F44E21"/>
    <w:rsid w:val="00F45BAC"/>
    <w:rsid w:val="00F46372"/>
    <w:rsid w:val="00F46A69"/>
    <w:rsid w:val="00F4774F"/>
    <w:rsid w:val="00F47D6D"/>
    <w:rsid w:val="00F5006B"/>
    <w:rsid w:val="00F500DB"/>
    <w:rsid w:val="00F50187"/>
    <w:rsid w:val="00F50278"/>
    <w:rsid w:val="00F51A08"/>
    <w:rsid w:val="00F51ABA"/>
    <w:rsid w:val="00F525D5"/>
    <w:rsid w:val="00F52D22"/>
    <w:rsid w:val="00F52E9D"/>
    <w:rsid w:val="00F53452"/>
    <w:rsid w:val="00F5381E"/>
    <w:rsid w:val="00F53AF5"/>
    <w:rsid w:val="00F541AB"/>
    <w:rsid w:val="00F54655"/>
    <w:rsid w:val="00F54F50"/>
    <w:rsid w:val="00F552FF"/>
    <w:rsid w:val="00F554F8"/>
    <w:rsid w:val="00F5583D"/>
    <w:rsid w:val="00F55C67"/>
    <w:rsid w:val="00F56389"/>
    <w:rsid w:val="00F5664B"/>
    <w:rsid w:val="00F5675A"/>
    <w:rsid w:val="00F5717E"/>
    <w:rsid w:val="00F5737F"/>
    <w:rsid w:val="00F57855"/>
    <w:rsid w:val="00F578C3"/>
    <w:rsid w:val="00F57CE3"/>
    <w:rsid w:val="00F601E2"/>
    <w:rsid w:val="00F60CB4"/>
    <w:rsid w:val="00F6170E"/>
    <w:rsid w:val="00F617C0"/>
    <w:rsid w:val="00F61AAF"/>
    <w:rsid w:val="00F61C9A"/>
    <w:rsid w:val="00F62130"/>
    <w:rsid w:val="00F62ACC"/>
    <w:rsid w:val="00F636C4"/>
    <w:rsid w:val="00F63766"/>
    <w:rsid w:val="00F6443B"/>
    <w:rsid w:val="00F6449D"/>
    <w:rsid w:val="00F64AD0"/>
    <w:rsid w:val="00F65B8F"/>
    <w:rsid w:val="00F66210"/>
    <w:rsid w:val="00F6634E"/>
    <w:rsid w:val="00F67522"/>
    <w:rsid w:val="00F679AB"/>
    <w:rsid w:val="00F67A1F"/>
    <w:rsid w:val="00F70172"/>
    <w:rsid w:val="00F70553"/>
    <w:rsid w:val="00F708D8"/>
    <w:rsid w:val="00F70C7D"/>
    <w:rsid w:val="00F70F7D"/>
    <w:rsid w:val="00F71199"/>
    <w:rsid w:val="00F71468"/>
    <w:rsid w:val="00F71B8A"/>
    <w:rsid w:val="00F72169"/>
    <w:rsid w:val="00F73CE4"/>
    <w:rsid w:val="00F73D25"/>
    <w:rsid w:val="00F7404E"/>
    <w:rsid w:val="00F745C3"/>
    <w:rsid w:val="00F74F9A"/>
    <w:rsid w:val="00F752F1"/>
    <w:rsid w:val="00F753BD"/>
    <w:rsid w:val="00F7617F"/>
    <w:rsid w:val="00F7651E"/>
    <w:rsid w:val="00F76576"/>
    <w:rsid w:val="00F77267"/>
    <w:rsid w:val="00F77A66"/>
    <w:rsid w:val="00F81077"/>
    <w:rsid w:val="00F819B0"/>
    <w:rsid w:val="00F81F23"/>
    <w:rsid w:val="00F81F90"/>
    <w:rsid w:val="00F82185"/>
    <w:rsid w:val="00F821E1"/>
    <w:rsid w:val="00F822D2"/>
    <w:rsid w:val="00F82AFF"/>
    <w:rsid w:val="00F83A69"/>
    <w:rsid w:val="00F83C8E"/>
    <w:rsid w:val="00F83D0C"/>
    <w:rsid w:val="00F83EF2"/>
    <w:rsid w:val="00F841BA"/>
    <w:rsid w:val="00F845E2"/>
    <w:rsid w:val="00F84C7A"/>
    <w:rsid w:val="00F8536D"/>
    <w:rsid w:val="00F853E2"/>
    <w:rsid w:val="00F85670"/>
    <w:rsid w:val="00F85F52"/>
    <w:rsid w:val="00F8644C"/>
    <w:rsid w:val="00F86ACD"/>
    <w:rsid w:val="00F86F9E"/>
    <w:rsid w:val="00F8732D"/>
    <w:rsid w:val="00F8751D"/>
    <w:rsid w:val="00F87AD2"/>
    <w:rsid w:val="00F9017F"/>
    <w:rsid w:val="00F903DF"/>
    <w:rsid w:val="00F904AF"/>
    <w:rsid w:val="00F91E91"/>
    <w:rsid w:val="00F9260F"/>
    <w:rsid w:val="00F927FF"/>
    <w:rsid w:val="00F92D07"/>
    <w:rsid w:val="00F94010"/>
    <w:rsid w:val="00F94E7B"/>
    <w:rsid w:val="00F95509"/>
    <w:rsid w:val="00F955F2"/>
    <w:rsid w:val="00F95686"/>
    <w:rsid w:val="00F95BE5"/>
    <w:rsid w:val="00F9611B"/>
    <w:rsid w:val="00F96232"/>
    <w:rsid w:val="00F96EA6"/>
    <w:rsid w:val="00F9727F"/>
    <w:rsid w:val="00F97348"/>
    <w:rsid w:val="00F973B6"/>
    <w:rsid w:val="00F976AE"/>
    <w:rsid w:val="00FA0486"/>
    <w:rsid w:val="00FA057F"/>
    <w:rsid w:val="00FA0DB1"/>
    <w:rsid w:val="00FA0F66"/>
    <w:rsid w:val="00FA1526"/>
    <w:rsid w:val="00FA235D"/>
    <w:rsid w:val="00FA3ECA"/>
    <w:rsid w:val="00FA4987"/>
    <w:rsid w:val="00FA53EA"/>
    <w:rsid w:val="00FA5EA5"/>
    <w:rsid w:val="00FA60F0"/>
    <w:rsid w:val="00FA65EB"/>
    <w:rsid w:val="00FA6688"/>
    <w:rsid w:val="00FA679E"/>
    <w:rsid w:val="00FA6BCE"/>
    <w:rsid w:val="00FA74D5"/>
    <w:rsid w:val="00FA7C54"/>
    <w:rsid w:val="00FB027A"/>
    <w:rsid w:val="00FB053A"/>
    <w:rsid w:val="00FB0735"/>
    <w:rsid w:val="00FB1E22"/>
    <w:rsid w:val="00FB1EA2"/>
    <w:rsid w:val="00FB2176"/>
    <w:rsid w:val="00FB243E"/>
    <w:rsid w:val="00FB26EF"/>
    <w:rsid w:val="00FB2CDF"/>
    <w:rsid w:val="00FB3A79"/>
    <w:rsid w:val="00FB3D81"/>
    <w:rsid w:val="00FB41B2"/>
    <w:rsid w:val="00FB4D02"/>
    <w:rsid w:val="00FB4E41"/>
    <w:rsid w:val="00FB54FF"/>
    <w:rsid w:val="00FB56EA"/>
    <w:rsid w:val="00FB59F2"/>
    <w:rsid w:val="00FB5D52"/>
    <w:rsid w:val="00FB5E1F"/>
    <w:rsid w:val="00FB6321"/>
    <w:rsid w:val="00FB72CF"/>
    <w:rsid w:val="00FB77CD"/>
    <w:rsid w:val="00FC07DC"/>
    <w:rsid w:val="00FC0A60"/>
    <w:rsid w:val="00FC0B58"/>
    <w:rsid w:val="00FC0D72"/>
    <w:rsid w:val="00FC1DB4"/>
    <w:rsid w:val="00FC2236"/>
    <w:rsid w:val="00FC2849"/>
    <w:rsid w:val="00FC2F45"/>
    <w:rsid w:val="00FC3FAC"/>
    <w:rsid w:val="00FC40FD"/>
    <w:rsid w:val="00FC4A7D"/>
    <w:rsid w:val="00FC504F"/>
    <w:rsid w:val="00FC5ADA"/>
    <w:rsid w:val="00FC5AF8"/>
    <w:rsid w:val="00FC5C83"/>
    <w:rsid w:val="00FC5E7F"/>
    <w:rsid w:val="00FC5F59"/>
    <w:rsid w:val="00FC6684"/>
    <w:rsid w:val="00FC69EB"/>
    <w:rsid w:val="00FC6B26"/>
    <w:rsid w:val="00FC70EE"/>
    <w:rsid w:val="00FC7825"/>
    <w:rsid w:val="00FC78F3"/>
    <w:rsid w:val="00FC7998"/>
    <w:rsid w:val="00FD0B05"/>
    <w:rsid w:val="00FD0BFA"/>
    <w:rsid w:val="00FD0FA0"/>
    <w:rsid w:val="00FD208F"/>
    <w:rsid w:val="00FD2B58"/>
    <w:rsid w:val="00FD33BA"/>
    <w:rsid w:val="00FD3528"/>
    <w:rsid w:val="00FD37DB"/>
    <w:rsid w:val="00FD453D"/>
    <w:rsid w:val="00FD5231"/>
    <w:rsid w:val="00FD5CC6"/>
    <w:rsid w:val="00FD637A"/>
    <w:rsid w:val="00FD64F8"/>
    <w:rsid w:val="00FD6B9F"/>
    <w:rsid w:val="00FD6E0D"/>
    <w:rsid w:val="00FD6E4E"/>
    <w:rsid w:val="00FD7A94"/>
    <w:rsid w:val="00FE014E"/>
    <w:rsid w:val="00FE0779"/>
    <w:rsid w:val="00FE13A3"/>
    <w:rsid w:val="00FE14E2"/>
    <w:rsid w:val="00FE1E9B"/>
    <w:rsid w:val="00FE2FA7"/>
    <w:rsid w:val="00FE3584"/>
    <w:rsid w:val="00FE394F"/>
    <w:rsid w:val="00FE44C5"/>
    <w:rsid w:val="00FE4D2B"/>
    <w:rsid w:val="00FE4FB4"/>
    <w:rsid w:val="00FE52A7"/>
    <w:rsid w:val="00FE5316"/>
    <w:rsid w:val="00FE614A"/>
    <w:rsid w:val="00FE64BE"/>
    <w:rsid w:val="00FE6536"/>
    <w:rsid w:val="00FE6C27"/>
    <w:rsid w:val="00FE6C83"/>
    <w:rsid w:val="00FE76C5"/>
    <w:rsid w:val="00FF0113"/>
    <w:rsid w:val="00FF087C"/>
    <w:rsid w:val="00FF1037"/>
    <w:rsid w:val="00FF181A"/>
    <w:rsid w:val="00FF1AAC"/>
    <w:rsid w:val="00FF1EEC"/>
    <w:rsid w:val="00FF23CE"/>
    <w:rsid w:val="00FF25FF"/>
    <w:rsid w:val="00FF26E8"/>
    <w:rsid w:val="00FF2791"/>
    <w:rsid w:val="00FF2D01"/>
    <w:rsid w:val="00FF3028"/>
    <w:rsid w:val="00FF315D"/>
    <w:rsid w:val="00FF3272"/>
    <w:rsid w:val="00FF35C0"/>
    <w:rsid w:val="00FF3A5C"/>
    <w:rsid w:val="00FF3D18"/>
    <w:rsid w:val="00FF404C"/>
    <w:rsid w:val="00FF4CE6"/>
    <w:rsid w:val="00FF4FF8"/>
    <w:rsid w:val="00FF574C"/>
    <w:rsid w:val="00FF5AF3"/>
    <w:rsid w:val="00FF5E56"/>
    <w:rsid w:val="00FF64B7"/>
    <w:rsid w:val="00FF6AE9"/>
    <w:rsid w:val="00FF704B"/>
    <w:rsid w:val="00FF7480"/>
    <w:rsid w:val="00FF7671"/>
    <w:rsid w:val="00FF7F02"/>
    <w:rsid w:val="010E6E73"/>
    <w:rsid w:val="012FBB31"/>
    <w:rsid w:val="01344F83"/>
    <w:rsid w:val="0143785D"/>
    <w:rsid w:val="0155B27F"/>
    <w:rsid w:val="01850805"/>
    <w:rsid w:val="01932E55"/>
    <w:rsid w:val="01A11C35"/>
    <w:rsid w:val="01B86ABF"/>
    <w:rsid w:val="01C4CE46"/>
    <w:rsid w:val="02099526"/>
    <w:rsid w:val="024ADD04"/>
    <w:rsid w:val="02600679"/>
    <w:rsid w:val="0267DFF1"/>
    <w:rsid w:val="0278A336"/>
    <w:rsid w:val="02BC5E97"/>
    <w:rsid w:val="02BD0B92"/>
    <w:rsid w:val="02CC10A2"/>
    <w:rsid w:val="02D942B5"/>
    <w:rsid w:val="031C9CDD"/>
    <w:rsid w:val="0330DA4B"/>
    <w:rsid w:val="033C240E"/>
    <w:rsid w:val="0341CD60"/>
    <w:rsid w:val="0349A544"/>
    <w:rsid w:val="036A29DA"/>
    <w:rsid w:val="03FB127A"/>
    <w:rsid w:val="040D07B8"/>
    <w:rsid w:val="0415D1DD"/>
    <w:rsid w:val="041D3247"/>
    <w:rsid w:val="043C044B"/>
    <w:rsid w:val="04764E63"/>
    <w:rsid w:val="048C4736"/>
    <w:rsid w:val="049364FB"/>
    <w:rsid w:val="049F34DE"/>
    <w:rsid w:val="04A9CB1F"/>
    <w:rsid w:val="04DB0A2B"/>
    <w:rsid w:val="04DF4CF2"/>
    <w:rsid w:val="04F11173"/>
    <w:rsid w:val="051F1F0F"/>
    <w:rsid w:val="05478469"/>
    <w:rsid w:val="056100B0"/>
    <w:rsid w:val="05A35AEA"/>
    <w:rsid w:val="05CAD623"/>
    <w:rsid w:val="05CFA85F"/>
    <w:rsid w:val="05F6B1FC"/>
    <w:rsid w:val="060D91CB"/>
    <w:rsid w:val="0622633A"/>
    <w:rsid w:val="0648299E"/>
    <w:rsid w:val="065ACC28"/>
    <w:rsid w:val="06B37DBC"/>
    <w:rsid w:val="06C2185E"/>
    <w:rsid w:val="06E64C22"/>
    <w:rsid w:val="06F4B2BE"/>
    <w:rsid w:val="07173077"/>
    <w:rsid w:val="072D53F3"/>
    <w:rsid w:val="07722DEF"/>
    <w:rsid w:val="0777D4EE"/>
    <w:rsid w:val="078A97AA"/>
    <w:rsid w:val="07A2EEFC"/>
    <w:rsid w:val="07A4DEA2"/>
    <w:rsid w:val="07A72773"/>
    <w:rsid w:val="07B3085A"/>
    <w:rsid w:val="07E37ECE"/>
    <w:rsid w:val="08036DAF"/>
    <w:rsid w:val="08160E51"/>
    <w:rsid w:val="083CA92B"/>
    <w:rsid w:val="0877C324"/>
    <w:rsid w:val="087C06F0"/>
    <w:rsid w:val="087E3EA1"/>
    <w:rsid w:val="0885D232"/>
    <w:rsid w:val="08C3950E"/>
    <w:rsid w:val="08C9E70E"/>
    <w:rsid w:val="0928D8DD"/>
    <w:rsid w:val="09402D38"/>
    <w:rsid w:val="09639BA0"/>
    <w:rsid w:val="0969A054"/>
    <w:rsid w:val="0988857D"/>
    <w:rsid w:val="09FFF854"/>
    <w:rsid w:val="0A150D7D"/>
    <w:rsid w:val="0A268A08"/>
    <w:rsid w:val="0A34625E"/>
    <w:rsid w:val="0A37F64D"/>
    <w:rsid w:val="0A64FEB6"/>
    <w:rsid w:val="0A6C959C"/>
    <w:rsid w:val="0AE754AE"/>
    <w:rsid w:val="0AF539FA"/>
    <w:rsid w:val="0B023BA5"/>
    <w:rsid w:val="0B062764"/>
    <w:rsid w:val="0B0841E0"/>
    <w:rsid w:val="0B32B26F"/>
    <w:rsid w:val="0B43BCD0"/>
    <w:rsid w:val="0B50BE80"/>
    <w:rsid w:val="0B70945F"/>
    <w:rsid w:val="0BB96183"/>
    <w:rsid w:val="0BC4DA56"/>
    <w:rsid w:val="0BDCA5C0"/>
    <w:rsid w:val="0BDDD721"/>
    <w:rsid w:val="0C323B1A"/>
    <w:rsid w:val="0C404DB2"/>
    <w:rsid w:val="0C6DBC4B"/>
    <w:rsid w:val="0C79BE02"/>
    <w:rsid w:val="0C7F5C18"/>
    <w:rsid w:val="0C971F6F"/>
    <w:rsid w:val="0CA50683"/>
    <w:rsid w:val="0D0588F3"/>
    <w:rsid w:val="0D0C3386"/>
    <w:rsid w:val="0D1701DE"/>
    <w:rsid w:val="0D30ABFB"/>
    <w:rsid w:val="0D315825"/>
    <w:rsid w:val="0D5492E3"/>
    <w:rsid w:val="0D58D033"/>
    <w:rsid w:val="0D79F487"/>
    <w:rsid w:val="0DDDFFD9"/>
    <w:rsid w:val="0E078271"/>
    <w:rsid w:val="0E0B8337"/>
    <w:rsid w:val="0E7DDAF7"/>
    <w:rsid w:val="0E8FE719"/>
    <w:rsid w:val="0E979EF4"/>
    <w:rsid w:val="0EC7E3F9"/>
    <w:rsid w:val="0EF2352B"/>
    <w:rsid w:val="0EFBBE44"/>
    <w:rsid w:val="0F05EFCC"/>
    <w:rsid w:val="0F2266DB"/>
    <w:rsid w:val="0F75FABD"/>
    <w:rsid w:val="0FA91D77"/>
    <w:rsid w:val="0FA943D4"/>
    <w:rsid w:val="0FEC9640"/>
    <w:rsid w:val="1013D3D2"/>
    <w:rsid w:val="102E5DF3"/>
    <w:rsid w:val="104A8FCD"/>
    <w:rsid w:val="10A5A52B"/>
    <w:rsid w:val="10AD3DDE"/>
    <w:rsid w:val="10B499E6"/>
    <w:rsid w:val="10B6C5C4"/>
    <w:rsid w:val="10EF3F5E"/>
    <w:rsid w:val="10FA0B47"/>
    <w:rsid w:val="110537D2"/>
    <w:rsid w:val="1119F7B0"/>
    <w:rsid w:val="111C9909"/>
    <w:rsid w:val="1141B2AB"/>
    <w:rsid w:val="1186CA79"/>
    <w:rsid w:val="119D37B0"/>
    <w:rsid w:val="119F21C5"/>
    <w:rsid w:val="11C0E83E"/>
    <w:rsid w:val="11DD3640"/>
    <w:rsid w:val="12204D44"/>
    <w:rsid w:val="1241325D"/>
    <w:rsid w:val="12493F24"/>
    <w:rsid w:val="1251AD4D"/>
    <w:rsid w:val="12CE538D"/>
    <w:rsid w:val="132CAE8C"/>
    <w:rsid w:val="13452FF1"/>
    <w:rsid w:val="135E1D38"/>
    <w:rsid w:val="13D87375"/>
    <w:rsid w:val="13E42B93"/>
    <w:rsid w:val="13EB20A7"/>
    <w:rsid w:val="14520619"/>
    <w:rsid w:val="14731EEC"/>
    <w:rsid w:val="1487F1F2"/>
    <w:rsid w:val="1494659C"/>
    <w:rsid w:val="14DBAA0C"/>
    <w:rsid w:val="152C63D8"/>
    <w:rsid w:val="1544AB78"/>
    <w:rsid w:val="1550476F"/>
    <w:rsid w:val="159658C2"/>
    <w:rsid w:val="15A8085E"/>
    <w:rsid w:val="15D0923F"/>
    <w:rsid w:val="15F9DB67"/>
    <w:rsid w:val="162B58F1"/>
    <w:rsid w:val="163F0A68"/>
    <w:rsid w:val="1673FA66"/>
    <w:rsid w:val="168C1D7D"/>
    <w:rsid w:val="16E73B29"/>
    <w:rsid w:val="16F37D18"/>
    <w:rsid w:val="16FB1E1A"/>
    <w:rsid w:val="17029793"/>
    <w:rsid w:val="170B95A2"/>
    <w:rsid w:val="171977EC"/>
    <w:rsid w:val="1723026C"/>
    <w:rsid w:val="17468FFF"/>
    <w:rsid w:val="1790B07D"/>
    <w:rsid w:val="17DE3C54"/>
    <w:rsid w:val="17EBDD93"/>
    <w:rsid w:val="180510E5"/>
    <w:rsid w:val="1809F5BC"/>
    <w:rsid w:val="18321FA3"/>
    <w:rsid w:val="189D9FE9"/>
    <w:rsid w:val="18B15E9E"/>
    <w:rsid w:val="18C8049C"/>
    <w:rsid w:val="191A687C"/>
    <w:rsid w:val="192396B7"/>
    <w:rsid w:val="19697537"/>
    <w:rsid w:val="199DF826"/>
    <w:rsid w:val="19DCA515"/>
    <w:rsid w:val="1A0A390C"/>
    <w:rsid w:val="1A18E17D"/>
    <w:rsid w:val="1A729B35"/>
    <w:rsid w:val="1A8BBD58"/>
    <w:rsid w:val="1AC9A871"/>
    <w:rsid w:val="1AC9EDA4"/>
    <w:rsid w:val="1B015E1A"/>
    <w:rsid w:val="1B865917"/>
    <w:rsid w:val="1BC20FB0"/>
    <w:rsid w:val="1BE9E601"/>
    <w:rsid w:val="1C3F89DD"/>
    <w:rsid w:val="1C54E45F"/>
    <w:rsid w:val="1C6CDA59"/>
    <w:rsid w:val="1C7846F4"/>
    <w:rsid w:val="1C80CB0F"/>
    <w:rsid w:val="1C85523F"/>
    <w:rsid w:val="1CA3F145"/>
    <w:rsid w:val="1CF78CD8"/>
    <w:rsid w:val="1D0629CD"/>
    <w:rsid w:val="1D0B95BD"/>
    <w:rsid w:val="1D11422A"/>
    <w:rsid w:val="1D3A8FCC"/>
    <w:rsid w:val="1D3E7854"/>
    <w:rsid w:val="1D5095A9"/>
    <w:rsid w:val="1D8CD620"/>
    <w:rsid w:val="1D91AD44"/>
    <w:rsid w:val="1DBB2D65"/>
    <w:rsid w:val="1DF1BF67"/>
    <w:rsid w:val="1E00A005"/>
    <w:rsid w:val="1E65EF80"/>
    <w:rsid w:val="1E71A3C2"/>
    <w:rsid w:val="1E919FED"/>
    <w:rsid w:val="1EDB5A8A"/>
    <w:rsid w:val="1EE42DE9"/>
    <w:rsid w:val="1EECDD65"/>
    <w:rsid w:val="1F0A3E8E"/>
    <w:rsid w:val="1F2C44F7"/>
    <w:rsid w:val="1F3F37C5"/>
    <w:rsid w:val="1F3F8F80"/>
    <w:rsid w:val="1FCE4D5C"/>
    <w:rsid w:val="1FED1F9C"/>
    <w:rsid w:val="1FF2DFDF"/>
    <w:rsid w:val="1FFCD6CD"/>
    <w:rsid w:val="20390D97"/>
    <w:rsid w:val="2064DB1C"/>
    <w:rsid w:val="209B8BF4"/>
    <w:rsid w:val="20C0F258"/>
    <w:rsid w:val="20D5BB13"/>
    <w:rsid w:val="2103FC27"/>
    <w:rsid w:val="2136B456"/>
    <w:rsid w:val="214788C9"/>
    <w:rsid w:val="215820CE"/>
    <w:rsid w:val="21660F50"/>
    <w:rsid w:val="21A0F09A"/>
    <w:rsid w:val="21CC3578"/>
    <w:rsid w:val="22987D80"/>
    <w:rsid w:val="22C05794"/>
    <w:rsid w:val="22ED57C1"/>
    <w:rsid w:val="22FAC03F"/>
    <w:rsid w:val="236F9F4E"/>
    <w:rsid w:val="23931616"/>
    <w:rsid w:val="23AB73E5"/>
    <w:rsid w:val="23AC4100"/>
    <w:rsid w:val="23BC632E"/>
    <w:rsid w:val="23EA959E"/>
    <w:rsid w:val="243F339D"/>
    <w:rsid w:val="248BC85C"/>
    <w:rsid w:val="249014B5"/>
    <w:rsid w:val="249D2169"/>
    <w:rsid w:val="249DA038"/>
    <w:rsid w:val="24AA02A3"/>
    <w:rsid w:val="24ABBE44"/>
    <w:rsid w:val="24EB5A9B"/>
    <w:rsid w:val="2518B191"/>
    <w:rsid w:val="251DCCC8"/>
    <w:rsid w:val="25252E71"/>
    <w:rsid w:val="25F781C8"/>
    <w:rsid w:val="263CB42A"/>
    <w:rsid w:val="26511F01"/>
    <w:rsid w:val="26A2BA5C"/>
    <w:rsid w:val="26CC6AD5"/>
    <w:rsid w:val="26E77CFC"/>
    <w:rsid w:val="27086722"/>
    <w:rsid w:val="27D7F131"/>
    <w:rsid w:val="27E6FB29"/>
    <w:rsid w:val="27F14997"/>
    <w:rsid w:val="27FDEE9C"/>
    <w:rsid w:val="27FF3EB5"/>
    <w:rsid w:val="280ADC7B"/>
    <w:rsid w:val="28150B5E"/>
    <w:rsid w:val="2833D6E9"/>
    <w:rsid w:val="28545C4B"/>
    <w:rsid w:val="28AB585C"/>
    <w:rsid w:val="28C3F809"/>
    <w:rsid w:val="28D616A1"/>
    <w:rsid w:val="28DA7E1E"/>
    <w:rsid w:val="2921DFE2"/>
    <w:rsid w:val="298FC959"/>
    <w:rsid w:val="29A7D3C1"/>
    <w:rsid w:val="29B1397F"/>
    <w:rsid w:val="29C8CBE9"/>
    <w:rsid w:val="29F821C3"/>
    <w:rsid w:val="29F85B72"/>
    <w:rsid w:val="29FD088D"/>
    <w:rsid w:val="2A2470D2"/>
    <w:rsid w:val="2A3019D0"/>
    <w:rsid w:val="2A499D8F"/>
    <w:rsid w:val="2A6B1B3E"/>
    <w:rsid w:val="2A89663D"/>
    <w:rsid w:val="2ABDB0C4"/>
    <w:rsid w:val="2AD61592"/>
    <w:rsid w:val="2AE6547E"/>
    <w:rsid w:val="2B1CBBE5"/>
    <w:rsid w:val="2B5352FC"/>
    <w:rsid w:val="2B5F8805"/>
    <w:rsid w:val="2B7DF804"/>
    <w:rsid w:val="2B933D99"/>
    <w:rsid w:val="2BA77306"/>
    <w:rsid w:val="2BB378AE"/>
    <w:rsid w:val="2BB756E6"/>
    <w:rsid w:val="2BBDAF5B"/>
    <w:rsid w:val="2BF5B6A1"/>
    <w:rsid w:val="2C0C2D43"/>
    <w:rsid w:val="2C2C02D9"/>
    <w:rsid w:val="2C33AB61"/>
    <w:rsid w:val="2C48016A"/>
    <w:rsid w:val="2C4E41DA"/>
    <w:rsid w:val="2C5B8281"/>
    <w:rsid w:val="2CAE7CD9"/>
    <w:rsid w:val="2CAF2ED3"/>
    <w:rsid w:val="2CCD82A1"/>
    <w:rsid w:val="2CD03407"/>
    <w:rsid w:val="2CE6BF27"/>
    <w:rsid w:val="2CFBE9C8"/>
    <w:rsid w:val="2D0B1913"/>
    <w:rsid w:val="2D1F9EA9"/>
    <w:rsid w:val="2D3F0E18"/>
    <w:rsid w:val="2D499A5F"/>
    <w:rsid w:val="2D9C0E14"/>
    <w:rsid w:val="2DA8E869"/>
    <w:rsid w:val="2DCE683F"/>
    <w:rsid w:val="2DCE94C3"/>
    <w:rsid w:val="2DE118E0"/>
    <w:rsid w:val="2DE37972"/>
    <w:rsid w:val="2E1F4F3D"/>
    <w:rsid w:val="2E3DEDF0"/>
    <w:rsid w:val="2E42D66C"/>
    <w:rsid w:val="2E6E9B0D"/>
    <w:rsid w:val="2E745A5A"/>
    <w:rsid w:val="2E772972"/>
    <w:rsid w:val="2EB44714"/>
    <w:rsid w:val="2EE0AAE0"/>
    <w:rsid w:val="2EE648E6"/>
    <w:rsid w:val="2EF4674B"/>
    <w:rsid w:val="2F1ECC2A"/>
    <w:rsid w:val="2F20FE6C"/>
    <w:rsid w:val="2F303D53"/>
    <w:rsid w:val="2F3CDD7D"/>
    <w:rsid w:val="2F3ED3B4"/>
    <w:rsid w:val="2F7A5CFD"/>
    <w:rsid w:val="2F7FD582"/>
    <w:rsid w:val="304A98A2"/>
    <w:rsid w:val="30594BBD"/>
    <w:rsid w:val="3064B8FD"/>
    <w:rsid w:val="30A0CDEF"/>
    <w:rsid w:val="30C47539"/>
    <w:rsid w:val="30E6FCF8"/>
    <w:rsid w:val="30FF5D3B"/>
    <w:rsid w:val="3126966B"/>
    <w:rsid w:val="313FD787"/>
    <w:rsid w:val="315AD49E"/>
    <w:rsid w:val="3178FEC4"/>
    <w:rsid w:val="317A1045"/>
    <w:rsid w:val="31EA069D"/>
    <w:rsid w:val="31FC7EA8"/>
    <w:rsid w:val="324DA047"/>
    <w:rsid w:val="32594FE3"/>
    <w:rsid w:val="32779957"/>
    <w:rsid w:val="328DF8A4"/>
    <w:rsid w:val="32E9527B"/>
    <w:rsid w:val="32F0AED3"/>
    <w:rsid w:val="32F50B40"/>
    <w:rsid w:val="32FC52E0"/>
    <w:rsid w:val="330363C1"/>
    <w:rsid w:val="3306171D"/>
    <w:rsid w:val="33224C64"/>
    <w:rsid w:val="33586044"/>
    <w:rsid w:val="33727BD4"/>
    <w:rsid w:val="3382F5C9"/>
    <w:rsid w:val="33881C29"/>
    <w:rsid w:val="33CD5696"/>
    <w:rsid w:val="33D95417"/>
    <w:rsid w:val="33E27A94"/>
    <w:rsid w:val="33E8C23F"/>
    <w:rsid w:val="34379834"/>
    <w:rsid w:val="344455E2"/>
    <w:rsid w:val="345DF36E"/>
    <w:rsid w:val="34922E38"/>
    <w:rsid w:val="34AB2EA4"/>
    <w:rsid w:val="34AEDFDF"/>
    <w:rsid w:val="34DDE843"/>
    <w:rsid w:val="34F51719"/>
    <w:rsid w:val="35001B51"/>
    <w:rsid w:val="3508BD81"/>
    <w:rsid w:val="36060A09"/>
    <w:rsid w:val="360D517E"/>
    <w:rsid w:val="363137F3"/>
    <w:rsid w:val="36582E6D"/>
    <w:rsid w:val="36A7879F"/>
    <w:rsid w:val="36C05922"/>
    <w:rsid w:val="3704AC5A"/>
    <w:rsid w:val="3706A4BE"/>
    <w:rsid w:val="372C4404"/>
    <w:rsid w:val="37411BCB"/>
    <w:rsid w:val="375E7200"/>
    <w:rsid w:val="376BD64D"/>
    <w:rsid w:val="378ECAF4"/>
    <w:rsid w:val="3796F931"/>
    <w:rsid w:val="3798E521"/>
    <w:rsid w:val="37C19055"/>
    <w:rsid w:val="37C2E608"/>
    <w:rsid w:val="37F7A969"/>
    <w:rsid w:val="38130C66"/>
    <w:rsid w:val="3851CE17"/>
    <w:rsid w:val="387BEF63"/>
    <w:rsid w:val="387CFD7B"/>
    <w:rsid w:val="388521DA"/>
    <w:rsid w:val="3885BFC1"/>
    <w:rsid w:val="388FEB22"/>
    <w:rsid w:val="38B57864"/>
    <w:rsid w:val="38E17F07"/>
    <w:rsid w:val="38F46CB3"/>
    <w:rsid w:val="38F88AB0"/>
    <w:rsid w:val="38FDEA51"/>
    <w:rsid w:val="38FE40A6"/>
    <w:rsid w:val="38FF01D6"/>
    <w:rsid w:val="39174350"/>
    <w:rsid w:val="392B7C25"/>
    <w:rsid w:val="392E248F"/>
    <w:rsid w:val="3944E708"/>
    <w:rsid w:val="394FBF01"/>
    <w:rsid w:val="3995EA47"/>
    <w:rsid w:val="39B044AA"/>
    <w:rsid w:val="39C8DC62"/>
    <w:rsid w:val="3A06BF9F"/>
    <w:rsid w:val="3A4CD32E"/>
    <w:rsid w:val="3B44F343"/>
    <w:rsid w:val="3B4D88BD"/>
    <w:rsid w:val="3B7047E6"/>
    <w:rsid w:val="3B7B3F66"/>
    <w:rsid w:val="3BA9EB88"/>
    <w:rsid w:val="3BC907D5"/>
    <w:rsid w:val="3C24AAC7"/>
    <w:rsid w:val="3C3FCDD4"/>
    <w:rsid w:val="3C591252"/>
    <w:rsid w:val="3C915E7C"/>
    <w:rsid w:val="3C980094"/>
    <w:rsid w:val="3CA1DC90"/>
    <w:rsid w:val="3CB44DDC"/>
    <w:rsid w:val="3CC7BDDA"/>
    <w:rsid w:val="3CE73D58"/>
    <w:rsid w:val="3CF406F3"/>
    <w:rsid w:val="3CFB5A68"/>
    <w:rsid w:val="3D168871"/>
    <w:rsid w:val="3D2E6986"/>
    <w:rsid w:val="3D3AF525"/>
    <w:rsid w:val="3D603E55"/>
    <w:rsid w:val="3D6E4F5F"/>
    <w:rsid w:val="3DA77FCB"/>
    <w:rsid w:val="3DBF296C"/>
    <w:rsid w:val="3DCD6A5E"/>
    <w:rsid w:val="3E06E364"/>
    <w:rsid w:val="3E20A327"/>
    <w:rsid w:val="3E373F44"/>
    <w:rsid w:val="3E5A2ACA"/>
    <w:rsid w:val="3E762D20"/>
    <w:rsid w:val="3E872AEB"/>
    <w:rsid w:val="3E9BAA9A"/>
    <w:rsid w:val="3ECC037F"/>
    <w:rsid w:val="3F28AA77"/>
    <w:rsid w:val="3F3A3110"/>
    <w:rsid w:val="3F58FB26"/>
    <w:rsid w:val="3FF2085D"/>
    <w:rsid w:val="3FF7ECDC"/>
    <w:rsid w:val="400B38FF"/>
    <w:rsid w:val="40156464"/>
    <w:rsid w:val="402CCE25"/>
    <w:rsid w:val="403BC985"/>
    <w:rsid w:val="4046173D"/>
    <w:rsid w:val="4077ED72"/>
    <w:rsid w:val="40824FCB"/>
    <w:rsid w:val="4120EEE9"/>
    <w:rsid w:val="4146E808"/>
    <w:rsid w:val="41907A22"/>
    <w:rsid w:val="41ABA9CB"/>
    <w:rsid w:val="41FBE46F"/>
    <w:rsid w:val="42014B21"/>
    <w:rsid w:val="420F725C"/>
    <w:rsid w:val="422173AC"/>
    <w:rsid w:val="4240148C"/>
    <w:rsid w:val="4245EE3E"/>
    <w:rsid w:val="42AB4539"/>
    <w:rsid w:val="42C7224A"/>
    <w:rsid w:val="42CE2981"/>
    <w:rsid w:val="42EB0E94"/>
    <w:rsid w:val="43178FE3"/>
    <w:rsid w:val="4329372B"/>
    <w:rsid w:val="43370B5D"/>
    <w:rsid w:val="4342573B"/>
    <w:rsid w:val="435B1B95"/>
    <w:rsid w:val="439C7E05"/>
    <w:rsid w:val="44018C53"/>
    <w:rsid w:val="449CDF58"/>
    <w:rsid w:val="44B1F60C"/>
    <w:rsid w:val="44BFCBD0"/>
    <w:rsid w:val="44F9DC99"/>
    <w:rsid w:val="44FDB316"/>
    <w:rsid w:val="450881B1"/>
    <w:rsid w:val="4551076A"/>
    <w:rsid w:val="45637AC5"/>
    <w:rsid w:val="456B5B70"/>
    <w:rsid w:val="4577F91F"/>
    <w:rsid w:val="45821C40"/>
    <w:rsid w:val="459FA03A"/>
    <w:rsid w:val="45A0FE35"/>
    <w:rsid w:val="45B4D262"/>
    <w:rsid w:val="45C699E3"/>
    <w:rsid w:val="460585F8"/>
    <w:rsid w:val="4606CAB3"/>
    <w:rsid w:val="461B29FA"/>
    <w:rsid w:val="4620B681"/>
    <w:rsid w:val="468F5B8F"/>
    <w:rsid w:val="46CA3ED2"/>
    <w:rsid w:val="46CD3D26"/>
    <w:rsid w:val="46F6D035"/>
    <w:rsid w:val="46FB875E"/>
    <w:rsid w:val="475877B5"/>
    <w:rsid w:val="478B300D"/>
    <w:rsid w:val="479D4EB3"/>
    <w:rsid w:val="47BEB694"/>
    <w:rsid w:val="47D4B1E2"/>
    <w:rsid w:val="47F31D3F"/>
    <w:rsid w:val="480703CF"/>
    <w:rsid w:val="480E3709"/>
    <w:rsid w:val="483BEC9A"/>
    <w:rsid w:val="48778DE6"/>
    <w:rsid w:val="48982B75"/>
    <w:rsid w:val="48985E0C"/>
    <w:rsid w:val="48A8EDA6"/>
    <w:rsid w:val="4919CCE7"/>
    <w:rsid w:val="49642EAE"/>
    <w:rsid w:val="498584EF"/>
    <w:rsid w:val="49971694"/>
    <w:rsid w:val="49BC760C"/>
    <w:rsid w:val="49E540DB"/>
    <w:rsid w:val="49E618B9"/>
    <w:rsid w:val="4A402F9D"/>
    <w:rsid w:val="4A5272DE"/>
    <w:rsid w:val="4A6F8CDE"/>
    <w:rsid w:val="4AFFDBB0"/>
    <w:rsid w:val="4B0855C6"/>
    <w:rsid w:val="4B45629F"/>
    <w:rsid w:val="4B4CE97B"/>
    <w:rsid w:val="4B8C2EEF"/>
    <w:rsid w:val="4BFBDE53"/>
    <w:rsid w:val="4C1F847D"/>
    <w:rsid w:val="4C385BAD"/>
    <w:rsid w:val="4C5EAE67"/>
    <w:rsid w:val="4C6F5871"/>
    <w:rsid w:val="4C82AE98"/>
    <w:rsid w:val="4C968711"/>
    <w:rsid w:val="4CAEADEC"/>
    <w:rsid w:val="4CB179E3"/>
    <w:rsid w:val="4CD1AB05"/>
    <w:rsid w:val="4D4FC482"/>
    <w:rsid w:val="4D5B4016"/>
    <w:rsid w:val="4D79EAD2"/>
    <w:rsid w:val="4D866CA7"/>
    <w:rsid w:val="4D90123F"/>
    <w:rsid w:val="4DA8E6DE"/>
    <w:rsid w:val="4DD0FCD1"/>
    <w:rsid w:val="4DD6C06B"/>
    <w:rsid w:val="4DE17382"/>
    <w:rsid w:val="4DE7CF7E"/>
    <w:rsid w:val="4DFBD042"/>
    <w:rsid w:val="4E479653"/>
    <w:rsid w:val="4E7C5341"/>
    <w:rsid w:val="4E8819CD"/>
    <w:rsid w:val="4E98D769"/>
    <w:rsid w:val="4EE27256"/>
    <w:rsid w:val="4EF4F9EC"/>
    <w:rsid w:val="4F25BAC7"/>
    <w:rsid w:val="4F422DD5"/>
    <w:rsid w:val="4F440D38"/>
    <w:rsid w:val="4F5905AF"/>
    <w:rsid w:val="4FC5D878"/>
    <w:rsid w:val="4FFCA856"/>
    <w:rsid w:val="4FFE1D7D"/>
    <w:rsid w:val="5002FFBA"/>
    <w:rsid w:val="5006B31A"/>
    <w:rsid w:val="50257B31"/>
    <w:rsid w:val="504EFBAA"/>
    <w:rsid w:val="50623DFE"/>
    <w:rsid w:val="509E2D1B"/>
    <w:rsid w:val="509EBBBD"/>
    <w:rsid w:val="50DF795C"/>
    <w:rsid w:val="5106F6B2"/>
    <w:rsid w:val="5137E472"/>
    <w:rsid w:val="513A7A01"/>
    <w:rsid w:val="5149F8D5"/>
    <w:rsid w:val="5176CB09"/>
    <w:rsid w:val="517C6AC8"/>
    <w:rsid w:val="519BBD2E"/>
    <w:rsid w:val="52066B5C"/>
    <w:rsid w:val="523C6BFD"/>
    <w:rsid w:val="5241711B"/>
    <w:rsid w:val="52568E78"/>
    <w:rsid w:val="526D59E8"/>
    <w:rsid w:val="526F17D2"/>
    <w:rsid w:val="527802C5"/>
    <w:rsid w:val="5288BEA1"/>
    <w:rsid w:val="52CE756B"/>
    <w:rsid w:val="53039A7C"/>
    <w:rsid w:val="53232808"/>
    <w:rsid w:val="53545938"/>
    <w:rsid w:val="5380EB10"/>
    <w:rsid w:val="538C7FE9"/>
    <w:rsid w:val="53968244"/>
    <w:rsid w:val="53DCE409"/>
    <w:rsid w:val="53E7A29B"/>
    <w:rsid w:val="53F6EE3E"/>
    <w:rsid w:val="53FB3FF3"/>
    <w:rsid w:val="541E9AFC"/>
    <w:rsid w:val="547964D9"/>
    <w:rsid w:val="54FB89D4"/>
    <w:rsid w:val="552B7240"/>
    <w:rsid w:val="5534C7F9"/>
    <w:rsid w:val="5588A5A0"/>
    <w:rsid w:val="559336FC"/>
    <w:rsid w:val="5593E0BD"/>
    <w:rsid w:val="55C2088D"/>
    <w:rsid w:val="55D459E5"/>
    <w:rsid w:val="55EFCB2F"/>
    <w:rsid w:val="5611D28E"/>
    <w:rsid w:val="5622087C"/>
    <w:rsid w:val="56294F73"/>
    <w:rsid w:val="5631A083"/>
    <w:rsid w:val="5634E83B"/>
    <w:rsid w:val="565A05D2"/>
    <w:rsid w:val="565EE453"/>
    <w:rsid w:val="566537A2"/>
    <w:rsid w:val="56707636"/>
    <w:rsid w:val="56B0DE30"/>
    <w:rsid w:val="56C62BD1"/>
    <w:rsid w:val="577F85AA"/>
    <w:rsid w:val="57A839EB"/>
    <w:rsid w:val="57F270FA"/>
    <w:rsid w:val="58003A40"/>
    <w:rsid w:val="5811AA23"/>
    <w:rsid w:val="58196433"/>
    <w:rsid w:val="5819B98E"/>
    <w:rsid w:val="582503D4"/>
    <w:rsid w:val="58400707"/>
    <w:rsid w:val="5849C040"/>
    <w:rsid w:val="58B1A8C6"/>
    <w:rsid w:val="590C5D02"/>
    <w:rsid w:val="594BE9F9"/>
    <w:rsid w:val="598D5EEF"/>
    <w:rsid w:val="599D4FF7"/>
    <w:rsid w:val="59BA8E2D"/>
    <w:rsid w:val="59CF20C7"/>
    <w:rsid w:val="5A1EA171"/>
    <w:rsid w:val="5A3B2F9E"/>
    <w:rsid w:val="5A43166D"/>
    <w:rsid w:val="5A50E5D8"/>
    <w:rsid w:val="5A5A9F46"/>
    <w:rsid w:val="5A8A6882"/>
    <w:rsid w:val="5AC3EC48"/>
    <w:rsid w:val="5ACD9B78"/>
    <w:rsid w:val="5AD7F6BF"/>
    <w:rsid w:val="5AF9DC78"/>
    <w:rsid w:val="5AFB392C"/>
    <w:rsid w:val="5B1CD6D5"/>
    <w:rsid w:val="5B3A19D4"/>
    <w:rsid w:val="5B8DB37B"/>
    <w:rsid w:val="5B923180"/>
    <w:rsid w:val="5BB9A8C0"/>
    <w:rsid w:val="5C2C6569"/>
    <w:rsid w:val="5C6EBE1C"/>
    <w:rsid w:val="5C94181D"/>
    <w:rsid w:val="5C9822B4"/>
    <w:rsid w:val="5CD25757"/>
    <w:rsid w:val="5CD4B9B2"/>
    <w:rsid w:val="5CE17469"/>
    <w:rsid w:val="5D2B27E7"/>
    <w:rsid w:val="5D36BCAE"/>
    <w:rsid w:val="5D401F12"/>
    <w:rsid w:val="5D5C3230"/>
    <w:rsid w:val="5D6358D3"/>
    <w:rsid w:val="5D76FCAF"/>
    <w:rsid w:val="5D925200"/>
    <w:rsid w:val="5D97D0DE"/>
    <w:rsid w:val="5DAF155E"/>
    <w:rsid w:val="5DAFA0EB"/>
    <w:rsid w:val="5DB5C1D8"/>
    <w:rsid w:val="5DCA88D8"/>
    <w:rsid w:val="5DDAC467"/>
    <w:rsid w:val="5DDD6346"/>
    <w:rsid w:val="5DEC065D"/>
    <w:rsid w:val="5DF87D78"/>
    <w:rsid w:val="5E084B81"/>
    <w:rsid w:val="5E2B810D"/>
    <w:rsid w:val="5E5F350E"/>
    <w:rsid w:val="5E617F83"/>
    <w:rsid w:val="5E691358"/>
    <w:rsid w:val="5E736DB5"/>
    <w:rsid w:val="5E761A7F"/>
    <w:rsid w:val="5E7A20E6"/>
    <w:rsid w:val="5E7FD2E9"/>
    <w:rsid w:val="5E8587AD"/>
    <w:rsid w:val="5E8EFA40"/>
    <w:rsid w:val="5EC1AB64"/>
    <w:rsid w:val="5EE0422C"/>
    <w:rsid w:val="5EE35628"/>
    <w:rsid w:val="5F2AA734"/>
    <w:rsid w:val="5F43C22A"/>
    <w:rsid w:val="5F655F01"/>
    <w:rsid w:val="5FEA3D70"/>
    <w:rsid w:val="601982C5"/>
    <w:rsid w:val="603D7666"/>
    <w:rsid w:val="60433910"/>
    <w:rsid w:val="605295AF"/>
    <w:rsid w:val="60BE00F3"/>
    <w:rsid w:val="60C1A846"/>
    <w:rsid w:val="60C48BF0"/>
    <w:rsid w:val="60E7DF12"/>
    <w:rsid w:val="61034C99"/>
    <w:rsid w:val="610BE1C8"/>
    <w:rsid w:val="6124E50F"/>
    <w:rsid w:val="613403BD"/>
    <w:rsid w:val="61695CE3"/>
    <w:rsid w:val="618F4267"/>
    <w:rsid w:val="619418E7"/>
    <w:rsid w:val="61B02518"/>
    <w:rsid w:val="61ED8A59"/>
    <w:rsid w:val="621068EB"/>
    <w:rsid w:val="6242EB20"/>
    <w:rsid w:val="625A610B"/>
    <w:rsid w:val="625EB405"/>
    <w:rsid w:val="6260AC34"/>
    <w:rsid w:val="629476EA"/>
    <w:rsid w:val="62A039FE"/>
    <w:rsid w:val="62B7AAEC"/>
    <w:rsid w:val="62CC9144"/>
    <w:rsid w:val="6300BB96"/>
    <w:rsid w:val="6322DDF6"/>
    <w:rsid w:val="635C7E11"/>
    <w:rsid w:val="63A12673"/>
    <w:rsid w:val="63C163F8"/>
    <w:rsid w:val="63D7E940"/>
    <w:rsid w:val="63E046C7"/>
    <w:rsid w:val="63F3B8B6"/>
    <w:rsid w:val="63FD3FB1"/>
    <w:rsid w:val="64305E7C"/>
    <w:rsid w:val="6432D603"/>
    <w:rsid w:val="643DDCEE"/>
    <w:rsid w:val="644A0E6A"/>
    <w:rsid w:val="644C40A6"/>
    <w:rsid w:val="64511D58"/>
    <w:rsid w:val="6463357B"/>
    <w:rsid w:val="6471CF40"/>
    <w:rsid w:val="65456CC9"/>
    <w:rsid w:val="65873B6F"/>
    <w:rsid w:val="65C399B1"/>
    <w:rsid w:val="65CF06F3"/>
    <w:rsid w:val="65DDE703"/>
    <w:rsid w:val="65E97B3C"/>
    <w:rsid w:val="65F82B33"/>
    <w:rsid w:val="6613E2D5"/>
    <w:rsid w:val="661B674A"/>
    <w:rsid w:val="666A63AE"/>
    <w:rsid w:val="66972627"/>
    <w:rsid w:val="66BC7C6A"/>
    <w:rsid w:val="66BEA2A2"/>
    <w:rsid w:val="66C688E5"/>
    <w:rsid w:val="67250569"/>
    <w:rsid w:val="67991988"/>
    <w:rsid w:val="679A6EC4"/>
    <w:rsid w:val="679F6A18"/>
    <w:rsid w:val="680CE2C1"/>
    <w:rsid w:val="682D9E88"/>
    <w:rsid w:val="682DCE50"/>
    <w:rsid w:val="68846478"/>
    <w:rsid w:val="68A9C289"/>
    <w:rsid w:val="68ABC6DC"/>
    <w:rsid w:val="68AFB064"/>
    <w:rsid w:val="68BE17CB"/>
    <w:rsid w:val="68E0D1EC"/>
    <w:rsid w:val="68E8C27D"/>
    <w:rsid w:val="69463356"/>
    <w:rsid w:val="69555C00"/>
    <w:rsid w:val="69596635"/>
    <w:rsid w:val="69631742"/>
    <w:rsid w:val="6986020A"/>
    <w:rsid w:val="699C637E"/>
    <w:rsid w:val="69AA01D8"/>
    <w:rsid w:val="69EE8BA1"/>
    <w:rsid w:val="69F28891"/>
    <w:rsid w:val="6A1ADAAC"/>
    <w:rsid w:val="6A3049F3"/>
    <w:rsid w:val="6A3E72CD"/>
    <w:rsid w:val="6A4898F1"/>
    <w:rsid w:val="6A52FD6E"/>
    <w:rsid w:val="6A5B3543"/>
    <w:rsid w:val="6AEA4670"/>
    <w:rsid w:val="6B0CFCB2"/>
    <w:rsid w:val="6B0DE17E"/>
    <w:rsid w:val="6B137261"/>
    <w:rsid w:val="6B18DD07"/>
    <w:rsid w:val="6B310AF8"/>
    <w:rsid w:val="6B844D67"/>
    <w:rsid w:val="6BB19CE5"/>
    <w:rsid w:val="6BBCD6C3"/>
    <w:rsid w:val="6BE4C511"/>
    <w:rsid w:val="6C00E596"/>
    <w:rsid w:val="6C2D28A2"/>
    <w:rsid w:val="6C891069"/>
    <w:rsid w:val="6C8DF15A"/>
    <w:rsid w:val="6C916FC6"/>
    <w:rsid w:val="6C99AA1C"/>
    <w:rsid w:val="6CBBEA7E"/>
    <w:rsid w:val="6CC79089"/>
    <w:rsid w:val="6CCF2D67"/>
    <w:rsid w:val="6D11F66C"/>
    <w:rsid w:val="6D2D4F08"/>
    <w:rsid w:val="6D6787A0"/>
    <w:rsid w:val="6D890AD9"/>
    <w:rsid w:val="6DDA0A1C"/>
    <w:rsid w:val="6E3B91AD"/>
    <w:rsid w:val="6E60A5EA"/>
    <w:rsid w:val="6E65C47D"/>
    <w:rsid w:val="6E690007"/>
    <w:rsid w:val="6E7A4F10"/>
    <w:rsid w:val="6E92C058"/>
    <w:rsid w:val="6EAD9A64"/>
    <w:rsid w:val="6EC3D7E4"/>
    <w:rsid w:val="6ED961E7"/>
    <w:rsid w:val="6EF3AD14"/>
    <w:rsid w:val="6F0BC418"/>
    <w:rsid w:val="6F4F3601"/>
    <w:rsid w:val="6F5218FA"/>
    <w:rsid w:val="6F86D6A1"/>
    <w:rsid w:val="7002CDE7"/>
    <w:rsid w:val="704EC781"/>
    <w:rsid w:val="707644A3"/>
    <w:rsid w:val="707A8A57"/>
    <w:rsid w:val="70A60593"/>
    <w:rsid w:val="70A6F06C"/>
    <w:rsid w:val="70D99D7B"/>
    <w:rsid w:val="70EBF284"/>
    <w:rsid w:val="710B03C9"/>
    <w:rsid w:val="71324872"/>
    <w:rsid w:val="713EF1DD"/>
    <w:rsid w:val="71530D77"/>
    <w:rsid w:val="717D507E"/>
    <w:rsid w:val="71900C8A"/>
    <w:rsid w:val="719B244C"/>
    <w:rsid w:val="71A31E7F"/>
    <w:rsid w:val="71B791E5"/>
    <w:rsid w:val="71B8C92D"/>
    <w:rsid w:val="72003F79"/>
    <w:rsid w:val="7203AE91"/>
    <w:rsid w:val="720A5A73"/>
    <w:rsid w:val="7216113B"/>
    <w:rsid w:val="72313A04"/>
    <w:rsid w:val="7231AB71"/>
    <w:rsid w:val="723E1C66"/>
    <w:rsid w:val="7248956F"/>
    <w:rsid w:val="7251178B"/>
    <w:rsid w:val="727C793F"/>
    <w:rsid w:val="72860ADB"/>
    <w:rsid w:val="72A24B13"/>
    <w:rsid w:val="72BF86F0"/>
    <w:rsid w:val="72CA6C3E"/>
    <w:rsid w:val="733EF8CF"/>
    <w:rsid w:val="7355F895"/>
    <w:rsid w:val="738D1FAA"/>
    <w:rsid w:val="73C29017"/>
    <w:rsid w:val="73D482F6"/>
    <w:rsid w:val="74018BFE"/>
    <w:rsid w:val="740F6FAE"/>
    <w:rsid w:val="7438D89B"/>
    <w:rsid w:val="74909BD5"/>
    <w:rsid w:val="7492405F"/>
    <w:rsid w:val="74C15300"/>
    <w:rsid w:val="74C1D8AB"/>
    <w:rsid w:val="74F03D52"/>
    <w:rsid w:val="74F40E14"/>
    <w:rsid w:val="75493DB4"/>
    <w:rsid w:val="75888F8D"/>
    <w:rsid w:val="75CC4981"/>
    <w:rsid w:val="75DCABAC"/>
    <w:rsid w:val="75E6B63B"/>
    <w:rsid w:val="75F0223E"/>
    <w:rsid w:val="75F53848"/>
    <w:rsid w:val="75FB9F88"/>
    <w:rsid w:val="7610AAB7"/>
    <w:rsid w:val="761C7734"/>
    <w:rsid w:val="762FABF5"/>
    <w:rsid w:val="76325A1A"/>
    <w:rsid w:val="76461652"/>
    <w:rsid w:val="7653D62D"/>
    <w:rsid w:val="769F7D15"/>
    <w:rsid w:val="76BB467C"/>
    <w:rsid w:val="76CF9499"/>
    <w:rsid w:val="76F2EC31"/>
    <w:rsid w:val="771AF755"/>
    <w:rsid w:val="771CFE37"/>
    <w:rsid w:val="771DA824"/>
    <w:rsid w:val="77285BB9"/>
    <w:rsid w:val="774575DC"/>
    <w:rsid w:val="774A7ABA"/>
    <w:rsid w:val="7761DD1E"/>
    <w:rsid w:val="776ABCE4"/>
    <w:rsid w:val="77735AF4"/>
    <w:rsid w:val="777604A2"/>
    <w:rsid w:val="77864787"/>
    <w:rsid w:val="77A89F9B"/>
    <w:rsid w:val="77DD3339"/>
    <w:rsid w:val="781BCE44"/>
    <w:rsid w:val="784CAA0E"/>
    <w:rsid w:val="786F26AD"/>
    <w:rsid w:val="78B53FD5"/>
    <w:rsid w:val="78C77451"/>
    <w:rsid w:val="78EAFF8F"/>
    <w:rsid w:val="790579C6"/>
    <w:rsid w:val="790C8DD9"/>
    <w:rsid w:val="791CFD86"/>
    <w:rsid w:val="792E2A52"/>
    <w:rsid w:val="794310A1"/>
    <w:rsid w:val="7962EB9D"/>
    <w:rsid w:val="796C28A5"/>
    <w:rsid w:val="7987C95F"/>
    <w:rsid w:val="79B395F3"/>
    <w:rsid w:val="79C44370"/>
    <w:rsid w:val="79C522AC"/>
    <w:rsid w:val="79E0139C"/>
    <w:rsid w:val="7A4BAF62"/>
    <w:rsid w:val="7A5C4C79"/>
    <w:rsid w:val="7A765F4A"/>
    <w:rsid w:val="7A818E59"/>
    <w:rsid w:val="7A8B5666"/>
    <w:rsid w:val="7AB18CA2"/>
    <w:rsid w:val="7B04F513"/>
    <w:rsid w:val="7B10A9B2"/>
    <w:rsid w:val="7B253457"/>
    <w:rsid w:val="7B2D7E96"/>
    <w:rsid w:val="7B522219"/>
    <w:rsid w:val="7B6149F9"/>
    <w:rsid w:val="7B6E0066"/>
    <w:rsid w:val="7B8473D5"/>
    <w:rsid w:val="7BA08EFF"/>
    <w:rsid w:val="7BE7D0E9"/>
    <w:rsid w:val="7C0DF4A4"/>
    <w:rsid w:val="7C10D174"/>
    <w:rsid w:val="7C37FECF"/>
    <w:rsid w:val="7C40137D"/>
    <w:rsid w:val="7C4E4259"/>
    <w:rsid w:val="7C7C5276"/>
    <w:rsid w:val="7CCCF432"/>
    <w:rsid w:val="7D30050C"/>
    <w:rsid w:val="7D3AC397"/>
    <w:rsid w:val="7D434825"/>
    <w:rsid w:val="7D547257"/>
    <w:rsid w:val="7D797EF8"/>
    <w:rsid w:val="7DA90AA8"/>
    <w:rsid w:val="7E0E4B91"/>
    <w:rsid w:val="7E327CE0"/>
    <w:rsid w:val="7E372DBB"/>
    <w:rsid w:val="7E486C72"/>
    <w:rsid w:val="7E9BA7BA"/>
    <w:rsid w:val="7EAB3853"/>
    <w:rsid w:val="7EAD3374"/>
    <w:rsid w:val="7EB45A44"/>
    <w:rsid w:val="7ED08FE5"/>
    <w:rsid w:val="7EDE0B10"/>
    <w:rsid w:val="7EF3AC42"/>
    <w:rsid w:val="7F0A7558"/>
    <w:rsid w:val="7F430B5D"/>
    <w:rsid w:val="7F4CCA91"/>
    <w:rsid w:val="7F627C26"/>
    <w:rsid w:val="7FBB18A1"/>
    <w:rsid w:val="7FBC5D7D"/>
    <w:rsid w:val="7FBD9EB7"/>
    <w:rsid w:val="7FBF6A40"/>
    <w:rsid w:val="7FC622D6"/>
    <w:rsid w:val="7FD843A8"/>
    <w:rsid w:val="7FD892BF"/>
    <w:rsid w:val="7FFAB67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D8C236A"/>
  <w15:docId w15:val="{76D6A324-75BC-4FAC-9489-C861ADA9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1BC3"/>
    <w:pPr>
      <w:spacing w:line="360" w:lineRule="auto"/>
      <w:jc w:val="both"/>
    </w:pPr>
    <w:rPr>
      <w:rFonts w:ascii="Arial" w:hAnsi="Arial"/>
      <w:sz w:val="24"/>
      <w:szCs w:val="24"/>
      <w:lang w:val="en-US" w:eastAsia="de-DE"/>
    </w:rPr>
  </w:style>
  <w:style w:type="paragraph" w:styleId="Heading1">
    <w:name w:val="heading 1"/>
    <w:basedOn w:val="Normal"/>
    <w:next w:val="Normal"/>
    <w:link w:val="Heading1Char"/>
    <w:qFormat/>
    <w:rsid w:val="00A2371C"/>
    <w:pPr>
      <w:keepNext/>
      <w:pageBreakBefore/>
      <w:numPr>
        <w:numId w:val="3"/>
      </w:numPr>
      <w:spacing w:before="240" w:after="60"/>
      <w:outlineLvl w:val="0"/>
    </w:pPr>
    <w:rPr>
      <w:rFonts w:cs="Arial"/>
      <w:b/>
      <w:bCs/>
      <w:kern w:val="32"/>
      <w:sz w:val="32"/>
      <w:szCs w:val="32"/>
    </w:rPr>
  </w:style>
  <w:style w:type="paragraph" w:styleId="Heading2">
    <w:name w:val="heading 2"/>
    <w:basedOn w:val="Normal"/>
    <w:next w:val="Normal"/>
    <w:link w:val="Heading2Char"/>
    <w:qFormat/>
    <w:rsid w:val="00A2371C"/>
    <w:pPr>
      <w:keepNext/>
      <w:numPr>
        <w:ilvl w:val="1"/>
        <w:numId w:val="3"/>
      </w:numPr>
      <w:spacing w:before="240" w:after="60"/>
      <w:outlineLvl w:val="1"/>
    </w:pPr>
    <w:rPr>
      <w:rFonts w:cs="Arial"/>
      <w:b/>
      <w:bCs/>
      <w:iCs/>
      <w:sz w:val="28"/>
      <w:szCs w:val="28"/>
    </w:rPr>
  </w:style>
  <w:style w:type="paragraph" w:styleId="Heading3">
    <w:name w:val="heading 3"/>
    <w:basedOn w:val="Normal"/>
    <w:next w:val="Normal"/>
    <w:link w:val="Heading3Char"/>
    <w:qFormat/>
    <w:rsid w:val="00A2371C"/>
    <w:pPr>
      <w:keepNext/>
      <w:numPr>
        <w:ilvl w:val="2"/>
        <w:numId w:val="3"/>
      </w:numPr>
      <w:spacing w:before="240" w:after="60"/>
      <w:outlineLvl w:val="2"/>
    </w:pPr>
    <w:rPr>
      <w:rFonts w:cs="Arial"/>
      <w:b/>
      <w:bCs/>
      <w:szCs w:val="26"/>
    </w:rPr>
  </w:style>
  <w:style w:type="paragraph" w:styleId="Heading4">
    <w:name w:val="heading 4"/>
    <w:basedOn w:val="Normal"/>
    <w:next w:val="Normal"/>
    <w:link w:val="Heading4Char"/>
    <w:qFormat/>
    <w:rsid w:val="00A2371C"/>
    <w:pPr>
      <w:keepNext/>
      <w:numPr>
        <w:ilvl w:val="3"/>
        <w:numId w:val="3"/>
      </w:numPr>
      <w:spacing w:before="240" w:after="60"/>
      <w:outlineLvl w:val="3"/>
    </w:pPr>
    <w:rPr>
      <w:bCs/>
      <w:i/>
      <w:szCs w:val="28"/>
    </w:rPr>
  </w:style>
  <w:style w:type="paragraph" w:styleId="Heading5">
    <w:name w:val="heading 5"/>
    <w:basedOn w:val="Normal"/>
    <w:next w:val="Normal"/>
    <w:qFormat/>
    <w:rsid w:val="00A2371C"/>
    <w:pPr>
      <w:numPr>
        <w:ilvl w:val="4"/>
        <w:numId w:val="3"/>
      </w:numPr>
      <w:spacing w:before="240" w:after="60"/>
      <w:outlineLvl w:val="4"/>
    </w:pPr>
    <w:rPr>
      <w:b/>
      <w:bCs/>
      <w:i/>
      <w:iCs/>
      <w:sz w:val="20"/>
      <w:szCs w:val="26"/>
    </w:rPr>
  </w:style>
  <w:style w:type="paragraph" w:styleId="Heading6">
    <w:name w:val="heading 6"/>
    <w:basedOn w:val="Normal"/>
    <w:next w:val="Normal"/>
    <w:qFormat/>
    <w:rsid w:val="00A2371C"/>
    <w:pPr>
      <w:numPr>
        <w:ilvl w:val="5"/>
        <w:numId w:val="3"/>
      </w:numPr>
      <w:spacing w:before="240" w:after="60"/>
      <w:outlineLvl w:val="5"/>
    </w:pPr>
    <w:rPr>
      <w:b/>
      <w:bCs/>
      <w:sz w:val="22"/>
      <w:szCs w:val="22"/>
    </w:rPr>
  </w:style>
  <w:style w:type="paragraph" w:styleId="Heading7">
    <w:name w:val="heading 7"/>
    <w:basedOn w:val="Normal"/>
    <w:next w:val="Normal"/>
    <w:qFormat/>
    <w:rsid w:val="00A2371C"/>
    <w:pPr>
      <w:numPr>
        <w:ilvl w:val="6"/>
        <w:numId w:val="3"/>
      </w:numPr>
      <w:spacing w:before="240" w:after="60"/>
      <w:outlineLvl w:val="6"/>
    </w:pPr>
  </w:style>
  <w:style w:type="paragraph" w:styleId="Heading8">
    <w:name w:val="heading 8"/>
    <w:basedOn w:val="Normal"/>
    <w:next w:val="Normal"/>
    <w:qFormat/>
    <w:rsid w:val="00A2371C"/>
    <w:pPr>
      <w:numPr>
        <w:ilvl w:val="7"/>
        <w:numId w:val="3"/>
      </w:numPr>
      <w:spacing w:before="240" w:after="60"/>
      <w:outlineLvl w:val="7"/>
    </w:pPr>
    <w:rPr>
      <w:i/>
      <w:iCs/>
    </w:rPr>
  </w:style>
  <w:style w:type="paragraph" w:styleId="Heading9">
    <w:name w:val="heading 9"/>
    <w:basedOn w:val="Normal"/>
    <w:next w:val="Normal"/>
    <w:qFormat/>
    <w:rsid w:val="00A2371C"/>
    <w:pPr>
      <w:numPr>
        <w:ilvl w:val="8"/>
        <w:numId w:val="3"/>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ktikumUT1">
    <w:name w:val="Praktikum UT1"/>
    <w:basedOn w:val="Normal"/>
    <w:semiHidden/>
    <w:rsid w:val="00C32DA4"/>
    <w:rPr>
      <w:rFonts w:cs="Arial"/>
    </w:rPr>
  </w:style>
  <w:style w:type="paragraph" w:customStyle="1" w:styleId="NameMatrikelnummer">
    <w:name w:val="Name&amp;Matrikelnummer"/>
    <w:basedOn w:val="Normal"/>
    <w:semiHidden/>
    <w:rsid w:val="00C32DA4"/>
    <w:rPr>
      <w:sz w:val="16"/>
    </w:rPr>
  </w:style>
  <w:style w:type="character" w:styleId="CommentReference">
    <w:name w:val="annotation reference"/>
    <w:semiHidden/>
    <w:rsid w:val="00C32DA4"/>
    <w:rPr>
      <w:sz w:val="16"/>
      <w:szCs w:val="16"/>
    </w:rPr>
  </w:style>
  <w:style w:type="paragraph" w:styleId="CommentText">
    <w:name w:val="annotation text"/>
    <w:basedOn w:val="Normal"/>
    <w:link w:val="CommentTextChar"/>
    <w:semiHidden/>
    <w:rsid w:val="00C32DA4"/>
    <w:rPr>
      <w:sz w:val="20"/>
      <w:szCs w:val="20"/>
    </w:rPr>
  </w:style>
  <w:style w:type="paragraph" w:styleId="BodyText">
    <w:name w:val="Body Text"/>
    <w:basedOn w:val="Normal"/>
    <w:semiHidden/>
    <w:rsid w:val="00C32DA4"/>
    <w:pPr>
      <w:spacing w:before="120"/>
    </w:pPr>
  </w:style>
  <w:style w:type="paragraph" w:styleId="Caption">
    <w:name w:val="caption"/>
    <w:aliases w:val="Objekt-Bezeichnung"/>
    <w:basedOn w:val="Standard1"/>
    <w:next w:val="Standard1"/>
    <w:link w:val="CaptionChar"/>
    <w:qFormat/>
    <w:rsid w:val="001B7BF4"/>
    <w:pPr>
      <w:spacing w:after="120"/>
      <w:jc w:val="left"/>
    </w:pPr>
    <w:rPr>
      <w:b/>
    </w:rPr>
  </w:style>
  <w:style w:type="paragraph" w:styleId="BalloonText">
    <w:name w:val="Balloon Text"/>
    <w:basedOn w:val="Normal"/>
    <w:semiHidden/>
    <w:rsid w:val="00C32DA4"/>
    <w:rPr>
      <w:rFonts w:ascii="Tahoma" w:hAnsi="Tahoma" w:cs="Tahoma"/>
      <w:sz w:val="16"/>
      <w:szCs w:val="16"/>
    </w:rPr>
  </w:style>
  <w:style w:type="paragraph" w:styleId="EndnoteText">
    <w:name w:val="endnote text"/>
    <w:basedOn w:val="Normal"/>
    <w:semiHidden/>
    <w:rsid w:val="00C32DA4"/>
    <w:pPr>
      <w:tabs>
        <w:tab w:val="left" w:pos="709"/>
      </w:tabs>
    </w:pPr>
    <w:rPr>
      <w:szCs w:val="20"/>
    </w:rPr>
  </w:style>
  <w:style w:type="character" w:styleId="EndnoteReference">
    <w:name w:val="endnote reference"/>
    <w:semiHidden/>
    <w:rsid w:val="00C32DA4"/>
    <w:rPr>
      <w:rFonts w:ascii="Arial" w:hAnsi="Arial"/>
      <w:b/>
      <w:sz w:val="24"/>
      <w:u w:val="none"/>
      <w:vertAlign w:val="baseline"/>
    </w:rPr>
  </w:style>
  <w:style w:type="paragraph" w:styleId="BodyText2">
    <w:name w:val="Body Text 2"/>
    <w:basedOn w:val="Normal"/>
    <w:next w:val="Normal"/>
    <w:semiHidden/>
    <w:rsid w:val="00C32DA4"/>
    <w:pPr>
      <w:spacing w:line="240" w:lineRule="auto"/>
      <w:jc w:val="left"/>
    </w:pPr>
    <w:rPr>
      <w:rFonts w:ascii="LENJMI+TimesNewRoman" w:hAnsi="LENJMI+TimesNewRoman"/>
      <w:snapToGrid w:val="0"/>
    </w:rPr>
  </w:style>
  <w:style w:type="paragraph" w:styleId="DocumentMap">
    <w:name w:val="Document Map"/>
    <w:basedOn w:val="Normal"/>
    <w:semiHidden/>
    <w:rsid w:val="00C32DA4"/>
    <w:pPr>
      <w:shd w:val="clear" w:color="auto" w:fill="000080"/>
    </w:pPr>
    <w:rPr>
      <w:rFonts w:ascii="Tahoma" w:hAnsi="Tahoma" w:cs="Tahoma"/>
    </w:rPr>
  </w:style>
  <w:style w:type="character" w:styleId="Hyperlink">
    <w:name w:val="Hyperlink"/>
    <w:uiPriority w:val="99"/>
    <w:rsid w:val="00C32DA4"/>
    <w:rPr>
      <w:color w:val="0000FF"/>
      <w:u w:val="single"/>
    </w:rPr>
  </w:style>
  <w:style w:type="paragraph" w:styleId="Header">
    <w:name w:val="header"/>
    <w:basedOn w:val="Normal"/>
    <w:link w:val="HeaderChar"/>
    <w:uiPriority w:val="99"/>
    <w:rsid w:val="00E53BC6"/>
    <w:pPr>
      <w:tabs>
        <w:tab w:val="center" w:pos="4536"/>
        <w:tab w:val="right" w:pos="9072"/>
      </w:tabs>
    </w:pPr>
    <w:rPr>
      <w:sz w:val="20"/>
    </w:rPr>
  </w:style>
  <w:style w:type="paragraph" w:styleId="Footer">
    <w:name w:val="footer"/>
    <w:basedOn w:val="Normal"/>
    <w:link w:val="FooterChar"/>
    <w:uiPriority w:val="99"/>
    <w:rsid w:val="00C32DA4"/>
    <w:pPr>
      <w:tabs>
        <w:tab w:val="center" w:pos="4536"/>
        <w:tab w:val="right" w:pos="9072"/>
      </w:tabs>
    </w:pPr>
  </w:style>
  <w:style w:type="paragraph" w:customStyle="1" w:styleId="Formatvorlageberschrift2NichtKursiv">
    <w:name w:val="Formatvorlage Überschrift 2 + Nicht Kursiv"/>
    <w:basedOn w:val="Heading2"/>
    <w:semiHidden/>
    <w:rsid w:val="00C32DA4"/>
    <w:rPr>
      <w:i/>
      <w:iCs w:val="0"/>
    </w:rPr>
  </w:style>
  <w:style w:type="character" w:styleId="PageNumber">
    <w:name w:val="page number"/>
    <w:basedOn w:val="DefaultParagraphFont"/>
    <w:semiHidden/>
    <w:rsid w:val="00C32DA4"/>
  </w:style>
  <w:style w:type="paragraph" w:customStyle="1" w:styleId="FormatvorlageBeschriftung">
    <w:name w:val="Formatvorlage Beschriftung"/>
    <w:basedOn w:val="Caption"/>
    <w:semiHidden/>
    <w:rsid w:val="00C32DA4"/>
    <w:rPr>
      <w:bCs/>
      <w:color w:val="000000"/>
      <w:spacing w:val="-2"/>
    </w:rPr>
  </w:style>
  <w:style w:type="character" w:customStyle="1" w:styleId="BeschriftungChar">
    <w:name w:val="Beschriftung Char"/>
    <w:aliases w:val="Beschriftung Char1 Char,Beschriftung Char Char Char,Beschriftung Char1 Char Char Char,Beschriftung Char Char Char Char Char,Beschriftung Char Char1 Char,Beschriftung Char Char2,Beschriftung Char1 Char Char1"/>
    <w:semiHidden/>
    <w:rsid w:val="00C32DA4"/>
    <w:rPr>
      <w:rFonts w:ascii="Arial" w:hAnsi="Arial"/>
      <w:b/>
      <w:noProof w:val="0"/>
      <w:szCs w:val="24"/>
      <w:lang w:val="de-DE" w:eastAsia="de-DE" w:bidi="ar-SA"/>
    </w:rPr>
  </w:style>
  <w:style w:type="character" w:customStyle="1" w:styleId="FormatvorlageBeschriftungChar">
    <w:name w:val="Formatvorlage Beschriftung Char"/>
    <w:semiHidden/>
    <w:rsid w:val="00C32DA4"/>
    <w:rPr>
      <w:rFonts w:ascii="Arial" w:hAnsi="Arial"/>
      <w:b/>
      <w:bCs/>
      <w:noProof w:val="0"/>
      <w:color w:val="000000"/>
      <w:spacing w:val="-2"/>
      <w:szCs w:val="24"/>
      <w:lang w:val="de-DE" w:eastAsia="de-DE" w:bidi="ar-SA"/>
    </w:rPr>
  </w:style>
  <w:style w:type="paragraph" w:styleId="FootnoteText">
    <w:name w:val="footnote text"/>
    <w:basedOn w:val="Normal"/>
    <w:semiHidden/>
    <w:rsid w:val="00C32DA4"/>
    <w:rPr>
      <w:sz w:val="20"/>
      <w:szCs w:val="20"/>
    </w:rPr>
  </w:style>
  <w:style w:type="character" w:styleId="FootnoteReference">
    <w:name w:val="footnote reference"/>
    <w:semiHidden/>
    <w:rsid w:val="00C32DA4"/>
    <w:rPr>
      <w:vertAlign w:val="superscript"/>
    </w:rPr>
  </w:style>
  <w:style w:type="paragraph" w:styleId="TOC1">
    <w:name w:val="toc 1"/>
    <w:basedOn w:val="Normal"/>
    <w:next w:val="Normal"/>
    <w:autoRedefine/>
    <w:uiPriority w:val="39"/>
    <w:rsid w:val="002806AE"/>
    <w:pPr>
      <w:tabs>
        <w:tab w:val="left" w:pos="480"/>
        <w:tab w:val="right" w:leader="dot" w:pos="9063"/>
      </w:tabs>
      <w:spacing w:line="276" w:lineRule="auto"/>
      <w:jc w:val="left"/>
    </w:pPr>
    <w:rPr>
      <w:rFonts w:asciiTheme="minorHAnsi" w:hAnsiTheme="minorHAnsi" w:cstheme="minorHAnsi"/>
      <w:b/>
      <w:bCs/>
      <w:i/>
      <w:iCs/>
    </w:rPr>
  </w:style>
  <w:style w:type="paragraph" w:styleId="TOC2">
    <w:name w:val="toc 2"/>
    <w:basedOn w:val="Normal"/>
    <w:next w:val="Normal"/>
    <w:autoRedefine/>
    <w:uiPriority w:val="39"/>
    <w:rsid w:val="00C32DA4"/>
    <w:pPr>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rsid w:val="00C32DA4"/>
    <w:pPr>
      <w:ind w:left="480"/>
      <w:jc w:val="left"/>
    </w:pPr>
    <w:rPr>
      <w:rFonts w:asciiTheme="minorHAnsi" w:hAnsiTheme="minorHAnsi" w:cstheme="minorHAnsi"/>
      <w:sz w:val="20"/>
      <w:szCs w:val="20"/>
    </w:rPr>
  </w:style>
  <w:style w:type="paragraph" w:styleId="TOC4">
    <w:name w:val="toc 4"/>
    <w:basedOn w:val="Normal"/>
    <w:next w:val="Normal"/>
    <w:autoRedefine/>
    <w:uiPriority w:val="39"/>
    <w:rsid w:val="00C32DA4"/>
    <w:pPr>
      <w:ind w:left="720"/>
      <w:jc w:val="left"/>
    </w:pPr>
    <w:rPr>
      <w:rFonts w:asciiTheme="minorHAnsi" w:hAnsiTheme="minorHAnsi" w:cstheme="minorHAnsi"/>
      <w:sz w:val="20"/>
      <w:szCs w:val="20"/>
    </w:rPr>
  </w:style>
  <w:style w:type="paragraph" w:styleId="BodyText3">
    <w:name w:val="Body Text 3"/>
    <w:basedOn w:val="Normal"/>
    <w:semiHidden/>
    <w:rsid w:val="00C32DA4"/>
    <w:pPr>
      <w:jc w:val="center"/>
    </w:pPr>
    <w:rPr>
      <w:snapToGrid w:val="0"/>
      <w:color w:val="000000"/>
      <w:sz w:val="32"/>
    </w:rPr>
  </w:style>
  <w:style w:type="character" w:styleId="FollowedHyperlink">
    <w:name w:val="FollowedHyperlink"/>
    <w:semiHidden/>
    <w:rsid w:val="00C32DA4"/>
    <w:rPr>
      <w:color w:val="800080"/>
      <w:u w:val="single"/>
    </w:rPr>
  </w:style>
  <w:style w:type="paragraph" w:styleId="BodyTextIndent">
    <w:name w:val="Body Text Indent"/>
    <w:basedOn w:val="Normal"/>
    <w:semiHidden/>
    <w:rsid w:val="00C32DA4"/>
    <w:pPr>
      <w:ind w:left="709"/>
    </w:pPr>
    <w:rPr>
      <w:lang w:val="en-GB"/>
    </w:rPr>
  </w:style>
  <w:style w:type="paragraph" w:styleId="TOC5">
    <w:name w:val="toc 5"/>
    <w:basedOn w:val="Normal"/>
    <w:next w:val="Normal"/>
    <w:autoRedefine/>
    <w:semiHidden/>
    <w:rsid w:val="00C32DA4"/>
    <w:pPr>
      <w:ind w:left="960"/>
      <w:jc w:val="left"/>
    </w:pPr>
    <w:rPr>
      <w:rFonts w:asciiTheme="minorHAnsi" w:hAnsiTheme="minorHAnsi" w:cstheme="minorHAnsi"/>
      <w:sz w:val="20"/>
      <w:szCs w:val="20"/>
    </w:rPr>
  </w:style>
  <w:style w:type="paragraph" w:styleId="TOC6">
    <w:name w:val="toc 6"/>
    <w:basedOn w:val="Normal"/>
    <w:next w:val="Normal"/>
    <w:autoRedefine/>
    <w:semiHidden/>
    <w:rsid w:val="00C32DA4"/>
    <w:pPr>
      <w:ind w:left="1200"/>
      <w:jc w:val="left"/>
    </w:pPr>
    <w:rPr>
      <w:rFonts w:asciiTheme="minorHAnsi" w:hAnsiTheme="minorHAnsi" w:cstheme="minorHAnsi"/>
      <w:sz w:val="20"/>
      <w:szCs w:val="20"/>
    </w:rPr>
  </w:style>
  <w:style w:type="paragraph" w:styleId="TOC7">
    <w:name w:val="toc 7"/>
    <w:basedOn w:val="Normal"/>
    <w:next w:val="Normal"/>
    <w:autoRedefine/>
    <w:semiHidden/>
    <w:rsid w:val="00C32DA4"/>
    <w:pPr>
      <w:ind w:left="1440"/>
      <w:jc w:val="left"/>
    </w:pPr>
    <w:rPr>
      <w:rFonts w:asciiTheme="minorHAnsi" w:hAnsiTheme="minorHAnsi" w:cstheme="minorHAnsi"/>
      <w:sz w:val="20"/>
      <w:szCs w:val="20"/>
    </w:rPr>
  </w:style>
  <w:style w:type="paragraph" w:styleId="TOC8">
    <w:name w:val="toc 8"/>
    <w:basedOn w:val="Normal"/>
    <w:next w:val="Normal"/>
    <w:autoRedefine/>
    <w:semiHidden/>
    <w:rsid w:val="00C32DA4"/>
    <w:pPr>
      <w:ind w:left="1680"/>
      <w:jc w:val="left"/>
    </w:pPr>
    <w:rPr>
      <w:rFonts w:asciiTheme="minorHAnsi" w:hAnsiTheme="minorHAnsi" w:cstheme="minorHAnsi"/>
      <w:sz w:val="20"/>
      <w:szCs w:val="20"/>
    </w:rPr>
  </w:style>
  <w:style w:type="paragraph" w:styleId="TOC9">
    <w:name w:val="toc 9"/>
    <w:basedOn w:val="Normal"/>
    <w:next w:val="Normal"/>
    <w:autoRedefine/>
    <w:semiHidden/>
    <w:rsid w:val="00C32DA4"/>
    <w:pPr>
      <w:ind w:left="1920"/>
      <w:jc w:val="left"/>
    </w:pPr>
    <w:rPr>
      <w:rFonts w:asciiTheme="minorHAnsi" w:hAnsiTheme="minorHAnsi" w:cstheme="minorHAnsi"/>
      <w:sz w:val="20"/>
      <w:szCs w:val="20"/>
    </w:rPr>
  </w:style>
  <w:style w:type="paragraph" w:styleId="BodyTextIndent2">
    <w:name w:val="Body Text Indent 2"/>
    <w:basedOn w:val="Normal"/>
    <w:semiHidden/>
    <w:rsid w:val="00C32DA4"/>
    <w:pPr>
      <w:ind w:left="1068"/>
    </w:pPr>
    <w:rPr>
      <w:rFonts w:cs="Arial"/>
    </w:rPr>
  </w:style>
  <w:style w:type="paragraph" w:styleId="Title">
    <w:name w:val="Title"/>
    <w:aliases w:val="16"/>
    <w:basedOn w:val="Normal"/>
    <w:next w:val="Normal"/>
    <w:qFormat/>
    <w:rsid w:val="00C43D43"/>
    <w:pPr>
      <w:spacing w:line="240" w:lineRule="auto"/>
      <w:jc w:val="center"/>
    </w:pPr>
    <w:rPr>
      <w:b/>
      <w:sz w:val="32"/>
    </w:rPr>
  </w:style>
  <w:style w:type="table" w:styleId="TableGrid">
    <w:name w:val="Table Grid"/>
    <w:basedOn w:val="TableNormal"/>
    <w:rsid w:val="001E096C"/>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link w:val="ListBulletChar"/>
    <w:semiHidden/>
    <w:rsid w:val="00A063B0"/>
    <w:pPr>
      <w:numPr>
        <w:numId w:val="2"/>
      </w:numPr>
    </w:pPr>
  </w:style>
  <w:style w:type="character" w:customStyle="1" w:styleId="ListBulletChar">
    <w:name w:val="List Bullet Char"/>
    <w:link w:val="ListBullet"/>
    <w:semiHidden/>
    <w:rsid w:val="00A063B0"/>
    <w:rPr>
      <w:rFonts w:ascii="Arial" w:hAnsi="Arial"/>
      <w:sz w:val="24"/>
      <w:szCs w:val="24"/>
      <w:lang w:val="en-US" w:eastAsia="de-DE"/>
    </w:rPr>
  </w:style>
  <w:style w:type="paragraph" w:customStyle="1" w:styleId="Formatvorlageberschrift1Vor6ptNach6ptZeilenabstandeinf">
    <w:name w:val="Formatvorlage Überschrift 1 + Vor:  6 pt Nach:  6 pt Zeilenabstand:  einf..."/>
    <w:basedOn w:val="Heading1"/>
    <w:semiHidden/>
    <w:rsid w:val="002C2811"/>
    <w:pPr>
      <w:numPr>
        <w:numId w:val="1"/>
      </w:numPr>
      <w:spacing w:before="120" w:after="120" w:line="240" w:lineRule="auto"/>
    </w:pPr>
    <w:rPr>
      <w:rFonts w:cs="Times New Roman"/>
      <w:szCs w:val="20"/>
    </w:rPr>
  </w:style>
  <w:style w:type="paragraph" w:customStyle="1" w:styleId="Titel1">
    <w:name w:val="Titel 1"/>
    <w:basedOn w:val="Title"/>
    <w:semiHidden/>
    <w:rsid w:val="00C43D43"/>
    <w:rPr>
      <w:sz w:val="40"/>
    </w:rPr>
  </w:style>
  <w:style w:type="paragraph" w:customStyle="1" w:styleId="Titelgro">
    <w:name w:val="Titel groß"/>
    <w:basedOn w:val="Title"/>
    <w:semiHidden/>
    <w:rsid w:val="00C43D43"/>
    <w:rPr>
      <w:sz w:val="40"/>
    </w:rPr>
  </w:style>
  <w:style w:type="paragraph" w:customStyle="1" w:styleId="Titel10">
    <w:name w:val="Titel1"/>
    <w:basedOn w:val="Title"/>
    <w:next w:val="Normal"/>
    <w:semiHidden/>
    <w:rsid w:val="00C43D43"/>
    <w:rPr>
      <w:sz w:val="40"/>
    </w:rPr>
  </w:style>
  <w:style w:type="paragraph" w:customStyle="1" w:styleId="Titel18">
    <w:name w:val="Titel 18"/>
    <w:basedOn w:val="Title"/>
    <w:semiHidden/>
    <w:rsid w:val="00C43D43"/>
    <w:rPr>
      <w:bCs/>
      <w:sz w:val="36"/>
    </w:rPr>
  </w:style>
  <w:style w:type="paragraph" w:customStyle="1" w:styleId="Standard1">
    <w:name w:val="Standard1"/>
    <w:aliases w:val="14,zentriert"/>
    <w:basedOn w:val="Normal"/>
    <w:link w:val="StandardZchn"/>
    <w:semiHidden/>
    <w:rsid w:val="006A62BA"/>
    <w:pPr>
      <w:spacing w:line="240" w:lineRule="auto"/>
      <w:jc w:val="center"/>
    </w:pPr>
    <w:rPr>
      <w:szCs w:val="20"/>
    </w:rPr>
  </w:style>
  <w:style w:type="paragraph" w:customStyle="1" w:styleId="Thema">
    <w:name w:val="Thema"/>
    <w:basedOn w:val="Normal"/>
    <w:semiHidden/>
    <w:rsid w:val="002D0F2F"/>
    <w:pPr>
      <w:ind w:left="1410" w:hanging="1410"/>
      <w:jc w:val="left"/>
    </w:pPr>
    <w:rPr>
      <w:sz w:val="32"/>
      <w:szCs w:val="20"/>
    </w:rPr>
  </w:style>
  <w:style w:type="paragraph" w:customStyle="1" w:styleId="Betreuer">
    <w:name w:val="Betreuer"/>
    <w:basedOn w:val="Normal"/>
    <w:semiHidden/>
    <w:rsid w:val="002D0F2F"/>
    <w:pPr>
      <w:jc w:val="left"/>
    </w:pPr>
    <w:rPr>
      <w:sz w:val="32"/>
      <w:szCs w:val="20"/>
    </w:rPr>
  </w:style>
  <w:style w:type="paragraph" w:customStyle="1" w:styleId="Unterstrichen">
    <w:name w:val="Unterstrichen"/>
    <w:basedOn w:val="Normal"/>
    <w:semiHidden/>
    <w:rsid w:val="009A3622"/>
    <w:pPr>
      <w:jc w:val="left"/>
    </w:pPr>
    <w:rPr>
      <w:szCs w:val="20"/>
      <w:u w:val="single"/>
    </w:rPr>
  </w:style>
  <w:style w:type="paragraph" w:customStyle="1" w:styleId="Aufzhlung">
    <w:name w:val="Aufzählung"/>
    <w:basedOn w:val="Normal"/>
    <w:semiHidden/>
    <w:rsid w:val="009A3622"/>
    <w:pPr>
      <w:spacing w:line="312" w:lineRule="auto"/>
    </w:pPr>
    <w:rPr>
      <w:szCs w:val="20"/>
    </w:rPr>
  </w:style>
  <w:style w:type="paragraph" w:customStyle="1" w:styleId="Aufhlung">
    <w:name w:val="Aufählung"/>
    <w:basedOn w:val="Normal"/>
    <w:semiHidden/>
    <w:rsid w:val="00DC4BE1"/>
    <w:pPr>
      <w:spacing w:line="312" w:lineRule="auto"/>
    </w:pPr>
    <w:rPr>
      <w:szCs w:val="20"/>
    </w:rPr>
  </w:style>
  <w:style w:type="paragraph" w:customStyle="1" w:styleId="Aufgezhlt1">
    <w:name w:val="Aufgezählt 1"/>
    <w:basedOn w:val="Normal"/>
    <w:semiHidden/>
    <w:rsid w:val="00DC4BE1"/>
    <w:pPr>
      <w:spacing w:line="312" w:lineRule="auto"/>
    </w:pPr>
    <w:rPr>
      <w:szCs w:val="20"/>
    </w:rPr>
  </w:style>
  <w:style w:type="character" w:customStyle="1" w:styleId="StandardZchn">
    <w:name w:val="Standard Zchn"/>
    <w:aliases w:val="14 Zchn,zentriert Zchn"/>
    <w:link w:val="Standard1"/>
    <w:rsid w:val="006A62BA"/>
    <w:rPr>
      <w:rFonts w:ascii="Arial" w:hAnsi="Arial"/>
      <w:sz w:val="24"/>
      <w:lang w:val="de-DE" w:eastAsia="de-DE" w:bidi="ar-SA"/>
    </w:rPr>
  </w:style>
  <w:style w:type="paragraph" w:customStyle="1" w:styleId="Querverweis">
    <w:name w:val="Querverweis"/>
    <w:basedOn w:val="Normal"/>
    <w:semiHidden/>
    <w:rsid w:val="00753179"/>
    <w:pPr>
      <w:spacing w:line="312" w:lineRule="auto"/>
    </w:pPr>
    <w:rPr>
      <w:b/>
      <w:szCs w:val="20"/>
    </w:rPr>
  </w:style>
  <w:style w:type="paragraph" w:customStyle="1" w:styleId="Objekt-Beschriftung">
    <w:name w:val="Objekt-Beschriftung"/>
    <w:basedOn w:val="Standard1"/>
    <w:link w:val="Objekt-BeschriftungZchn"/>
    <w:rsid w:val="001B7BF4"/>
    <w:pPr>
      <w:spacing w:after="120"/>
      <w:jc w:val="left"/>
    </w:pPr>
  </w:style>
  <w:style w:type="character" w:customStyle="1" w:styleId="Objekt-BeschriftungZchn">
    <w:name w:val="Objekt-Beschriftung Zchn"/>
    <w:link w:val="Objekt-Beschriftung"/>
    <w:rsid w:val="001B7BF4"/>
    <w:rPr>
      <w:rFonts w:ascii="Arial" w:hAnsi="Arial"/>
      <w:sz w:val="24"/>
      <w:lang w:val="de-DE" w:eastAsia="de-DE" w:bidi="ar-SA"/>
    </w:rPr>
  </w:style>
  <w:style w:type="numbering" w:styleId="111111">
    <w:name w:val="Outline List 2"/>
    <w:basedOn w:val="NoList"/>
    <w:semiHidden/>
    <w:rsid w:val="00277AC9"/>
    <w:pPr>
      <w:numPr>
        <w:numId w:val="13"/>
      </w:numPr>
    </w:pPr>
  </w:style>
  <w:style w:type="numbering" w:styleId="1ai">
    <w:name w:val="Outline List 1"/>
    <w:basedOn w:val="NoList"/>
    <w:semiHidden/>
    <w:rsid w:val="00277AC9"/>
    <w:pPr>
      <w:numPr>
        <w:numId w:val="14"/>
      </w:numPr>
    </w:pPr>
  </w:style>
  <w:style w:type="paragraph" w:styleId="Salutation">
    <w:name w:val="Salutation"/>
    <w:basedOn w:val="Normal"/>
    <w:next w:val="Normal"/>
    <w:semiHidden/>
    <w:rsid w:val="00277AC9"/>
  </w:style>
  <w:style w:type="numbering" w:styleId="ArticleSection">
    <w:name w:val="Outline List 3"/>
    <w:basedOn w:val="NoList"/>
    <w:semiHidden/>
    <w:rsid w:val="00277AC9"/>
    <w:pPr>
      <w:numPr>
        <w:numId w:val="15"/>
      </w:numPr>
    </w:pPr>
  </w:style>
  <w:style w:type="paragraph" w:styleId="ListBullet2">
    <w:name w:val="List Bullet 2"/>
    <w:basedOn w:val="Normal"/>
    <w:semiHidden/>
    <w:rsid w:val="00277AC9"/>
    <w:pPr>
      <w:numPr>
        <w:numId w:val="4"/>
      </w:numPr>
    </w:pPr>
  </w:style>
  <w:style w:type="paragraph" w:styleId="ListBullet3">
    <w:name w:val="List Bullet 3"/>
    <w:basedOn w:val="Normal"/>
    <w:semiHidden/>
    <w:rsid w:val="00277AC9"/>
    <w:pPr>
      <w:numPr>
        <w:numId w:val="5"/>
      </w:numPr>
    </w:pPr>
  </w:style>
  <w:style w:type="paragraph" w:styleId="ListBullet4">
    <w:name w:val="List Bullet 4"/>
    <w:basedOn w:val="Normal"/>
    <w:semiHidden/>
    <w:rsid w:val="00277AC9"/>
    <w:pPr>
      <w:numPr>
        <w:numId w:val="6"/>
      </w:numPr>
    </w:pPr>
  </w:style>
  <w:style w:type="paragraph" w:styleId="ListBullet5">
    <w:name w:val="List Bullet 5"/>
    <w:basedOn w:val="Normal"/>
    <w:semiHidden/>
    <w:rsid w:val="00277AC9"/>
    <w:pPr>
      <w:numPr>
        <w:numId w:val="7"/>
      </w:numPr>
    </w:pPr>
  </w:style>
  <w:style w:type="paragraph" w:styleId="BlockText">
    <w:name w:val="Block Text"/>
    <w:basedOn w:val="Normal"/>
    <w:semiHidden/>
    <w:rsid w:val="00277AC9"/>
    <w:pPr>
      <w:spacing w:after="120"/>
      <w:ind w:left="1440" w:right="1440"/>
    </w:pPr>
  </w:style>
  <w:style w:type="paragraph" w:styleId="Date">
    <w:name w:val="Date"/>
    <w:basedOn w:val="Normal"/>
    <w:next w:val="Normal"/>
    <w:semiHidden/>
    <w:rsid w:val="00277AC9"/>
  </w:style>
  <w:style w:type="paragraph" w:styleId="E-mailSignature">
    <w:name w:val="E-mail Signature"/>
    <w:basedOn w:val="Normal"/>
    <w:semiHidden/>
    <w:rsid w:val="00277AC9"/>
  </w:style>
  <w:style w:type="character" w:styleId="Strong">
    <w:name w:val="Strong"/>
    <w:qFormat/>
    <w:rsid w:val="00277AC9"/>
    <w:rPr>
      <w:b/>
      <w:bCs/>
    </w:rPr>
  </w:style>
  <w:style w:type="paragraph" w:styleId="NoteHeading">
    <w:name w:val="Note Heading"/>
    <w:basedOn w:val="Normal"/>
    <w:next w:val="Normal"/>
    <w:semiHidden/>
    <w:rsid w:val="00277AC9"/>
  </w:style>
  <w:style w:type="paragraph" w:styleId="Closing">
    <w:name w:val="Closing"/>
    <w:basedOn w:val="Normal"/>
    <w:semiHidden/>
    <w:rsid w:val="00277AC9"/>
    <w:pPr>
      <w:ind w:left="4252"/>
    </w:pPr>
  </w:style>
  <w:style w:type="character" w:styleId="Emphasis">
    <w:name w:val="Emphasis"/>
    <w:qFormat/>
    <w:rsid w:val="00277AC9"/>
    <w:rPr>
      <w:i/>
      <w:iCs/>
    </w:rPr>
  </w:style>
  <w:style w:type="paragraph" w:styleId="HTMLAddress">
    <w:name w:val="HTML Address"/>
    <w:basedOn w:val="Normal"/>
    <w:semiHidden/>
    <w:rsid w:val="00277AC9"/>
    <w:rPr>
      <w:i/>
      <w:iCs/>
    </w:rPr>
  </w:style>
  <w:style w:type="character" w:styleId="HTMLAcronym">
    <w:name w:val="HTML Acronym"/>
    <w:basedOn w:val="DefaultParagraphFont"/>
    <w:semiHidden/>
    <w:rsid w:val="00277AC9"/>
  </w:style>
  <w:style w:type="character" w:styleId="HTMLSample">
    <w:name w:val="HTML Sample"/>
    <w:semiHidden/>
    <w:rsid w:val="00277AC9"/>
    <w:rPr>
      <w:rFonts w:ascii="Courier New" w:hAnsi="Courier New" w:cs="Courier New"/>
    </w:rPr>
  </w:style>
  <w:style w:type="character" w:styleId="HTMLCode">
    <w:name w:val="HTML Code"/>
    <w:semiHidden/>
    <w:rsid w:val="00277AC9"/>
    <w:rPr>
      <w:rFonts w:ascii="Courier New" w:hAnsi="Courier New" w:cs="Courier New"/>
      <w:sz w:val="20"/>
      <w:szCs w:val="20"/>
    </w:rPr>
  </w:style>
  <w:style w:type="character" w:styleId="HTMLDefinition">
    <w:name w:val="HTML Definition"/>
    <w:semiHidden/>
    <w:rsid w:val="00277AC9"/>
    <w:rPr>
      <w:i/>
      <w:iCs/>
    </w:rPr>
  </w:style>
  <w:style w:type="character" w:styleId="HTMLTypewriter">
    <w:name w:val="HTML Typewriter"/>
    <w:semiHidden/>
    <w:rsid w:val="00277AC9"/>
    <w:rPr>
      <w:rFonts w:ascii="Courier New" w:hAnsi="Courier New" w:cs="Courier New"/>
      <w:sz w:val="20"/>
      <w:szCs w:val="20"/>
    </w:rPr>
  </w:style>
  <w:style w:type="character" w:styleId="HTMLKeyboard">
    <w:name w:val="HTML Keyboard"/>
    <w:semiHidden/>
    <w:rsid w:val="00277AC9"/>
    <w:rPr>
      <w:rFonts w:ascii="Courier New" w:hAnsi="Courier New" w:cs="Courier New"/>
      <w:sz w:val="20"/>
      <w:szCs w:val="20"/>
    </w:rPr>
  </w:style>
  <w:style w:type="character" w:styleId="HTMLVariable">
    <w:name w:val="HTML Variable"/>
    <w:semiHidden/>
    <w:rsid w:val="00277AC9"/>
    <w:rPr>
      <w:i/>
      <w:iCs/>
    </w:rPr>
  </w:style>
  <w:style w:type="paragraph" w:styleId="HTMLPreformatted">
    <w:name w:val="HTML Preformatted"/>
    <w:basedOn w:val="Normal"/>
    <w:semiHidden/>
    <w:rsid w:val="00277AC9"/>
    <w:rPr>
      <w:rFonts w:ascii="Courier New" w:hAnsi="Courier New" w:cs="Courier New"/>
      <w:sz w:val="20"/>
      <w:szCs w:val="20"/>
    </w:rPr>
  </w:style>
  <w:style w:type="character" w:styleId="HTMLCite">
    <w:name w:val="HTML Cite"/>
    <w:semiHidden/>
    <w:rsid w:val="00277AC9"/>
    <w:rPr>
      <w:i/>
      <w:iCs/>
    </w:rPr>
  </w:style>
  <w:style w:type="paragraph" w:styleId="List">
    <w:name w:val="List"/>
    <w:basedOn w:val="Normal"/>
    <w:semiHidden/>
    <w:rsid w:val="00277AC9"/>
    <w:pPr>
      <w:ind w:left="283" w:hanging="283"/>
    </w:pPr>
  </w:style>
  <w:style w:type="paragraph" w:styleId="List2">
    <w:name w:val="List 2"/>
    <w:basedOn w:val="Normal"/>
    <w:semiHidden/>
    <w:rsid w:val="00277AC9"/>
    <w:pPr>
      <w:ind w:left="566" w:hanging="283"/>
    </w:pPr>
  </w:style>
  <w:style w:type="paragraph" w:styleId="List3">
    <w:name w:val="List 3"/>
    <w:basedOn w:val="Normal"/>
    <w:semiHidden/>
    <w:rsid w:val="00277AC9"/>
    <w:pPr>
      <w:ind w:left="849" w:hanging="283"/>
    </w:pPr>
  </w:style>
  <w:style w:type="paragraph" w:styleId="List4">
    <w:name w:val="List 4"/>
    <w:basedOn w:val="Normal"/>
    <w:semiHidden/>
    <w:rsid w:val="00277AC9"/>
    <w:pPr>
      <w:ind w:left="1132" w:hanging="283"/>
    </w:pPr>
  </w:style>
  <w:style w:type="paragraph" w:styleId="List5">
    <w:name w:val="List 5"/>
    <w:basedOn w:val="Normal"/>
    <w:semiHidden/>
    <w:rsid w:val="00277AC9"/>
    <w:pPr>
      <w:ind w:left="1415" w:hanging="283"/>
    </w:pPr>
  </w:style>
  <w:style w:type="paragraph" w:styleId="ListContinue">
    <w:name w:val="List Continue"/>
    <w:basedOn w:val="Normal"/>
    <w:semiHidden/>
    <w:rsid w:val="00277AC9"/>
    <w:pPr>
      <w:spacing w:after="120"/>
      <w:ind w:left="283"/>
    </w:pPr>
  </w:style>
  <w:style w:type="paragraph" w:styleId="ListContinue2">
    <w:name w:val="List Continue 2"/>
    <w:basedOn w:val="Normal"/>
    <w:semiHidden/>
    <w:rsid w:val="00277AC9"/>
    <w:pPr>
      <w:spacing w:after="120"/>
      <w:ind w:left="566"/>
    </w:pPr>
  </w:style>
  <w:style w:type="paragraph" w:styleId="ListContinue3">
    <w:name w:val="List Continue 3"/>
    <w:basedOn w:val="Normal"/>
    <w:semiHidden/>
    <w:rsid w:val="00277AC9"/>
    <w:pPr>
      <w:spacing w:after="120"/>
      <w:ind w:left="849"/>
    </w:pPr>
  </w:style>
  <w:style w:type="paragraph" w:styleId="ListContinue4">
    <w:name w:val="List Continue 4"/>
    <w:basedOn w:val="Normal"/>
    <w:semiHidden/>
    <w:rsid w:val="00277AC9"/>
    <w:pPr>
      <w:spacing w:after="120"/>
      <w:ind w:left="1132"/>
    </w:pPr>
  </w:style>
  <w:style w:type="paragraph" w:styleId="ListContinue5">
    <w:name w:val="List Continue 5"/>
    <w:basedOn w:val="Normal"/>
    <w:semiHidden/>
    <w:rsid w:val="00277AC9"/>
    <w:pPr>
      <w:spacing w:after="120"/>
      <w:ind w:left="1415"/>
    </w:pPr>
  </w:style>
  <w:style w:type="paragraph" w:styleId="ListNumber">
    <w:name w:val="List Number"/>
    <w:basedOn w:val="Normal"/>
    <w:semiHidden/>
    <w:rsid w:val="00277AC9"/>
    <w:pPr>
      <w:numPr>
        <w:numId w:val="8"/>
      </w:numPr>
    </w:pPr>
  </w:style>
  <w:style w:type="paragraph" w:styleId="ListNumber2">
    <w:name w:val="List Number 2"/>
    <w:basedOn w:val="Normal"/>
    <w:semiHidden/>
    <w:rsid w:val="00277AC9"/>
    <w:pPr>
      <w:numPr>
        <w:numId w:val="9"/>
      </w:numPr>
    </w:pPr>
  </w:style>
  <w:style w:type="paragraph" w:styleId="ListNumber3">
    <w:name w:val="List Number 3"/>
    <w:basedOn w:val="Normal"/>
    <w:semiHidden/>
    <w:rsid w:val="00277AC9"/>
    <w:pPr>
      <w:numPr>
        <w:numId w:val="10"/>
      </w:numPr>
    </w:pPr>
  </w:style>
  <w:style w:type="paragraph" w:styleId="ListNumber4">
    <w:name w:val="List Number 4"/>
    <w:basedOn w:val="Normal"/>
    <w:semiHidden/>
    <w:rsid w:val="00277AC9"/>
    <w:pPr>
      <w:numPr>
        <w:numId w:val="11"/>
      </w:numPr>
    </w:pPr>
  </w:style>
  <w:style w:type="paragraph" w:styleId="ListNumber5">
    <w:name w:val="List Number 5"/>
    <w:basedOn w:val="Normal"/>
    <w:semiHidden/>
    <w:rsid w:val="00277AC9"/>
    <w:pPr>
      <w:numPr>
        <w:numId w:val="12"/>
      </w:numPr>
    </w:pPr>
  </w:style>
  <w:style w:type="paragraph" w:styleId="MessageHeader">
    <w:name w:val="Message Header"/>
    <w:basedOn w:val="Normal"/>
    <w:semiHidden/>
    <w:rsid w:val="00277AC9"/>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PlainText">
    <w:name w:val="Plain Text"/>
    <w:basedOn w:val="Normal"/>
    <w:semiHidden/>
    <w:rsid w:val="00277AC9"/>
    <w:rPr>
      <w:rFonts w:ascii="Courier New" w:hAnsi="Courier New" w:cs="Courier New"/>
      <w:sz w:val="20"/>
      <w:szCs w:val="20"/>
    </w:rPr>
  </w:style>
  <w:style w:type="paragraph" w:styleId="NormalWeb">
    <w:name w:val="Normal (Web)"/>
    <w:basedOn w:val="Normal"/>
    <w:uiPriority w:val="99"/>
    <w:semiHidden/>
    <w:rsid w:val="00277AC9"/>
    <w:rPr>
      <w:rFonts w:ascii="Times New Roman" w:hAnsi="Times New Roman"/>
    </w:rPr>
  </w:style>
  <w:style w:type="paragraph" w:styleId="NormalIndent">
    <w:name w:val="Normal Indent"/>
    <w:basedOn w:val="Normal"/>
    <w:semiHidden/>
    <w:rsid w:val="00277AC9"/>
    <w:pPr>
      <w:ind w:left="708"/>
    </w:pPr>
  </w:style>
  <w:style w:type="table" w:styleId="Table3Deffects1">
    <w:name w:val="Table 3D effects 1"/>
    <w:basedOn w:val="TableNormal"/>
    <w:semiHidden/>
    <w:rsid w:val="00277AC9"/>
    <w:pPr>
      <w:spacing w:line="360" w:lineRule="auto"/>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77AC9"/>
    <w:pPr>
      <w:spacing w:line="360" w:lineRule="auto"/>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77AC9"/>
    <w:pPr>
      <w:spacing w:line="360" w:lineRule="auto"/>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277AC9"/>
    <w:pPr>
      <w:spacing w:line="36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277AC9"/>
    <w:pPr>
      <w:spacing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77AC9"/>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277AC9"/>
    <w:pPr>
      <w:spacing w:line="360" w:lineRule="auto"/>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277AC9"/>
    <w:pPr>
      <w:spacing w:line="360" w:lineRule="auto"/>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77AC9"/>
    <w:pPr>
      <w:spacing w:line="36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77AC9"/>
    <w:pPr>
      <w:spacing w:line="360" w:lineRule="auto"/>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277AC9"/>
    <w:pPr>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77AC9"/>
    <w:pPr>
      <w:spacing w:line="36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77AC9"/>
    <w:pPr>
      <w:spacing w:line="360" w:lineRule="auto"/>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77AC9"/>
    <w:pPr>
      <w:spacing w:line="360" w:lineRule="auto"/>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277AC9"/>
    <w:pPr>
      <w:spacing w:line="360" w:lineRule="auto"/>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77AC9"/>
    <w:pPr>
      <w:spacing w:line="360" w:lineRule="auto"/>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77AC9"/>
    <w:pPr>
      <w:spacing w:line="36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77AC9"/>
    <w:pPr>
      <w:spacing w:line="360" w:lineRule="auto"/>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77AC9"/>
    <w:pPr>
      <w:spacing w:line="360" w:lineRule="auto"/>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77AC9"/>
    <w:pPr>
      <w:spacing w:line="360" w:lineRule="auto"/>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77AC9"/>
    <w:pPr>
      <w:spacing w:line="360" w:lineRule="auto"/>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77AC9"/>
    <w:pPr>
      <w:spacing w:line="36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77AC9"/>
    <w:pPr>
      <w:spacing w:line="36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77AC9"/>
    <w:pPr>
      <w:spacing w:line="360" w:lineRule="auto"/>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77AC9"/>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277AC9"/>
    <w:pPr>
      <w:spacing w:line="360" w:lineRule="auto"/>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77AC9"/>
    <w:pPr>
      <w:spacing w:line="360" w:lineRule="auto"/>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77AC9"/>
    <w:pPr>
      <w:spacing w:line="360" w:lineRule="auto"/>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77AC9"/>
    <w:pPr>
      <w:spacing w:line="360" w:lineRule="auto"/>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77AC9"/>
    <w:pPr>
      <w:spacing w:line="360" w:lineRule="auto"/>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277AC9"/>
    <w:pPr>
      <w:spacing w:line="36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77AC9"/>
    <w:pPr>
      <w:spacing w:line="360" w:lineRule="auto"/>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277AC9"/>
    <w:pPr>
      <w:spacing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77AC9"/>
    <w:pPr>
      <w:spacing w:line="36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77AC9"/>
    <w:pPr>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semiHidden/>
    <w:rsid w:val="00277AC9"/>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semiHidden/>
    <w:rsid w:val="00277AC9"/>
    <w:pPr>
      <w:spacing w:after="120"/>
      <w:ind w:left="283"/>
    </w:pPr>
    <w:rPr>
      <w:sz w:val="16"/>
      <w:szCs w:val="16"/>
    </w:rPr>
  </w:style>
  <w:style w:type="paragraph" w:styleId="BodyTextFirstIndent">
    <w:name w:val="Body Text First Indent"/>
    <w:basedOn w:val="BodyText"/>
    <w:semiHidden/>
    <w:rsid w:val="00277AC9"/>
    <w:pPr>
      <w:spacing w:before="0" w:after="120"/>
      <w:ind w:firstLine="210"/>
    </w:pPr>
  </w:style>
  <w:style w:type="paragraph" w:styleId="BodyTextFirstIndent2">
    <w:name w:val="Body Text First Indent 2"/>
    <w:basedOn w:val="BodyTextIndent"/>
    <w:semiHidden/>
    <w:rsid w:val="00277AC9"/>
    <w:pPr>
      <w:spacing w:after="120"/>
      <w:ind w:left="283" w:firstLine="210"/>
    </w:pPr>
    <w:rPr>
      <w:lang w:val="de-DE"/>
    </w:rPr>
  </w:style>
  <w:style w:type="paragraph" w:styleId="EnvelopeReturn">
    <w:name w:val="envelope return"/>
    <w:basedOn w:val="Normal"/>
    <w:semiHidden/>
    <w:rsid w:val="00277AC9"/>
    <w:rPr>
      <w:rFonts w:cs="Arial"/>
      <w:sz w:val="20"/>
      <w:szCs w:val="20"/>
    </w:rPr>
  </w:style>
  <w:style w:type="paragraph" w:styleId="EnvelopeAddress">
    <w:name w:val="envelope address"/>
    <w:basedOn w:val="Normal"/>
    <w:semiHidden/>
    <w:rsid w:val="00277AC9"/>
    <w:pPr>
      <w:framePr w:w="4320" w:h="2160" w:hRule="exact" w:hSpace="141" w:wrap="auto" w:hAnchor="page" w:xAlign="center" w:yAlign="bottom"/>
      <w:ind w:left="1"/>
    </w:pPr>
    <w:rPr>
      <w:rFonts w:cs="Arial"/>
    </w:rPr>
  </w:style>
  <w:style w:type="paragraph" w:styleId="Signature">
    <w:name w:val="Signature"/>
    <w:basedOn w:val="Normal"/>
    <w:semiHidden/>
    <w:rsid w:val="00277AC9"/>
    <w:pPr>
      <w:ind w:left="4252"/>
    </w:pPr>
  </w:style>
  <w:style w:type="paragraph" w:styleId="Subtitle">
    <w:name w:val="Subtitle"/>
    <w:basedOn w:val="Normal"/>
    <w:qFormat/>
    <w:rsid w:val="00277AC9"/>
    <w:pPr>
      <w:spacing w:after="60"/>
      <w:jc w:val="center"/>
      <w:outlineLvl w:val="1"/>
    </w:pPr>
    <w:rPr>
      <w:rFonts w:cs="Arial"/>
    </w:rPr>
  </w:style>
  <w:style w:type="character" w:styleId="LineNumber">
    <w:name w:val="line number"/>
    <w:basedOn w:val="DefaultParagraphFont"/>
    <w:semiHidden/>
    <w:rsid w:val="00277AC9"/>
  </w:style>
  <w:style w:type="character" w:customStyle="1" w:styleId="CaptionChar">
    <w:name w:val="Caption Char"/>
    <w:aliases w:val="Objekt-Bezeichnung Char"/>
    <w:link w:val="Caption"/>
    <w:rsid w:val="001D5E35"/>
    <w:rPr>
      <w:rFonts w:ascii="Arial" w:hAnsi="Arial"/>
      <w:b/>
      <w:sz w:val="24"/>
      <w:lang w:val="de-DE" w:eastAsia="de-DE" w:bidi="ar-SA"/>
    </w:rPr>
  </w:style>
  <w:style w:type="paragraph" w:customStyle="1" w:styleId="Standardtext">
    <w:name w:val="Standardtext"/>
    <w:basedOn w:val="Standard1"/>
    <w:rsid w:val="001D5E35"/>
    <w:pPr>
      <w:spacing w:line="360" w:lineRule="auto"/>
      <w:jc w:val="both"/>
    </w:pPr>
  </w:style>
  <w:style w:type="character" w:customStyle="1" w:styleId="HeaderChar">
    <w:name w:val="Header Char"/>
    <w:link w:val="Header"/>
    <w:uiPriority w:val="99"/>
    <w:rsid w:val="00F2632C"/>
    <w:rPr>
      <w:rFonts w:ascii="Arial" w:hAnsi="Arial"/>
      <w:szCs w:val="24"/>
    </w:rPr>
  </w:style>
  <w:style w:type="character" w:styleId="UnresolvedMention">
    <w:name w:val="Unresolved Mention"/>
    <w:uiPriority w:val="99"/>
    <w:semiHidden/>
    <w:unhideWhenUsed/>
    <w:rsid w:val="00645639"/>
    <w:rPr>
      <w:color w:val="605E5C"/>
      <w:shd w:val="clear" w:color="auto" w:fill="E1DFDD"/>
    </w:rPr>
  </w:style>
  <w:style w:type="character" w:customStyle="1" w:styleId="Heading1Char">
    <w:name w:val="Heading 1 Char"/>
    <w:link w:val="Heading1"/>
    <w:rsid w:val="00971BC3"/>
    <w:rPr>
      <w:rFonts w:ascii="Arial" w:hAnsi="Arial" w:cs="Arial"/>
      <w:b/>
      <w:bCs/>
      <w:kern w:val="32"/>
      <w:sz w:val="32"/>
      <w:szCs w:val="32"/>
      <w:lang w:val="en-US" w:eastAsia="de-DE"/>
    </w:rPr>
  </w:style>
  <w:style w:type="character" w:styleId="PlaceholderText">
    <w:name w:val="Placeholder Text"/>
    <w:basedOn w:val="DefaultParagraphFont"/>
    <w:uiPriority w:val="99"/>
    <w:semiHidden/>
    <w:rsid w:val="000C263C"/>
    <w:rPr>
      <w:color w:val="666666"/>
    </w:rPr>
  </w:style>
  <w:style w:type="paragraph" w:styleId="Bibliography">
    <w:name w:val="Bibliography"/>
    <w:basedOn w:val="Normal"/>
    <w:next w:val="Normal"/>
    <w:uiPriority w:val="37"/>
    <w:unhideWhenUsed/>
    <w:rsid w:val="00C86390"/>
    <w:pPr>
      <w:tabs>
        <w:tab w:val="left" w:pos="380"/>
      </w:tabs>
      <w:spacing w:line="240" w:lineRule="auto"/>
      <w:ind w:left="720" w:hanging="720"/>
    </w:pPr>
  </w:style>
  <w:style w:type="paragraph" w:styleId="ListParagraph">
    <w:name w:val="List Paragraph"/>
    <w:basedOn w:val="Normal"/>
    <w:uiPriority w:val="34"/>
    <w:qFormat/>
    <w:rsid w:val="000A46CD"/>
    <w:pPr>
      <w:spacing w:after="160" w:line="278" w:lineRule="auto"/>
      <w:ind w:left="720"/>
      <w:contextualSpacing/>
      <w:jc w:val="left"/>
    </w:pPr>
    <w:rPr>
      <w:rFonts w:asciiTheme="minorHAnsi" w:eastAsiaTheme="minorHAnsi" w:hAnsiTheme="minorHAnsi" w:cstheme="minorBidi"/>
      <w:kern w:val="2"/>
      <w:lang w:eastAsia="en-US"/>
      <w14:ligatures w14:val="standardContextual"/>
    </w:rPr>
  </w:style>
  <w:style w:type="paragraph" w:styleId="CommentSubject">
    <w:name w:val="annotation subject"/>
    <w:basedOn w:val="CommentText"/>
    <w:next w:val="CommentText"/>
    <w:link w:val="CommentSubjectChar"/>
    <w:semiHidden/>
    <w:unhideWhenUsed/>
    <w:rsid w:val="00FB26EF"/>
    <w:pPr>
      <w:spacing w:line="240" w:lineRule="auto"/>
    </w:pPr>
    <w:rPr>
      <w:b/>
      <w:bCs/>
    </w:rPr>
  </w:style>
  <w:style w:type="character" w:customStyle="1" w:styleId="CommentTextChar">
    <w:name w:val="Comment Text Char"/>
    <w:basedOn w:val="DefaultParagraphFont"/>
    <w:link w:val="CommentText"/>
    <w:semiHidden/>
    <w:rsid w:val="00FB26EF"/>
    <w:rPr>
      <w:rFonts w:ascii="Arial" w:hAnsi="Arial"/>
      <w:lang w:val="en-US" w:eastAsia="de-DE"/>
    </w:rPr>
  </w:style>
  <w:style w:type="character" w:customStyle="1" w:styleId="CommentSubjectChar">
    <w:name w:val="Comment Subject Char"/>
    <w:basedOn w:val="CommentTextChar"/>
    <w:link w:val="CommentSubject"/>
    <w:semiHidden/>
    <w:rsid w:val="00FB26EF"/>
    <w:rPr>
      <w:rFonts w:ascii="Arial" w:hAnsi="Arial"/>
      <w:b/>
      <w:bCs/>
      <w:lang w:val="en-US" w:eastAsia="de-DE"/>
    </w:rPr>
  </w:style>
  <w:style w:type="character" w:customStyle="1" w:styleId="mord">
    <w:name w:val="mord"/>
    <w:basedOn w:val="DefaultParagraphFont"/>
    <w:rsid w:val="00FB41B2"/>
  </w:style>
  <w:style w:type="paragraph" w:styleId="Revision">
    <w:name w:val="Revision"/>
    <w:hidden/>
    <w:uiPriority w:val="99"/>
    <w:semiHidden/>
    <w:rsid w:val="00B24ED3"/>
    <w:rPr>
      <w:rFonts w:ascii="Arial" w:hAnsi="Arial"/>
      <w:sz w:val="24"/>
      <w:szCs w:val="24"/>
      <w:lang w:val="en-US" w:eastAsia="de-DE"/>
    </w:rPr>
  </w:style>
  <w:style w:type="paragraph" w:customStyle="1" w:styleId="EndNoteBibliographyTitle">
    <w:name w:val="EndNote Bibliography Title"/>
    <w:basedOn w:val="Normal"/>
    <w:link w:val="EndNoteBibliographyTitleChar"/>
    <w:rsid w:val="005940C2"/>
    <w:pPr>
      <w:jc w:val="center"/>
    </w:pPr>
    <w:rPr>
      <w:rFonts w:cs="Arial"/>
      <w:noProof/>
      <w:lang w:val="de-DE"/>
    </w:rPr>
  </w:style>
  <w:style w:type="character" w:customStyle="1" w:styleId="EndNoteBibliographyTitleChar">
    <w:name w:val="EndNote Bibliography Title Char"/>
    <w:basedOn w:val="DefaultParagraphFont"/>
    <w:link w:val="EndNoteBibliographyTitle"/>
    <w:rsid w:val="005940C2"/>
    <w:rPr>
      <w:rFonts w:ascii="Arial" w:hAnsi="Arial" w:cs="Arial"/>
      <w:noProof/>
      <w:sz w:val="24"/>
      <w:szCs w:val="24"/>
      <w:lang w:val="de-DE" w:eastAsia="de-DE"/>
    </w:rPr>
  </w:style>
  <w:style w:type="paragraph" w:customStyle="1" w:styleId="EndNoteBibliography">
    <w:name w:val="EndNote Bibliography"/>
    <w:basedOn w:val="Normal"/>
    <w:link w:val="EndNoteBibliographyChar"/>
    <w:rsid w:val="005940C2"/>
    <w:pPr>
      <w:spacing w:line="240" w:lineRule="auto"/>
    </w:pPr>
    <w:rPr>
      <w:rFonts w:cs="Arial"/>
      <w:noProof/>
      <w:lang w:val="de-DE"/>
    </w:rPr>
  </w:style>
  <w:style w:type="character" w:customStyle="1" w:styleId="EndNoteBibliographyChar">
    <w:name w:val="EndNote Bibliography Char"/>
    <w:basedOn w:val="DefaultParagraphFont"/>
    <w:link w:val="EndNoteBibliography"/>
    <w:rsid w:val="005940C2"/>
    <w:rPr>
      <w:rFonts w:ascii="Arial" w:hAnsi="Arial" w:cs="Arial"/>
      <w:noProof/>
      <w:sz w:val="24"/>
      <w:szCs w:val="24"/>
      <w:lang w:val="de-DE" w:eastAsia="de-DE"/>
    </w:rPr>
  </w:style>
  <w:style w:type="character" w:customStyle="1" w:styleId="Heading4Char">
    <w:name w:val="Heading 4 Char"/>
    <w:basedOn w:val="DefaultParagraphFont"/>
    <w:link w:val="Heading4"/>
    <w:rsid w:val="003F1384"/>
    <w:rPr>
      <w:rFonts w:ascii="Arial" w:hAnsi="Arial"/>
      <w:bCs/>
      <w:i/>
      <w:sz w:val="24"/>
      <w:szCs w:val="28"/>
      <w:lang w:val="en-US" w:eastAsia="de-DE"/>
    </w:rPr>
  </w:style>
  <w:style w:type="character" w:customStyle="1" w:styleId="Heading3Char">
    <w:name w:val="Heading 3 Char"/>
    <w:basedOn w:val="DefaultParagraphFont"/>
    <w:link w:val="Heading3"/>
    <w:rsid w:val="00396C3B"/>
    <w:rPr>
      <w:rFonts w:ascii="Arial" w:hAnsi="Arial" w:cs="Arial"/>
      <w:b/>
      <w:bCs/>
      <w:sz w:val="24"/>
      <w:szCs w:val="26"/>
      <w:lang w:val="en-US" w:eastAsia="de-DE"/>
    </w:rPr>
  </w:style>
  <w:style w:type="character" w:customStyle="1" w:styleId="katex-mathml">
    <w:name w:val="katex-mathml"/>
    <w:basedOn w:val="DefaultParagraphFont"/>
    <w:rsid w:val="009754C7"/>
  </w:style>
  <w:style w:type="character" w:customStyle="1" w:styleId="Heading2Char">
    <w:name w:val="Heading 2 Char"/>
    <w:basedOn w:val="DefaultParagraphFont"/>
    <w:link w:val="Heading2"/>
    <w:rsid w:val="00DF4B1B"/>
    <w:rPr>
      <w:rFonts w:ascii="Arial" w:hAnsi="Arial" w:cs="Arial"/>
      <w:b/>
      <w:bCs/>
      <w:iCs/>
      <w:sz w:val="28"/>
      <w:szCs w:val="28"/>
      <w:lang w:val="en-US" w:eastAsia="de-DE"/>
    </w:rPr>
  </w:style>
  <w:style w:type="character" w:customStyle="1" w:styleId="hljs-deletion">
    <w:name w:val="hljs-deletion"/>
    <w:basedOn w:val="DefaultParagraphFont"/>
    <w:rsid w:val="004B6068"/>
  </w:style>
  <w:style w:type="paragraph" w:styleId="TOCHeading">
    <w:name w:val="TOC Heading"/>
    <w:basedOn w:val="Heading1"/>
    <w:next w:val="Normal"/>
    <w:uiPriority w:val="39"/>
    <w:unhideWhenUsed/>
    <w:qFormat/>
    <w:rsid w:val="00B06195"/>
    <w:pPr>
      <w:keepLines/>
      <w:pageBreakBefore w:val="0"/>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eastAsia="en-US"/>
    </w:rPr>
  </w:style>
  <w:style w:type="character" w:customStyle="1" w:styleId="FooterChar">
    <w:name w:val="Footer Char"/>
    <w:basedOn w:val="DefaultParagraphFont"/>
    <w:link w:val="Footer"/>
    <w:uiPriority w:val="99"/>
    <w:rsid w:val="001D30A0"/>
    <w:rPr>
      <w:rFonts w:ascii="Arial" w:hAnsi="Arial"/>
      <w:sz w:val="24"/>
      <w:szCs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83317">
      <w:bodyDiv w:val="1"/>
      <w:marLeft w:val="0"/>
      <w:marRight w:val="0"/>
      <w:marTop w:val="0"/>
      <w:marBottom w:val="0"/>
      <w:divBdr>
        <w:top w:val="none" w:sz="0" w:space="0" w:color="auto"/>
        <w:left w:val="none" w:sz="0" w:space="0" w:color="auto"/>
        <w:bottom w:val="none" w:sz="0" w:space="0" w:color="auto"/>
        <w:right w:val="none" w:sz="0" w:space="0" w:color="auto"/>
      </w:divBdr>
    </w:div>
    <w:div w:id="23749545">
      <w:bodyDiv w:val="1"/>
      <w:marLeft w:val="0"/>
      <w:marRight w:val="0"/>
      <w:marTop w:val="0"/>
      <w:marBottom w:val="0"/>
      <w:divBdr>
        <w:top w:val="none" w:sz="0" w:space="0" w:color="auto"/>
        <w:left w:val="none" w:sz="0" w:space="0" w:color="auto"/>
        <w:bottom w:val="none" w:sz="0" w:space="0" w:color="auto"/>
        <w:right w:val="none" w:sz="0" w:space="0" w:color="auto"/>
      </w:divBdr>
      <w:divsChild>
        <w:div w:id="472908840">
          <w:marLeft w:val="0"/>
          <w:marRight w:val="0"/>
          <w:marTop w:val="0"/>
          <w:marBottom w:val="0"/>
          <w:divBdr>
            <w:top w:val="none" w:sz="0" w:space="0" w:color="auto"/>
            <w:left w:val="none" w:sz="0" w:space="0" w:color="auto"/>
            <w:bottom w:val="none" w:sz="0" w:space="0" w:color="auto"/>
            <w:right w:val="none" w:sz="0" w:space="0" w:color="auto"/>
          </w:divBdr>
          <w:divsChild>
            <w:div w:id="1827472955">
              <w:marLeft w:val="0"/>
              <w:marRight w:val="0"/>
              <w:marTop w:val="0"/>
              <w:marBottom w:val="0"/>
              <w:divBdr>
                <w:top w:val="none" w:sz="0" w:space="0" w:color="auto"/>
                <w:left w:val="none" w:sz="0" w:space="0" w:color="auto"/>
                <w:bottom w:val="none" w:sz="0" w:space="0" w:color="auto"/>
                <w:right w:val="none" w:sz="0" w:space="0" w:color="auto"/>
              </w:divBdr>
              <w:divsChild>
                <w:div w:id="125856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7184">
      <w:bodyDiv w:val="1"/>
      <w:marLeft w:val="0"/>
      <w:marRight w:val="0"/>
      <w:marTop w:val="0"/>
      <w:marBottom w:val="0"/>
      <w:divBdr>
        <w:top w:val="none" w:sz="0" w:space="0" w:color="auto"/>
        <w:left w:val="none" w:sz="0" w:space="0" w:color="auto"/>
        <w:bottom w:val="none" w:sz="0" w:space="0" w:color="auto"/>
        <w:right w:val="none" w:sz="0" w:space="0" w:color="auto"/>
      </w:divBdr>
      <w:divsChild>
        <w:div w:id="339043191">
          <w:marLeft w:val="0"/>
          <w:marRight w:val="0"/>
          <w:marTop w:val="0"/>
          <w:marBottom w:val="0"/>
          <w:divBdr>
            <w:top w:val="none" w:sz="0" w:space="0" w:color="auto"/>
            <w:left w:val="none" w:sz="0" w:space="0" w:color="auto"/>
            <w:bottom w:val="none" w:sz="0" w:space="0" w:color="auto"/>
            <w:right w:val="none" w:sz="0" w:space="0" w:color="auto"/>
          </w:divBdr>
          <w:divsChild>
            <w:div w:id="959991063">
              <w:marLeft w:val="0"/>
              <w:marRight w:val="0"/>
              <w:marTop w:val="0"/>
              <w:marBottom w:val="0"/>
              <w:divBdr>
                <w:top w:val="none" w:sz="0" w:space="0" w:color="auto"/>
                <w:left w:val="none" w:sz="0" w:space="0" w:color="auto"/>
                <w:bottom w:val="none" w:sz="0" w:space="0" w:color="auto"/>
                <w:right w:val="none" w:sz="0" w:space="0" w:color="auto"/>
              </w:divBdr>
              <w:divsChild>
                <w:div w:id="35110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8088">
      <w:bodyDiv w:val="1"/>
      <w:marLeft w:val="0"/>
      <w:marRight w:val="0"/>
      <w:marTop w:val="0"/>
      <w:marBottom w:val="0"/>
      <w:divBdr>
        <w:top w:val="none" w:sz="0" w:space="0" w:color="auto"/>
        <w:left w:val="none" w:sz="0" w:space="0" w:color="auto"/>
        <w:bottom w:val="none" w:sz="0" w:space="0" w:color="auto"/>
        <w:right w:val="none" w:sz="0" w:space="0" w:color="auto"/>
      </w:divBdr>
      <w:divsChild>
        <w:div w:id="1419904367">
          <w:marLeft w:val="0"/>
          <w:marRight w:val="0"/>
          <w:marTop w:val="0"/>
          <w:marBottom w:val="0"/>
          <w:divBdr>
            <w:top w:val="none" w:sz="0" w:space="0" w:color="auto"/>
            <w:left w:val="none" w:sz="0" w:space="0" w:color="auto"/>
            <w:bottom w:val="none" w:sz="0" w:space="0" w:color="auto"/>
            <w:right w:val="none" w:sz="0" w:space="0" w:color="auto"/>
          </w:divBdr>
          <w:divsChild>
            <w:div w:id="491483736">
              <w:marLeft w:val="0"/>
              <w:marRight w:val="0"/>
              <w:marTop w:val="0"/>
              <w:marBottom w:val="0"/>
              <w:divBdr>
                <w:top w:val="none" w:sz="0" w:space="0" w:color="auto"/>
                <w:left w:val="none" w:sz="0" w:space="0" w:color="auto"/>
                <w:bottom w:val="none" w:sz="0" w:space="0" w:color="auto"/>
                <w:right w:val="none" w:sz="0" w:space="0" w:color="auto"/>
              </w:divBdr>
              <w:divsChild>
                <w:div w:id="14279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69650">
      <w:bodyDiv w:val="1"/>
      <w:marLeft w:val="0"/>
      <w:marRight w:val="0"/>
      <w:marTop w:val="0"/>
      <w:marBottom w:val="0"/>
      <w:divBdr>
        <w:top w:val="none" w:sz="0" w:space="0" w:color="auto"/>
        <w:left w:val="none" w:sz="0" w:space="0" w:color="auto"/>
        <w:bottom w:val="none" w:sz="0" w:space="0" w:color="auto"/>
        <w:right w:val="none" w:sz="0" w:space="0" w:color="auto"/>
      </w:divBdr>
      <w:divsChild>
        <w:div w:id="1418553752">
          <w:marLeft w:val="0"/>
          <w:marRight w:val="0"/>
          <w:marTop w:val="0"/>
          <w:marBottom w:val="0"/>
          <w:divBdr>
            <w:top w:val="none" w:sz="0" w:space="0" w:color="auto"/>
            <w:left w:val="none" w:sz="0" w:space="0" w:color="auto"/>
            <w:bottom w:val="none" w:sz="0" w:space="0" w:color="auto"/>
            <w:right w:val="none" w:sz="0" w:space="0" w:color="auto"/>
          </w:divBdr>
          <w:divsChild>
            <w:div w:id="1642616790">
              <w:marLeft w:val="0"/>
              <w:marRight w:val="0"/>
              <w:marTop w:val="0"/>
              <w:marBottom w:val="0"/>
              <w:divBdr>
                <w:top w:val="none" w:sz="0" w:space="0" w:color="auto"/>
                <w:left w:val="none" w:sz="0" w:space="0" w:color="auto"/>
                <w:bottom w:val="none" w:sz="0" w:space="0" w:color="auto"/>
                <w:right w:val="none" w:sz="0" w:space="0" w:color="auto"/>
              </w:divBdr>
              <w:divsChild>
                <w:div w:id="19654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84784">
      <w:bodyDiv w:val="1"/>
      <w:marLeft w:val="0"/>
      <w:marRight w:val="0"/>
      <w:marTop w:val="0"/>
      <w:marBottom w:val="0"/>
      <w:divBdr>
        <w:top w:val="none" w:sz="0" w:space="0" w:color="auto"/>
        <w:left w:val="none" w:sz="0" w:space="0" w:color="auto"/>
        <w:bottom w:val="none" w:sz="0" w:space="0" w:color="auto"/>
        <w:right w:val="none" w:sz="0" w:space="0" w:color="auto"/>
      </w:divBdr>
      <w:divsChild>
        <w:div w:id="1334646632">
          <w:marLeft w:val="0"/>
          <w:marRight w:val="0"/>
          <w:marTop w:val="0"/>
          <w:marBottom w:val="0"/>
          <w:divBdr>
            <w:top w:val="none" w:sz="0" w:space="0" w:color="auto"/>
            <w:left w:val="none" w:sz="0" w:space="0" w:color="auto"/>
            <w:bottom w:val="none" w:sz="0" w:space="0" w:color="auto"/>
            <w:right w:val="none" w:sz="0" w:space="0" w:color="auto"/>
          </w:divBdr>
          <w:divsChild>
            <w:div w:id="318123267">
              <w:marLeft w:val="0"/>
              <w:marRight w:val="0"/>
              <w:marTop w:val="0"/>
              <w:marBottom w:val="0"/>
              <w:divBdr>
                <w:top w:val="none" w:sz="0" w:space="0" w:color="auto"/>
                <w:left w:val="none" w:sz="0" w:space="0" w:color="auto"/>
                <w:bottom w:val="none" w:sz="0" w:space="0" w:color="auto"/>
                <w:right w:val="none" w:sz="0" w:space="0" w:color="auto"/>
              </w:divBdr>
              <w:divsChild>
                <w:div w:id="156718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32923">
      <w:bodyDiv w:val="1"/>
      <w:marLeft w:val="0"/>
      <w:marRight w:val="0"/>
      <w:marTop w:val="0"/>
      <w:marBottom w:val="0"/>
      <w:divBdr>
        <w:top w:val="none" w:sz="0" w:space="0" w:color="auto"/>
        <w:left w:val="none" w:sz="0" w:space="0" w:color="auto"/>
        <w:bottom w:val="none" w:sz="0" w:space="0" w:color="auto"/>
        <w:right w:val="none" w:sz="0" w:space="0" w:color="auto"/>
      </w:divBdr>
    </w:div>
    <w:div w:id="125315716">
      <w:bodyDiv w:val="1"/>
      <w:marLeft w:val="0"/>
      <w:marRight w:val="0"/>
      <w:marTop w:val="0"/>
      <w:marBottom w:val="0"/>
      <w:divBdr>
        <w:top w:val="none" w:sz="0" w:space="0" w:color="auto"/>
        <w:left w:val="none" w:sz="0" w:space="0" w:color="auto"/>
        <w:bottom w:val="none" w:sz="0" w:space="0" w:color="auto"/>
        <w:right w:val="none" w:sz="0" w:space="0" w:color="auto"/>
      </w:divBdr>
      <w:divsChild>
        <w:div w:id="526450968">
          <w:marLeft w:val="0"/>
          <w:marRight w:val="0"/>
          <w:marTop w:val="0"/>
          <w:marBottom w:val="0"/>
          <w:divBdr>
            <w:top w:val="none" w:sz="0" w:space="0" w:color="auto"/>
            <w:left w:val="none" w:sz="0" w:space="0" w:color="auto"/>
            <w:bottom w:val="none" w:sz="0" w:space="0" w:color="auto"/>
            <w:right w:val="none" w:sz="0" w:space="0" w:color="auto"/>
          </w:divBdr>
          <w:divsChild>
            <w:div w:id="393551905">
              <w:marLeft w:val="0"/>
              <w:marRight w:val="0"/>
              <w:marTop w:val="0"/>
              <w:marBottom w:val="0"/>
              <w:divBdr>
                <w:top w:val="none" w:sz="0" w:space="0" w:color="auto"/>
                <w:left w:val="none" w:sz="0" w:space="0" w:color="auto"/>
                <w:bottom w:val="none" w:sz="0" w:space="0" w:color="auto"/>
                <w:right w:val="none" w:sz="0" w:space="0" w:color="auto"/>
              </w:divBdr>
              <w:divsChild>
                <w:div w:id="173666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863032">
      <w:bodyDiv w:val="1"/>
      <w:marLeft w:val="0"/>
      <w:marRight w:val="0"/>
      <w:marTop w:val="0"/>
      <w:marBottom w:val="0"/>
      <w:divBdr>
        <w:top w:val="none" w:sz="0" w:space="0" w:color="auto"/>
        <w:left w:val="none" w:sz="0" w:space="0" w:color="auto"/>
        <w:bottom w:val="none" w:sz="0" w:space="0" w:color="auto"/>
        <w:right w:val="none" w:sz="0" w:space="0" w:color="auto"/>
      </w:divBdr>
    </w:div>
    <w:div w:id="218706803">
      <w:bodyDiv w:val="1"/>
      <w:marLeft w:val="0"/>
      <w:marRight w:val="0"/>
      <w:marTop w:val="0"/>
      <w:marBottom w:val="0"/>
      <w:divBdr>
        <w:top w:val="none" w:sz="0" w:space="0" w:color="auto"/>
        <w:left w:val="none" w:sz="0" w:space="0" w:color="auto"/>
        <w:bottom w:val="none" w:sz="0" w:space="0" w:color="auto"/>
        <w:right w:val="none" w:sz="0" w:space="0" w:color="auto"/>
      </w:divBdr>
    </w:div>
    <w:div w:id="219633542">
      <w:bodyDiv w:val="1"/>
      <w:marLeft w:val="0"/>
      <w:marRight w:val="0"/>
      <w:marTop w:val="0"/>
      <w:marBottom w:val="0"/>
      <w:divBdr>
        <w:top w:val="none" w:sz="0" w:space="0" w:color="auto"/>
        <w:left w:val="none" w:sz="0" w:space="0" w:color="auto"/>
        <w:bottom w:val="none" w:sz="0" w:space="0" w:color="auto"/>
        <w:right w:val="none" w:sz="0" w:space="0" w:color="auto"/>
      </w:divBdr>
      <w:divsChild>
        <w:div w:id="1508446853">
          <w:marLeft w:val="0"/>
          <w:marRight w:val="0"/>
          <w:marTop w:val="0"/>
          <w:marBottom w:val="0"/>
          <w:divBdr>
            <w:top w:val="none" w:sz="0" w:space="0" w:color="auto"/>
            <w:left w:val="none" w:sz="0" w:space="0" w:color="auto"/>
            <w:bottom w:val="none" w:sz="0" w:space="0" w:color="auto"/>
            <w:right w:val="none" w:sz="0" w:space="0" w:color="auto"/>
          </w:divBdr>
          <w:divsChild>
            <w:div w:id="731540540">
              <w:marLeft w:val="0"/>
              <w:marRight w:val="0"/>
              <w:marTop w:val="0"/>
              <w:marBottom w:val="0"/>
              <w:divBdr>
                <w:top w:val="none" w:sz="0" w:space="0" w:color="auto"/>
                <w:left w:val="none" w:sz="0" w:space="0" w:color="auto"/>
                <w:bottom w:val="none" w:sz="0" w:space="0" w:color="auto"/>
                <w:right w:val="none" w:sz="0" w:space="0" w:color="auto"/>
              </w:divBdr>
              <w:divsChild>
                <w:div w:id="41019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719587">
      <w:bodyDiv w:val="1"/>
      <w:marLeft w:val="0"/>
      <w:marRight w:val="0"/>
      <w:marTop w:val="0"/>
      <w:marBottom w:val="0"/>
      <w:divBdr>
        <w:top w:val="none" w:sz="0" w:space="0" w:color="auto"/>
        <w:left w:val="none" w:sz="0" w:space="0" w:color="auto"/>
        <w:bottom w:val="none" w:sz="0" w:space="0" w:color="auto"/>
        <w:right w:val="none" w:sz="0" w:space="0" w:color="auto"/>
      </w:divBdr>
      <w:divsChild>
        <w:div w:id="272127983">
          <w:marLeft w:val="0"/>
          <w:marRight w:val="0"/>
          <w:marTop w:val="0"/>
          <w:marBottom w:val="0"/>
          <w:divBdr>
            <w:top w:val="none" w:sz="0" w:space="0" w:color="auto"/>
            <w:left w:val="none" w:sz="0" w:space="0" w:color="auto"/>
            <w:bottom w:val="none" w:sz="0" w:space="0" w:color="auto"/>
            <w:right w:val="none" w:sz="0" w:space="0" w:color="auto"/>
          </w:divBdr>
          <w:divsChild>
            <w:div w:id="944926785">
              <w:marLeft w:val="0"/>
              <w:marRight w:val="0"/>
              <w:marTop w:val="0"/>
              <w:marBottom w:val="0"/>
              <w:divBdr>
                <w:top w:val="none" w:sz="0" w:space="0" w:color="auto"/>
                <w:left w:val="none" w:sz="0" w:space="0" w:color="auto"/>
                <w:bottom w:val="none" w:sz="0" w:space="0" w:color="auto"/>
                <w:right w:val="none" w:sz="0" w:space="0" w:color="auto"/>
              </w:divBdr>
              <w:divsChild>
                <w:div w:id="22232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871241">
      <w:bodyDiv w:val="1"/>
      <w:marLeft w:val="0"/>
      <w:marRight w:val="0"/>
      <w:marTop w:val="0"/>
      <w:marBottom w:val="0"/>
      <w:divBdr>
        <w:top w:val="none" w:sz="0" w:space="0" w:color="auto"/>
        <w:left w:val="none" w:sz="0" w:space="0" w:color="auto"/>
        <w:bottom w:val="none" w:sz="0" w:space="0" w:color="auto"/>
        <w:right w:val="none" w:sz="0" w:space="0" w:color="auto"/>
      </w:divBdr>
      <w:divsChild>
        <w:div w:id="2140340781">
          <w:marLeft w:val="0"/>
          <w:marRight w:val="0"/>
          <w:marTop w:val="0"/>
          <w:marBottom w:val="0"/>
          <w:divBdr>
            <w:top w:val="none" w:sz="0" w:space="0" w:color="auto"/>
            <w:left w:val="none" w:sz="0" w:space="0" w:color="auto"/>
            <w:bottom w:val="none" w:sz="0" w:space="0" w:color="auto"/>
            <w:right w:val="none" w:sz="0" w:space="0" w:color="auto"/>
          </w:divBdr>
          <w:divsChild>
            <w:div w:id="1754429001">
              <w:marLeft w:val="0"/>
              <w:marRight w:val="0"/>
              <w:marTop w:val="0"/>
              <w:marBottom w:val="0"/>
              <w:divBdr>
                <w:top w:val="none" w:sz="0" w:space="0" w:color="auto"/>
                <w:left w:val="none" w:sz="0" w:space="0" w:color="auto"/>
                <w:bottom w:val="none" w:sz="0" w:space="0" w:color="auto"/>
                <w:right w:val="none" w:sz="0" w:space="0" w:color="auto"/>
              </w:divBdr>
              <w:divsChild>
                <w:div w:id="109636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798827">
      <w:bodyDiv w:val="1"/>
      <w:marLeft w:val="0"/>
      <w:marRight w:val="0"/>
      <w:marTop w:val="0"/>
      <w:marBottom w:val="0"/>
      <w:divBdr>
        <w:top w:val="none" w:sz="0" w:space="0" w:color="auto"/>
        <w:left w:val="none" w:sz="0" w:space="0" w:color="auto"/>
        <w:bottom w:val="none" w:sz="0" w:space="0" w:color="auto"/>
        <w:right w:val="none" w:sz="0" w:space="0" w:color="auto"/>
      </w:divBdr>
    </w:div>
    <w:div w:id="319579544">
      <w:bodyDiv w:val="1"/>
      <w:marLeft w:val="0"/>
      <w:marRight w:val="0"/>
      <w:marTop w:val="0"/>
      <w:marBottom w:val="0"/>
      <w:divBdr>
        <w:top w:val="none" w:sz="0" w:space="0" w:color="auto"/>
        <w:left w:val="none" w:sz="0" w:space="0" w:color="auto"/>
        <w:bottom w:val="none" w:sz="0" w:space="0" w:color="auto"/>
        <w:right w:val="none" w:sz="0" w:space="0" w:color="auto"/>
      </w:divBdr>
    </w:div>
    <w:div w:id="341706903">
      <w:bodyDiv w:val="1"/>
      <w:marLeft w:val="0"/>
      <w:marRight w:val="0"/>
      <w:marTop w:val="0"/>
      <w:marBottom w:val="0"/>
      <w:divBdr>
        <w:top w:val="none" w:sz="0" w:space="0" w:color="auto"/>
        <w:left w:val="none" w:sz="0" w:space="0" w:color="auto"/>
        <w:bottom w:val="none" w:sz="0" w:space="0" w:color="auto"/>
        <w:right w:val="none" w:sz="0" w:space="0" w:color="auto"/>
      </w:divBdr>
      <w:divsChild>
        <w:div w:id="829057616">
          <w:marLeft w:val="0"/>
          <w:marRight w:val="0"/>
          <w:marTop w:val="0"/>
          <w:marBottom w:val="0"/>
          <w:divBdr>
            <w:top w:val="none" w:sz="0" w:space="0" w:color="auto"/>
            <w:left w:val="none" w:sz="0" w:space="0" w:color="auto"/>
            <w:bottom w:val="none" w:sz="0" w:space="0" w:color="auto"/>
            <w:right w:val="none" w:sz="0" w:space="0" w:color="auto"/>
          </w:divBdr>
          <w:divsChild>
            <w:div w:id="1760711854">
              <w:marLeft w:val="0"/>
              <w:marRight w:val="0"/>
              <w:marTop w:val="0"/>
              <w:marBottom w:val="0"/>
              <w:divBdr>
                <w:top w:val="none" w:sz="0" w:space="0" w:color="auto"/>
                <w:left w:val="none" w:sz="0" w:space="0" w:color="auto"/>
                <w:bottom w:val="none" w:sz="0" w:space="0" w:color="auto"/>
                <w:right w:val="none" w:sz="0" w:space="0" w:color="auto"/>
              </w:divBdr>
              <w:divsChild>
                <w:div w:id="126009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355564">
      <w:bodyDiv w:val="1"/>
      <w:marLeft w:val="0"/>
      <w:marRight w:val="0"/>
      <w:marTop w:val="0"/>
      <w:marBottom w:val="0"/>
      <w:divBdr>
        <w:top w:val="none" w:sz="0" w:space="0" w:color="auto"/>
        <w:left w:val="none" w:sz="0" w:space="0" w:color="auto"/>
        <w:bottom w:val="none" w:sz="0" w:space="0" w:color="auto"/>
        <w:right w:val="none" w:sz="0" w:space="0" w:color="auto"/>
      </w:divBdr>
      <w:divsChild>
        <w:div w:id="724447703">
          <w:marLeft w:val="0"/>
          <w:marRight w:val="0"/>
          <w:marTop w:val="0"/>
          <w:marBottom w:val="0"/>
          <w:divBdr>
            <w:top w:val="none" w:sz="0" w:space="0" w:color="auto"/>
            <w:left w:val="none" w:sz="0" w:space="0" w:color="auto"/>
            <w:bottom w:val="none" w:sz="0" w:space="0" w:color="auto"/>
            <w:right w:val="none" w:sz="0" w:space="0" w:color="auto"/>
          </w:divBdr>
          <w:divsChild>
            <w:div w:id="1618099989">
              <w:marLeft w:val="0"/>
              <w:marRight w:val="0"/>
              <w:marTop w:val="0"/>
              <w:marBottom w:val="0"/>
              <w:divBdr>
                <w:top w:val="none" w:sz="0" w:space="0" w:color="auto"/>
                <w:left w:val="none" w:sz="0" w:space="0" w:color="auto"/>
                <w:bottom w:val="none" w:sz="0" w:space="0" w:color="auto"/>
                <w:right w:val="none" w:sz="0" w:space="0" w:color="auto"/>
              </w:divBdr>
              <w:divsChild>
                <w:div w:id="9916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778767">
      <w:bodyDiv w:val="1"/>
      <w:marLeft w:val="0"/>
      <w:marRight w:val="0"/>
      <w:marTop w:val="0"/>
      <w:marBottom w:val="0"/>
      <w:divBdr>
        <w:top w:val="none" w:sz="0" w:space="0" w:color="auto"/>
        <w:left w:val="none" w:sz="0" w:space="0" w:color="auto"/>
        <w:bottom w:val="none" w:sz="0" w:space="0" w:color="auto"/>
        <w:right w:val="none" w:sz="0" w:space="0" w:color="auto"/>
      </w:divBdr>
      <w:divsChild>
        <w:div w:id="680813579">
          <w:marLeft w:val="0"/>
          <w:marRight w:val="0"/>
          <w:marTop w:val="0"/>
          <w:marBottom w:val="0"/>
          <w:divBdr>
            <w:top w:val="none" w:sz="0" w:space="0" w:color="auto"/>
            <w:left w:val="none" w:sz="0" w:space="0" w:color="auto"/>
            <w:bottom w:val="none" w:sz="0" w:space="0" w:color="auto"/>
            <w:right w:val="none" w:sz="0" w:space="0" w:color="auto"/>
          </w:divBdr>
          <w:divsChild>
            <w:div w:id="478619622">
              <w:marLeft w:val="0"/>
              <w:marRight w:val="0"/>
              <w:marTop w:val="0"/>
              <w:marBottom w:val="0"/>
              <w:divBdr>
                <w:top w:val="none" w:sz="0" w:space="0" w:color="auto"/>
                <w:left w:val="none" w:sz="0" w:space="0" w:color="auto"/>
                <w:bottom w:val="none" w:sz="0" w:space="0" w:color="auto"/>
                <w:right w:val="none" w:sz="0" w:space="0" w:color="auto"/>
              </w:divBdr>
              <w:divsChild>
                <w:div w:id="149483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468125">
      <w:bodyDiv w:val="1"/>
      <w:marLeft w:val="0"/>
      <w:marRight w:val="0"/>
      <w:marTop w:val="0"/>
      <w:marBottom w:val="0"/>
      <w:divBdr>
        <w:top w:val="none" w:sz="0" w:space="0" w:color="auto"/>
        <w:left w:val="none" w:sz="0" w:space="0" w:color="auto"/>
        <w:bottom w:val="none" w:sz="0" w:space="0" w:color="auto"/>
        <w:right w:val="none" w:sz="0" w:space="0" w:color="auto"/>
      </w:divBdr>
    </w:div>
    <w:div w:id="423494886">
      <w:bodyDiv w:val="1"/>
      <w:marLeft w:val="0"/>
      <w:marRight w:val="0"/>
      <w:marTop w:val="0"/>
      <w:marBottom w:val="0"/>
      <w:divBdr>
        <w:top w:val="none" w:sz="0" w:space="0" w:color="auto"/>
        <w:left w:val="none" w:sz="0" w:space="0" w:color="auto"/>
        <w:bottom w:val="none" w:sz="0" w:space="0" w:color="auto"/>
        <w:right w:val="none" w:sz="0" w:space="0" w:color="auto"/>
      </w:divBdr>
      <w:divsChild>
        <w:div w:id="521364204">
          <w:marLeft w:val="0"/>
          <w:marRight w:val="0"/>
          <w:marTop w:val="0"/>
          <w:marBottom w:val="0"/>
          <w:divBdr>
            <w:top w:val="none" w:sz="0" w:space="0" w:color="auto"/>
            <w:left w:val="none" w:sz="0" w:space="0" w:color="auto"/>
            <w:bottom w:val="none" w:sz="0" w:space="0" w:color="auto"/>
            <w:right w:val="none" w:sz="0" w:space="0" w:color="auto"/>
          </w:divBdr>
          <w:divsChild>
            <w:div w:id="1407873843">
              <w:marLeft w:val="0"/>
              <w:marRight w:val="0"/>
              <w:marTop w:val="0"/>
              <w:marBottom w:val="0"/>
              <w:divBdr>
                <w:top w:val="none" w:sz="0" w:space="0" w:color="auto"/>
                <w:left w:val="none" w:sz="0" w:space="0" w:color="auto"/>
                <w:bottom w:val="none" w:sz="0" w:space="0" w:color="auto"/>
                <w:right w:val="none" w:sz="0" w:space="0" w:color="auto"/>
              </w:divBdr>
              <w:divsChild>
                <w:div w:id="198141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5201">
      <w:bodyDiv w:val="1"/>
      <w:marLeft w:val="0"/>
      <w:marRight w:val="0"/>
      <w:marTop w:val="0"/>
      <w:marBottom w:val="0"/>
      <w:divBdr>
        <w:top w:val="none" w:sz="0" w:space="0" w:color="auto"/>
        <w:left w:val="none" w:sz="0" w:space="0" w:color="auto"/>
        <w:bottom w:val="none" w:sz="0" w:space="0" w:color="auto"/>
        <w:right w:val="none" w:sz="0" w:space="0" w:color="auto"/>
      </w:divBdr>
      <w:divsChild>
        <w:div w:id="2094624636">
          <w:marLeft w:val="0"/>
          <w:marRight w:val="0"/>
          <w:marTop w:val="0"/>
          <w:marBottom w:val="0"/>
          <w:divBdr>
            <w:top w:val="none" w:sz="0" w:space="0" w:color="auto"/>
            <w:left w:val="none" w:sz="0" w:space="0" w:color="auto"/>
            <w:bottom w:val="none" w:sz="0" w:space="0" w:color="auto"/>
            <w:right w:val="none" w:sz="0" w:space="0" w:color="auto"/>
          </w:divBdr>
          <w:divsChild>
            <w:div w:id="1208764514">
              <w:marLeft w:val="0"/>
              <w:marRight w:val="0"/>
              <w:marTop w:val="0"/>
              <w:marBottom w:val="0"/>
              <w:divBdr>
                <w:top w:val="none" w:sz="0" w:space="0" w:color="auto"/>
                <w:left w:val="none" w:sz="0" w:space="0" w:color="auto"/>
                <w:bottom w:val="none" w:sz="0" w:space="0" w:color="auto"/>
                <w:right w:val="none" w:sz="0" w:space="0" w:color="auto"/>
              </w:divBdr>
              <w:divsChild>
                <w:div w:id="88036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10022">
      <w:bodyDiv w:val="1"/>
      <w:marLeft w:val="0"/>
      <w:marRight w:val="0"/>
      <w:marTop w:val="0"/>
      <w:marBottom w:val="0"/>
      <w:divBdr>
        <w:top w:val="none" w:sz="0" w:space="0" w:color="auto"/>
        <w:left w:val="none" w:sz="0" w:space="0" w:color="auto"/>
        <w:bottom w:val="none" w:sz="0" w:space="0" w:color="auto"/>
        <w:right w:val="none" w:sz="0" w:space="0" w:color="auto"/>
      </w:divBdr>
      <w:divsChild>
        <w:div w:id="1411199137">
          <w:marLeft w:val="0"/>
          <w:marRight w:val="0"/>
          <w:marTop w:val="0"/>
          <w:marBottom w:val="0"/>
          <w:divBdr>
            <w:top w:val="none" w:sz="0" w:space="0" w:color="auto"/>
            <w:left w:val="none" w:sz="0" w:space="0" w:color="auto"/>
            <w:bottom w:val="none" w:sz="0" w:space="0" w:color="auto"/>
            <w:right w:val="none" w:sz="0" w:space="0" w:color="auto"/>
          </w:divBdr>
          <w:divsChild>
            <w:div w:id="954218619">
              <w:marLeft w:val="0"/>
              <w:marRight w:val="0"/>
              <w:marTop w:val="0"/>
              <w:marBottom w:val="0"/>
              <w:divBdr>
                <w:top w:val="none" w:sz="0" w:space="0" w:color="auto"/>
                <w:left w:val="none" w:sz="0" w:space="0" w:color="auto"/>
                <w:bottom w:val="none" w:sz="0" w:space="0" w:color="auto"/>
                <w:right w:val="none" w:sz="0" w:space="0" w:color="auto"/>
              </w:divBdr>
              <w:divsChild>
                <w:div w:id="33924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7363">
      <w:bodyDiv w:val="1"/>
      <w:marLeft w:val="0"/>
      <w:marRight w:val="0"/>
      <w:marTop w:val="0"/>
      <w:marBottom w:val="0"/>
      <w:divBdr>
        <w:top w:val="none" w:sz="0" w:space="0" w:color="auto"/>
        <w:left w:val="none" w:sz="0" w:space="0" w:color="auto"/>
        <w:bottom w:val="none" w:sz="0" w:space="0" w:color="auto"/>
        <w:right w:val="none" w:sz="0" w:space="0" w:color="auto"/>
      </w:divBdr>
    </w:div>
    <w:div w:id="512306413">
      <w:bodyDiv w:val="1"/>
      <w:marLeft w:val="0"/>
      <w:marRight w:val="0"/>
      <w:marTop w:val="0"/>
      <w:marBottom w:val="0"/>
      <w:divBdr>
        <w:top w:val="none" w:sz="0" w:space="0" w:color="auto"/>
        <w:left w:val="none" w:sz="0" w:space="0" w:color="auto"/>
        <w:bottom w:val="none" w:sz="0" w:space="0" w:color="auto"/>
        <w:right w:val="none" w:sz="0" w:space="0" w:color="auto"/>
      </w:divBdr>
      <w:divsChild>
        <w:div w:id="524563557">
          <w:marLeft w:val="0"/>
          <w:marRight w:val="0"/>
          <w:marTop w:val="0"/>
          <w:marBottom w:val="0"/>
          <w:divBdr>
            <w:top w:val="none" w:sz="0" w:space="0" w:color="auto"/>
            <w:left w:val="none" w:sz="0" w:space="0" w:color="auto"/>
            <w:bottom w:val="none" w:sz="0" w:space="0" w:color="auto"/>
            <w:right w:val="none" w:sz="0" w:space="0" w:color="auto"/>
          </w:divBdr>
          <w:divsChild>
            <w:div w:id="1054547567">
              <w:marLeft w:val="0"/>
              <w:marRight w:val="0"/>
              <w:marTop w:val="0"/>
              <w:marBottom w:val="0"/>
              <w:divBdr>
                <w:top w:val="none" w:sz="0" w:space="0" w:color="auto"/>
                <w:left w:val="none" w:sz="0" w:space="0" w:color="auto"/>
                <w:bottom w:val="none" w:sz="0" w:space="0" w:color="auto"/>
                <w:right w:val="none" w:sz="0" w:space="0" w:color="auto"/>
              </w:divBdr>
              <w:divsChild>
                <w:div w:id="141546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477108">
      <w:bodyDiv w:val="1"/>
      <w:marLeft w:val="0"/>
      <w:marRight w:val="0"/>
      <w:marTop w:val="0"/>
      <w:marBottom w:val="0"/>
      <w:divBdr>
        <w:top w:val="none" w:sz="0" w:space="0" w:color="auto"/>
        <w:left w:val="none" w:sz="0" w:space="0" w:color="auto"/>
        <w:bottom w:val="none" w:sz="0" w:space="0" w:color="auto"/>
        <w:right w:val="none" w:sz="0" w:space="0" w:color="auto"/>
      </w:divBdr>
    </w:div>
    <w:div w:id="564950780">
      <w:bodyDiv w:val="1"/>
      <w:marLeft w:val="0"/>
      <w:marRight w:val="0"/>
      <w:marTop w:val="0"/>
      <w:marBottom w:val="0"/>
      <w:divBdr>
        <w:top w:val="none" w:sz="0" w:space="0" w:color="auto"/>
        <w:left w:val="none" w:sz="0" w:space="0" w:color="auto"/>
        <w:bottom w:val="none" w:sz="0" w:space="0" w:color="auto"/>
        <w:right w:val="none" w:sz="0" w:space="0" w:color="auto"/>
      </w:divBdr>
      <w:divsChild>
        <w:div w:id="44452189">
          <w:marLeft w:val="0"/>
          <w:marRight w:val="0"/>
          <w:marTop w:val="0"/>
          <w:marBottom w:val="0"/>
          <w:divBdr>
            <w:top w:val="none" w:sz="0" w:space="0" w:color="auto"/>
            <w:left w:val="none" w:sz="0" w:space="0" w:color="auto"/>
            <w:bottom w:val="none" w:sz="0" w:space="0" w:color="auto"/>
            <w:right w:val="none" w:sz="0" w:space="0" w:color="auto"/>
          </w:divBdr>
          <w:divsChild>
            <w:div w:id="1740714584">
              <w:marLeft w:val="0"/>
              <w:marRight w:val="0"/>
              <w:marTop w:val="0"/>
              <w:marBottom w:val="0"/>
              <w:divBdr>
                <w:top w:val="none" w:sz="0" w:space="0" w:color="auto"/>
                <w:left w:val="none" w:sz="0" w:space="0" w:color="auto"/>
                <w:bottom w:val="none" w:sz="0" w:space="0" w:color="auto"/>
                <w:right w:val="none" w:sz="0" w:space="0" w:color="auto"/>
              </w:divBdr>
              <w:divsChild>
                <w:div w:id="116405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257098">
      <w:bodyDiv w:val="1"/>
      <w:marLeft w:val="0"/>
      <w:marRight w:val="0"/>
      <w:marTop w:val="0"/>
      <w:marBottom w:val="0"/>
      <w:divBdr>
        <w:top w:val="none" w:sz="0" w:space="0" w:color="auto"/>
        <w:left w:val="none" w:sz="0" w:space="0" w:color="auto"/>
        <w:bottom w:val="none" w:sz="0" w:space="0" w:color="auto"/>
        <w:right w:val="none" w:sz="0" w:space="0" w:color="auto"/>
      </w:divBdr>
      <w:divsChild>
        <w:div w:id="405037277">
          <w:marLeft w:val="0"/>
          <w:marRight w:val="0"/>
          <w:marTop w:val="0"/>
          <w:marBottom w:val="0"/>
          <w:divBdr>
            <w:top w:val="none" w:sz="0" w:space="0" w:color="auto"/>
            <w:left w:val="none" w:sz="0" w:space="0" w:color="auto"/>
            <w:bottom w:val="none" w:sz="0" w:space="0" w:color="auto"/>
            <w:right w:val="none" w:sz="0" w:space="0" w:color="auto"/>
          </w:divBdr>
          <w:divsChild>
            <w:div w:id="2021539795">
              <w:marLeft w:val="0"/>
              <w:marRight w:val="0"/>
              <w:marTop w:val="0"/>
              <w:marBottom w:val="0"/>
              <w:divBdr>
                <w:top w:val="none" w:sz="0" w:space="0" w:color="auto"/>
                <w:left w:val="none" w:sz="0" w:space="0" w:color="auto"/>
                <w:bottom w:val="none" w:sz="0" w:space="0" w:color="auto"/>
                <w:right w:val="none" w:sz="0" w:space="0" w:color="auto"/>
              </w:divBdr>
              <w:divsChild>
                <w:div w:id="120883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052161">
      <w:bodyDiv w:val="1"/>
      <w:marLeft w:val="0"/>
      <w:marRight w:val="0"/>
      <w:marTop w:val="0"/>
      <w:marBottom w:val="0"/>
      <w:divBdr>
        <w:top w:val="none" w:sz="0" w:space="0" w:color="auto"/>
        <w:left w:val="none" w:sz="0" w:space="0" w:color="auto"/>
        <w:bottom w:val="none" w:sz="0" w:space="0" w:color="auto"/>
        <w:right w:val="none" w:sz="0" w:space="0" w:color="auto"/>
      </w:divBdr>
    </w:div>
    <w:div w:id="619343342">
      <w:bodyDiv w:val="1"/>
      <w:marLeft w:val="0"/>
      <w:marRight w:val="0"/>
      <w:marTop w:val="0"/>
      <w:marBottom w:val="0"/>
      <w:divBdr>
        <w:top w:val="none" w:sz="0" w:space="0" w:color="auto"/>
        <w:left w:val="none" w:sz="0" w:space="0" w:color="auto"/>
        <w:bottom w:val="none" w:sz="0" w:space="0" w:color="auto"/>
        <w:right w:val="none" w:sz="0" w:space="0" w:color="auto"/>
      </w:divBdr>
      <w:divsChild>
        <w:div w:id="16204715">
          <w:marLeft w:val="0"/>
          <w:marRight w:val="0"/>
          <w:marTop w:val="0"/>
          <w:marBottom w:val="0"/>
          <w:divBdr>
            <w:top w:val="none" w:sz="0" w:space="0" w:color="auto"/>
            <w:left w:val="none" w:sz="0" w:space="0" w:color="auto"/>
            <w:bottom w:val="none" w:sz="0" w:space="0" w:color="auto"/>
            <w:right w:val="none" w:sz="0" w:space="0" w:color="auto"/>
          </w:divBdr>
          <w:divsChild>
            <w:div w:id="1702513449">
              <w:marLeft w:val="0"/>
              <w:marRight w:val="0"/>
              <w:marTop w:val="0"/>
              <w:marBottom w:val="0"/>
              <w:divBdr>
                <w:top w:val="none" w:sz="0" w:space="0" w:color="auto"/>
                <w:left w:val="none" w:sz="0" w:space="0" w:color="auto"/>
                <w:bottom w:val="none" w:sz="0" w:space="0" w:color="auto"/>
                <w:right w:val="none" w:sz="0" w:space="0" w:color="auto"/>
              </w:divBdr>
              <w:divsChild>
                <w:div w:id="89608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61952">
      <w:bodyDiv w:val="1"/>
      <w:marLeft w:val="0"/>
      <w:marRight w:val="0"/>
      <w:marTop w:val="0"/>
      <w:marBottom w:val="0"/>
      <w:divBdr>
        <w:top w:val="none" w:sz="0" w:space="0" w:color="auto"/>
        <w:left w:val="none" w:sz="0" w:space="0" w:color="auto"/>
        <w:bottom w:val="none" w:sz="0" w:space="0" w:color="auto"/>
        <w:right w:val="none" w:sz="0" w:space="0" w:color="auto"/>
      </w:divBdr>
      <w:divsChild>
        <w:div w:id="448008514">
          <w:marLeft w:val="0"/>
          <w:marRight w:val="0"/>
          <w:marTop w:val="0"/>
          <w:marBottom w:val="0"/>
          <w:divBdr>
            <w:top w:val="none" w:sz="0" w:space="0" w:color="auto"/>
            <w:left w:val="none" w:sz="0" w:space="0" w:color="auto"/>
            <w:bottom w:val="none" w:sz="0" w:space="0" w:color="auto"/>
            <w:right w:val="none" w:sz="0" w:space="0" w:color="auto"/>
          </w:divBdr>
          <w:divsChild>
            <w:div w:id="856692651">
              <w:marLeft w:val="0"/>
              <w:marRight w:val="0"/>
              <w:marTop w:val="0"/>
              <w:marBottom w:val="0"/>
              <w:divBdr>
                <w:top w:val="none" w:sz="0" w:space="0" w:color="auto"/>
                <w:left w:val="none" w:sz="0" w:space="0" w:color="auto"/>
                <w:bottom w:val="none" w:sz="0" w:space="0" w:color="auto"/>
                <w:right w:val="none" w:sz="0" w:space="0" w:color="auto"/>
              </w:divBdr>
              <w:divsChild>
                <w:div w:id="50745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956188">
      <w:bodyDiv w:val="1"/>
      <w:marLeft w:val="0"/>
      <w:marRight w:val="0"/>
      <w:marTop w:val="0"/>
      <w:marBottom w:val="0"/>
      <w:divBdr>
        <w:top w:val="none" w:sz="0" w:space="0" w:color="auto"/>
        <w:left w:val="none" w:sz="0" w:space="0" w:color="auto"/>
        <w:bottom w:val="none" w:sz="0" w:space="0" w:color="auto"/>
        <w:right w:val="none" w:sz="0" w:space="0" w:color="auto"/>
      </w:divBdr>
      <w:divsChild>
        <w:div w:id="710349810">
          <w:marLeft w:val="0"/>
          <w:marRight w:val="0"/>
          <w:marTop w:val="0"/>
          <w:marBottom w:val="0"/>
          <w:divBdr>
            <w:top w:val="none" w:sz="0" w:space="0" w:color="auto"/>
            <w:left w:val="none" w:sz="0" w:space="0" w:color="auto"/>
            <w:bottom w:val="none" w:sz="0" w:space="0" w:color="auto"/>
            <w:right w:val="none" w:sz="0" w:space="0" w:color="auto"/>
          </w:divBdr>
          <w:divsChild>
            <w:div w:id="463734652">
              <w:marLeft w:val="0"/>
              <w:marRight w:val="0"/>
              <w:marTop w:val="0"/>
              <w:marBottom w:val="0"/>
              <w:divBdr>
                <w:top w:val="none" w:sz="0" w:space="0" w:color="auto"/>
                <w:left w:val="none" w:sz="0" w:space="0" w:color="auto"/>
                <w:bottom w:val="none" w:sz="0" w:space="0" w:color="auto"/>
                <w:right w:val="none" w:sz="0" w:space="0" w:color="auto"/>
              </w:divBdr>
              <w:divsChild>
                <w:div w:id="25050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16805">
      <w:bodyDiv w:val="1"/>
      <w:marLeft w:val="0"/>
      <w:marRight w:val="0"/>
      <w:marTop w:val="0"/>
      <w:marBottom w:val="0"/>
      <w:divBdr>
        <w:top w:val="none" w:sz="0" w:space="0" w:color="auto"/>
        <w:left w:val="none" w:sz="0" w:space="0" w:color="auto"/>
        <w:bottom w:val="none" w:sz="0" w:space="0" w:color="auto"/>
        <w:right w:val="none" w:sz="0" w:space="0" w:color="auto"/>
      </w:divBdr>
    </w:div>
    <w:div w:id="695737924">
      <w:bodyDiv w:val="1"/>
      <w:marLeft w:val="0"/>
      <w:marRight w:val="0"/>
      <w:marTop w:val="0"/>
      <w:marBottom w:val="0"/>
      <w:divBdr>
        <w:top w:val="none" w:sz="0" w:space="0" w:color="auto"/>
        <w:left w:val="none" w:sz="0" w:space="0" w:color="auto"/>
        <w:bottom w:val="none" w:sz="0" w:space="0" w:color="auto"/>
        <w:right w:val="none" w:sz="0" w:space="0" w:color="auto"/>
      </w:divBdr>
    </w:div>
    <w:div w:id="696352122">
      <w:bodyDiv w:val="1"/>
      <w:marLeft w:val="0"/>
      <w:marRight w:val="0"/>
      <w:marTop w:val="0"/>
      <w:marBottom w:val="0"/>
      <w:divBdr>
        <w:top w:val="none" w:sz="0" w:space="0" w:color="auto"/>
        <w:left w:val="none" w:sz="0" w:space="0" w:color="auto"/>
        <w:bottom w:val="none" w:sz="0" w:space="0" w:color="auto"/>
        <w:right w:val="none" w:sz="0" w:space="0" w:color="auto"/>
      </w:divBdr>
      <w:divsChild>
        <w:div w:id="521092001">
          <w:marLeft w:val="0"/>
          <w:marRight w:val="0"/>
          <w:marTop w:val="0"/>
          <w:marBottom w:val="0"/>
          <w:divBdr>
            <w:top w:val="none" w:sz="0" w:space="0" w:color="auto"/>
            <w:left w:val="none" w:sz="0" w:space="0" w:color="auto"/>
            <w:bottom w:val="none" w:sz="0" w:space="0" w:color="auto"/>
            <w:right w:val="none" w:sz="0" w:space="0" w:color="auto"/>
          </w:divBdr>
          <w:divsChild>
            <w:div w:id="1504974712">
              <w:marLeft w:val="0"/>
              <w:marRight w:val="0"/>
              <w:marTop w:val="0"/>
              <w:marBottom w:val="0"/>
              <w:divBdr>
                <w:top w:val="none" w:sz="0" w:space="0" w:color="auto"/>
                <w:left w:val="none" w:sz="0" w:space="0" w:color="auto"/>
                <w:bottom w:val="none" w:sz="0" w:space="0" w:color="auto"/>
                <w:right w:val="none" w:sz="0" w:space="0" w:color="auto"/>
              </w:divBdr>
            </w:div>
            <w:div w:id="1947611251">
              <w:marLeft w:val="0"/>
              <w:marRight w:val="0"/>
              <w:marTop w:val="0"/>
              <w:marBottom w:val="0"/>
              <w:divBdr>
                <w:top w:val="none" w:sz="0" w:space="0" w:color="auto"/>
                <w:left w:val="none" w:sz="0" w:space="0" w:color="auto"/>
                <w:bottom w:val="none" w:sz="0" w:space="0" w:color="auto"/>
                <w:right w:val="none" w:sz="0" w:space="0" w:color="auto"/>
              </w:divBdr>
            </w:div>
            <w:div w:id="1305963138">
              <w:marLeft w:val="0"/>
              <w:marRight w:val="0"/>
              <w:marTop w:val="0"/>
              <w:marBottom w:val="0"/>
              <w:divBdr>
                <w:top w:val="none" w:sz="0" w:space="0" w:color="auto"/>
                <w:left w:val="none" w:sz="0" w:space="0" w:color="auto"/>
                <w:bottom w:val="none" w:sz="0" w:space="0" w:color="auto"/>
                <w:right w:val="none" w:sz="0" w:space="0" w:color="auto"/>
              </w:divBdr>
            </w:div>
            <w:div w:id="301615593">
              <w:marLeft w:val="0"/>
              <w:marRight w:val="0"/>
              <w:marTop w:val="0"/>
              <w:marBottom w:val="0"/>
              <w:divBdr>
                <w:top w:val="none" w:sz="0" w:space="0" w:color="auto"/>
                <w:left w:val="none" w:sz="0" w:space="0" w:color="auto"/>
                <w:bottom w:val="none" w:sz="0" w:space="0" w:color="auto"/>
                <w:right w:val="none" w:sz="0" w:space="0" w:color="auto"/>
              </w:divBdr>
            </w:div>
            <w:div w:id="2099446631">
              <w:marLeft w:val="0"/>
              <w:marRight w:val="0"/>
              <w:marTop w:val="0"/>
              <w:marBottom w:val="0"/>
              <w:divBdr>
                <w:top w:val="none" w:sz="0" w:space="0" w:color="auto"/>
                <w:left w:val="none" w:sz="0" w:space="0" w:color="auto"/>
                <w:bottom w:val="none" w:sz="0" w:space="0" w:color="auto"/>
                <w:right w:val="none" w:sz="0" w:space="0" w:color="auto"/>
              </w:divBdr>
            </w:div>
            <w:div w:id="487210070">
              <w:marLeft w:val="0"/>
              <w:marRight w:val="0"/>
              <w:marTop w:val="0"/>
              <w:marBottom w:val="0"/>
              <w:divBdr>
                <w:top w:val="none" w:sz="0" w:space="0" w:color="auto"/>
                <w:left w:val="none" w:sz="0" w:space="0" w:color="auto"/>
                <w:bottom w:val="none" w:sz="0" w:space="0" w:color="auto"/>
                <w:right w:val="none" w:sz="0" w:space="0" w:color="auto"/>
              </w:divBdr>
            </w:div>
            <w:div w:id="1106386135">
              <w:marLeft w:val="0"/>
              <w:marRight w:val="0"/>
              <w:marTop w:val="0"/>
              <w:marBottom w:val="0"/>
              <w:divBdr>
                <w:top w:val="none" w:sz="0" w:space="0" w:color="auto"/>
                <w:left w:val="none" w:sz="0" w:space="0" w:color="auto"/>
                <w:bottom w:val="none" w:sz="0" w:space="0" w:color="auto"/>
                <w:right w:val="none" w:sz="0" w:space="0" w:color="auto"/>
              </w:divBdr>
            </w:div>
            <w:div w:id="1705862477">
              <w:marLeft w:val="0"/>
              <w:marRight w:val="0"/>
              <w:marTop w:val="0"/>
              <w:marBottom w:val="0"/>
              <w:divBdr>
                <w:top w:val="none" w:sz="0" w:space="0" w:color="auto"/>
                <w:left w:val="none" w:sz="0" w:space="0" w:color="auto"/>
                <w:bottom w:val="none" w:sz="0" w:space="0" w:color="auto"/>
                <w:right w:val="none" w:sz="0" w:space="0" w:color="auto"/>
              </w:divBdr>
            </w:div>
            <w:div w:id="1946838269">
              <w:marLeft w:val="0"/>
              <w:marRight w:val="0"/>
              <w:marTop w:val="0"/>
              <w:marBottom w:val="0"/>
              <w:divBdr>
                <w:top w:val="none" w:sz="0" w:space="0" w:color="auto"/>
                <w:left w:val="none" w:sz="0" w:space="0" w:color="auto"/>
                <w:bottom w:val="none" w:sz="0" w:space="0" w:color="auto"/>
                <w:right w:val="none" w:sz="0" w:space="0" w:color="auto"/>
              </w:divBdr>
            </w:div>
            <w:div w:id="1873107981">
              <w:marLeft w:val="0"/>
              <w:marRight w:val="0"/>
              <w:marTop w:val="0"/>
              <w:marBottom w:val="0"/>
              <w:divBdr>
                <w:top w:val="none" w:sz="0" w:space="0" w:color="auto"/>
                <w:left w:val="none" w:sz="0" w:space="0" w:color="auto"/>
                <w:bottom w:val="none" w:sz="0" w:space="0" w:color="auto"/>
                <w:right w:val="none" w:sz="0" w:space="0" w:color="auto"/>
              </w:divBdr>
            </w:div>
            <w:div w:id="163202700">
              <w:marLeft w:val="0"/>
              <w:marRight w:val="0"/>
              <w:marTop w:val="0"/>
              <w:marBottom w:val="0"/>
              <w:divBdr>
                <w:top w:val="none" w:sz="0" w:space="0" w:color="auto"/>
                <w:left w:val="none" w:sz="0" w:space="0" w:color="auto"/>
                <w:bottom w:val="none" w:sz="0" w:space="0" w:color="auto"/>
                <w:right w:val="none" w:sz="0" w:space="0" w:color="auto"/>
              </w:divBdr>
            </w:div>
            <w:div w:id="121194920">
              <w:marLeft w:val="0"/>
              <w:marRight w:val="0"/>
              <w:marTop w:val="0"/>
              <w:marBottom w:val="0"/>
              <w:divBdr>
                <w:top w:val="none" w:sz="0" w:space="0" w:color="auto"/>
                <w:left w:val="none" w:sz="0" w:space="0" w:color="auto"/>
                <w:bottom w:val="none" w:sz="0" w:space="0" w:color="auto"/>
                <w:right w:val="none" w:sz="0" w:space="0" w:color="auto"/>
              </w:divBdr>
            </w:div>
            <w:div w:id="1517504467">
              <w:marLeft w:val="0"/>
              <w:marRight w:val="0"/>
              <w:marTop w:val="0"/>
              <w:marBottom w:val="0"/>
              <w:divBdr>
                <w:top w:val="none" w:sz="0" w:space="0" w:color="auto"/>
                <w:left w:val="none" w:sz="0" w:space="0" w:color="auto"/>
                <w:bottom w:val="none" w:sz="0" w:space="0" w:color="auto"/>
                <w:right w:val="none" w:sz="0" w:space="0" w:color="auto"/>
              </w:divBdr>
            </w:div>
            <w:div w:id="2015650311">
              <w:marLeft w:val="0"/>
              <w:marRight w:val="0"/>
              <w:marTop w:val="0"/>
              <w:marBottom w:val="0"/>
              <w:divBdr>
                <w:top w:val="none" w:sz="0" w:space="0" w:color="auto"/>
                <w:left w:val="none" w:sz="0" w:space="0" w:color="auto"/>
                <w:bottom w:val="none" w:sz="0" w:space="0" w:color="auto"/>
                <w:right w:val="none" w:sz="0" w:space="0" w:color="auto"/>
              </w:divBdr>
            </w:div>
            <w:div w:id="1157764049">
              <w:marLeft w:val="0"/>
              <w:marRight w:val="0"/>
              <w:marTop w:val="0"/>
              <w:marBottom w:val="0"/>
              <w:divBdr>
                <w:top w:val="none" w:sz="0" w:space="0" w:color="auto"/>
                <w:left w:val="none" w:sz="0" w:space="0" w:color="auto"/>
                <w:bottom w:val="none" w:sz="0" w:space="0" w:color="auto"/>
                <w:right w:val="none" w:sz="0" w:space="0" w:color="auto"/>
              </w:divBdr>
            </w:div>
            <w:div w:id="1168447384">
              <w:marLeft w:val="0"/>
              <w:marRight w:val="0"/>
              <w:marTop w:val="0"/>
              <w:marBottom w:val="0"/>
              <w:divBdr>
                <w:top w:val="none" w:sz="0" w:space="0" w:color="auto"/>
                <w:left w:val="none" w:sz="0" w:space="0" w:color="auto"/>
                <w:bottom w:val="none" w:sz="0" w:space="0" w:color="auto"/>
                <w:right w:val="none" w:sz="0" w:space="0" w:color="auto"/>
              </w:divBdr>
            </w:div>
            <w:div w:id="743528864">
              <w:marLeft w:val="0"/>
              <w:marRight w:val="0"/>
              <w:marTop w:val="0"/>
              <w:marBottom w:val="0"/>
              <w:divBdr>
                <w:top w:val="none" w:sz="0" w:space="0" w:color="auto"/>
                <w:left w:val="none" w:sz="0" w:space="0" w:color="auto"/>
                <w:bottom w:val="none" w:sz="0" w:space="0" w:color="auto"/>
                <w:right w:val="none" w:sz="0" w:space="0" w:color="auto"/>
              </w:divBdr>
            </w:div>
            <w:div w:id="1962219827">
              <w:marLeft w:val="0"/>
              <w:marRight w:val="0"/>
              <w:marTop w:val="0"/>
              <w:marBottom w:val="0"/>
              <w:divBdr>
                <w:top w:val="none" w:sz="0" w:space="0" w:color="auto"/>
                <w:left w:val="none" w:sz="0" w:space="0" w:color="auto"/>
                <w:bottom w:val="none" w:sz="0" w:space="0" w:color="auto"/>
                <w:right w:val="none" w:sz="0" w:space="0" w:color="auto"/>
              </w:divBdr>
            </w:div>
            <w:div w:id="958605653">
              <w:marLeft w:val="0"/>
              <w:marRight w:val="0"/>
              <w:marTop w:val="0"/>
              <w:marBottom w:val="0"/>
              <w:divBdr>
                <w:top w:val="none" w:sz="0" w:space="0" w:color="auto"/>
                <w:left w:val="none" w:sz="0" w:space="0" w:color="auto"/>
                <w:bottom w:val="none" w:sz="0" w:space="0" w:color="auto"/>
                <w:right w:val="none" w:sz="0" w:space="0" w:color="auto"/>
              </w:divBdr>
            </w:div>
            <w:div w:id="1205408087">
              <w:marLeft w:val="0"/>
              <w:marRight w:val="0"/>
              <w:marTop w:val="0"/>
              <w:marBottom w:val="0"/>
              <w:divBdr>
                <w:top w:val="none" w:sz="0" w:space="0" w:color="auto"/>
                <w:left w:val="none" w:sz="0" w:space="0" w:color="auto"/>
                <w:bottom w:val="none" w:sz="0" w:space="0" w:color="auto"/>
                <w:right w:val="none" w:sz="0" w:space="0" w:color="auto"/>
              </w:divBdr>
            </w:div>
            <w:div w:id="871723518">
              <w:marLeft w:val="0"/>
              <w:marRight w:val="0"/>
              <w:marTop w:val="0"/>
              <w:marBottom w:val="0"/>
              <w:divBdr>
                <w:top w:val="none" w:sz="0" w:space="0" w:color="auto"/>
                <w:left w:val="none" w:sz="0" w:space="0" w:color="auto"/>
                <w:bottom w:val="none" w:sz="0" w:space="0" w:color="auto"/>
                <w:right w:val="none" w:sz="0" w:space="0" w:color="auto"/>
              </w:divBdr>
            </w:div>
            <w:div w:id="1255937918">
              <w:marLeft w:val="0"/>
              <w:marRight w:val="0"/>
              <w:marTop w:val="0"/>
              <w:marBottom w:val="0"/>
              <w:divBdr>
                <w:top w:val="none" w:sz="0" w:space="0" w:color="auto"/>
                <w:left w:val="none" w:sz="0" w:space="0" w:color="auto"/>
                <w:bottom w:val="none" w:sz="0" w:space="0" w:color="auto"/>
                <w:right w:val="none" w:sz="0" w:space="0" w:color="auto"/>
              </w:divBdr>
            </w:div>
            <w:div w:id="966545764">
              <w:marLeft w:val="0"/>
              <w:marRight w:val="0"/>
              <w:marTop w:val="0"/>
              <w:marBottom w:val="0"/>
              <w:divBdr>
                <w:top w:val="none" w:sz="0" w:space="0" w:color="auto"/>
                <w:left w:val="none" w:sz="0" w:space="0" w:color="auto"/>
                <w:bottom w:val="none" w:sz="0" w:space="0" w:color="auto"/>
                <w:right w:val="none" w:sz="0" w:space="0" w:color="auto"/>
              </w:divBdr>
            </w:div>
            <w:div w:id="2119136907">
              <w:marLeft w:val="0"/>
              <w:marRight w:val="0"/>
              <w:marTop w:val="0"/>
              <w:marBottom w:val="0"/>
              <w:divBdr>
                <w:top w:val="none" w:sz="0" w:space="0" w:color="auto"/>
                <w:left w:val="none" w:sz="0" w:space="0" w:color="auto"/>
                <w:bottom w:val="none" w:sz="0" w:space="0" w:color="auto"/>
                <w:right w:val="none" w:sz="0" w:space="0" w:color="auto"/>
              </w:divBdr>
            </w:div>
            <w:div w:id="1854033821">
              <w:marLeft w:val="0"/>
              <w:marRight w:val="0"/>
              <w:marTop w:val="0"/>
              <w:marBottom w:val="0"/>
              <w:divBdr>
                <w:top w:val="none" w:sz="0" w:space="0" w:color="auto"/>
                <w:left w:val="none" w:sz="0" w:space="0" w:color="auto"/>
                <w:bottom w:val="none" w:sz="0" w:space="0" w:color="auto"/>
                <w:right w:val="none" w:sz="0" w:space="0" w:color="auto"/>
              </w:divBdr>
            </w:div>
            <w:div w:id="1514421740">
              <w:marLeft w:val="0"/>
              <w:marRight w:val="0"/>
              <w:marTop w:val="0"/>
              <w:marBottom w:val="0"/>
              <w:divBdr>
                <w:top w:val="none" w:sz="0" w:space="0" w:color="auto"/>
                <w:left w:val="none" w:sz="0" w:space="0" w:color="auto"/>
                <w:bottom w:val="none" w:sz="0" w:space="0" w:color="auto"/>
                <w:right w:val="none" w:sz="0" w:space="0" w:color="auto"/>
              </w:divBdr>
            </w:div>
            <w:div w:id="281154492">
              <w:marLeft w:val="0"/>
              <w:marRight w:val="0"/>
              <w:marTop w:val="0"/>
              <w:marBottom w:val="0"/>
              <w:divBdr>
                <w:top w:val="none" w:sz="0" w:space="0" w:color="auto"/>
                <w:left w:val="none" w:sz="0" w:space="0" w:color="auto"/>
                <w:bottom w:val="none" w:sz="0" w:space="0" w:color="auto"/>
                <w:right w:val="none" w:sz="0" w:space="0" w:color="auto"/>
              </w:divBdr>
            </w:div>
            <w:div w:id="441195292">
              <w:marLeft w:val="0"/>
              <w:marRight w:val="0"/>
              <w:marTop w:val="0"/>
              <w:marBottom w:val="0"/>
              <w:divBdr>
                <w:top w:val="none" w:sz="0" w:space="0" w:color="auto"/>
                <w:left w:val="none" w:sz="0" w:space="0" w:color="auto"/>
                <w:bottom w:val="none" w:sz="0" w:space="0" w:color="auto"/>
                <w:right w:val="none" w:sz="0" w:space="0" w:color="auto"/>
              </w:divBdr>
            </w:div>
            <w:div w:id="2129927764">
              <w:marLeft w:val="0"/>
              <w:marRight w:val="0"/>
              <w:marTop w:val="0"/>
              <w:marBottom w:val="0"/>
              <w:divBdr>
                <w:top w:val="none" w:sz="0" w:space="0" w:color="auto"/>
                <w:left w:val="none" w:sz="0" w:space="0" w:color="auto"/>
                <w:bottom w:val="none" w:sz="0" w:space="0" w:color="auto"/>
                <w:right w:val="none" w:sz="0" w:space="0" w:color="auto"/>
              </w:divBdr>
            </w:div>
            <w:div w:id="2052146295">
              <w:marLeft w:val="0"/>
              <w:marRight w:val="0"/>
              <w:marTop w:val="0"/>
              <w:marBottom w:val="0"/>
              <w:divBdr>
                <w:top w:val="none" w:sz="0" w:space="0" w:color="auto"/>
                <w:left w:val="none" w:sz="0" w:space="0" w:color="auto"/>
                <w:bottom w:val="none" w:sz="0" w:space="0" w:color="auto"/>
                <w:right w:val="none" w:sz="0" w:space="0" w:color="auto"/>
              </w:divBdr>
            </w:div>
            <w:div w:id="625963740">
              <w:marLeft w:val="0"/>
              <w:marRight w:val="0"/>
              <w:marTop w:val="0"/>
              <w:marBottom w:val="0"/>
              <w:divBdr>
                <w:top w:val="none" w:sz="0" w:space="0" w:color="auto"/>
                <w:left w:val="none" w:sz="0" w:space="0" w:color="auto"/>
                <w:bottom w:val="none" w:sz="0" w:space="0" w:color="auto"/>
                <w:right w:val="none" w:sz="0" w:space="0" w:color="auto"/>
              </w:divBdr>
            </w:div>
            <w:div w:id="78790892">
              <w:marLeft w:val="0"/>
              <w:marRight w:val="0"/>
              <w:marTop w:val="0"/>
              <w:marBottom w:val="0"/>
              <w:divBdr>
                <w:top w:val="none" w:sz="0" w:space="0" w:color="auto"/>
                <w:left w:val="none" w:sz="0" w:space="0" w:color="auto"/>
                <w:bottom w:val="none" w:sz="0" w:space="0" w:color="auto"/>
                <w:right w:val="none" w:sz="0" w:space="0" w:color="auto"/>
              </w:divBdr>
            </w:div>
            <w:div w:id="1008099726">
              <w:marLeft w:val="0"/>
              <w:marRight w:val="0"/>
              <w:marTop w:val="0"/>
              <w:marBottom w:val="0"/>
              <w:divBdr>
                <w:top w:val="none" w:sz="0" w:space="0" w:color="auto"/>
                <w:left w:val="none" w:sz="0" w:space="0" w:color="auto"/>
                <w:bottom w:val="none" w:sz="0" w:space="0" w:color="auto"/>
                <w:right w:val="none" w:sz="0" w:space="0" w:color="auto"/>
              </w:divBdr>
            </w:div>
            <w:div w:id="646057863">
              <w:marLeft w:val="0"/>
              <w:marRight w:val="0"/>
              <w:marTop w:val="0"/>
              <w:marBottom w:val="0"/>
              <w:divBdr>
                <w:top w:val="none" w:sz="0" w:space="0" w:color="auto"/>
                <w:left w:val="none" w:sz="0" w:space="0" w:color="auto"/>
                <w:bottom w:val="none" w:sz="0" w:space="0" w:color="auto"/>
                <w:right w:val="none" w:sz="0" w:space="0" w:color="auto"/>
              </w:divBdr>
            </w:div>
            <w:div w:id="914976745">
              <w:marLeft w:val="0"/>
              <w:marRight w:val="0"/>
              <w:marTop w:val="0"/>
              <w:marBottom w:val="0"/>
              <w:divBdr>
                <w:top w:val="none" w:sz="0" w:space="0" w:color="auto"/>
                <w:left w:val="none" w:sz="0" w:space="0" w:color="auto"/>
                <w:bottom w:val="none" w:sz="0" w:space="0" w:color="auto"/>
                <w:right w:val="none" w:sz="0" w:space="0" w:color="auto"/>
              </w:divBdr>
            </w:div>
            <w:div w:id="1695880559">
              <w:marLeft w:val="0"/>
              <w:marRight w:val="0"/>
              <w:marTop w:val="0"/>
              <w:marBottom w:val="0"/>
              <w:divBdr>
                <w:top w:val="none" w:sz="0" w:space="0" w:color="auto"/>
                <w:left w:val="none" w:sz="0" w:space="0" w:color="auto"/>
                <w:bottom w:val="none" w:sz="0" w:space="0" w:color="auto"/>
                <w:right w:val="none" w:sz="0" w:space="0" w:color="auto"/>
              </w:divBdr>
            </w:div>
            <w:div w:id="1099451959">
              <w:marLeft w:val="0"/>
              <w:marRight w:val="0"/>
              <w:marTop w:val="0"/>
              <w:marBottom w:val="0"/>
              <w:divBdr>
                <w:top w:val="none" w:sz="0" w:space="0" w:color="auto"/>
                <w:left w:val="none" w:sz="0" w:space="0" w:color="auto"/>
                <w:bottom w:val="none" w:sz="0" w:space="0" w:color="auto"/>
                <w:right w:val="none" w:sz="0" w:space="0" w:color="auto"/>
              </w:divBdr>
            </w:div>
            <w:div w:id="862137530">
              <w:marLeft w:val="0"/>
              <w:marRight w:val="0"/>
              <w:marTop w:val="0"/>
              <w:marBottom w:val="0"/>
              <w:divBdr>
                <w:top w:val="none" w:sz="0" w:space="0" w:color="auto"/>
                <w:left w:val="none" w:sz="0" w:space="0" w:color="auto"/>
                <w:bottom w:val="none" w:sz="0" w:space="0" w:color="auto"/>
                <w:right w:val="none" w:sz="0" w:space="0" w:color="auto"/>
              </w:divBdr>
            </w:div>
            <w:div w:id="1752971285">
              <w:marLeft w:val="0"/>
              <w:marRight w:val="0"/>
              <w:marTop w:val="0"/>
              <w:marBottom w:val="0"/>
              <w:divBdr>
                <w:top w:val="none" w:sz="0" w:space="0" w:color="auto"/>
                <w:left w:val="none" w:sz="0" w:space="0" w:color="auto"/>
                <w:bottom w:val="none" w:sz="0" w:space="0" w:color="auto"/>
                <w:right w:val="none" w:sz="0" w:space="0" w:color="auto"/>
              </w:divBdr>
            </w:div>
            <w:div w:id="244270574">
              <w:marLeft w:val="0"/>
              <w:marRight w:val="0"/>
              <w:marTop w:val="0"/>
              <w:marBottom w:val="0"/>
              <w:divBdr>
                <w:top w:val="none" w:sz="0" w:space="0" w:color="auto"/>
                <w:left w:val="none" w:sz="0" w:space="0" w:color="auto"/>
                <w:bottom w:val="none" w:sz="0" w:space="0" w:color="auto"/>
                <w:right w:val="none" w:sz="0" w:space="0" w:color="auto"/>
              </w:divBdr>
            </w:div>
            <w:div w:id="163814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736281">
      <w:bodyDiv w:val="1"/>
      <w:marLeft w:val="0"/>
      <w:marRight w:val="0"/>
      <w:marTop w:val="0"/>
      <w:marBottom w:val="0"/>
      <w:divBdr>
        <w:top w:val="none" w:sz="0" w:space="0" w:color="auto"/>
        <w:left w:val="none" w:sz="0" w:space="0" w:color="auto"/>
        <w:bottom w:val="none" w:sz="0" w:space="0" w:color="auto"/>
        <w:right w:val="none" w:sz="0" w:space="0" w:color="auto"/>
      </w:divBdr>
      <w:divsChild>
        <w:div w:id="80301156">
          <w:marLeft w:val="0"/>
          <w:marRight w:val="0"/>
          <w:marTop w:val="0"/>
          <w:marBottom w:val="0"/>
          <w:divBdr>
            <w:top w:val="none" w:sz="0" w:space="0" w:color="auto"/>
            <w:left w:val="none" w:sz="0" w:space="0" w:color="auto"/>
            <w:bottom w:val="none" w:sz="0" w:space="0" w:color="auto"/>
            <w:right w:val="none" w:sz="0" w:space="0" w:color="auto"/>
          </w:divBdr>
          <w:divsChild>
            <w:div w:id="616327095">
              <w:marLeft w:val="0"/>
              <w:marRight w:val="0"/>
              <w:marTop w:val="0"/>
              <w:marBottom w:val="0"/>
              <w:divBdr>
                <w:top w:val="none" w:sz="0" w:space="0" w:color="auto"/>
                <w:left w:val="none" w:sz="0" w:space="0" w:color="auto"/>
                <w:bottom w:val="none" w:sz="0" w:space="0" w:color="auto"/>
                <w:right w:val="none" w:sz="0" w:space="0" w:color="auto"/>
              </w:divBdr>
              <w:divsChild>
                <w:div w:id="57366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2629">
      <w:bodyDiv w:val="1"/>
      <w:marLeft w:val="0"/>
      <w:marRight w:val="0"/>
      <w:marTop w:val="0"/>
      <w:marBottom w:val="0"/>
      <w:divBdr>
        <w:top w:val="none" w:sz="0" w:space="0" w:color="auto"/>
        <w:left w:val="none" w:sz="0" w:space="0" w:color="auto"/>
        <w:bottom w:val="none" w:sz="0" w:space="0" w:color="auto"/>
        <w:right w:val="none" w:sz="0" w:space="0" w:color="auto"/>
      </w:divBdr>
    </w:div>
    <w:div w:id="766581134">
      <w:bodyDiv w:val="1"/>
      <w:marLeft w:val="0"/>
      <w:marRight w:val="0"/>
      <w:marTop w:val="0"/>
      <w:marBottom w:val="0"/>
      <w:divBdr>
        <w:top w:val="none" w:sz="0" w:space="0" w:color="auto"/>
        <w:left w:val="none" w:sz="0" w:space="0" w:color="auto"/>
        <w:bottom w:val="none" w:sz="0" w:space="0" w:color="auto"/>
        <w:right w:val="none" w:sz="0" w:space="0" w:color="auto"/>
      </w:divBdr>
    </w:div>
    <w:div w:id="772359726">
      <w:bodyDiv w:val="1"/>
      <w:marLeft w:val="0"/>
      <w:marRight w:val="0"/>
      <w:marTop w:val="0"/>
      <w:marBottom w:val="0"/>
      <w:divBdr>
        <w:top w:val="none" w:sz="0" w:space="0" w:color="auto"/>
        <w:left w:val="none" w:sz="0" w:space="0" w:color="auto"/>
        <w:bottom w:val="none" w:sz="0" w:space="0" w:color="auto"/>
        <w:right w:val="none" w:sz="0" w:space="0" w:color="auto"/>
      </w:divBdr>
    </w:div>
    <w:div w:id="797142234">
      <w:bodyDiv w:val="1"/>
      <w:marLeft w:val="0"/>
      <w:marRight w:val="0"/>
      <w:marTop w:val="0"/>
      <w:marBottom w:val="0"/>
      <w:divBdr>
        <w:top w:val="none" w:sz="0" w:space="0" w:color="auto"/>
        <w:left w:val="none" w:sz="0" w:space="0" w:color="auto"/>
        <w:bottom w:val="none" w:sz="0" w:space="0" w:color="auto"/>
        <w:right w:val="none" w:sz="0" w:space="0" w:color="auto"/>
      </w:divBdr>
      <w:divsChild>
        <w:div w:id="547693361">
          <w:marLeft w:val="0"/>
          <w:marRight w:val="0"/>
          <w:marTop w:val="0"/>
          <w:marBottom w:val="0"/>
          <w:divBdr>
            <w:top w:val="none" w:sz="0" w:space="0" w:color="auto"/>
            <w:left w:val="none" w:sz="0" w:space="0" w:color="auto"/>
            <w:bottom w:val="none" w:sz="0" w:space="0" w:color="auto"/>
            <w:right w:val="none" w:sz="0" w:space="0" w:color="auto"/>
          </w:divBdr>
          <w:divsChild>
            <w:div w:id="1664818956">
              <w:marLeft w:val="0"/>
              <w:marRight w:val="0"/>
              <w:marTop w:val="0"/>
              <w:marBottom w:val="0"/>
              <w:divBdr>
                <w:top w:val="none" w:sz="0" w:space="0" w:color="auto"/>
                <w:left w:val="none" w:sz="0" w:space="0" w:color="auto"/>
                <w:bottom w:val="none" w:sz="0" w:space="0" w:color="auto"/>
                <w:right w:val="none" w:sz="0" w:space="0" w:color="auto"/>
              </w:divBdr>
              <w:divsChild>
                <w:div w:id="109205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508371">
      <w:bodyDiv w:val="1"/>
      <w:marLeft w:val="0"/>
      <w:marRight w:val="0"/>
      <w:marTop w:val="0"/>
      <w:marBottom w:val="0"/>
      <w:divBdr>
        <w:top w:val="none" w:sz="0" w:space="0" w:color="auto"/>
        <w:left w:val="none" w:sz="0" w:space="0" w:color="auto"/>
        <w:bottom w:val="none" w:sz="0" w:space="0" w:color="auto"/>
        <w:right w:val="none" w:sz="0" w:space="0" w:color="auto"/>
      </w:divBdr>
    </w:div>
    <w:div w:id="814106778">
      <w:bodyDiv w:val="1"/>
      <w:marLeft w:val="0"/>
      <w:marRight w:val="0"/>
      <w:marTop w:val="0"/>
      <w:marBottom w:val="0"/>
      <w:divBdr>
        <w:top w:val="none" w:sz="0" w:space="0" w:color="auto"/>
        <w:left w:val="none" w:sz="0" w:space="0" w:color="auto"/>
        <w:bottom w:val="none" w:sz="0" w:space="0" w:color="auto"/>
        <w:right w:val="none" w:sz="0" w:space="0" w:color="auto"/>
      </w:divBdr>
    </w:div>
    <w:div w:id="847451921">
      <w:bodyDiv w:val="1"/>
      <w:marLeft w:val="0"/>
      <w:marRight w:val="0"/>
      <w:marTop w:val="0"/>
      <w:marBottom w:val="0"/>
      <w:divBdr>
        <w:top w:val="none" w:sz="0" w:space="0" w:color="auto"/>
        <w:left w:val="none" w:sz="0" w:space="0" w:color="auto"/>
        <w:bottom w:val="none" w:sz="0" w:space="0" w:color="auto"/>
        <w:right w:val="none" w:sz="0" w:space="0" w:color="auto"/>
      </w:divBdr>
    </w:div>
    <w:div w:id="850530340">
      <w:bodyDiv w:val="1"/>
      <w:marLeft w:val="0"/>
      <w:marRight w:val="0"/>
      <w:marTop w:val="0"/>
      <w:marBottom w:val="0"/>
      <w:divBdr>
        <w:top w:val="none" w:sz="0" w:space="0" w:color="auto"/>
        <w:left w:val="none" w:sz="0" w:space="0" w:color="auto"/>
        <w:bottom w:val="none" w:sz="0" w:space="0" w:color="auto"/>
        <w:right w:val="none" w:sz="0" w:space="0" w:color="auto"/>
      </w:divBdr>
    </w:div>
    <w:div w:id="854536814">
      <w:bodyDiv w:val="1"/>
      <w:marLeft w:val="0"/>
      <w:marRight w:val="0"/>
      <w:marTop w:val="0"/>
      <w:marBottom w:val="0"/>
      <w:divBdr>
        <w:top w:val="none" w:sz="0" w:space="0" w:color="auto"/>
        <w:left w:val="none" w:sz="0" w:space="0" w:color="auto"/>
        <w:bottom w:val="none" w:sz="0" w:space="0" w:color="auto"/>
        <w:right w:val="none" w:sz="0" w:space="0" w:color="auto"/>
      </w:divBdr>
    </w:div>
    <w:div w:id="862477140">
      <w:bodyDiv w:val="1"/>
      <w:marLeft w:val="0"/>
      <w:marRight w:val="0"/>
      <w:marTop w:val="0"/>
      <w:marBottom w:val="0"/>
      <w:divBdr>
        <w:top w:val="none" w:sz="0" w:space="0" w:color="auto"/>
        <w:left w:val="none" w:sz="0" w:space="0" w:color="auto"/>
        <w:bottom w:val="none" w:sz="0" w:space="0" w:color="auto"/>
        <w:right w:val="none" w:sz="0" w:space="0" w:color="auto"/>
      </w:divBdr>
    </w:div>
    <w:div w:id="946473175">
      <w:bodyDiv w:val="1"/>
      <w:marLeft w:val="0"/>
      <w:marRight w:val="0"/>
      <w:marTop w:val="0"/>
      <w:marBottom w:val="0"/>
      <w:divBdr>
        <w:top w:val="none" w:sz="0" w:space="0" w:color="auto"/>
        <w:left w:val="none" w:sz="0" w:space="0" w:color="auto"/>
        <w:bottom w:val="none" w:sz="0" w:space="0" w:color="auto"/>
        <w:right w:val="none" w:sz="0" w:space="0" w:color="auto"/>
      </w:divBdr>
    </w:div>
    <w:div w:id="994069466">
      <w:bodyDiv w:val="1"/>
      <w:marLeft w:val="0"/>
      <w:marRight w:val="0"/>
      <w:marTop w:val="0"/>
      <w:marBottom w:val="0"/>
      <w:divBdr>
        <w:top w:val="none" w:sz="0" w:space="0" w:color="auto"/>
        <w:left w:val="none" w:sz="0" w:space="0" w:color="auto"/>
        <w:bottom w:val="none" w:sz="0" w:space="0" w:color="auto"/>
        <w:right w:val="none" w:sz="0" w:space="0" w:color="auto"/>
      </w:divBdr>
      <w:divsChild>
        <w:div w:id="202442587">
          <w:marLeft w:val="0"/>
          <w:marRight w:val="0"/>
          <w:marTop w:val="0"/>
          <w:marBottom w:val="0"/>
          <w:divBdr>
            <w:top w:val="none" w:sz="0" w:space="0" w:color="auto"/>
            <w:left w:val="none" w:sz="0" w:space="0" w:color="auto"/>
            <w:bottom w:val="none" w:sz="0" w:space="0" w:color="auto"/>
            <w:right w:val="none" w:sz="0" w:space="0" w:color="auto"/>
          </w:divBdr>
          <w:divsChild>
            <w:div w:id="991786856">
              <w:marLeft w:val="0"/>
              <w:marRight w:val="0"/>
              <w:marTop w:val="0"/>
              <w:marBottom w:val="0"/>
              <w:divBdr>
                <w:top w:val="none" w:sz="0" w:space="0" w:color="auto"/>
                <w:left w:val="none" w:sz="0" w:space="0" w:color="auto"/>
                <w:bottom w:val="none" w:sz="0" w:space="0" w:color="auto"/>
                <w:right w:val="none" w:sz="0" w:space="0" w:color="auto"/>
              </w:divBdr>
              <w:divsChild>
                <w:div w:id="72741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609405">
      <w:bodyDiv w:val="1"/>
      <w:marLeft w:val="0"/>
      <w:marRight w:val="0"/>
      <w:marTop w:val="0"/>
      <w:marBottom w:val="0"/>
      <w:divBdr>
        <w:top w:val="none" w:sz="0" w:space="0" w:color="auto"/>
        <w:left w:val="none" w:sz="0" w:space="0" w:color="auto"/>
        <w:bottom w:val="none" w:sz="0" w:space="0" w:color="auto"/>
        <w:right w:val="none" w:sz="0" w:space="0" w:color="auto"/>
      </w:divBdr>
      <w:divsChild>
        <w:div w:id="1165627465">
          <w:marLeft w:val="0"/>
          <w:marRight w:val="0"/>
          <w:marTop w:val="0"/>
          <w:marBottom w:val="0"/>
          <w:divBdr>
            <w:top w:val="none" w:sz="0" w:space="0" w:color="auto"/>
            <w:left w:val="none" w:sz="0" w:space="0" w:color="auto"/>
            <w:bottom w:val="none" w:sz="0" w:space="0" w:color="auto"/>
            <w:right w:val="none" w:sz="0" w:space="0" w:color="auto"/>
          </w:divBdr>
          <w:divsChild>
            <w:div w:id="128742246">
              <w:marLeft w:val="0"/>
              <w:marRight w:val="0"/>
              <w:marTop w:val="0"/>
              <w:marBottom w:val="0"/>
              <w:divBdr>
                <w:top w:val="none" w:sz="0" w:space="0" w:color="auto"/>
                <w:left w:val="none" w:sz="0" w:space="0" w:color="auto"/>
                <w:bottom w:val="none" w:sz="0" w:space="0" w:color="auto"/>
                <w:right w:val="none" w:sz="0" w:space="0" w:color="auto"/>
              </w:divBdr>
              <w:divsChild>
                <w:div w:id="113109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946291">
      <w:bodyDiv w:val="1"/>
      <w:marLeft w:val="0"/>
      <w:marRight w:val="0"/>
      <w:marTop w:val="0"/>
      <w:marBottom w:val="0"/>
      <w:divBdr>
        <w:top w:val="none" w:sz="0" w:space="0" w:color="auto"/>
        <w:left w:val="none" w:sz="0" w:space="0" w:color="auto"/>
        <w:bottom w:val="none" w:sz="0" w:space="0" w:color="auto"/>
        <w:right w:val="none" w:sz="0" w:space="0" w:color="auto"/>
      </w:divBdr>
    </w:div>
    <w:div w:id="1033923591">
      <w:bodyDiv w:val="1"/>
      <w:marLeft w:val="0"/>
      <w:marRight w:val="0"/>
      <w:marTop w:val="0"/>
      <w:marBottom w:val="0"/>
      <w:divBdr>
        <w:top w:val="none" w:sz="0" w:space="0" w:color="auto"/>
        <w:left w:val="none" w:sz="0" w:space="0" w:color="auto"/>
        <w:bottom w:val="none" w:sz="0" w:space="0" w:color="auto"/>
        <w:right w:val="none" w:sz="0" w:space="0" w:color="auto"/>
      </w:divBdr>
    </w:div>
    <w:div w:id="1048259155">
      <w:bodyDiv w:val="1"/>
      <w:marLeft w:val="0"/>
      <w:marRight w:val="0"/>
      <w:marTop w:val="0"/>
      <w:marBottom w:val="0"/>
      <w:divBdr>
        <w:top w:val="none" w:sz="0" w:space="0" w:color="auto"/>
        <w:left w:val="none" w:sz="0" w:space="0" w:color="auto"/>
        <w:bottom w:val="none" w:sz="0" w:space="0" w:color="auto"/>
        <w:right w:val="none" w:sz="0" w:space="0" w:color="auto"/>
      </w:divBdr>
    </w:div>
    <w:div w:id="1061055496">
      <w:bodyDiv w:val="1"/>
      <w:marLeft w:val="0"/>
      <w:marRight w:val="0"/>
      <w:marTop w:val="0"/>
      <w:marBottom w:val="0"/>
      <w:divBdr>
        <w:top w:val="none" w:sz="0" w:space="0" w:color="auto"/>
        <w:left w:val="none" w:sz="0" w:space="0" w:color="auto"/>
        <w:bottom w:val="none" w:sz="0" w:space="0" w:color="auto"/>
        <w:right w:val="none" w:sz="0" w:space="0" w:color="auto"/>
      </w:divBdr>
    </w:div>
    <w:div w:id="1110007847">
      <w:bodyDiv w:val="1"/>
      <w:marLeft w:val="0"/>
      <w:marRight w:val="0"/>
      <w:marTop w:val="0"/>
      <w:marBottom w:val="0"/>
      <w:divBdr>
        <w:top w:val="none" w:sz="0" w:space="0" w:color="auto"/>
        <w:left w:val="none" w:sz="0" w:space="0" w:color="auto"/>
        <w:bottom w:val="none" w:sz="0" w:space="0" w:color="auto"/>
        <w:right w:val="none" w:sz="0" w:space="0" w:color="auto"/>
      </w:divBdr>
      <w:divsChild>
        <w:div w:id="204955213">
          <w:marLeft w:val="0"/>
          <w:marRight w:val="0"/>
          <w:marTop w:val="0"/>
          <w:marBottom w:val="0"/>
          <w:divBdr>
            <w:top w:val="none" w:sz="0" w:space="0" w:color="auto"/>
            <w:left w:val="none" w:sz="0" w:space="0" w:color="auto"/>
            <w:bottom w:val="none" w:sz="0" w:space="0" w:color="auto"/>
            <w:right w:val="none" w:sz="0" w:space="0" w:color="auto"/>
          </w:divBdr>
          <w:divsChild>
            <w:div w:id="1321732534">
              <w:marLeft w:val="0"/>
              <w:marRight w:val="0"/>
              <w:marTop w:val="0"/>
              <w:marBottom w:val="0"/>
              <w:divBdr>
                <w:top w:val="none" w:sz="0" w:space="0" w:color="auto"/>
                <w:left w:val="none" w:sz="0" w:space="0" w:color="auto"/>
                <w:bottom w:val="none" w:sz="0" w:space="0" w:color="auto"/>
                <w:right w:val="none" w:sz="0" w:space="0" w:color="auto"/>
              </w:divBdr>
              <w:divsChild>
                <w:div w:id="119905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1062">
      <w:bodyDiv w:val="1"/>
      <w:marLeft w:val="0"/>
      <w:marRight w:val="0"/>
      <w:marTop w:val="0"/>
      <w:marBottom w:val="0"/>
      <w:divBdr>
        <w:top w:val="none" w:sz="0" w:space="0" w:color="auto"/>
        <w:left w:val="none" w:sz="0" w:space="0" w:color="auto"/>
        <w:bottom w:val="none" w:sz="0" w:space="0" w:color="auto"/>
        <w:right w:val="none" w:sz="0" w:space="0" w:color="auto"/>
      </w:divBdr>
    </w:div>
    <w:div w:id="1200124645">
      <w:bodyDiv w:val="1"/>
      <w:marLeft w:val="0"/>
      <w:marRight w:val="0"/>
      <w:marTop w:val="0"/>
      <w:marBottom w:val="0"/>
      <w:divBdr>
        <w:top w:val="none" w:sz="0" w:space="0" w:color="auto"/>
        <w:left w:val="none" w:sz="0" w:space="0" w:color="auto"/>
        <w:bottom w:val="none" w:sz="0" w:space="0" w:color="auto"/>
        <w:right w:val="none" w:sz="0" w:space="0" w:color="auto"/>
      </w:divBdr>
      <w:divsChild>
        <w:div w:id="1372732282">
          <w:marLeft w:val="0"/>
          <w:marRight w:val="0"/>
          <w:marTop w:val="0"/>
          <w:marBottom w:val="0"/>
          <w:divBdr>
            <w:top w:val="none" w:sz="0" w:space="0" w:color="auto"/>
            <w:left w:val="none" w:sz="0" w:space="0" w:color="auto"/>
            <w:bottom w:val="none" w:sz="0" w:space="0" w:color="auto"/>
            <w:right w:val="none" w:sz="0" w:space="0" w:color="auto"/>
          </w:divBdr>
          <w:divsChild>
            <w:div w:id="1276138020">
              <w:marLeft w:val="0"/>
              <w:marRight w:val="0"/>
              <w:marTop w:val="0"/>
              <w:marBottom w:val="0"/>
              <w:divBdr>
                <w:top w:val="none" w:sz="0" w:space="0" w:color="auto"/>
                <w:left w:val="none" w:sz="0" w:space="0" w:color="auto"/>
                <w:bottom w:val="none" w:sz="0" w:space="0" w:color="auto"/>
                <w:right w:val="none" w:sz="0" w:space="0" w:color="auto"/>
              </w:divBdr>
              <w:divsChild>
                <w:div w:id="26530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299639">
      <w:bodyDiv w:val="1"/>
      <w:marLeft w:val="0"/>
      <w:marRight w:val="0"/>
      <w:marTop w:val="0"/>
      <w:marBottom w:val="0"/>
      <w:divBdr>
        <w:top w:val="none" w:sz="0" w:space="0" w:color="auto"/>
        <w:left w:val="none" w:sz="0" w:space="0" w:color="auto"/>
        <w:bottom w:val="none" w:sz="0" w:space="0" w:color="auto"/>
        <w:right w:val="none" w:sz="0" w:space="0" w:color="auto"/>
      </w:divBdr>
    </w:div>
    <w:div w:id="1253467555">
      <w:bodyDiv w:val="1"/>
      <w:marLeft w:val="0"/>
      <w:marRight w:val="0"/>
      <w:marTop w:val="0"/>
      <w:marBottom w:val="0"/>
      <w:divBdr>
        <w:top w:val="none" w:sz="0" w:space="0" w:color="auto"/>
        <w:left w:val="none" w:sz="0" w:space="0" w:color="auto"/>
        <w:bottom w:val="none" w:sz="0" w:space="0" w:color="auto"/>
        <w:right w:val="none" w:sz="0" w:space="0" w:color="auto"/>
      </w:divBdr>
      <w:divsChild>
        <w:div w:id="1234197646">
          <w:marLeft w:val="0"/>
          <w:marRight w:val="0"/>
          <w:marTop w:val="0"/>
          <w:marBottom w:val="0"/>
          <w:divBdr>
            <w:top w:val="none" w:sz="0" w:space="0" w:color="auto"/>
            <w:left w:val="none" w:sz="0" w:space="0" w:color="auto"/>
            <w:bottom w:val="none" w:sz="0" w:space="0" w:color="auto"/>
            <w:right w:val="none" w:sz="0" w:space="0" w:color="auto"/>
          </w:divBdr>
          <w:divsChild>
            <w:div w:id="1152137158">
              <w:marLeft w:val="0"/>
              <w:marRight w:val="0"/>
              <w:marTop w:val="0"/>
              <w:marBottom w:val="0"/>
              <w:divBdr>
                <w:top w:val="none" w:sz="0" w:space="0" w:color="auto"/>
                <w:left w:val="none" w:sz="0" w:space="0" w:color="auto"/>
                <w:bottom w:val="none" w:sz="0" w:space="0" w:color="auto"/>
                <w:right w:val="none" w:sz="0" w:space="0" w:color="auto"/>
              </w:divBdr>
              <w:divsChild>
                <w:div w:id="38168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86170">
      <w:bodyDiv w:val="1"/>
      <w:marLeft w:val="0"/>
      <w:marRight w:val="0"/>
      <w:marTop w:val="0"/>
      <w:marBottom w:val="0"/>
      <w:divBdr>
        <w:top w:val="none" w:sz="0" w:space="0" w:color="auto"/>
        <w:left w:val="none" w:sz="0" w:space="0" w:color="auto"/>
        <w:bottom w:val="none" w:sz="0" w:space="0" w:color="auto"/>
        <w:right w:val="none" w:sz="0" w:space="0" w:color="auto"/>
      </w:divBdr>
    </w:div>
    <w:div w:id="1359044799">
      <w:bodyDiv w:val="1"/>
      <w:marLeft w:val="0"/>
      <w:marRight w:val="0"/>
      <w:marTop w:val="0"/>
      <w:marBottom w:val="0"/>
      <w:divBdr>
        <w:top w:val="none" w:sz="0" w:space="0" w:color="auto"/>
        <w:left w:val="none" w:sz="0" w:space="0" w:color="auto"/>
        <w:bottom w:val="none" w:sz="0" w:space="0" w:color="auto"/>
        <w:right w:val="none" w:sz="0" w:space="0" w:color="auto"/>
      </w:divBdr>
      <w:divsChild>
        <w:div w:id="2067101106">
          <w:marLeft w:val="0"/>
          <w:marRight w:val="0"/>
          <w:marTop w:val="0"/>
          <w:marBottom w:val="0"/>
          <w:divBdr>
            <w:top w:val="none" w:sz="0" w:space="0" w:color="auto"/>
            <w:left w:val="none" w:sz="0" w:space="0" w:color="auto"/>
            <w:bottom w:val="none" w:sz="0" w:space="0" w:color="auto"/>
            <w:right w:val="none" w:sz="0" w:space="0" w:color="auto"/>
          </w:divBdr>
          <w:divsChild>
            <w:div w:id="202669949">
              <w:marLeft w:val="0"/>
              <w:marRight w:val="0"/>
              <w:marTop w:val="0"/>
              <w:marBottom w:val="0"/>
              <w:divBdr>
                <w:top w:val="none" w:sz="0" w:space="0" w:color="auto"/>
                <w:left w:val="none" w:sz="0" w:space="0" w:color="auto"/>
                <w:bottom w:val="none" w:sz="0" w:space="0" w:color="auto"/>
                <w:right w:val="none" w:sz="0" w:space="0" w:color="auto"/>
              </w:divBdr>
              <w:divsChild>
                <w:div w:id="48759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93342">
      <w:bodyDiv w:val="1"/>
      <w:marLeft w:val="0"/>
      <w:marRight w:val="0"/>
      <w:marTop w:val="0"/>
      <w:marBottom w:val="0"/>
      <w:divBdr>
        <w:top w:val="none" w:sz="0" w:space="0" w:color="auto"/>
        <w:left w:val="none" w:sz="0" w:space="0" w:color="auto"/>
        <w:bottom w:val="none" w:sz="0" w:space="0" w:color="auto"/>
        <w:right w:val="none" w:sz="0" w:space="0" w:color="auto"/>
      </w:divBdr>
    </w:div>
    <w:div w:id="1416904726">
      <w:bodyDiv w:val="1"/>
      <w:marLeft w:val="0"/>
      <w:marRight w:val="0"/>
      <w:marTop w:val="0"/>
      <w:marBottom w:val="0"/>
      <w:divBdr>
        <w:top w:val="none" w:sz="0" w:space="0" w:color="auto"/>
        <w:left w:val="none" w:sz="0" w:space="0" w:color="auto"/>
        <w:bottom w:val="none" w:sz="0" w:space="0" w:color="auto"/>
        <w:right w:val="none" w:sz="0" w:space="0" w:color="auto"/>
      </w:divBdr>
    </w:div>
    <w:div w:id="1418793187">
      <w:bodyDiv w:val="1"/>
      <w:marLeft w:val="0"/>
      <w:marRight w:val="0"/>
      <w:marTop w:val="0"/>
      <w:marBottom w:val="0"/>
      <w:divBdr>
        <w:top w:val="none" w:sz="0" w:space="0" w:color="auto"/>
        <w:left w:val="none" w:sz="0" w:space="0" w:color="auto"/>
        <w:bottom w:val="none" w:sz="0" w:space="0" w:color="auto"/>
        <w:right w:val="none" w:sz="0" w:space="0" w:color="auto"/>
      </w:divBdr>
    </w:div>
    <w:div w:id="1445537529">
      <w:bodyDiv w:val="1"/>
      <w:marLeft w:val="0"/>
      <w:marRight w:val="0"/>
      <w:marTop w:val="0"/>
      <w:marBottom w:val="0"/>
      <w:divBdr>
        <w:top w:val="none" w:sz="0" w:space="0" w:color="auto"/>
        <w:left w:val="none" w:sz="0" w:space="0" w:color="auto"/>
        <w:bottom w:val="none" w:sz="0" w:space="0" w:color="auto"/>
        <w:right w:val="none" w:sz="0" w:space="0" w:color="auto"/>
      </w:divBdr>
    </w:div>
    <w:div w:id="1465927026">
      <w:bodyDiv w:val="1"/>
      <w:marLeft w:val="0"/>
      <w:marRight w:val="0"/>
      <w:marTop w:val="0"/>
      <w:marBottom w:val="0"/>
      <w:divBdr>
        <w:top w:val="none" w:sz="0" w:space="0" w:color="auto"/>
        <w:left w:val="none" w:sz="0" w:space="0" w:color="auto"/>
        <w:bottom w:val="none" w:sz="0" w:space="0" w:color="auto"/>
        <w:right w:val="none" w:sz="0" w:space="0" w:color="auto"/>
      </w:divBdr>
    </w:div>
    <w:div w:id="1469129041">
      <w:bodyDiv w:val="1"/>
      <w:marLeft w:val="0"/>
      <w:marRight w:val="0"/>
      <w:marTop w:val="0"/>
      <w:marBottom w:val="0"/>
      <w:divBdr>
        <w:top w:val="none" w:sz="0" w:space="0" w:color="auto"/>
        <w:left w:val="none" w:sz="0" w:space="0" w:color="auto"/>
        <w:bottom w:val="none" w:sz="0" w:space="0" w:color="auto"/>
        <w:right w:val="none" w:sz="0" w:space="0" w:color="auto"/>
      </w:divBdr>
      <w:divsChild>
        <w:div w:id="213398430">
          <w:marLeft w:val="0"/>
          <w:marRight w:val="0"/>
          <w:marTop w:val="0"/>
          <w:marBottom w:val="0"/>
          <w:divBdr>
            <w:top w:val="none" w:sz="0" w:space="0" w:color="auto"/>
            <w:left w:val="none" w:sz="0" w:space="0" w:color="auto"/>
            <w:bottom w:val="none" w:sz="0" w:space="0" w:color="auto"/>
            <w:right w:val="none" w:sz="0" w:space="0" w:color="auto"/>
          </w:divBdr>
          <w:divsChild>
            <w:div w:id="501966592">
              <w:marLeft w:val="0"/>
              <w:marRight w:val="0"/>
              <w:marTop w:val="0"/>
              <w:marBottom w:val="0"/>
              <w:divBdr>
                <w:top w:val="none" w:sz="0" w:space="0" w:color="auto"/>
                <w:left w:val="none" w:sz="0" w:space="0" w:color="auto"/>
                <w:bottom w:val="none" w:sz="0" w:space="0" w:color="auto"/>
                <w:right w:val="none" w:sz="0" w:space="0" w:color="auto"/>
              </w:divBdr>
              <w:divsChild>
                <w:div w:id="85997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6916">
      <w:bodyDiv w:val="1"/>
      <w:marLeft w:val="0"/>
      <w:marRight w:val="0"/>
      <w:marTop w:val="0"/>
      <w:marBottom w:val="0"/>
      <w:divBdr>
        <w:top w:val="none" w:sz="0" w:space="0" w:color="auto"/>
        <w:left w:val="none" w:sz="0" w:space="0" w:color="auto"/>
        <w:bottom w:val="none" w:sz="0" w:space="0" w:color="auto"/>
        <w:right w:val="none" w:sz="0" w:space="0" w:color="auto"/>
      </w:divBdr>
    </w:div>
    <w:div w:id="1519805187">
      <w:bodyDiv w:val="1"/>
      <w:marLeft w:val="0"/>
      <w:marRight w:val="0"/>
      <w:marTop w:val="0"/>
      <w:marBottom w:val="0"/>
      <w:divBdr>
        <w:top w:val="none" w:sz="0" w:space="0" w:color="auto"/>
        <w:left w:val="none" w:sz="0" w:space="0" w:color="auto"/>
        <w:bottom w:val="none" w:sz="0" w:space="0" w:color="auto"/>
        <w:right w:val="none" w:sz="0" w:space="0" w:color="auto"/>
      </w:divBdr>
    </w:div>
    <w:div w:id="1534030080">
      <w:bodyDiv w:val="1"/>
      <w:marLeft w:val="0"/>
      <w:marRight w:val="0"/>
      <w:marTop w:val="0"/>
      <w:marBottom w:val="0"/>
      <w:divBdr>
        <w:top w:val="none" w:sz="0" w:space="0" w:color="auto"/>
        <w:left w:val="none" w:sz="0" w:space="0" w:color="auto"/>
        <w:bottom w:val="none" w:sz="0" w:space="0" w:color="auto"/>
        <w:right w:val="none" w:sz="0" w:space="0" w:color="auto"/>
      </w:divBdr>
    </w:div>
    <w:div w:id="1547911390">
      <w:bodyDiv w:val="1"/>
      <w:marLeft w:val="0"/>
      <w:marRight w:val="0"/>
      <w:marTop w:val="0"/>
      <w:marBottom w:val="0"/>
      <w:divBdr>
        <w:top w:val="none" w:sz="0" w:space="0" w:color="auto"/>
        <w:left w:val="none" w:sz="0" w:space="0" w:color="auto"/>
        <w:bottom w:val="none" w:sz="0" w:space="0" w:color="auto"/>
        <w:right w:val="none" w:sz="0" w:space="0" w:color="auto"/>
      </w:divBdr>
      <w:divsChild>
        <w:div w:id="414743770">
          <w:marLeft w:val="0"/>
          <w:marRight w:val="0"/>
          <w:marTop w:val="0"/>
          <w:marBottom w:val="0"/>
          <w:divBdr>
            <w:top w:val="none" w:sz="0" w:space="0" w:color="auto"/>
            <w:left w:val="none" w:sz="0" w:space="0" w:color="auto"/>
            <w:bottom w:val="none" w:sz="0" w:space="0" w:color="auto"/>
            <w:right w:val="none" w:sz="0" w:space="0" w:color="auto"/>
          </w:divBdr>
          <w:divsChild>
            <w:div w:id="1231428647">
              <w:marLeft w:val="0"/>
              <w:marRight w:val="0"/>
              <w:marTop w:val="0"/>
              <w:marBottom w:val="0"/>
              <w:divBdr>
                <w:top w:val="none" w:sz="0" w:space="0" w:color="auto"/>
                <w:left w:val="none" w:sz="0" w:space="0" w:color="auto"/>
                <w:bottom w:val="none" w:sz="0" w:space="0" w:color="auto"/>
                <w:right w:val="none" w:sz="0" w:space="0" w:color="auto"/>
              </w:divBdr>
              <w:divsChild>
                <w:div w:id="7549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756887">
      <w:bodyDiv w:val="1"/>
      <w:marLeft w:val="0"/>
      <w:marRight w:val="0"/>
      <w:marTop w:val="0"/>
      <w:marBottom w:val="0"/>
      <w:divBdr>
        <w:top w:val="none" w:sz="0" w:space="0" w:color="auto"/>
        <w:left w:val="none" w:sz="0" w:space="0" w:color="auto"/>
        <w:bottom w:val="none" w:sz="0" w:space="0" w:color="auto"/>
        <w:right w:val="none" w:sz="0" w:space="0" w:color="auto"/>
      </w:divBdr>
    </w:div>
    <w:div w:id="1618415433">
      <w:bodyDiv w:val="1"/>
      <w:marLeft w:val="0"/>
      <w:marRight w:val="0"/>
      <w:marTop w:val="0"/>
      <w:marBottom w:val="0"/>
      <w:divBdr>
        <w:top w:val="none" w:sz="0" w:space="0" w:color="auto"/>
        <w:left w:val="none" w:sz="0" w:space="0" w:color="auto"/>
        <w:bottom w:val="none" w:sz="0" w:space="0" w:color="auto"/>
        <w:right w:val="none" w:sz="0" w:space="0" w:color="auto"/>
      </w:divBdr>
    </w:div>
    <w:div w:id="1643465238">
      <w:bodyDiv w:val="1"/>
      <w:marLeft w:val="0"/>
      <w:marRight w:val="0"/>
      <w:marTop w:val="0"/>
      <w:marBottom w:val="0"/>
      <w:divBdr>
        <w:top w:val="none" w:sz="0" w:space="0" w:color="auto"/>
        <w:left w:val="none" w:sz="0" w:space="0" w:color="auto"/>
        <w:bottom w:val="none" w:sz="0" w:space="0" w:color="auto"/>
        <w:right w:val="none" w:sz="0" w:space="0" w:color="auto"/>
      </w:divBdr>
    </w:div>
    <w:div w:id="1650594025">
      <w:bodyDiv w:val="1"/>
      <w:marLeft w:val="0"/>
      <w:marRight w:val="0"/>
      <w:marTop w:val="0"/>
      <w:marBottom w:val="0"/>
      <w:divBdr>
        <w:top w:val="none" w:sz="0" w:space="0" w:color="auto"/>
        <w:left w:val="none" w:sz="0" w:space="0" w:color="auto"/>
        <w:bottom w:val="none" w:sz="0" w:space="0" w:color="auto"/>
        <w:right w:val="none" w:sz="0" w:space="0" w:color="auto"/>
      </w:divBdr>
    </w:div>
    <w:div w:id="1651010501">
      <w:bodyDiv w:val="1"/>
      <w:marLeft w:val="0"/>
      <w:marRight w:val="0"/>
      <w:marTop w:val="0"/>
      <w:marBottom w:val="0"/>
      <w:divBdr>
        <w:top w:val="none" w:sz="0" w:space="0" w:color="auto"/>
        <w:left w:val="none" w:sz="0" w:space="0" w:color="auto"/>
        <w:bottom w:val="none" w:sz="0" w:space="0" w:color="auto"/>
        <w:right w:val="none" w:sz="0" w:space="0" w:color="auto"/>
      </w:divBdr>
    </w:div>
    <w:div w:id="1678996926">
      <w:bodyDiv w:val="1"/>
      <w:marLeft w:val="0"/>
      <w:marRight w:val="0"/>
      <w:marTop w:val="0"/>
      <w:marBottom w:val="0"/>
      <w:divBdr>
        <w:top w:val="none" w:sz="0" w:space="0" w:color="auto"/>
        <w:left w:val="none" w:sz="0" w:space="0" w:color="auto"/>
        <w:bottom w:val="none" w:sz="0" w:space="0" w:color="auto"/>
        <w:right w:val="none" w:sz="0" w:space="0" w:color="auto"/>
      </w:divBdr>
    </w:div>
    <w:div w:id="1695107827">
      <w:bodyDiv w:val="1"/>
      <w:marLeft w:val="0"/>
      <w:marRight w:val="0"/>
      <w:marTop w:val="0"/>
      <w:marBottom w:val="0"/>
      <w:divBdr>
        <w:top w:val="none" w:sz="0" w:space="0" w:color="auto"/>
        <w:left w:val="none" w:sz="0" w:space="0" w:color="auto"/>
        <w:bottom w:val="none" w:sz="0" w:space="0" w:color="auto"/>
        <w:right w:val="none" w:sz="0" w:space="0" w:color="auto"/>
      </w:divBdr>
    </w:div>
    <w:div w:id="1703901102">
      <w:bodyDiv w:val="1"/>
      <w:marLeft w:val="0"/>
      <w:marRight w:val="0"/>
      <w:marTop w:val="0"/>
      <w:marBottom w:val="0"/>
      <w:divBdr>
        <w:top w:val="none" w:sz="0" w:space="0" w:color="auto"/>
        <w:left w:val="none" w:sz="0" w:space="0" w:color="auto"/>
        <w:bottom w:val="none" w:sz="0" w:space="0" w:color="auto"/>
        <w:right w:val="none" w:sz="0" w:space="0" w:color="auto"/>
      </w:divBdr>
      <w:divsChild>
        <w:div w:id="1569069938">
          <w:marLeft w:val="0"/>
          <w:marRight w:val="0"/>
          <w:marTop w:val="0"/>
          <w:marBottom w:val="0"/>
          <w:divBdr>
            <w:top w:val="none" w:sz="0" w:space="0" w:color="auto"/>
            <w:left w:val="none" w:sz="0" w:space="0" w:color="auto"/>
            <w:bottom w:val="none" w:sz="0" w:space="0" w:color="auto"/>
            <w:right w:val="none" w:sz="0" w:space="0" w:color="auto"/>
          </w:divBdr>
          <w:divsChild>
            <w:div w:id="1005547594">
              <w:marLeft w:val="0"/>
              <w:marRight w:val="0"/>
              <w:marTop w:val="0"/>
              <w:marBottom w:val="0"/>
              <w:divBdr>
                <w:top w:val="none" w:sz="0" w:space="0" w:color="auto"/>
                <w:left w:val="none" w:sz="0" w:space="0" w:color="auto"/>
                <w:bottom w:val="none" w:sz="0" w:space="0" w:color="auto"/>
                <w:right w:val="none" w:sz="0" w:space="0" w:color="auto"/>
              </w:divBdr>
              <w:divsChild>
                <w:div w:id="8493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5227">
      <w:bodyDiv w:val="1"/>
      <w:marLeft w:val="0"/>
      <w:marRight w:val="0"/>
      <w:marTop w:val="0"/>
      <w:marBottom w:val="0"/>
      <w:divBdr>
        <w:top w:val="none" w:sz="0" w:space="0" w:color="auto"/>
        <w:left w:val="none" w:sz="0" w:space="0" w:color="auto"/>
        <w:bottom w:val="none" w:sz="0" w:space="0" w:color="auto"/>
        <w:right w:val="none" w:sz="0" w:space="0" w:color="auto"/>
      </w:divBdr>
    </w:div>
    <w:div w:id="1722243075">
      <w:bodyDiv w:val="1"/>
      <w:marLeft w:val="0"/>
      <w:marRight w:val="0"/>
      <w:marTop w:val="0"/>
      <w:marBottom w:val="0"/>
      <w:divBdr>
        <w:top w:val="none" w:sz="0" w:space="0" w:color="auto"/>
        <w:left w:val="none" w:sz="0" w:space="0" w:color="auto"/>
        <w:bottom w:val="none" w:sz="0" w:space="0" w:color="auto"/>
        <w:right w:val="none" w:sz="0" w:space="0" w:color="auto"/>
      </w:divBdr>
    </w:div>
    <w:div w:id="1729571510">
      <w:bodyDiv w:val="1"/>
      <w:marLeft w:val="0"/>
      <w:marRight w:val="0"/>
      <w:marTop w:val="0"/>
      <w:marBottom w:val="0"/>
      <w:divBdr>
        <w:top w:val="none" w:sz="0" w:space="0" w:color="auto"/>
        <w:left w:val="none" w:sz="0" w:space="0" w:color="auto"/>
        <w:bottom w:val="none" w:sz="0" w:space="0" w:color="auto"/>
        <w:right w:val="none" w:sz="0" w:space="0" w:color="auto"/>
      </w:divBdr>
    </w:div>
    <w:div w:id="1741905290">
      <w:bodyDiv w:val="1"/>
      <w:marLeft w:val="0"/>
      <w:marRight w:val="0"/>
      <w:marTop w:val="0"/>
      <w:marBottom w:val="0"/>
      <w:divBdr>
        <w:top w:val="none" w:sz="0" w:space="0" w:color="auto"/>
        <w:left w:val="none" w:sz="0" w:space="0" w:color="auto"/>
        <w:bottom w:val="none" w:sz="0" w:space="0" w:color="auto"/>
        <w:right w:val="none" w:sz="0" w:space="0" w:color="auto"/>
      </w:divBdr>
      <w:divsChild>
        <w:div w:id="1826125038">
          <w:marLeft w:val="0"/>
          <w:marRight w:val="0"/>
          <w:marTop w:val="0"/>
          <w:marBottom w:val="0"/>
          <w:divBdr>
            <w:top w:val="none" w:sz="0" w:space="0" w:color="auto"/>
            <w:left w:val="none" w:sz="0" w:space="0" w:color="auto"/>
            <w:bottom w:val="none" w:sz="0" w:space="0" w:color="auto"/>
            <w:right w:val="none" w:sz="0" w:space="0" w:color="auto"/>
          </w:divBdr>
          <w:divsChild>
            <w:div w:id="825319814">
              <w:marLeft w:val="0"/>
              <w:marRight w:val="0"/>
              <w:marTop w:val="0"/>
              <w:marBottom w:val="0"/>
              <w:divBdr>
                <w:top w:val="none" w:sz="0" w:space="0" w:color="auto"/>
                <w:left w:val="none" w:sz="0" w:space="0" w:color="auto"/>
                <w:bottom w:val="none" w:sz="0" w:space="0" w:color="auto"/>
                <w:right w:val="none" w:sz="0" w:space="0" w:color="auto"/>
              </w:divBdr>
              <w:divsChild>
                <w:div w:id="77983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785823">
      <w:bodyDiv w:val="1"/>
      <w:marLeft w:val="0"/>
      <w:marRight w:val="0"/>
      <w:marTop w:val="0"/>
      <w:marBottom w:val="0"/>
      <w:divBdr>
        <w:top w:val="none" w:sz="0" w:space="0" w:color="auto"/>
        <w:left w:val="none" w:sz="0" w:space="0" w:color="auto"/>
        <w:bottom w:val="none" w:sz="0" w:space="0" w:color="auto"/>
        <w:right w:val="none" w:sz="0" w:space="0" w:color="auto"/>
      </w:divBdr>
    </w:div>
    <w:div w:id="1770463184">
      <w:bodyDiv w:val="1"/>
      <w:marLeft w:val="0"/>
      <w:marRight w:val="0"/>
      <w:marTop w:val="0"/>
      <w:marBottom w:val="0"/>
      <w:divBdr>
        <w:top w:val="none" w:sz="0" w:space="0" w:color="auto"/>
        <w:left w:val="none" w:sz="0" w:space="0" w:color="auto"/>
        <w:bottom w:val="none" w:sz="0" w:space="0" w:color="auto"/>
        <w:right w:val="none" w:sz="0" w:space="0" w:color="auto"/>
      </w:divBdr>
      <w:divsChild>
        <w:div w:id="489323958">
          <w:marLeft w:val="0"/>
          <w:marRight w:val="0"/>
          <w:marTop w:val="0"/>
          <w:marBottom w:val="0"/>
          <w:divBdr>
            <w:top w:val="none" w:sz="0" w:space="0" w:color="auto"/>
            <w:left w:val="none" w:sz="0" w:space="0" w:color="auto"/>
            <w:bottom w:val="none" w:sz="0" w:space="0" w:color="auto"/>
            <w:right w:val="none" w:sz="0" w:space="0" w:color="auto"/>
          </w:divBdr>
          <w:divsChild>
            <w:div w:id="950087424">
              <w:marLeft w:val="0"/>
              <w:marRight w:val="0"/>
              <w:marTop w:val="0"/>
              <w:marBottom w:val="0"/>
              <w:divBdr>
                <w:top w:val="none" w:sz="0" w:space="0" w:color="auto"/>
                <w:left w:val="none" w:sz="0" w:space="0" w:color="auto"/>
                <w:bottom w:val="none" w:sz="0" w:space="0" w:color="auto"/>
                <w:right w:val="none" w:sz="0" w:space="0" w:color="auto"/>
              </w:divBdr>
              <w:divsChild>
                <w:div w:id="37967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331954">
      <w:bodyDiv w:val="1"/>
      <w:marLeft w:val="0"/>
      <w:marRight w:val="0"/>
      <w:marTop w:val="0"/>
      <w:marBottom w:val="0"/>
      <w:divBdr>
        <w:top w:val="none" w:sz="0" w:space="0" w:color="auto"/>
        <w:left w:val="none" w:sz="0" w:space="0" w:color="auto"/>
        <w:bottom w:val="none" w:sz="0" w:space="0" w:color="auto"/>
        <w:right w:val="none" w:sz="0" w:space="0" w:color="auto"/>
      </w:divBdr>
      <w:divsChild>
        <w:div w:id="1216893964">
          <w:marLeft w:val="0"/>
          <w:marRight w:val="0"/>
          <w:marTop w:val="0"/>
          <w:marBottom w:val="0"/>
          <w:divBdr>
            <w:top w:val="none" w:sz="0" w:space="0" w:color="auto"/>
            <w:left w:val="none" w:sz="0" w:space="0" w:color="auto"/>
            <w:bottom w:val="none" w:sz="0" w:space="0" w:color="auto"/>
            <w:right w:val="none" w:sz="0" w:space="0" w:color="auto"/>
          </w:divBdr>
          <w:divsChild>
            <w:div w:id="817065603">
              <w:marLeft w:val="0"/>
              <w:marRight w:val="0"/>
              <w:marTop w:val="0"/>
              <w:marBottom w:val="0"/>
              <w:divBdr>
                <w:top w:val="none" w:sz="0" w:space="0" w:color="auto"/>
                <w:left w:val="none" w:sz="0" w:space="0" w:color="auto"/>
                <w:bottom w:val="none" w:sz="0" w:space="0" w:color="auto"/>
                <w:right w:val="none" w:sz="0" w:space="0" w:color="auto"/>
              </w:divBdr>
              <w:divsChild>
                <w:div w:id="208687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863745">
      <w:bodyDiv w:val="1"/>
      <w:marLeft w:val="0"/>
      <w:marRight w:val="0"/>
      <w:marTop w:val="0"/>
      <w:marBottom w:val="0"/>
      <w:divBdr>
        <w:top w:val="none" w:sz="0" w:space="0" w:color="auto"/>
        <w:left w:val="none" w:sz="0" w:space="0" w:color="auto"/>
        <w:bottom w:val="none" w:sz="0" w:space="0" w:color="auto"/>
        <w:right w:val="none" w:sz="0" w:space="0" w:color="auto"/>
      </w:divBdr>
    </w:div>
    <w:div w:id="1816944881">
      <w:bodyDiv w:val="1"/>
      <w:marLeft w:val="0"/>
      <w:marRight w:val="0"/>
      <w:marTop w:val="0"/>
      <w:marBottom w:val="0"/>
      <w:divBdr>
        <w:top w:val="none" w:sz="0" w:space="0" w:color="auto"/>
        <w:left w:val="none" w:sz="0" w:space="0" w:color="auto"/>
        <w:bottom w:val="none" w:sz="0" w:space="0" w:color="auto"/>
        <w:right w:val="none" w:sz="0" w:space="0" w:color="auto"/>
      </w:divBdr>
    </w:div>
    <w:div w:id="1842698284">
      <w:bodyDiv w:val="1"/>
      <w:marLeft w:val="0"/>
      <w:marRight w:val="0"/>
      <w:marTop w:val="0"/>
      <w:marBottom w:val="0"/>
      <w:divBdr>
        <w:top w:val="none" w:sz="0" w:space="0" w:color="auto"/>
        <w:left w:val="none" w:sz="0" w:space="0" w:color="auto"/>
        <w:bottom w:val="none" w:sz="0" w:space="0" w:color="auto"/>
        <w:right w:val="none" w:sz="0" w:space="0" w:color="auto"/>
      </w:divBdr>
      <w:divsChild>
        <w:div w:id="1691486885">
          <w:marLeft w:val="0"/>
          <w:marRight w:val="0"/>
          <w:marTop w:val="0"/>
          <w:marBottom w:val="0"/>
          <w:divBdr>
            <w:top w:val="none" w:sz="0" w:space="0" w:color="auto"/>
            <w:left w:val="none" w:sz="0" w:space="0" w:color="auto"/>
            <w:bottom w:val="none" w:sz="0" w:space="0" w:color="auto"/>
            <w:right w:val="none" w:sz="0" w:space="0" w:color="auto"/>
          </w:divBdr>
          <w:divsChild>
            <w:div w:id="1127164079">
              <w:marLeft w:val="0"/>
              <w:marRight w:val="0"/>
              <w:marTop w:val="0"/>
              <w:marBottom w:val="0"/>
              <w:divBdr>
                <w:top w:val="none" w:sz="0" w:space="0" w:color="auto"/>
                <w:left w:val="none" w:sz="0" w:space="0" w:color="auto"/>
                <w:bottom w:val="none" w:sz="0" w:space="0" w:color="auto"/>
                <w:right w:val="none" w:sz="0" w:space="0" w:color="auto"/>
              </w:divBdr>
              <w:divsChild>
                <w:div w:id="158410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584958">
      <w:bodyDiv w:val="1"/>
      <w:marLeft w:val="0"/>
      <w:marRight w:val="0"/>
      <w:marTop w:val="0"/>
      <w:marBottom w:val="0"/>
      <w:divBdr>
        <w:top w:val="none" w:sz="0" w:space="0" w:color="auto"/>
        <w:left w:val="none" w:sz="0" w:space="0" w:color="auto"/>
        <w:bottom w:val="none" w:sz="0" w:space="0" w:color="auto"/>
        <w:right w:val="none" w:sz="0" w:space="0" w:color="auto"/>
      </w:divBdr>
      <w:divsChild>
        <w:div w:id="579608417">
          <w:marLeft w:val="0"/>
          <w:marRight w:val="0"/>
          <w:marTop w:val="0"/>
          <w:marBottom w:val="0"/>
          <w:divBdr>
            <w:top w:val="none" w:sz="0" w:space="0" w:color="auto"/>
            <w:left w:val="none" w:sz="0" w:space="0" w:color="auto"/>
            <w:bottom w:val="none" w:sz="0" w:space="0" w:color="auto"/>
            <w:right w:val="none" w:sz="0" w:space="0" w:color="auto"/>
          </w:divBdr>
          <w:divsChild>
            <w:div w:id="1968124552">
              <w:marLeft w:val="0"/>
              <w:marRight w:val="0"/>
              <w:marTop w:val="0"/>
              <w:marBottom w:val="0"/>
              <w:divBdr>
                <w:top w:val="none" w:sz="0" w:space="0" w:color="auto"/>
                <w:left w:val="none" w:sz="0" w:space="0" w:color="auto"/>
                <w:bottom w:val="none" w:sz="0" w:space="0" w:color="auto"/>
                <w:right w:val="none" w:sz="0" w:space="0" w:color="auto"/>
              </w:divBdr>
              <w:divsChild>
                <w:div w:id="75605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353152">
      <w:bodyDiv w:val="1"/>
      <w:marLeft w:val="0"/>
      <w:marRight w:val="0"/>
      <w:marTop w:val="0"/>
      <w:marBottom w:val="0"/>
      <w:divBdr>
        <w:top w:val="none" w:sz="0" w:space="0" w:color="auto"/>
        <w:left w:val="none" w:sz="0" w:space="0" w:color="auto"/>
        <w:bottom w:val="none" w:sz="0" w:space="0" w:color="auto"/>
        <w:right w:val="none" w:sz="0" w:space="0" w:color="auto"/>
      </w:divBdr>
    </w:div>
    <w:div w:id="1904439405">
      <w:bodyDiv w:val="1"/>
      <w:marLeft w:val="0"/>
      <w:marRight w:val="0"/>
      <w:marTop w:val="0"/>
      <w:marBottom w:val="0"/>
      <w:divBdr>
        <w:top w:val="none" w:sz="0" w:space="0" w:color="auto"/>
        <w:left w:val="none" w:sz="0" w:space="0" w:color="auto"/>
        <w:bottom w:val="none" w:sz="0" w:space="0" w:color="auto"/>
        <w:right w:val="none" w:sz="0" w:space="0" w:color="auto"/>
      </w:divBdr>
    </w:div>
    <w:div w:id="1932274216">
      <w:bodyDiv w:val="1"/>
      <w:marLeft w:val="0"/>
      <w:marRight w:val="0"/>
      <w:marTop w:val="0"/>
      <w:marBottom w:val="0"/>
      <w:divBdr>
        <w:top w:val="none" w:sz="0" w:space="0" w:color="auto"/>
        <w:left w:val="none" w:sz="0" w:space="0" w:color="auto"/>
        <w:bottom w:val="none" w:sz="0" w:space="0" w:color="auto"/>
        <w:right w:val="none" w:sz="0" w:space="0" w:color="auto"/>
      </w:divBdr>
      <w:divsChild>
        <w:div w:id="498735302">
          <w:marLeft w:val="0"/>
          <w:marRight w:val="0"/>
          <w:marTop w:val="0"/>
          <w:marBottom w:val="0"/>
          <w:divBdr>
            <w:top w:val="none" w:sz="0" w:space="0" w:color="auto"/>
            <w:left w:val="none" w:sz="0" w:space="0" w:color="auto"/>
            <w:bottom w:val="none" w:sz="0" w:space="0" w:color="auto"/>
            <w:right w:val="none" w:sz="0" w:space="0" w:color="auto"/>
          </w:divBdr>
          <w:divsChild>
            <w:div w:id="211885796">
              <w:marLeft w:val="0"/>
              <w:marRight w:val="0"/>
              <w:marTop w:val="0"/>
              <w:marBottom w:val="0"/>
              <w:divBdr>
                <w:top w:val="none" w:sz="0" w:space="0" w:color="auto"/>
                <w:left w:val="none" w:sz="0" w:space="0" w:color="auto"/>
                <w:bottom w:val="none" w:sz="0" w:space="0" w:color="auto"/>
                <w:right w:val="none" w:sz="0" w:space="0" w:color="auto"/>
              </w:divBdr>
              <w:divsChild>
                <w:div w:id="7302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812367">
      <w:bodyDiv w:val="1"/>
      <w:marLeft w:val="0"/>
      <w:marRight w:val="0"/>
      <w:marTop w:val="0"/>
      <w:marBottom w:val="0"/>
      <w:divBdr>
        <w:top w:val="none" w:sz="0" w:space="0" w:color="auto"/>
        <w:left w:val="none" w:sz="0" w:space="0" w:color="auto"/>
        <w:bottom w:val="none" w:sz="0" w:space="0" w:color="auto"/>
        <w:right w:val="none" w:sz="0" w:space="0" w:color="auto"/>
      </w:divBdr>
    </w:div>
    <w:div w:id="1990666942">
      <w:bodyDiv w:val="1"/>
      <w:marLeft w:val="0"/>
      <w:marRight w:val="0"/>
      <w:marTop w:val="0"/>
      <w:marBottom w:val="0"/>
      <w:divBdr>
        <w:top w:val="none" w:sz="0" w:space="0" w:color="auto"/>
        <w:left w:val="none" w:sz="0" w:space="0" w:color="auto"/>
        <w:bottom w:val="none" w:sz="0" w:space="0" w:color="auto"/>
        <w:right w:val="none" w:sz="0" w:space="0" w:color="auto"/>
      </w:divBdr>
    </w:div>
    <w:div w:id="2028747789">
      <w:bodyDiv w:val="1"/>
      <w:marLeft w:val="0"/>
      <w:marRight w:val="0"/>
      <w:marTop w:val="0"/>
      <w:marBottom w:val="0"/>
      <w:divBdr>
        <w:top w:val="none" w:sz="0" w:space="0" w:color="auto"/>
        <w:left w:val="none" w:sz="0" w:space="0" w:color="auto"/>
        <w:bottom w:val="none" w:sz="0" w:space="0" w:color="auto"/>
        <w:right w:val="none" w:sz="0" w:space="0" w:color="auto"/>
      </w:divBdr>
      <w:divsChild>
        <w:div w:id="1507090258">
          <w:marLeft w:val="0"/>
          <w:marRight w:val="0"/>
          <w:marTop w:val="0"/>
          <w:marBottom w:val="0"/>
          <w:divBdr>
            <w:top w:val="none" w:sz="0" w:space="0" w:color="auto"/>
            <w:left w:val="none" w:sz="0" w:space="0" w:color="auto"/>
            <w:bottom w:val="none" w:sz="0" w:space="0" w:color="auto"/>
            <w:right w:val="none" w:sz="0" w:space="0" w:color="auto"/>
          </w:divBdr>
          <w:divsChild>
            <w:div w:id="1835683754">
              <w:marLeft w:val="0"/>
              <w:marRight w:val="0"/>
              <w:marTop w:val="0"/>
              <w:marBottom w:val="0"/>
              <w:divBdr>
                <w:top w:val="none" w:sz="0" w:space="0" w:color="auto"/>
                <w:left w:val="none" w:sz="0" w:space="0" w:color="auto"/>
                <w:bottom w:val="none" w:sz="0" w:space="0" w:color="auto"/>
                <w:right w:val="none" w:sz="0" w:space="0" w:color="auto"/>
              </w:divBdr>
              <w:divsChild>
                <w:div w:id="111555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497744">
      <w:bodyDiv w:val="1"/>
      <w:marLeft w:val="0"/>
      <w:marRight w:val="0"/>
      <w:marTop w:val="0"/>
      <w:marBottom w:val="0"/>
      <w:divBdr>
        <w:top w:val="none" w:sz="0" w:space="0" w:color="auto"/>
        <w:left w:val="none" w:sz="0" w:space="0" w:color="auto"/>
        <w:bottom w:val="none" w:sz="0" w:space="0" w:color="auto"/>
        <w:right w:val="none" w:sz="0" w:space="0" w:color="auto"/>
      </w:divBdr>
      <w:divsChild>
        <w:div w:id="714044090">
          <w:marLeft w:val="0"/>
          <w:marRight w:val="0"/>
          <w:marTop w:val="0"/>
          <w:marBottom w:val="0"/>
          <w:divBdr>
            <w:top w:val="none" w:sz="0" w:space="0" w:color="auto"/>
            <w:left w:val="none" w:sz="0" w:space="0" w:color="auto"/>
            <w:bottom w:val="none" w:sz="0" w:space="0" w:color="auto"/>
            <w:right w:val="none" w:sz="0" w:space="0" w:color="auto"/>
          </w:divBdr>
          <w:divsChild>
            <w:div w:id="964700521">
              <w:marLeft w:val="0"/>
              <w:marRight w:val="0"/>
              <w:marTop w:val="0"/>
              <w:marBottom w:val="0"/>
              <w:divBdr>
                <w:top w:val="none" w:sz="0" w:space="0" w:color="auto"/>
                <w:left w:val="none" w:sz="0" w:space="0" w:color="auto"/>
                <w:bottom w:val="none" w:sz="0" w:space="0" w:color="auto"/>
                <w:right w:val="none" w:sz="0" w:space="0" w:color="auto"/>
              </w:divBdr>
              <w:divsChild>
                <w:div w:id="19767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484461">
      <w:bodyDiv w:val="1"/>
      <w:marLeft w:val="0"/>
      <w:marRight w:val="0"/>
      <w:marTop w:val="0"/>
      <w:marBottom w:val="0"/>
      <w:divBdr>
        <w:top w:val="none" w:sz="0" w:space="0" w:color="auto"/>
        <w:left w:val="none" w:sz="0" w:space="0" w:color="auto"/>
        <w:bottom w:val="none" w:sz="0" w:space="0" w:color="auto"/>
        <w:right w:val="none" w:sz="0" w:space="0" w:color="auto"/>
      </w:divBdr>
      <w:divsChild>
        <w:div w:id="550921967">
          <w:marLeft w:val="0"/>
          <w:marRight w:val="0"/>
          <w:marTop w:val="0"/>
          <w:marBottom w:val="0"/>
          <w:divBdr>
            <w:top w:val="none" w:sz="0" w:space="0" w:color="auto"/>
            <w:left w:val="none" w:sz="0" w:space="0" w:color="auto"/>
            <w:bottom w:val="none" w:sz="0" w:space="0" w:color="auto"/>
            <w:right w:val="none" w:sz="0" w:space="0" w:color="auto"/>
          </w:divBdr>
          <w:divsChild>
            <w:div w:id="1138112303">
              <w:marLeft w:val="0"/>
              <w:marRight w:val="0"/>
              <w:marTop w:val="0"/>
              <w:marBottom w:val="0"/>
              <w:divBdr>
                <w:top w:val="none" w:sz="0" w:space="0" w:color="auto"/>
                <w:left w:val="none" w:sz="0" w:space="0" w:color="auto"/>
                <w:bottom w:val="none" w:sz="0" w:space="0" w:color="auto"/>
                <w:right w:val="none" w:sz="0" w:space="0" w:color="auto"/>
              </w:divBdr>
              <w:divsChild>
                <w:div w:id="113425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656934">
      <w:bodyDiv w:val="1"/>
      <w:marLeft w:val="0"/>
      <w:marRight w:val="0"/>
      <w:marTop w:val="0"/>
      <w:marBottom w:val="0"/>
      <w:divBdr>
        <w:top w:val="none" w:sz="0" w:space="0" w:color="auto"/>
        <w:left w:val="none" w:sz="0" w:space="0" w:color="auto"/>
        <w:bottom w:val="none" w:sz="0" w:space="0" w:color="auto"/>
        <w:right w:val="none" w:sz="0" w:space="0" w:color="auto"/>
      </w:divBdr>
    </w:div>
    <w:div w:id="2076200186">
      <w:bodyDiv w:val="1"/>
      <w:marLeft w:val="0"/>
      <w:marRight w:val="0"/>
      <w:marTop w:val="0"/>
      <w:marBottom w:val="0"/>
      <w:divBdr>
        <w:top w:val="none" w:sz="0" w:space="0" w:color="auto"/>
        <w:left w:val="none" w:sz="0" w:space="0" w:color="auto"/>
        <w:bottom w:val="none" w:sz="0" w:space="0" w:color="auto"/>
        <w:right w:val="none" w:sz="0" w:space="0" w:color="auto"/>
      </w:divBdr>
      <w:divsChild>
        <w:div w:id="532232082">
          <w:marLeft w:val="0"/>
          <w:marRight w:val="0"/>
          <w:marTop w:val="0"/>
          <w:marBottom w:val="0"/>
          <w:divBdr>
            <w:top w:val="none" w:sz="0" w:space="0" w:color="auto"/>
            <w:left w:val="none" w:sz="0" w:space="0" w:color="auto"/>
            <w:bottom w:val="none" w:sz="0" w:space="0" w:color="auto"/>
            <w:right w:val="none" w:sz="0" w:space="0" w:color="auto"/>
          </w:divBdr>
          <w:divsChild>
            <w:div w:id="739988610">
              <w:marLeft w:val="0"/>
              <w:marRight w:val="0"/>
              <w:marTop w:val="0"/>
              <w:marBottom w:val="0"/>
              <w:divBdr>
                <w:top w:val="none" w:sz="0" w:space="0" w:color="auto"/>
                <w:left w:val="none" w:sz="0" w:space="0" w:color="auto"/>
                <w:bottom w:val="none" w:sz="0" w:space="0" w:color="auto"/>
                <w:right w:val="none" w:sz="0" w:space="0" w:color="auto"/>
              </w:divBdr>
              <w:divsChild>
                <w:div w:id="204964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14579">
      <w:bodyDiv w:val="1"/>
      <w:marLeft w:val="0"/>
      <w:marRight w:val="0"/>
      <w:marTop w:val="0"/>
      <w:marBottom w:val="0"/>
      <w:divBdr>
        <w:top w:val="none" w:sz="0" w:space="0" w:color="auto"/>
        <w:left w:val="none" w:sz="0" w:space="0" w:color="auto"/>
        <w:bottom w:val="none" w:sz="0" w:space="0" w:color="auto"/>
        <w:right w:val="none" w:sz="0" w:space="0" w:color="auto"/>
      </w:divBdr>
      <w:divsChild>
        <w:div w:id="947009893">
          <w:marLeft w:val="0"/>
          <w:marRight w:val="0"/>
          <w:marTop w:val="0"/>
          <w:marBottom w:val="0"/>
          <w:divBdr>
            <w:top w:val="none" w:sz="0" w:space="0" w:color="auto"/>
            <w:left w:val="none" w:sz="0" w:space="0" w:color="auto"/>
            <w:bottom w:val="none" w:sz="0" w:space="0" w:color="auto"/>
            <w:right w:val="none" w:sz="0" w:space="0" w:color="auto"/>
          </w:divBdr>
          <w:divsChild>
            <w:div w:id="869729075">
              <w:marLeft w:val="0"/>
              <w:marRight w:val="0"/>
              <w:marTop w:val="0"/>
              <w:marBottom w:val="0"/>
              <w:divBdr>
                <w:top w:val="none" w:sz="0" w:space="0" w:color="auto"/>
                <w:left w:val="none" w:sz="0" w:space="0" w:color="auto"/>
                <w:bottom w:val="none" w:sz="0" w:space="0" w:color="auto"/>
                <w:right w:val="none" w:sz="0" w:space="0" w:color="auto"/>
              </w:divBdr>
              <w:divsChild>
                <w:div w:id="127139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364252">
      <w:bodyDiv w:val="1"/>
      <w:marLeft w:val="0"/>
      <w:marRight w:val="0"/>
      <w:marTop w:val="0"/>
      <w:marBottom w:val="0"/>
      <w:divBdr>
        <w:top w:val="none" w:sz="0" w:space="0" w:color="auto"/>
        <w:left w:val="none" w:sz="0" w:space="0" w:color="auto"/>
        <w:bottom w:val="none" w:sz="0" w:space="0" w:color="auto"/>
        <w:right w:val="none" w:sz="0" w:space="0" w:color="auto"/>
      </w:divBdr>
      <w:divsChild>
        <w:div w:id="75171346">
          <w:marLeft w:val="0"/>
          <w:marRight w:val="0"/>
          <w:marTop w:val="0"/>
          <w:marBottom w:val="0"/>
          <w:divBdr>
            <w:top w:val="none" w:sz="0" w:space="0" w:color="auto"/>
            <w:left w:val="none" w:sz="0" w:space="0" w:color="auto"/>
            <w:bottom w:val="none" w:sz="0" w:space="0" w:color="auto"/>
            <w:right w:val="none" w:sz="0" w:space="0" w:color="auto"/>
          </w:divBdr>
          <w:divsChild>
            <w:div w:id="134371594">
              <w:marLeft w:val="0"/>
              <w:marRight w:val="0"/>
              <w:marTop w:val="0"/>
              <w:marBottom w:val="0"/>
              <w:divBdr>
                <w:top w:val="none" w:sz="0" w:space="0" w:color="auto"/>
                <w:left w:val="none" w:sz="0" w:space="0" w:color="auto"/>
                <w:bottom w:val="none" w:sz="0" w:space="0" w:color="auto"/>
                <w:right w:val="none" w:sz="0" w:space="0" w:color="auto"/>
              </w:divBdr>
              <w:divsChild>
                <w:div w:id="20078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30821">
      <w:bodyDiv w:val="1"/>
      <w:marLeft w:val="0"/>
      <w:marRight w:val="0"/>
      <w:marTop w:val="0"/>
      <w:marBottom w:val="0"/>
      <w:divBdr>
        <w:top w:val="none" w:sz="0" w:space="0" w:color="auto"/>
        <w:left w:val="none" w:sz="0" w:space="0" w:color="auto"/>
        <w:bottom w:val="none" w:sz="0" w:space="0" w:color="auto"/>
        <w:right w:val="none" w:sz="0" w:space="0" w:color="auto"/>
      </w:divBdr>
    </w:div>
    <w:div w:id="2134789405">
      <w:bodyDiv w:val="1"/>
      <w:marLeft w:val="0"/>
      <w:marRight w:val="0"/>
      <w:marTop w:val="0"/>
      <w:marBottom w:val="0"/>
      <w:divBdr>
        <w:top w:val="none" w:sz="0" w:space="0" w:color="auto"/>
        <w:left w:val="none" w:sz="0" w:space="0" w:color="auto"/>
        <w:bottom w:val="none" w:sz="0" w:space="0" w:color="auto"/>
        <w:right w:val="none" w:sz="0" w:space="0" w:color="auto"/>
      </w:divBdr>
      <w:divsChild>
        <w:div w:id="1059324611">
          <w:marLeft w:val="0"/>
          <w:marRight w:val="0"/>
          <w:marTop w:val="0"/>
          <w:marBottom w:val="0"/>
          <w:divBdr>
            <w:top w:val="none" w:sz="0" w:space="0" w:color="auto"/>
            <w:left w:val="none" w:sz="0" w:space="0" w:color="auto"/>
            <w:bottom w:val="none" w:sz="0" w:space="0" w:color="auto"/>
            <w:right w:val="none" w:sz="0" w:space="0" w:color="auto"/>
          </w:divBdr>
          <w:divsChild>
            <w:div w:id="2112775834">
              <w:marLeft w:val="0"/>
              <w:marRight w:val="0"/>
              <w:marTop w:val="0"/>
              <w:marBottom w:val="0"/>
              <w:divBdr>
                <w:top w:val="none" w:sz="0" w:space="0" w:color="auto"/>
                <w:left w:val="none" w:sz="0" w:space="0" w:color="auto"/>
                <w:bottom w:val="none" w:sz="0" w:space="0" w:color="auto"/>
                <w:right w:val="none" w:sz="0" w:space="0" w:color="auto"/>
              </w:divBdr>
              <w:divsChild>
                <w:div w:id="8546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eader" Target="header6.xml"/><Relationship Id="rId42" Type="http://schemas.openxmlformats.org/officeDocument/2006/relationships/image" Target="media/image9.png"/><Relationship Id="rId63" Type="http://schemas.openxmlformats.org/officeDocument/2006/relationships/footer" Target="footer25.xml"/><Relationship Id="rId84" Type="http://schemas.openxmlformats.org/officeDocument/2006/relationships/image" Target="media/image18.png"/><Relationship Id="rId138" Type="http://schemas.openxmlformats.org/officeDocument/2006/relationships/footer" Target="footer43.xml"/><Relationship Id="rId159" Type="http://schemas.openxmlformats.org/officeDocument/2006/relationships/footer" Target="footer53.xml"/><Relationship Id="rId170" Type="http://schemas.openxmlformats.org/officeDocument/2006/relationships/footer" Target="footer59.xml"/><Relationship Id="rId191" Type="http://schemas.openxmlformats.org/officeDocument/2006/relationships/footer" Target="footer69.xml"/><Relationship Id="rId205" Type="http://schemas.openxmlformats.org/officeDocument/2006/relationships/header" Target="header43.xml"/><Relationship Id="rId226" Type="http://schemas.openxmlformats.org/officeDocument/2006/relationships/image" Target="media/image85.png"/><Relationship Id="rId247" Type="http://schemas.openxmlformats.org/officeDocument/2006/relationships/header" Target="header50.xml"/><Relationship Id="rId107" Type="http://schemas.openxmlformats.org/officeDocument/2006/relationships/image" Target="media/image35.png"/><Relationship Id="rId11" Type="http://schemas.openxmlformats.org/officeDocument/2006/relationships/header" Target="header1.xml"/><Relationship Id="rId32" Type="http://schemas.openxmlformats.org/officeDocument/2006/relationships/header" Target="header9.xml"/><Relationship Id="rId53" Type="http://schemas.openxmlformats.org/officeDocument/2006/relationships/footer" Target="footer19.xml"/><Relationship Id="rId74" Type="http://schemas.openxmlformats.org/officeDocument/2006/relationships/image" Target="media/image14.png"/><Relationship Id="rId128" Type="http://schemas.openxmlformats.org/officeDocument/2006/relationships/image" Target="media/image50.png"/><Relationship Id="rId149" Type="http://schemas.openxmlformats.org/officeDocument/2006/relationships/image" Target="media/image62.png"/><Relationship Id="rId5" Type="http://schemas.openxmlformats.org/officeDocument/2006/relationships/numbering" Target="numbering.xml"/><Relationship Id="rId95" Type="http://schemas.openxmlformats.org/officeDocument/2006/relationships/footer" Target="footer38.xml"/><Relationship Id="rId160" Type="http://schemas.openxmlformats.org/officeDocument/2006/relationships/header" Target="header32.xml"/><Relationship Id="rId181" Type="http://schemas.openxmlformats.org/officeDocument/2006/relationships/image" Target="media/image70.png"/><Relationship Id="rId216" Type="http://schemas.openxmlformats.org/officeDocument/2006/relationships/header" Target="header46.xml"/><Relationship Id="rId237" Type="http://schemas.openxmlformats.org/officeDocument/2006/relationships/footer" Target="footer85.xml"/><Relationship Id="rId258" Type="http://schemas.openxmlformats.org/officeDocument/2006/relationships/theme" Target="theme/theme1.xml"/><Relationship Id="rId22" Type="http://schemas.openxmlformats.org/officeDocument/2006/relationships/footer" Target="footer6.xml"/><Relationship Id="rId43" Type="http://schemas.openxmlformats.org/officeDocument/2006/relationships/footer" Target="footer13.xml"/><Relationship Id="rId64" Type="http://schemas.openxmlformats.org/officeDocument/2006/relationships/header" Target="header18.xml"/><Relationship Id="rId118" Type="http://schemas.openxmlformats.org/officeDocument/2006/relationships/image" Target="media/image46.png"/><Relationship Id="rId139" Type="http://schemas.openxmlformats.org/officeDocument/2006/relationships/header" Target="header27.xml"/><Relationship Id="rId85" Type="http://schemas.openxmlformats.org/officeDocument/2006/relationships/image" Target="media/image19.png"/><Relationship Id="rId150" Type="http://schemas.openxmlformats.org/officeDocument/2006/relationships/image" Target="media/image63.png"/><Relationship Id="rId171" Type="http://schemas.openxmlformats.org/officeDocument/2006/relationships/header" Target="header35.xml"/><Relationship Id="rId192" Type="http://schemas.openxmlformats.org/officeDocument/2006/relationships/header" Target="header40.xml"/><Relationship Id="rId206" Type="http://schemas.openxmlformats.org/officeDocument/2006/relationships/footer" Target="footer76.xml"/><Relationship Id="rId227" Type="http://schemas.openxmlformats.org/officeDocument/2006/relationships/image" Target="media/image86.png"/><Relationship Id="rId248" Type="http://schemas.openxmlformats.org/officeDocument/2006/relationships/footer" Target="footer90.xml"/><Relationship Id="rId12" Type="http://schemas.openxmlformats.org/officeDocument/2006/relationships/footer" Target="footer1.xml"/><Relationship Id="rId33" Type="http://schemas.openxmlformats.org/officeDocument/2006/relationships/footer" Target="footer9.xml"/><Relationship Id="rId108" Type="http://schemas.openxmlformats.org/officeDocument/2006/relationships/image" Target="media/image36.png"/><Relationship Id="rId129" Type="http://schemas.openxmlformats.org/officeDocument/2006/relationships/image" Target="media/image51.png"/><Relationship Id="rId54" Type="http://schemas.openxmlformats.org/officeDocument/2006/relationships/header" Target="header15.xml"/><Relationship Id="rId75" Type="http://schemas.openxmlformats.org/officeDocument/2006/relationships/image" Target="media/image15.png"/><Relationship Id="rId96" Type="http://schemas.openxmlformats.org/officeDocument/2006/relationships/image" Target="media/image24.png"/><Relationship Id="rId140" Type="http://schemas.openxmlformats.org/officeDocument/2006/relationships/footer" Target="footer44.xml"/><Relationship Id="rId161" Type="http://schemas.openxmlformats.org/officeDocument/2006/relationships/footer" Target="footer54.xml"/><Relationship Id="rId182" Type="http://schemas.openxmlformats.org/officeDocument/2006/relationships/image" Target="media/image71.png"/><Relationship Id="rId217" Type="http://schemas.openxmlformats.org/officeDocument/2006/relationships/footer" Target="footer82.xml"/><Relationship Id="rId6" Type="http://schemas.openxmlformats.org/officeDocument/2006/relationships/styles" Target="styles.xml"/><Relationship Id="rId238" Type="http://schemas.openxmlformats.org/officeDocument/2006/relationships/header" Target="header48.xml"/><Relationship Id="rId23" Type="http://schemas.openxmlformats.org/officeDocument/2006/relationships/header" Target="header7.xml"/><Relationship Id="rId119" Type="http://schemas.openxmlformats.org/officeDocument/2006/relationships/image" Target="media/image47.png"/><Relationship Id="rId44" Type="http://schemas.openxmlformats.org/officeDocument/2006/relationships/header" Target="header12.xml"/><Relationship Id="rId65" Type="http://schemas.openxmlformats.org/officeDocument/2006/relationships/footer" Target="footer26.xml"/><Relationship Id="rId86" Type="http://schemas.openxmlformats.org/officeDocument/2006/relationships/image" Target="media/image20.png"/><Relationship Id="rId130" Type="http://schemas.openxmlformats.org/officeDocument/2006/relationships/image" Target="media/image52.png"/><Relationship Id="rId151" Type="http://schemas.openxmlformats.org/officeDocument/2006/relationships/footer" Target="footer49.xml"/><Relationship Id="rId172" Type="http://schemas.openxmlformats.org/officeDocument/2006/relationships/footer" Target="footer60.xml"/><Relationship Id="rId193" Type="http://schemas.openxmlformats.org/officeDocument/2006/relationships/footer" Target="footer70.xml"/><Relationship Id="rId207" Type="http://schemas.openxmlformats.org/officeDocument/2006/relationships/footer" Target="footer77.xml"/><Relationship Id="rId228" Type="http://schemas.openxmlformats.org/officeDocument/2006/relationships/image" Target="media/image87.png"/><Relationship Id="rId249" Type="http://schemas.openxmlformats.org/officeDocument/2006/relationships/image" Target="media/image96.png"/><Relationship Id="rId13" Type="http://schemas.openxmlformats.org/officeDocument/2006/relationships/header" Target="header2.xml"/><Relationship Id="rId109" Type="http://schemas.openxmlformats.org/officeDocument/2006/relationships/image" Target="media/image37.png"/><Relationship Id="rId34" Type="http://schemas.openxmlformats.org/officeDocument/2006/relationships/header" Target="header10.xml"/><Relationship Id="rId55" Type="http://schemas.openxmlformats.org/officeDocument/2006/relationships/footer" Target="footer20.xml"/><Relationship Id="rId76" Type="http://schemas.openxmlformats.org/officeDocument/2006/relationships/footer" Target="footer31.xml"/><Relationship Id="rId97" Type="http://schemas.openxmlformats.org/officeDocument/2006/relationships/image" Target="media/image25.png"/><Relationship Id="rId120" Type="http://schemas.openxmlformats.org/officeDocument/2006/relationships/footer" Target="footer39.xml"/><Relationship Id="rId141" Type="http://schemas.openxmlformats.org/officeDocument/2006/relationships/image" Target="media/image60.png"/><Relationship Id="rId7" Type="http://schemas.openxmlformats.org/officeDocument/2006/relationships/settings" Target="settings.xml"/><Relationship Id="rId162" Type="http://schemas.openxmlformats.org/officeDocument/2006/relationships/footer" Target="footer55.xml"/><Relationship Id="rId183" Type="http://schemas.openxmlformats.org/officeDocument/2006/relationships/footer" Target="footer65.xml"/><Relationship Id="rId218" Type="http://schemas.openxmlformats.org/officeDocument/2006/relationships/footer" Target="footer83.xml"/><Relationship Id="rId239" Type="http://schemas.openxmlformats.org/officeDocument/2006/relationships/footer" Target="footer86.xml"/><Relationship Id="rId250" Type="http://schemas.openxmlformats.org/officeDocument/2006/relationships/image" Target="media/image97.png"/><Relationship Id="rId24" Type="http://schemas.openxmlformats.org/officeDocument/2006/relationships/footer" Target="footer7.xml"/><Relationship Id="rId45" Type="http://schemas.openxmlformats.org/officeDocument/2006/relationships/footer" Target="footer14.xml"/><Relationship Id="rId66" Type="http://schemas.openxmlformats.org/officeDocument/2006/relationships/footer" Target="footer27.xml"/><Relationship Id="rId87" Type="http://schemas.openxmlformats.org/officeDocument/2006/relationships/image" Target="media/image21.png"/><Relationship Id="rId110" Type="http://schemas.openxmlformats.org/officeDocument/2006/relationships/image" Target="media/image38.png"/><Relationship Id="rId131" Type="http://schemas.openxmlformats.org/officeDocument/2006/relationships/image" Target="media/image53.png"/><Relationship Id="rId152" Type="http://schemas.openxmlformats.org/officeDocument/2006/relationships/header" Target="header30.xml"/><Relationship Id="rId173" Type="http://schemas.openxmlformats.org/officeDocument/2006/relationships/image" Target="media/image68.png"/><Relationship Id="rId194" Type="http://schemas.openxmlformats.org/officeDocument/2006/relationships/footer" Target="footer71.xml"/><Relationship Id="rId208" Type="http://schemas.openxmlformats.org/officeDocument/2006/relationships/header" Target="header44.xml"/><Relationship Id="rId229" Type="http://schemas.openxmlformats.org/officeDocument/2006/relationships/image" Target="media/image88.png"/><Relationship Id="rId240" Type="http://schemas.openxmlformats.org/officeDocument/2006/relationships/footer" Target="footer87.xml"/><Relationship Id="rId14" Type="http://schemas.openxmlformats.org/officeDocument/2006/relationships/footer" Target="footer2.xml"/><Relationship Id="rId35" Type="http://schemas.openxmlformats.org/officeDocument/2006/relationships/footer" Target="footer10.xml"/><Relationship Id="rId56" Type="http://schemas.openxmlformats.org/officeDocument/2006/relationships/footer" Target="footer21.xml"/><Relationship Id="rId77" Type="http://schemas.openxmlformats.org/officeDocument/2006/relationships/header" Target="header21.xml"/><Relationship Id="rId100" Type="http://schemas.openxmlformats.org/officeDocument/2006/relationships/image" Target="media/image28.png"/><Relationship Id="rId8" Type="http://schemas.openxmlformats.org/officeDocument/2006/relationships/webSettings" Target="webSettings.xml"/><Relationship Id="rId98" Type="http://schemas.openxmlformats.org/officeDocument/2006/relationships/image" Target="media/image26.png"/><Relationship Id="rId121" Type="http://schemas.openxmlformats.org/officeDocument/2006/relationships/header" Target="header25.xml"/><Relationship Id="rId142" Type="http://schemas.openxmlformats.org/officeDocument/2006/relationships/image" Target="media/image61.png"/><Relationship Id="rId163" Type="http://schemas.openxmlformats.org/officeDocument/2006/relationships/header" Target="header33.xml"/><Relationship Id="rId184" Type="http://schemas.openxmlformats.org/officeDocument/2006/relationships/header" Target="header38.xml"/><Relationship Id="rId219" Type="http://schemas.openxmlformats.org/officeDocument/2006/relationships/header" Target="header47.xml"/><Relationship Id="rId230" Type="http://schemas.openxmlformats.org/officeDocument/2006/relationships/image" Target="media/image89.png"/><Relationship Id="rId251" Type="http://schemas.openxmlformats.org/officeDocument/2006/relationships/image" Target="media/image98.png"/><Relationship Id="rId25" Type="http://schemas.openxmlformats.org/officeDocument/2006/relationships/header" Target="header8.xml"/><Relationship Id="rId46" Type="http://schemas.openxmlformats.org/officeDocument/2006/relationships/image" Target="media/image10.png"/><Relationship Id="rId67" Type="http://schemas.openxmlformats.org/officeDocument/2006/relationships/header" Target="header19.xml"/><Relationship Id="rId88" Type="http://schemas.openxmlformats.org/officeDocument/2006/relationships/image" Target="media/image22.png"/><Relationship Id="rId111" Type="http://schemas.openxmlformats.org/officeDocument/2006/relationships/image" Target="media/image39.png"/><Relationship Id="rId132" Type="http://schemas.openxmlformats.org/officeDocument/2006/relationships/image" Target="media/image54.png"/><Relationship Id="rId153" Type="http://schemas.openxmlformats.org/officeDocument/2006/relationships/footer" Target="footer50.xml"/><Relationship Id="rId174" Type="http://schemas.openxmlformats.org/officeDocument/2006/relationships/image" Target="media/image69.png"/><Relationship Id="rId195" Type="http://schemas.openxmlformats.org/officeDocument/2006/relationships/header" Target="header41.xml"/><Relationship Id="rId209" Type="http://schemas.openxmlformats.org/officeDocument/2006/relationships/footer" Target="footer78.xml"/><Relationship Id="rId220" Type="http://schemas.openxmlformats.org/officeDocument/2006/relationships/footer" Target="footer84.xml"/><Relationship Id="rId241" Type="http://schemas.openxmlformats.org/officeDocument/2006/relationships/header" Target="header49.xml"/><Relationship Id="rId15" Type="http://schemas.openxmlformats.org/officeDocument/2006/relationships/header" Target="header3.xml"/><Relationship Id="rId36" Type="http://schemas.openxmlformats.org/officeDocument/2006/relationships/image" Target="media/image6.png"/><Relationship Id="rId57" Type="http://schemas.openxmlformats.org/officeDocument/2006/relationships/header" Target="header16.xml"/><Relationship Id="rId78" Type="http://schemas.openxmlformats.org/officeDocument/2006/relationships/footer" Target="footer32.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footer" Target="footer40.xml"/><Relationship Id="rId143" Type="http://schemas.openxmlformats.org/officeDocument/2006/relationships/footer" Target="footer45.xml"/><Relationship Id="rId164" Type="http://schemas.openxmlformats.org/officeDocument/2006/relationships/footer" Target="footer56.xml"/><Relationship Id="rId185" Type="http://schemas.openxmlformats.org/officeDocument/2006/relationships/footer" Target="footer66.xml"/><Relationship Id="rId9" Type="http://schemas.openxmlformats.org/officeDocument/2006/relationships/footnotes" Target="footnotes.xml"/><Relationship Id="rId210" Type="http://schemas.openxmlformats.org/officeDocument/2006/relationships/image" Target="media/image78.png"/><Relationship Id="rId26" Type="http://schemas.openxmlformats.org/officeDocument/2006/relationships/footer" Target="footer8.xml"/><Relationship Id="rId231" Type="http://schemas.openxmlformats.org/officeDocument/2006/relationships/image" Target="media/image90.png"/><Relationship Id="rId252" Type="http://schemas.openxmlformats.org/officeDocument/2006/relationships/image" Target="media/image99.png"/><Relationship Id="rId47" Type="http://schemas.openxmlformats.org/officeDocument/2006/relationships/footer" Target="footer15.xml"/><Relationship Id="rId68" Type="http://schemas.openxmlformats.org/officeDocument/2006/relationships/footer" Target="footer28.xml"/><Relationship Id="rId89" Type="http://schemas.openxmlformats.org/officeDocument/2006/relationships/image" Target="media/image23.png"/><Relationship Id="rId112" Type="http://schemas.openxmlformats.org/officeDocument/2006/relationships/image" Target="media/image40.png"/><Relationship Id="rId133" Type="http://schemas.openxmlformats.org/officeDocument/2006/relationships/image" Target="media/image55.png"/><Relationship Id="rId154" Type="http://schemas.openxmlformats.org/officeDocument/2006/relationships/footer" Target="footer51.xml"/><Relationship Id="rId175" Type="http://schemas.openxmlformats.org/officeDocument/2006/relationships/footer" Target="footer61.xml"/><Relationship Id="rId196" Type="http://schemas.openxmlformats.org/officeDocument/2006/relationships/footer" Target="footer72.xml"/><Relationship Id="rId200" Type="http://schemas.openxmlformats.org/officeDocument/2006/relationships/header" Target="header42.xml"/><Relationship Id="rId16" Type="http://schemas.openxmlformats.org/officeDocument/2006/relationships/footer" Target="footer3.xml"/><Relationship Id="rId221" Type="http://schemas.openxmlformats.org/officeDocument/2006/relationships/image" Target="media/image80.png"/><Relationship Id="rId242" Type="http://schemas.openxmlformats.org/officeDocument/2006/relationships/footer" Target="footer88.xml"/><Relationship Id="rId37" Type="http://schemas.openxmlformats.org/officeDocument/2006/relationships/image" Target="media/image7.png"/><Relationship Id="rId58" Type="http://schemas.openxmlformats.org/officeDocument/2006/relationships/footer" Target="footer22.xml"/><Relationship Id="rId79" Type="http://schemas.openxmlformats.org/officeDocument/2006/relationships/footer" Target="footer33.xml"/><Relationship Id="rId102" Type="http://schemas.openxmlformats.org/officeDocument/2006/relationships/image" Target="media/image30.png"/><Relationship Id="rId123" Type="http://schemas.openxmlformats.org/officeDocument/2006/relationships/image" Target="media/image48.png"/><Relationship Id="rId144" Type="http://schemas.openxmlformats.org/officeDocument/2006/relationships/header" Target="header28.xml"/><Relationship Id="rId90" Type="http://schemas.openxmlformats.org/officeDocument/2006/relationships/footer" Target="footer35.xml"/><Relationship Id="rId165" Type="http://schemas.openxmlformats.org/officeDocument/2006/relationships/image" Target="media/image66.png"/><Relationship Id="rId186" Type="http://schemas.openxmlformats.org/officeDocument/2006/relationships/footer" Target="footer67.xml"/><Relationship Id="rId211" Type="http://schemas.openxmlformats.org/officeDocument/2006/relationships/image" Target="media/image79.png"/><Relationship Id="rId232" Type="http://schemas.openxmlformats.org/officeDocument/2006/relationships/image" Target="media/image91.png"/><Relationship Id="rId253" Type="http://schemas.openxmlformats.org/officeDocument/2006/relationships/header" Target="header51.xml"/><Relationship Id="rId27" Type="http://schemas.openxmlformats.org/officeDocument/2006/relationships/image" Target="media/image1.png"/><Relationship Id="rId48" Type="http://schemas.openxmlformats.org/officeDocument/2006/relationships/header" Target="header13.xml"/><Relationship Id="rId69" Type="http://schemas.openxmlformats.org/officeDocument/2006/relationships/image" Target="media/image12.png"/><Relationship Id="rId113" Type="http://schemas.openxmlformats.org/officeDocument/2006/relationships/image" Target="media/image41.png"/><Relationship Id="rId134" Type="http://schemas.openxmlformats.org/officeDocument/2006/relationships/image" Target="media/image56.png"/><Relationship Id="rId80" Type="http://schemas.openxmlformats.org/officeDocument/2006/relationships/header" Target="header22.xml"/><Relationship Id="rId155" Type="http://schemas.openxmlformats.org/officeDocument/2006/relationships/header" Target="header31.xml"/><Relationship Id="rId176" Type="http://schemas.openxmlformats.org/officeDocument/2006/relationships/header" Target="header36.xml"/><Relationship Id="rId197" Type="http://schemas.openxmlformats.org/officeDocument/2006/relationships/image" Target="media/image74.png"/><Relationship Id="rId201" Type="http://schemas.openxmlformats.org/officeDocument/2006/relationships/footer" Target="footer74.xml"/><Relationship Id="rId222" Type="http://schemas.openxmlformats.org/officeDocument/2006/relationships/image" Target="media/image81.png"/><Relationship Id="rId243" Type="http://schemas.openxmlformats.org/officeDocument/2006/relationships/hyperlink" Target="https://doi.org/10.4028/www.scientific.net/DDF.406.473" TargetMode="External"/><Relationship Id="rId17" Type="http://schemas.openxmlformats.org/officeDocument/2006/relationships/header" Target="header4.xml"/><Relationship Id="rId38" Type="http://schemas.openxmlformats.org/officeDocument/2006/relationships/footer" Target="footer11.xml"/><Relationship Id="rId59" Type="http://schemas.openxmlformats.org/officeDocument/2006/relationships/footer" Target="footer23.xml"/><Relationship Id="rId103" Type="http://schemas.openxmlformats.org/officeDocument/2006/relationships/image" Target="media/image31.png"/><Relationship Id="rId124" Type="http://schemas.openxmlformats.org/officeDocument/2006/relationships/image" Target="media/image49.png"/><Relationship Id="rId70" Type="http://schemas.openxmlformats.org/officeDocument/2006/relationships/image" Target="media/image13.png"/><Relationship Id="rId91" Type="http://schemas.openxmlformats.org/officeDocument/2006/relationships/header" Target="header23.xml"/><Relationship Id="rId145" Type="http://schemas.openxmlformats.org/officeDocument/2006/relationships/footer" Target="footer46.xml"/><Relationship Id="rId166" Type="http://schemas.openxmlformats.org/officeDocument/2006/relationships/image" Target="media/image67.png"/><Relationship Id="rId187" Type="http://schemas.openxmlformats.org/officeDocument/2006/relationships/header" Target="header39.xml"/><Relationship Id="rId1" Type="http://schemas.openxmlformats.org/officeDocument/2006/relationships/customXml" Target="../customXml/item1.xml"/><Relationship Id="rId212" Type="http://schemas.openxmlformats.org/officeDocument/2006/relationships/footer" Target="footer79.xml"/><Relationship Id="rId233" Type="http://schemas.openxmlformats.org/officeDocument/2006/relationships/image" Target="media/image92.png"/><Relationship Id="rId254" Type="http://schemas.openxmlformats.org/officeDocument/2006/relationships/footer" Target="footer91.xml"/><Relationship Id="rId28" Type="http://schemas.openxmlformats.org/officeDocument/2006/relationships/image" Target="media/image2.png"/><Relationship Id="rId49" Type="http://schemas.openxmlformats.org/officeDocument/2006/relationships/footer" Target="footer16.xml"/><Relationship Id="rId114" Type="http://schemas.openxmlformats.org/officeDocument/2006/relationships/image" Target="media/image42.png"/><Relationship Id="rId60" Type="http://schemas.openxmlformats.org/officeDocument/2006/relationships/header" Target="header17.xml"/><Relationship Id="rId81" Type="http://schemas.openxmlformats.org/officeDocument/2006/relationships/footer" Target="footer34.xml"/><Relationship Id="rId135" Type="http://schemas.openxmlformats.org/officeDocument/2006/relationships/image" Target="media/image57.png"/><Relationship Id="rId156" Type="http://schemas.openxmlformats.org/officeDocument/2006/relationships/footer" Target="footer52.xml"/><Relationship Id="rId177" Type="http://schemas.openxmlformats.org/officeDocument/2006/relationships/footer" Target="footer62.xml"/><Relationship Id="rId198" Type="http://schemas.openxmlformats.org/officeDocument/2006/relationships/image" Target="media/image75.png"/><Relationship Id="rId202" Type="http://schemas.openxmlformats.org/officeDocument/2006/relationships/image" Target="media/image76.png"/><Relationship Id="rId223" Type="http://schemas.openxmlformats.org/officeDocument/2006/relationships/image" Target="media/image82.png"/><Relationship Id="rId244" Type="http://schemas.openxmlformats.org/officeDocument/2006/relationships/hyperlink" Target="https://doi.org/https://doi.org/10.1016/j.ijsolstr.2017.04.007" TargetMode="External"/><Relationship Id="rId18" Type="http://schemas.openxmlformats.org/officeDocument/2006/relationships/footer" Target="footer4.xml"/><Relationship Id="rId39" Type="http://schemas.openxmlformats.org/officeDocument/2006/relationships/header" Target="header11.xml"/><Relationship Id="rId50" Type="http://schemas.openxmlformats.org/officeDocument/2006/relationships/footer" Target="footer17.xml"/><Relationship Id="rId104" Type="http://schemas.openxmlformats.org/officeDocument/2006/relationships/image" Target="media/image32.png"/><Relationship Id="rId125" Type="http://schemas.openxmlformats.org/officeDocument/2006/relationships/footer" Target="footer41.xml"/><Relationship Id="rId146" Type="http://schemas.openxmlformats.org/officeDocument/2006/relationships/footer" Target="footer47.xml"/><Relationship Id="rId167" Type="http://schemas.openxmlformats.org/officeDocument/2006/relationships/footer" Target="footer57.xml"/><Relationship Id="rId188" Type="http://schemas.openxmlformats.org/officeDocument/2006/relationships/footer" Target="footer68.xml"/><Relationship Id="rId71" Type="http://schemas.openxmlformats.org/officeDocument/2006/relationships/footer" Target="footer29.xml"/><Relationship Id="rId92" Type="http://schemas.openxmlformats.org/officeDocument/2006/relationships/footer" Target="footer36.xml"/><Relationship Id="rId213" Type="http://schemas.openxmlformats.org/officeDocument/2006/relationships/header" Target="header45.xml"/><Relationship Id="rId234" Type="http://schemas.openxmlformats.org/officeDocument/2006/relationships/image" Target="media/image93.png"/><Relationship Id="rId2" Type="http://schemas.openxmlformats.org/officeDocument/2006/relationships/customXml" Target="../customXml/item2.xml"/><Relationship Id="rId29" Type="http://schemas.openxmlformats.org/officeDocument/2006/relationships/image" Target="media/image3.png"/><Relationship Id="rId255" Type="http://schemas.openxmlformats.org/officeDocument/2006/relationships/header" Target="header52.xml"/><Relationship Id="rId40" Type="http://schemas.openxmlformats.org/officeDocument/2006/relationships/footer" Target="footer12.xml"/><Relationship Id="rId115" Type="http://schemas.openxmlformats.org/officeDocument/2006/relationships/image" Target="media/image43.png"/><Relationship Id="rId136" Type="http://schemas.openxmlformats.org/officeDocument/2006/relationships/image" Target="media/image58.png"/><Relationship Id="rId157" Type="http://schemas.openxmlformats.org/officeDocument/2006/relationships/image" Target="media/image64.png"/><Relationship Id="rId178" Type="http://schemas.openxmlformats.org/officeDocument/2006/relationships/footer" Target="footer63.xml"/><Relationship Id="rId61" Type="http://schemas.openxmlformats.org/officeDocument/2006/relationships/footer" Target="footer24.xml"/><Relationship Id="rId82" Type="http://schemas.openxmlformats.org/officeDocument/2006/relationships/image" Target="media/image16.png"/><Relationship Id="rId199" Type="http://schemas.openxmlformats.org/officeDocument/2006/relationships/footer" Target="footer73.xml"/><Relationship Id="rId203" Type="http://schemas.openxmlformats.org/officeDocument/2006/relationships/image" Target="media/image77.png"/><Relationship Id="rId19" Type="http://schemas.openxmlformats.org/officeDocument/2006/relationships/header" Target="header5.xml"/><Relationship Id="rId224" Type="http://schemas.openxmlformats.org/officeDocument/2006/relationships/image" Target="media/image83.png"/><Relationship Id="rId245" Type="http://schemas.openxmlformats.org/officeDocument/2006/relationships/hyperlink" Target="https://doi.org/https://doi.org/10.1016/j.ijplas.2020.102747" TargetMode="External"/><Relationship Id="rId30" Type="http://schemas.openxmlformats.org/officeDocument/2006/relationships/image" Target="media/image4.png"/><Relationship Id="rId105" Type="http://schemas.openxmlformats.org/officeDocument/2006/relationships/image" Target="media/image33.png"/><Relationship Id="rId126" Type="http://schemas.openxmlformats.org/officeDocument/2006/relationships/header" Target="header26.xml"/><Relationship Id="rId147" Type="http://schemas.openxmlformats.org/officeDocument/2006/relationships/header" Target="header29.xml"/><Relationship Id="rId168" Type="http://schemas.openxmlformats.org/officeDocument/2006/relationships/header" Target="header34.xml"/><Relationship Id="rId51" Type="http://schemas.openxmlformats.org/officeDocument/2006/relationships/header" Target="header14.xml"/><Relationship Id="rId72" Type="http://schemas.openxmlformats.org/officeDocument/2006/relationships/header" Target="header20.xml"/><Relationship Id="rId93" Type="http://schemas.openxmlformats.org/officeDocument/2006/relationships/footer" Target="footer37.xml"/><Relationship Id="rId189" Type="http://schemas.openxmlformats.org/officeDocument/2006/relationships/image" Target="media/image72.png"/><Relationship Id="rId3" Type="http://schemas.openxmlformats.org/officeDocument/2006/relationships/customXml" Target="../customXml/item3.xml"/><Relationship Id="rId214" Type="http://schemas.openxmlformats.org/officeDocument/2006/relationships/footer" Target="footer80.xml"/><Relationship Id="rId235" Type="http://schemas.openxmlformats.org/officeDocument/2006/relationships/image" Target="media/image94.png"/><Relationship Id="rId256" Type="http://schemas.openxmlformats.org/officeDocument/2006/relationships/footer" Target="footer92.xml"/><Relationship Id="rId116" Type="http://schemas.openxmlformats.org/officeDocument/2006/relationships/image" Target="media/image44.png"/><Relationship Id="rId137" Type="http://schemas.openxmlformats.org/officeDocument/2006/relationships/image" Target="media/image59.png"/><Relationship Id="rId158" Type="http://schemas.openxmlformats.org/officeDocument/2006/relationships/image" Target="media/image65.png"/><Relationship Id="rId20" Type="http://schemas.openxmlformats.org/officeDocument/2006/relationships/footer" Target="footer5.xml"/><Relationship Id="rId41" Type="http://schemas.openxmlformats.org/officeDocument/2006/relationships/image" Target="media/image8.png"/><Relationship Id="rId62" Type="http://schemas.openxmlformats.org/officeDocument/2006/relationships/image" Target="media/image11.png"/><Relationship Id="rId83" Type="http://schemas.openxmlformats.org/officeDocument/2006/relationships/image" Target="media/image17.png"/><Relationship Id="rId179" Type="http://schemas.openxmlformats.org/officeDocument/2006/relationships/header" Target="header37.xml"/><Relationship Id="rId190" Type="http://schemas.openxmlformats.org/officeDocument/2006/relationships/image" Target="media/image73.png"/><Relationship Id="rId204" Type="http://schemas.openxmlformats.org/officeDocument/2006/relationships/footer" Target="footer75.xml"/><Relationship Id="rId225" Type="http://schemas.openxmlformats.org/officeDocument/2006/relationships/image" Target="media/image84.png"/><Relationship Id="rId246" Type="http://schemas.openxmlformats.org/officeDocument/2006/relationships/footer" Target="footer89.xml"/><Relationship Id="rId106" Type="http://schemas.openxmlformats.org/officeDocument/2006/relationships/image" Target="media/image34.png"/><Relationship Id="rId127" Type="http://schemas.openxmlformats.org/officeDocument/2006/relationships/footer" Target="footer42.xml"/><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footer" Target="footer18.xml"/><Relationship Id="rId73" Type="http://schemas.openxmlformats.org/officeDocument/2006/relationships/footer" Target="footer30.xml"/><Relationship Id="rId94" Type="http://schemas.openxmlformats.org/officeDocument/2006/relationships/header" Target="header24.xml"/><Relationship Id="rId148" Type="http://schemas.openxmlformats.org/officeDocument/2006/relationships/footer" Target="footer48.xml"/><Relationship Id="rId169" Type="http://schemas.openxmlformats.org/officeDocument/2006/relationships/footer" Target="footer58.xml"/><Relationship Id="rId4" Type="http://schemas.openxmlformats.org/officeDocument/2006/relationships/customXml" Target="../customXml/item4.xml"/><Relationship Id="rId180" Type="http://schemas.openxmlformats.org/officeDocument/2006/relationships/footer" Target="footer64.xml"/><Relationship Id="rId215" Type="http://schemas.openxmlformats.org/officeDocument/2006/relationships/footer" Target="footer81.xml"/><Relationship Id="rId236" Type="http://schemas.openxmlformats.org/officeDocument/2006/relationships/image" Target="media/image95.png"/><Relationship Id="rId25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AB628742094F4D80CC13045CB11047" ma:contentTypeVersion="11" ma:contentTypeDescription="Create a new document." ma:contentTypeScope="" ma:versionID="79fafa14d15bd2a3e6dfc8b292c1f043">
  <xsd:schema xmlns:xsd="http://www.w3.org/2001/XMLSchema" xmlns:xs="http://www.w3.org/2001/XMLSchema" xmlns:p="http://schemas.microsoft.com/office/2006/metadata/properties" xmlns:ns2="b786ec2a-4de4-4280-9024-0523067f8f69" xmlns:ns3="aa8a013e-c35f-4625-9f2a-3454f013635d" targetNamespace="http://schemas.microsoft.com/office/2006/metadata/properties" ma:root="true" ma:fieldsID="6accfc3d49c17d1ec8d764a7ed8e1680" ns2:_="" ns3:_="">
    <xsd:import namespace="b786ec2a-4de4-4280-9024-0523067f8f69"/>
    <xsd:import namespace="aa8a013e-c35f-4625-9f2a-3454f013635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86ec2a-4de4-4280-9024-0523067f8f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d61bb93-c830-477f-800c-34a01ab1e79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8a013e-c35f-4625-9f2a-3454f013635d"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cea9962-c2c0-466e-913c-013cd3f13006}" ma:internalName="TaxCatchAll" ma:showField="CatchAllData" ma:web="aa8a013e-c35f-4625-9f2a-3454f013635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aa8a013e-c35f-4625-9f2a-3454f013635d" xsi:nil="true"/>
    <lcf76f155ced4ddcb4097134ff3c332f xmlns="b786ec2a-4de4-4280-9024-0523067f8f6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B972-EAFF-48EF-84BD-E0DA67BA53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86ec2a-4de4-4280-9024-0523067f8f69"/>
    <ds:schemaRef ds:uri="aa8a013e-c35f-4625-9f2a-3454f01363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1003DD-A7B3-4F10-9AC2-2EEE1ED24A64}">
  <ds:schemaRefs>
    <ds:schemaRef ds:uri="http://schemas.microsoft.com/office/2006/metadata/properties"/>
    <ds:schemaRef ds:uri="http://schemas.microsoft.com/office/infopath/2007/PartnerControls"/>
    <ds:schemaRef ds:uri="aa8a013e-c35f-4625-9f2a-3454f013635d"/>
    <ds:schemaRef ds:uri="b786ec2a-4de4-4280-9024-0523067f8f69"/>
  </ds:schemaRefs>
</ds:datastoreItem>
</file>

<file path=customXml/itemProps3.xml><?xml version="1.0" encoding="utf-8"?>
<ds:datastoreItem xmlns:ds="http://schemas.openxmlformats.org/officeDocument/2006/customXml" ds:itemID="{72377D99-0501-4E5F-A4F0-A7EEB743C76D}">
  <ds:schemaRefs>
    <ds:schemaRef ds:uri="http://schemas.microsoft.com/sharepoint/v3/contenttype/forms"/>
  </ds:schemaRefs>
</ds:datastoreItem>
</file>

<file path=customXml/itemProps4.xml><?xml version="1.0" encoding="utf-8"?>
<ds:datastoreItem xmlns:ds="http://schemas.openxmlformats.org/officeDocument/2006/customXml" ds:itemID="{BC41FAC1-DD1A-44FE-BEF2-0938FA6B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Pages>
  <Words>20197</Words>
  <Characters>115124</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Rheinisch-Westfälische Technische Hochschule Aachen</vt:lpstr>
    </vt:vector>
  </TitlesOfParts>
  <Company>MasterSoft</Company>
  <LinksUpToDate>false</LinksUpToDate>
  <CharactersWithSpaces>13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heinisch-Westfälische Technische Hochschule Aachen</dc:title>
  <dc:subject/>
  <dc:creator>Zoe East</dc:creator>
  <cp:keywords/>
  <cp:lastModifiedBy>Le Nguyen Nhat Hoang</cp:lastModifiedBy>
  <cp:revision>78</cp:revision>
  <cp:lastPrinted>2024-12-19T17:50:00Z</cp:lastPrinted>
  <dcterms:created xsi:type="dcterms:W3CDTF">2024-12-13T17:00:00Z</dcterms:created>
  <dcterms:modified xsi:type="dcterms:W3CDTF">2024-12-1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AB628742094F4D80CC13045CB11047</vt:lpwstr>
  </property>
  <property fmtid="{D5CDD505-2E9C-101B-9397-08002B2CF9AE}" pid="3" name="MediaServiceImageTags">
    <vt:lpwstr/>
  </property>
  <property fmtid="{D5CDD505-2E9C-101B-9397-08002B2CF9AE}" pid="4" name="ZOTERO_PREF_1">
    <vt:lpwstr>&lt;data data-version="3" zotero-version="6.0.37"&gt;&lt;session id="xahT2CsG"/&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